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6950AA37" w:rsidR="004B5670" w:rsidRDefault="00333419" w:rsidP="00EA7574">
      <w:pPr>
        <w:pStyle w:val="Subtitle"/>
        <w:jc w:val="center"/>
        <w:rPr>
          <w:b/>
          <w:bCs/>
          <w:sz w:val="32"/>
          <w:szCs w:val="32"/>
        </w:rPr>
      </w:pPr>
      <w:r w:rsidRPr="0043364B">
        <w:rPr>
          <w:b/>
          <w:bCs/>
          <w:sz w:val="32"/>
          <w:szCs w:val="32"/>
        </w:rPr>
        <w:t>LAPORAN TUGAS AKHIR</w:t>
      </w:r>
    </w:p>
    <w:p w14:paraId="569EF3F8" w14:textId="77777777" w:rsidR="008A1F32" w:rsidRPr="008A1F32" w:rsidRDefault="008A1F32" w:rsidP="008A1F32"/>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18B3F119" w:rsidR="009776B3" w:rsidRDefault="00247F50" w:rsidP="001C2C08">
      <w:pPr>
        <w:pStyle w:val="Subtitle"/>
        <w:ind w:left="426"/>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sidR="0028746B">
        <w:rPr>
          <w:lang w:val="en-US"/>
        </w:rPr>
        <w:t>memperoleh</w:t>
      </w:r>
      <w:proofErr w:type="spellEnd"/>
      <w:r w:rsidR="0028746B">
        <w:rPr>
          <w:lang w:val="en-US"/>
        </w:rPr>
        <w:t xml:space="preserve"> </w:t>
      </w:r>
      <w:proofErr w:type="spellStart"/>
      <w:r w:rsidR="0028746B">
        <w:rPr>
          <w:lang w:val="en-US"/>
        </w:rPr>
        <w:t>gelar</w:t>
      </w:r>
      <w:proofErr w:type="spellEnd"/>
      <w:r w:rsidR="0028746B">
        <w:rPr>
          <w:lang w:val="en-US"/>
        </w:rPr>
        <w:t xml:space="preserve"> </w:t>
      </w:r>
      <w:proofErr w:type="spellStart"/>
      <w:r w:rsidR="0028746B">
        <w:rPr>
          <w:lang w:val="en-US"/>
        </w:rPr>
        <w:t>sarjana</w:t>
      </w:r>
      <w:proofErr w:type="spellEnd"/>
      <w:r w:rsidR="0028746B">
        <w:rPr>
          <w:lang w:val="en-US"/>
        </w:rPr>
        <w:t xml:space="preserve"> Teknik </w:t>
      </w:r>
      <w:proofErr w:type="spellStart"/>
      <w:r w:rsidR="0028746B">
        <w:rPr>
          <w:lang w:val="en-US"/>
        </w:rPr>
        <w:t>Informatika</w:t>
      </w:r>
      <w:proofErr w:type="spellEnd"/>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0048" behindDoc="1" locked="0" layoutInCell="1" allowOverlap="1" wp14:anchorId="30760163" wp14:editId="53411EF9">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79ACD18F"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tbl>
      <w:tblPr>
        <w:tblStyle w:val="TableGrid"/>
        <w:tblW w:w="0" w:type="auto"/>
        <w:tblInd w:w="1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61"/>
        <w:gridCol w:w="3025"/>
      </w:tblGrid>
      <w:tr w:rsidR="00CD0AEB" w14:paraId="39F4B6AF" w14:textId="02995A5F" w:rsidTr="002C6A0B">
        <w:trPr>
          <w:trHeight w:val="582"/>
        </w:trPr>
        <w:tc>
          <w:tcPr>
            <w:tcW w:w="2021" w:type="dxa"/>
          </w:tcPr>
          <w:p w14:paraId="40E0CBCA" w14:textId="1A7484AC" w:rsidR="00CD0AEB" w:rsidRDefault="00CD0AEB" w:rsidP="00CD0AEB">
            <w:pPr>
              <w:pStyle w:val="Subtitle"/>
              <w:rPr>
                <w:lang w:val="en-US"/>
              </w:rPr>
            </w:pPr>
            <w:r w:rsidRPr="00CB2C8C">
              <w:t>Nama:</w:t>
            </w:r>
          </w:p>
        </w:tc>
        <w:tc>
          <w:tcPr>
            <w:tcW w:w="361" w:type="dxa"/>
          </w:tcPr>
          <w:p w14:paraId="0AF6D276" w14:textId="27481622" w:rsidR="00CD0AEB" w:rsidRDefault="00CD0AEB" w:rsidP="00CD0AEB">
            <w:pPr>
              <w:pStyle w:val="Subtitle"/>
              <w:rPr>
                <w:lang w:val="en-US"/>
              </w:rPr>
            </w:pPr>
            <w:r>
              <w:rPr>
                <w:lang w:val="en-US"/>
              </w:rPr>
              <w:t>:</w:t>
            </w:r>
          </w:p>
        </w:tc>
        <w:tc>
          <w:tcPr>
            <w:tcW w:w="3025" w:type="dxa"/>
          </w:tcPr>
          <w:p w14:paraId="41CDB362" w14:textId="77777777" w:rsidR="00CD0AEB" w:rsidRPr="00CB2C8C" w:rsidRDefault="00CD0AEB" w:rsidP="00CD0AEB">
            <w:pPr>
              <w:pStyle w:val="Subtitle"/>
            </w:pPr>
            <w:r w:rsidRPr="00CB2C8C">
              <w:t>Guna Dermawan</w:t>
            </w:r>
          </w:p>
          <w:p w14:paraId="502C916D" w14:textId="77777777" w:rsidR="00CD0AEB" w:rsidRPr="00CB2C8C" w:rsidRDefault="00CD0AEB" w:rsidP="00CD0AEB">
            <w:pPr>
              <w:pStyle w:val="Subtitle"/>
            </w:pPr>
          </w:p>
        </w:tc>
      </w:tr>
      <w:tr w:rsidR="00CD0AEB" w14:paraId="12449561" w14:textId="58D3F52A" w:rsidTr="002C6A0B">
        <w:trPr>
          <w:trHeight w:val="570"/>
        </w:trPr>
        <w:tc>
          <w:tcPr>
            <w:tcW w:w="2021" w:type="dxa"/>
          </w:tcPr>
          <w:p w14:paraId="7C112BCA" w14:textId="10F4E843" w:rsidR="00CD0AEB" w:rsidRDefault="00CD0AEB" w:rsidP="00CD0AEB">
            <w:pPr>
              <w:pStyle w:val="Subtitle"/>
              <w:rPr>
                <w:lang w:val="en-US"/>
              </w:rPr>
            </w:pPr>
            <w:r w:rsidRPr="00CB2C8C">
              <w:t>NIM:</w:t>
            </w:r>
          </w:p>
        </w:tc>
        <w:tc>
          <w:tcPr>
            <w:tcW w:w="361" w:type="dxa"/>
          </w:tcPr>
          <w:p w14:paraId="39C9EAE1" w14:textId="1385CEED" w:rsidR="00CD0AEB" w:rsidRDefault="00CD0AEB" w:rsidP="00CD0AEB">
            <w:pPr>
              <w:pStyle w:val="Subtitle"/>
              <w:rPr>
                <w:lang w:val="en-US"/>
              </w:rPr>
            </w:pPr>
            <w:r>
              <w:rPr>
                <w:lang w:val="en-US"/>
              </w:rPr>
              <w:t>:</w:t>
            </w:r>
          </w:p>
        </w:tc>
        <w:tc>
          <w:tcPr>
            <w:tcW w:w="3025" w:type="dxa"/>
          </w:tcPr>
          <w:p w14:paraId="62DD20BD" w14:textId="77777777" w:rsidR="00CD0AEB" w:rsidRPr="00CB2C8C" w:rsidRDefault="00CD0AEB" w:rsidP="00CD0AEB">
            <w:pPr>
              <w:pStyle w:val="Subtitle"/>
            </w:pPr>
            <w:r w:rsidRPr="00CB2C8C">
              <w:t>A11.2018.11538</w:t>
            </w:r>
          </w:p>
          <w:p w14:paraId="567132AF" w14:textId="77777777" w:rsidR="00CD0AEB" w:rsidRPr="00CB2C8C" w:rsidRDefault="00CD0AEB" w:rsidP="00CD0AEB">
            <w:pPr>
              <w:pStyle w:val="Subtitle"/>
            </w:pPr>
          </w:p>
        </w:tc>
      </w:tr>
      <w:tr w:rsidR="00CD0AEB" w14:paraId="26F3426F" w14:textId="4FB24907" w:rsidTr="002C6A0B">
        <w:trPr>
          <w:trHeight w:val="286"/>
        </w:trPr>
        <w:tc>
          <w:tcPr>
            <w:tcW w:w="2021" w:type="dxa"/>
          </w:tcPr>
          <w:p w14:paraId="6C236355" w14:textId="5CF4001F" w:rsidR="00CD0AEB" w:rsidRDefault="00CD0AEB" w:rsidP="00CD0AEB">
            <w:pPr>
              <w:pStyle w:val="Subtitle"/>
              <w:rPr>
                <w:lang w:val="en-US"/>
              </w:rPr>
            </w:pPr>
            <w:r w:rsidRPr="00CB2C8C">
              <w:t xml:space="preserve">Program </w:t>
            </w:r>
            <w:proofErr w:type="spellStart"/>
            <w:r w:rsidRPr="00CB2C8C">
              <w:t>studi</w:t>
            </w:r>
            <w:proofErr w:type="spellEnd"/>
          </w:p>
        </w:tc>
        <w:tc>
          <w:tcPr>
            <w:tcW w:w="361" w:type="dxa"/>
          </w:tcPr>
          <w:p w14:paraId="24A69D74" w14:textId="0F6012E6" w:rsidR="00CD0AEB" w:rsidRPr="00CD0AEB" w:rsidRDefault="00CD0AEB" w:rsidP="00CD0AEB">
            <w:pPr>
              <w:pStyle w:val="Subtitle"/>
            </w:pPr>
            <w:r>
              <w:t>:</w:t>
            </w:r>
          </w:p>
        </w:tc>
        <w:tc>
          <w:tcPr>
            <w:tcW w:w="3025" w:type="dxa"/>
          </w:tcPr>
          <w:p w14:paraId="05A86923" w14:textId="50689C4C" w:rsidR="00CD0AEB" w:rsidRPr="00CB2C8C" w:rsidRDefault="00CD0AEB" w:rsidP="00CD0AEB">
            <w:pPr>
              <w:pStyle w:val="Subtitle"/>
            </w:pPr>
            <w:r w:rsidRPr="00CB2C8C">
              <w:t xml:space="preserve">Teknik </w:t>
            </w:r>
            <w:proofErr w:type="spellStart"/>
            <w:r w:rsidRPr="00CB2C8C">
              <w:t>informatika</w:t>
            </w:r>
            <w:proofErr w:type="spellEnd"/>
          </w:p>
        </w:tc>
      </w:tr>
    </w:tbl>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267948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267948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5FE85E2E" w14:textId="10E52FC2" w:rsidR="00F377B9"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2679483" w:history="1">
            <w:r w:rsidR="00F377B9" w:rsidRPr="00E90EFA">
              <w:rPr>
                <w:rStyle w:val="Hyperlink"/>
                <w:noProof/>
              </w:rPr>
              <w:t>ABSTRAK</w:t>
            </w:r>
            <w:r w:rsidR="00F377B9">
              <w:rPr>
                <w:noProof/>
                <w:webHidden/>
              </w:rPr>
              <w:tab/>
            </w:r>
            <w:r w:rsidR="00F377B9">
              <w:rPr>
                <w:noProof/>
                <w:webHidden/>
              </w:rPr>
              <w:fldChar w:fldCharType="begin"/>
            </w:r>
            <w:r w:rsidR="00F377B9">
              <w:rPr>
                <w:noProof/>
                <w:webHidden/>
              </w:rPr>
              <w:instrText xml:space="preserve"> PAGEREF _Toc102679483 \h </w:instrText>
            </w:r>
            <w:r w:rsidR="00F377B9">
              <w:rPr>
                <w:noProof/>
                <w:webHidden/>
              </w:rPr>
            </w:r>
            <w:r w:rsidR="00F377B9">
              <w:rPr>
                <w:noProof/>
                <w:webHidden/>
              </w:rPr>
              <w:fldChar w:fldCharType="separate"/>
            </w:r>
            <w:r w:rsidR="00F377B9">
              <w:rPr>
                <w:noProof/>
                <w:webHidden/>
              </w:rPr>
              <w:t>i</w:t>
            </w:r>
            <w:r w:rsidR="00F377B9">
              <w:rPr>
                <w:noProof/>
                <w:webHidden/>
              </w:rPr>
              <w:fldChar w:fldCharType="end"/>
            </w:r>
          </w:hyperlink>
        </w:p>
        <w:p w14:paraId="7072018B" w14:textId="5CBB70C6" w:rsidR="00F377B9" w:rsidRDefault="00F65416">
          <w:pPr>
            <w:pStyle w:val="TOC1"/>
            <w:rPr>
              <w:rFonts w:eastAsiaTheme="minorEastAsia"/>
              <w:noProof/>
              <w:lang w:eastAsia="en-ID"/>
            </w:rPr>
          </w:pPr>
          <w:hyperlink w:anchor="_Toc102679484" w:history="1">
            <w:r w:rsidR="00F377B9" w:rsidRPr="00E90EFA">
              <w:rPr>
                <w:rStyle w:val="Hyperlink"/>
                <w:noProof/>
              </w:rPr>
              <w:t>DAFTAR ISI</w:t>
            </w:r>
            <w:r w:rsidR="00F377B9">
              <w:rPr>
                <w:noProof/>
                <w:webHidden/>
              </w:rPr>
              <w:tab/>
            </w:r>
            <w:r w:rsidR="00F377B9">
              <w:rPr>
                <w:noProof/>
                <w:webHidden/>
              </w:rPr>
              <w:fldChar w:fldCharType="begin"/>
            </w:r>
            <w:r w:rsidR="00F377B9">
              <w:rPr>
                <w:noProof/>
                <w:webHidden/>
              </w:rPr>
              <w:instrText xml:space="preserve"> PAGEREF _Toc102679484 \h </w:instrText>
            </w:r>
            <w:r w:rsidR="00F377B9">
              <w:rPr>
                <w:noProof/>
                <w:webHidden/>
              </w:rPr>
            </w:r>
            <w:r w:rsidR="00F377B9">
              <w:rPr>
                <w:noProof/>
                <w:webHidden/>
              </w:rPr>
              <w:fldChar w:fldCharType="separate"/>
            </w:r>
            <w:r w:rsidR="00F377B9">
              <w:rPr>
                <w:noProof/>
                <w:webHidden/>
              </w:rPr>
              <w:t>ii</w:t>
            </w:r>
            <w:r w:rsidR="00F377B9">
              <w:rPr>
                <w:noProof/>
                <w:webHidden/>
              </w:rPr>
              <w:fldChar w:fldCharType="end"/>
            </w:r>
          </w:hyperlink>
        </w:p>
        <w:p w14:paraId="60B234D8" w14:textId="6AD34C63" w:rsidR="00F377B9" w:rsidRDefault="00F65416">
          <w:pPr>
            <w:pStyle w:val="TOC1"/>
            <w:rPr>
              <w:rFonts w:eastAsiaTheme="minorEastAsia"/>
              <w:noProof/>
              <w:lang w:eastAsia="en-ID"/>
            </w:rPr>
          </w:pPr>
          <w:hyperlink w:anchor="_Toc102679485" w:history="1">
            <w:r w:rsidR="00F377B9" w:rsidRPr="00E90EFA">
              <w:rPr>
                <w:rStyle w:val="Hyperlink"/>
                <w:noProof/>
              </w:rPr>
              <w:t>DAFTAR GAMBAR</w:t>
            </w:r>
            <w:r w:rsidR="00F377B9">
              <w:rPr>
                <w:noProof/>
                <w:webHidden/>
              </w:rPr>
              <w:tab/>
            </w:r>
            <w:r w:rsidR="00F377B9">
              <w:rPr>
                <w:noProof/>
                <w:webHidden/>
              </w:rPr>
              <w:fldChar w:fldCharType="begin"/>
            </w:r>
            <w:r w:rsidR="00F377B9">
              <w:rPr>
                <w:noProof/>
                <w:webHidden/>
              </w:rPr>
              <w:instrText xml:space="preserve"> PAGEREF _Toc102679485 \h </w:instrText>
            </w:r>
            <w:r w:rsidR="00F377B9">
              <w:rPr>
                <w:noProof/>
                <w:webHidden/>
              </w:rPr>
            </w:r>
            <w:r w:rsidR="00F377B9">
              <w:rPr>
                <w:noProof/>
                <w:webHidden/>
              </w:rPr>
              <w:fldChar w:fldCharType="separate"/>
            </w:r>
            <w:r w:rsidR="00F377B9">
              <w:rPr>
                <w:noProof/>
                <w:webHidden/>
              </w:rPr>
              <w:t>iii</w:t>
            </w:r>
            <w:r w:rsidR="00F377B9">
              <w:rPr>
                <w:noProof/>
                <w:webHidden/>
              </w:rPr>
              <w:fldChar w:fldCharType="end"/>
            </w:r>
          </w:hyperlink>
        </w:p>
        <w:p w14:paraId="2FA22C58" w14:textId="556E7314" w:rsidR="00F377B9" w:rsidRDefault="00F65416">
          <w:pPr>
            <w:pStyle w:val="TOC1"/>
            <w:rPr>
              <w:rFonts w:eastAsiaTheme="minorEastAsia"/>
              <w:noProof/>
              <w:lang w:eastAsia="en-ID"/>
            </w:rPr>
          </w:pPr>
          <w:hyperlink w:anchor="_Toc102679486" w:history="1">
            <w:r w:rsidR="00F377B9" w:rsidRPr="00E90EFA">
              <w:rPr>
                <w:rStyle w:val="Hyperlink"/>
                <w:noProof/>
              </w:rPr>
              <w:t>DAFTAR TABEL</w:t>
            </w:r>
            <w:r w:rsidR="00F377B9">
              <w:rPr>
                <w:noProof/>
                <w:webHidden/>
              </w:rPr>
              <w:tab/>
            </w:r>
            <w:r w:rsidR="00F377B9">
              <w:rPr>
                <w:noProof/>
                <w:webHidden/>
              </w:rPr>
              <w:fldChar w:fldCharType="begin"/>
            </w:r>
            <w:r w:rsidR="00F377B9">
              <w:rPr>
                <w:noProof/>
                <w:webHidden/>
              </w:rPr>
              <w:instrText xml:space="preserve"> PAGEREF _Toc102679486 \h </w:instrText>
            </w:r>
            <w:r w:rsidR="00F377B9">
              <w:rPr>
                <w:noProof/>
                <w:webHidden/>
              </w:rPr>
            </w:r>
            <w:r w:rsidR="00F377B9">
              <w:rPr>
                <w:noProof/>
                <w:webHidden/>
              </w:rPr>
              <w:fldChar w:fldCharType="separate"/>
            </w:r>
            <w:r w:rsidR="00F377B9">
              <w:rPr>
                <w:noProof/>
                <w:webHidden/>
              </w:rPr>
              <w:t>iv</w:t>
            </w:r>
            <w:r w:rsidR="00F377B9">
              <w:rPr>
                <w:noProof/>
                <w:webHidden/>
              </w:rPr>
              <w:fldChar w:fldCharType="end"/>
            </w:r>
          </w:hyperlink>
        </w:p>
        <w:p w14:paraId="7B8BF8B1" w14:textId="784017D1" w:rsidR="00F377B9" w:rsidRDefault="00F65416">
          <w:pPr>
            <w:pStyle w:val="TOC1"/>
            <w:rPr>
              <w:rFonts w:eastAsiaTheme="minorEastAsia"/>
              <w:noProof/>
              <w:lang w:eastAsia="en-ID"/>
            </w:rPr>
          </w:pPr>
          <w:hyperlink w:anchor="_Toc102679487" w:history="1">
            <w:r w:rsidR="00F377B9" w:rsidRPr="00E90EFA">
              <w:rPr>
                <w:rStyle w:val="Hyperlink"/>
                <w:noProof/>
              </w:rPr>
              <w:t>BAB I PENDAHULUAN</w:t>
            </w:r>
            <w:r w:rsidR="00F377B9">
              <w:rPr>
                <w:noProof/>
                <w:webHidden/>
              </w:rPr>
              <w:tab/>
            </w:r>
            <w:r w:rsidR="00F377B9">
              <w:rPr>
                <w:noProof/>
                <w:webHidden/>
              </w:rPr>
              <w:fldChar w:fldCharType="begin"/>
            </w:r>
            <w:r w:rsidR="00F377B9">
              <w:rPr>
                <w:noProof/>
                <w:webHidden/>
              </w:rPr>
              <w:instrText xml:space="preserve"> PAGEREF _Toc102679487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43D09E81" w14:textId="7C008222" w:rsidR="00F377B9" w:rsidRDefault="00F65416">
          <w:pPr>
            <w:pStyle w:val="TOC2"/>
            <w:tabs>
              <w:tab w:val="left" w:pos="880"/>
              <w:tab w:val="right" w:leader="dot" w:pos="7927"/>
            </w:tabs>
            <w:rPr>
              <w:rFonts w:eastAsiaTheme="minorEastAsia"/>
              <w:noProof/>
              <w:lang w:eastAsia="en-ID"/>
            </w:rPr>
          </w:pPr>
          <w:hyperlink w:anchor="_Toc102679488"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Latar Belakang Masalah</w:t>
            </w:r>
            <w:r w:rsidR="00F377B9">
              <w:rPr>
                <w:noProof/>
                <w:webHidden/>
              </w:rPr>
              <w:tab/>
            </w:r>
            <w:r w:rsidR="00F377B9">
              <w:rPr>
                <w:noProof/>
                <w:webHidden/>
              </w:rPr>
              <w:fldChar w:fldCharType="begin"/>
            </w:r>
            <w:r w:rsidR="00F377B9">
              <w:rPr>
                <w:noProof/>
                <w:webHidden/>
              </w:rPr>
              <w:instrText xml:space="preserve"> PAGEREF _Toc102679488 \h </w:instrText>
            </w:r>
            <w:r w:rsidR="00F377B9">
              <w:rPr>
                <w:noProof/>
                <w:webHidden/>
              </w:rPr>
            </w:r>
            <w:r w:rsidR="00F377B9">
              <w:rPr>
                <w:noProof/>
                <w:webHidden/>
              </w:rPr>
              <w:fldChar w:fldCharType="separate"/>
            </w:r>
            <w:r w:rsidR="00F377B9">
              <w:rPr>
                <w:noProof/>
                <w:webHidden/>
              </w:rPr>
              <w:t>1</w:t>
            </w:r>
            <w:r w:rsidR="00F377B9">
              <w:rPr>
                <w:noProof/>
                <w:webHidden/>
              </w:rPr>
              <w:fldChar w:fldCharType="end"/>
            </w:r>
          </w:hyperlink>
        </w:p>
        <w:p w14:paraId="355D8C9C" w14:textId="441B6C5F" w:rsidR="00F377B9" w:rsidRDefault="00F65416">
          <w:pPr>
            <w:pStyle w:val="TOC2"/>
            <w:tabs>
              <w:tab w:val="left" w:pos="880"/>
              <w:tab w:val="right" w:leader="dot" w:pos="7927"/>
            </w:tabs>
            <w:rPr>
              <w:rFonts w:eastAsiaTheme="minorEastAsia"/>
              <w:noProof/>
              <w:lang w:eastAsia="en-ID"/>
            </w:rPr>
          </w:pPr>
          <w:hyperlink w:anchor="_Toc102679489" w:history="1">
            <w:r w:rsidR="00F377B9" w:rsidRPr="00E90EFA">
              <w:rPr>
                <w:rStyle w:val="Hyperlink"/>
                <w:noProof/>
                <w:lang w:val="en-US"/>
              </w:rPr>
              <w:t>1.1</w:t>
            </w:r>
            <w:r w:rsidR="00F377B9">
              <w:rPr>
                <w:rFonts w:eastAsiaTheme="minorEastAsia"/>
                <w:noProof/>
                <w:lang w:eastAsia="en-ID"/>
              </w:rPr>
              <w:tab/>
            </w:r>
            <w:r w:rsidR="00F377B9" w:rsidRPr="00E90EFA">
              <w:rPr>
                <w:rStyle w:val="Hyperlink"/>
                <w:noProof/>
                <w:lang w:val="en-US"/>
              </w:rPr>
              <w:t>Rumusan Masalah</w:t>
            </w:r>
            <w:r w:rsidR="00F377B9">
              <w:rPr>
                <w:noProof/>
                <w:webHidden/>
              </w:rPr>
              <w:tab/>
            </w:r>
            <w:r w:rsidR="00F377B9">
              <w:rPr>
                <w:noProof/>
                <w:webHidden/>
              </w:rPr>
              <w:fldChar w:fldCharType="begin"/>
            </w:r>
            <w:r w:rsidR="00F377B9">
              <w:rPr>
                <w:noProof/>
                <w:webHidden/>
              </w:rPr>
              <w:instrText xml:space="preserve"> PAGEREF _Toc102679489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60E81D07" w14:textId="626B19E8" w:rsidR="00F377B9" w:rsidRDefault="00F65416">
          <w:pPr>
            <w:pStyle w:val="TOC2"/>
            <w:tabs>
              <w:tab w:val="left" w:pos="880"/>
              <w:tab w:val="right" w:leader="dot" w:pos="7927"/>
            </w:tabs>
            <w:rPr>
              <w:rFonts w:eastAsiaTheme="minorEastAsia"/>
              <w:noProof/>
              <w:lang w:eastAsia="en-ID"/>
            </w:rPr>
          </w:pPr>
          <w:hyperlink w:anchor="_Toc102679490" w:history="1">
            <w:r w:rsidR="00F377B9" w:rsidRPr="00E90EFA">
              <w:rPr>
                <w:rStyle w:val="Hyperlink"/>
                <w:noProof/>
                <w:lang w:val="en-US"/>
              </w:rPr>
              <w:t>1.3</w:t>
            </w:r>
            <w:r w:rsidR="00F377B9">
              <w:rPr>
                <w:rFonts w:eastAsiaTheme="minorEastAsia"/>
                <w:noProof/>
                <w:lang w:eastAsia="en-ID"/>
              </w:rPr>
              <w:tab/>
            </w:r>
            <w:r w:rsidR="00F377B9" w:rsidRPr="00E90EFA">
              <w:rPr>
                <w:rStyle w:val="Hyperlink"/>
                <w:noProof/>
                <w:lang w:val="en-US"/>
              </w:rPr>
              <w:t>Tujuan Penelitian</w:t>
            </w:r>
            <w:r w:rsidR="00F377B9">
              <w:rPr>
                <w:noProof/>
                <w:webHidden/>
              </w:rPr>
              <w:tab/>
            </w:r>
            <w:r w:rsidR="00F377B9">
              <w:rPr>
                <w:noProof/>
                <w:webHidden/>
              </w:rPr>
              <w:fldChar w:fldCharType="begin"/>
            </w:r>
            <w:r w:rsidR="00F377B9">
              <w:rPr>
                <w:noProof/>
                <w:webHidden/>
              </w:rPr>
              <w:instrText xml:space="preserve"> PAGEREF _Toc102679490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43AE8603" w14:textId="6595AB81" w:rsidR="00F377B9" w:rsidRDefault="00F65416">
          <w:pPr>
            <w:pStyle w:val="TOC2"/>
            <w:tabs>
              <w:tab w:val="left" w:pos="880"/>
              <w:tab w:val="right" w:leader="dot" w:pos="7927"/>
            </w:tabs>
            <w:rPr>
              <w:rFonts w:eastAsiaTheme="minorEastAsia"/>
              <w:noProof/>
              <w:lang w:eastAsia="en-ID"/>
            </w:rPr>
          </w:pPr>
          <w:hyperlink w:anchor="_Toc102679491" w:history="1">
            <w:r w:rsidR="00F377B9" w:rsidRPr="00E90EFA">
              <w:rPr>
                <w:rStyle w:val="Hyperlink"/>
                <w:noProof/>
              </w:rPr>
              <w:t>1.4</w:t>
            </w:r>
            <w:r w:rsidR="00F377B9">
              <w:rPr>
                <w:rFonts w:eastAsiaTheme="minorEastAsia"/>
                <w:noProof/>
                <w:lang w:eastAsia="en-ID"/>
              </w:rPr>
              <w:tab/>
            </w:r>
            <w:r w:rsidR="00F377B9" w:rsidRPr="00E90EFA">
              <w:rPr>
                <w:rStyle w:val="Hyperlink"/>
                <w:noProof/>
              </w:rPr>
              <w:t>Manfaat Penelitian</w:t>
            </w:r>
            <w:r w:rsidR="00F377B9">
              <w:rPr>
                <w:noProof/>
                <w:webHidden/>
              </w:rPr>
              <w:tab/>
            </w:r>
            <w:r w:rsidR="00F377B9">
              <w:rPr>
                <w:noProof/>
                <w:webHidden/>
              </w:rPr>
              <w:fldChar w:fldCharType="begin"/>
            </w:r>
            <w:r w:rsidR="00F377B9">
              <w:rPr>
                <w:noProof/>
                <w:webHidden/>
              </w:rPr>
              <w:instrText xml:space="preserve"> PAGEREF _Toc102679491 \h </w:instrText>
            </w:r>
            <w:r w:rsidR="00F377B9">
              <w:rPr>
                <w:noProof/>
                <w:webHidden/>
              </w:rPr>
            </w:r>
            <w:r w:rsidR="00F377B9">
              <w:rPr>
                <w:noProof/>
                <w:webHidden/>
              </w:rPr>
              <w:fldChar w:fldCharType="separate"/>
            </w:r>
            <w:r w:rsidR="00F377B9">
              <w:rPr>
                <w:noProof/>
                <w:webHidden/>
              </w:rPr>
              <w:t>3</w:t>
            </w:r>
            <w:r w:rsidR="00F377B9">
              <w:rPr>
                <w:noProof/>
                <w:webHidden/>
              </w:rPr>
              <w:fldChar w:fldCharType="end"/>
            </w:r>
          </w:hyperlink>
        </w:p>
        <w:p w14:paraId="1957ED38" w14:textId="761C1BAE" w:rsidR="00F377B9" w:rsidRDefault="00F65416">
          <w:pPr>
            <w:pStyle w:val="TOC1"/>
            <w:rPr>
              <w:rFonts w:eastAsiaTheme="minorEastAsia"/>
              <w:noProof/>
              <w:lang w:eastAsia="en-ID"/>
            </w:rPr>
          </w:pPr>
          <w:hyperlink w:anchor="_Toc102679492" w:history="1">
            <w:r w:rsidR="00F377B9" w:rsidRPr="00E90EFA">
              <w:rPr>
                <w:rStyle w:val="Hyperlink"/>
                <w:noProof/>
              </w:rPr>
              <w:t>BAB II LANDASAN TEORI</w:t>
            </w:r>
            <w:r w:rsidR="00F377B9">
              <w:rPr>
                <w:noProof/>
                <w:webHidden/>
              </w:rPr>
              <w:tab/>
            </w:r>
            <w:r w:rsidR="00F377B9">
              <w:rPr>
                <w:noProof/>
                <w:webHidden/>
              </w:rPr>
              <w:fldChar w:fldCharType="begin"/>
            </w:r>
            <w:r w:rsidR="00F377B9">
              <w:rPr>
                <w:noProof/>
                <w:webHidden/>
              </w:rPr>
              <w:instrText xml:space="preserve"> PAGEREF _Toc102679492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5D3445CC" w14:textId="6136C1FB" w:rsidR="00F377B9" w:rsidRDefault="00F65416">
          <w:pPr>
            <w:pStyle w:val="TOC2"/>
            <w:tabs>
              <w:tab w:val="left" w:pos="880"/>
              <w:tab w:val="right" w:leader="dot" w:pos="7927"/>
            </w:tabs>
            <w:rPr>
              <w:rFonts w:eastAsiaTheme="minorEastAsia"/>
              <w:noProof/>
              <w:lang w:eastAsia="en-ID"/>
            </w:rPr>
          </w:pPr>
          <w:hyperlink w:anchor="_Toc102679493" w:history="1">
            <w:r w:rsidR="00F377B9" w:rsidRPr="00E90EFA">
              <w:rPr>
                <w:rStyle w:val="Hyperlink"/>
                <w:noProof/>
                <w:lang w:val="en-US"/>
              </w:rPr>
              <w:t>2.1</w:t>
            </w:r>
            <w:r w:rsidR="00F377B9">
              <w:rPr>
                <w:rFonts w:eastAsiaTheme="minorEastAsia"/>
                <w:noProof/>
                <w:lang w:eastAsia="en-ID"/>
              </w:rPr>
              <w:tab/>
            </w:r>
            <w:r w:rsidR="00F377B9" w:rsidRPr="00E90EFA">
              <w:rPr>
                <w:rStyle w:val="Hyperlink"/>
                <w:noProof/>
                <w:lang w:val="en-US"/>
              </w:rPr>
              <w:t>Tinjauan Studi</w:t>
            </w:r>
            <w:r w:rsidR="00F377B9">
              <w:rPr>
                <w:noProof/>
                <w:webHidden/>
              </w:rPr>
              <w:tab/>
            </w:r>
            <w:r w:rsidR="00F377B9">
              <w:rPr>
                <w:noProof/>
                <w:webHidden/>
              </w:rPr>
              <w:fldChar w:fldCharType="begin"/>
            </w:r>
            <w:r w:rsidR="00F377B9">
              <w:rPr>
                <w:noProof/>
                <w:webHidden/>
              </w:rPr>
              <w:instrText xml:space="preserve"> PAGEREF _Toc102679493 \h </w:instrText>
            </w:r>
            <w:r w:rsidR="00F377B9">
              <w:rPr>
                <w:noProof/>
                <w:webHidden/>
              </w:rPr>
            </w:r>
            <w:r w:rsidR="00F377B9">
              <w:rPr>
                <w:noProof/>
                <w:webHidden/>
              </w:rPr>
              <w:fldChar w:fldCharType="separate"/>
            </w:r>
            <w:r w:rsidR="00F377B9">
              <w:rPr>
                <w:noProof/>
                <w:webHidden/>
              </w:rPr>
              <w:t>4</w:t>
            </w:r>
            <w:r w:rsidR="00F377B9">
              <w:rPr>
                <w:noProof/>
                <w:webHidden/>
              </w:rPr>
              <w:fldChar w:fldCharType="end"/>
            </w:r>
          </w:hyperlink>
        </w:p>
        <w:p w14:paraId="396695C0" w14:textId="05AAD327" w:rsidR="00F377B9" w:rsidRDefault="00F65416">
          <w:pPr>
            <w:pStyle w:val="TOC2"/>
            <w:tabs>
              <w:tab w:val="left" w:pos="880"/>
              <w:tab w:val="right" w:leader="dot" w:pos="7927"/>
            </w:tabs>
            <w:rPr>
              <w:rFonts w:eastAsiaTheme="minorEastAsia"/>
              <w:noProof/>
              <w:lang w:eastAsia="en-ID"/>
            </w:rPr>
          </w:pPr>
          <w:hyperlink w:anchor="_Toc102679494" w:history="1">
            <w:r w:rsidR="00F377B9" w:rsidRPr="00E90EFA">
              <w:rPr>
                <w:rStyle w:val="Hyperlink"/>
                <w:noProof/>
                <w:lang w:val="en-US"/>
              </w:rPr>
              <w:t>2.2</w:t>
            </w:r>
            <w:r w:rsidR="00F377B9">
              <w:rPr>
                <w:rFonts w:eastAsiaTheme="minorEastAsia"/>
                <w:noProof/>
                <w:lang w:eastAsia="en-ID"/>
              </w:rPr>
              <w:tab/>
            </w:r>
            <w:r w:rsidR="00F377B9" w:rsidRPr="00E90EFA">
              <w:rPr>
                <w:rStyle w:val="Hyperlink"/>
                <w:noProof/>
                <w:lang w:val="en-US"/>
              </w:rPr>
              <w:t>Tinjauan Teori</w:t>
            </w:r>
            <w:r w:rsidR="00F377B9">
              <w:rPr>
                <w:noProof/>
                <w:webHidden/>
              </w:rPr>
              <w:tab/>
            </w:r>
            <w:r w:rsidR="00F377B9">
              <w:rPr>
                <w:noProof/>
                <w:webHidden/>
              </w:rPr>
              <w:fldChar w:fldCharType="begin"/>
            </w:r>
            <w:r w:rsidR="00F377B9">
              <w:rPr>
                <w:noProof/>
                <w:webHidden/>
              </w:rPr>
              <w:instrText xml:space="preserve"> PAGEREF _Toc102679494 \h </w:instrText>
            </w:r>
            <w:r w:rsidR="00F377B9">
              <w:rPr>
                <w:noProof/>
                <w:webHidden/>
              </w:rPr>
            </w:r>
            <w:r w:rsidR="00F377B9">
              <w:rPr>
                <w:noProof/>
                <w:webHidden/>
              </w:rPr>
              <w:fldChar w:fldCharType="separate"/>
            </w:r>
            <w:r w:rsidR="00F377B9">
              <w:rPr>
                <w:noProof/>
                <w:webHidden/>
              </w:rPr>
              <w:t>8</w:t>
            </w:r>
            <w:r w:rsidR="00F377B9">
              <w:rPr>
                <w:noProof/>
                <w:webHidden/>
              </w:rPr>
              <w:fldChar w:fldCharType="end"/>
            </w:r>
          </w:hyperlink>
        </w:p>
        <w:p w14:paraId="2F8BBD25" w14:textId="457898BD" w:rsidR="00F377B9" w:rsidRDefault="00F65416">
          <w:pPr>
            <w:pStyle w:val="TOC1"/>
            <w:rPr>
              <w:rFonts w:eastAsiaTheme="minorEastAsia"/>
              <w:noProof/>
              <w:lang w:eastAsia="en-ID"/>
            </w:rPr>
          </w:pPr>
          <w:hyperlink w:anchor="_Toc102679495" w:history="1">
            <w:r w:rsidR="00F377B9" w:rsidRPr="00E90EFA">
              <w:rPr>
                <w:rStyle w:val="Hyperlink"/>
                <w:noProof/>
              </w:rPr>
              <w:t>BAB III  METODOLOGI PENELITIAN</w:t>
            </w:r>
            <w:r w:rsidR="00F377B9">
              <w:rPr>
                <w:noProof/>
                <w:webHidden/>
              </w:rPr>
              <w:tab/>
            </w:r>
            <w:r w:rsidR="00F377B9">
              <w:rPr>
                <w:noProof/>
                <w:webHidden/>
              </w:rPr>
              <w:fldChar w:fldCharType="begin"/>
            </w:r>
            <w:r w:rsidR="00F377B9">
              <w:rPr>
                <w:noProof/>
                <w:webHidden/>
              </w:rPr>
              <w:instrText xml:space="preserve"> PAGEREF _Toc102679495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1EE3F87B" w14:textId="0F51648F" w:rsidR="00F377B9" w:rsidRDefault="00F65416">
          <w:pPr>
            <w:pStyle w:val="TOC2"/>
            <w:tabs>
              <w:tab w:val="left" w:pos="880"/>
              <w:tab w:val="right" w:leader="dot" w:pos="7927"/>
            </w:tabs>
            <w:rPr>
              <w:rFonts w:eastAsiaTheme="minorEastAsia"/>
              <w:noProof/>
              <w:lang w:eastAsia="en-ID"/>
            </w:rPr>
          </w:pPr>
          <w:hyperlink w:anchor="_Toc102679496" w:history="1">
            <w:r w:rsidR="00F377B9" w:rsidRPr="00E90EFA">
              <w:rPr>
                <w:rStyle w:val="Hyperlink"/>
                <w:noProof/>
                <w:lang w:val="en-US"/>
              </w:rPr>
              <w:t>3.1</w:t>
            </w:r>
            <w:r w:rsidR="00F377B9">
              <w:rPr>
                <w:rFonts w:eastAsiaTheme="minorEastAsia"/>
                <w:noProof/>
                <w:lang w:eastAsia="en-ID"/>
              </w:rPr>
              <w:tab/>
            </w:r>
            <w:r w:rsidR="00F377B9" w:rsidRPr="00E90EFA">
              <w:rPr>
                <w:rStyle w:val="Hyperlink"/>
                <w:noProof/>
                <w:lang w:val="en-US"/>
              </w:rPr>
              <w:t>Studi Literatur</w:t>
            </w:r>
            <w:r w:rsidR="00F377B9">
              <w:rPr>
                <w:noProof/>
                <w:webHidden/>
              </w:rPr>
              <w:tab/>
            </w:r>
            <w:r w:rsidR="00F377B9">
              <w:rPr>
                <w:noProof/>
                <w:webHidden/>
              </w:rPr>
              <w:fldChar w:fldCharType="begin"/>
            </w:r>
            <w:r w:rsidR="00F377B9">
              <w:rPr>
                <w:noProof/>
                <w:webHidden/>
              </w:rPr>
              <w:instrText xml:space="preserve"> PAGEREF _Toc102679496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AC03777" w14:textId="2CE0A9B8" w:rsidR="00F377B9" w:rsidRDefault="00F65416">
          <w:pPr>
            <w:pStyle w:val="TOC2"/>
            <w:tabs>
              <w:tab w:val="left" w:pos="880"/>
              <w:tab w:val="right" w:leader="dot" w:pos="7927"/>
            </w:tabs>
            <w:rPr>
              <w:rFonts w:eastAsiaTheme="minorEastAsia"/>
              <w:noProof/>
              <w:lang w:eastAsia="en-ID"/>
            </w:rPr>
          </w:pPr>
          <w:hyperlink w:anchor="_Toc102679497" w:history="1">
            <w:r w:rsidR="00F377B9" w:rsidRPr="00E90EFA">
              <w:rPr>
                <w:rStyle w:val="Hyperlink"/>
                <w:noProof/>
                <w:lang w:val="id-ID"/>
              </w:rPr>
              <w:t>3.2</w:t>
            </w:r>
            <w:r w:rsidR="00F377B9">
              <w:rPr>
                <w:rFonts w:eastAsiaTheme="minorEastAsia"/>
                <w:noProof/>
                <w:lang w:eastAsia="en-ID"/>
              </w:rPr>
              <w:tab/>
            </w:r>
            <w:r w:rsidR="00F377B9" w:rsidRPr="00E90EFA">
              <w:rPr>
                <w:rStyle w:val="Hyperlink"/>
                <w:noProof/>
                <w:lang w:val="id-ID"/>
              </w:rPr>
              <w:t>Pengumpulan Data</w:t>
            </w:r>
            <w:r w:rsidR="00F377B9">
              <w:rPr>
                <w:noProof/>
                <w:webHidden/>
              </w:rPr>
              <w:tab/>
            </w:r>
            <w:r w:rsidR="00F377B9">
              <w:rPr>
                <w:noProof/>
                <w:webHidden/>
              </w:rPr>
              <w:fldChar w:fldCharType="begin"/>
            </w:r>
            <w:r w:rsidR="00F377B9">
              <w:rPr>
                <w:noProof/>
                <w:webHidden/>
              </w:rPr>
              <w:instrText xml:space="preserve"> PAGEREF _Toc102679497 \h </w:instrText>
            </w:r>
            <w:r w:rsidR="00F377B9">
              <w:rPr>
                <w:noProof/>
                <w:webHidden/>
              </w:rPr>
            </w:r>
            <w:r w:rsidR="00F377B9">
              <w:rPr>
                <w:noProof/>
                <w:webHidden/>
              </w:rPr>
              <w:fldChar w:fldCharType="separate"/>
            </w:r>
            <w:r w:rsidR="00F377B9">
              <w:rPr>
                <w:noProof/>
                <w:webHidden/>
              </w:rPr>
              <w:t>11</w:t>
            </w:r>
            <w:r w:rsidR="00F377B9">
              <w:rPr>
                <w:noProof/>
                <w:webHidden/>
              </w:rPr>
              <w:fldChar w:fldCharType="end"/>
            </w:r>
          </w:hyperlink>
        </w:p>
        <w:p w14:paraId="2B1C8D39" w14:textId="2CC08D19" w:rsidR="00F377B9" w:rsidRDefault="00F65416">
          <w:pPr>
            <w:pStyle w:val="TOC2"/>
            <w:tabs>
              <w:tab w:val="left" w:pos="880"/>
              <w:tab w:val="right" w:leader="dot" w:pos="7927"/>
            </w:tabs>
            <w:rPr>
              <w:rFonts w:eastAsiaTheme="minorEastAsia"/>
              <w:noProof/>
              <w:lang w:eastAsia="en-ID"/>
            </w:rPr>
          </w:pPr>
          <w:hyperlink w:anchor="_Toc102679498" w:history="1">
            <w:r w:rsidR="00F377B9" w:rsidRPr="00E90EFA">
              <w:rPr>
                <w:rStyle w:val="Hyperlink"/>
                <w:noProof/>
                <w:lang w:val="id-ID"/>
              </w:rPr>
              <w:t>3.3</w:t>
            </w:r>
            <w:r w:rsidR="00F377B9">
              <w:rPr>
                <w:rFonts w:eastAsiaTheme="minorEastAsia"/>
                <w:noProof/>
                <w:lang w:eastAsia="en-ID"/>
              </w:rPr>
              <w:tab/>
            </w:r>
            <w:r w:rsidR="00F377B9" w:rsidRPr="00E90EFA">
              <w:rPr>
                <w:rStyle w:val="Hyperlink"/>
                <w:noProof/>
                <w:lang w:val="id-ID"/>
              </w:rPr>
              <w:t>Analisa Sistem</w:t>
            </w:r>
            <w:r w:rsidR="00F377B9">
              <w:rPr>
                <w:noProof/>
                <w:webHidden/>
              </w:rPr>
              <w:tab/>
            </w:r>
            <w:r w:rsidR="00F377B9">
              <w:rPr>
                <w:noProof/>
                <w:webHidden/>
              </w:rPr>
              <w:fldChar w:fldCharType="begin"/>
            </w:r>
            <w:r w:rsidR="00F377B9">
              <w:rPr>
                <w:noProof/>
                <w:webHidden/>
              </w:rPr>
              <w:instrText xml:space="preserve"> PAGEREF _Toc102679498 \h </w:instrText>
            </w:r>
            <w:r w:rsidR="00F377B9">
              <w:rPr>
                <w:noProof/>
                <w:webHidden/>
              </w:rPr>
            </w:r>
            <w:r w:rsidR="00F377B9">
              <w:rPr>
                <w:noProof/>
                <w:webHidden/>
              </w:rPr>
              <w:fldChar w:fldCharType="separate"/>
            </w:r>
            <w:r w:rsidR="00F377B9">
              <w:rPr>
                <w:noProof/>
                <w:webHidden/>
              </w:rPr>
              <w:t>12</w:t>
            </w:r>
            <w:r w:rsidR="00F377B9">
              <w:rPr>
                <w:noProof/>
                <w:webHidden/>
              </w:rPr>
              <w:fldChar w:fldCharType="end"/>
            </w:r>
          </w:hyperlink>
        </w:p>
        <w:p w14:paraId="01629801" w14:textId="6F28CC2A" w:rsidR="00F377B9" w:rsidRDefault="00F65416">
          <w:pPr>
            <w:pStyle w:val="TOC2"/>
            <w:tabs>
              <w:tab w:val="left" w:pos="880"/>
              <w:tab w:val="right" w:leader="dot" w:pos="7927"/>
            </w:tabs>
            <w:rPr>
              <w:rFonts w:eastAsiaTheme="minorEastAsia"/>
              <w:noProof/>
              <w:lang w:eastAsia="en-ID"/>
            </w:rPr>
          </w:pPr>
          <w:hyperlink w:anchor="_Toc102679499" w:history="1">
            <w:r w:rsidR="00F377B9" w:rsidRPr="00E90EFA">
              <w:rPr>
                <w:rStyle w:val="Hyperlink"/>
                <w:noProof/>
                <w:lang w:val="en-US"/>
              </w:rPr>
              <w:t>3.4</w:t>
            </w:r>
            <w:r w:rsidR="00F377B9">
              <w:rPr>
                <w:rFonts w:eastAsiaTheme="minorEastAsia"/>
                <w:noProof/>
                <w:lang w:eastAsia="en-ID"/>
              </w:rPr>
              <w:tab/>
            </w:r>
            <w:r w:rsidR="00F377B9" w:rsidRPr="00E90EFA">
              <w:rPr>
                <w:rStyle w:val="Hyperlink"/>
                <w:noProof/>
                <w:lang w:val="id-ID"/>
              </w:rPr>
              <w:t>Pengembangan Sistem</w:t>
            </w:r>
            <w:r w:rsidR="00F377B9">
              <w:rPr>
                <w:noProof/>
                <w:webHidden/>
              </w:rPr>
              <w:tab/>
            </w:r>
            <w:r w:rsidR="00F377B9">
              <w:rPr>
                <w:noProof/>
                <w:webHidden/>
              </w:rPr>
              <w:fldChar w:fldCharType="begin"/>
            </w:r>
            <w:r w:rsidR="00F377B9">
              <w:rPr>
                <w:noProof/>
                <w:webHidden/>
              </w:rPr>
              <w:instrText xml:space="preserve"> PAGEREF _Toc102679499 \h </w:instrText>
            </w:r>
            <w:r w:rsidR="00F377B9">
              <w:rPr>
                <w:noProof/>
                <w:webHidden/>
              </w:rPr>
            </w:r>
            <w:r w:rsidR="00F377B9">
              <w:rPr>
                <w:noProof/>
                <w:webHidden/>
              </w:rPr>
              <w:fldChar w:fldCharType="separate"/>
            </w:r>
            <w:r w:rsidR="00F377B9">
              <w:rPr>
                <w:noProof/>
                <w:webHidden/>
              </w:rPr>
              <w:t>13</w:t>
            </w:r>
            <w:r w:rsidR="00F377B9">
              <w:rPr>
                <w:noProof/>
                <w:webHidden/>
              </w:rPr>
              <w:fldChar w:fldCharType="end"/>
            </w:r>
          </w:hyperlink>
        </w:p>
        <w:p w14:paraId="3E6E1F1A" w14:textId="6D9CEF04" w:rsidR="00F377B9" w:rsidRDefault="00F65416">
          <w:pPr>
            <w:pStyle w:val="TOC2"/>
            <w:tabs>
              <w:tab w:val="left" w:pos="880"/>
              <w:tab w:val="right" w:leader="dot" w:pos="7927"/>
            </w:tabs>
            <w:rPr>
              <w:rFonts w:eastAsiaTheme="minorEastAsia"/>
              <w:noProof/>
              <w:lang w:eastAsia="en-ID"/>
            </w:rPr>
          </w:pPr>
          <w:hyperlink w:anchor="_Toc102679500" w:history="1">
            <w:r w:rsidR="00F377B9" w:rsidRPr="00E90EFA">
              <w:rPr>
                <w:rStyle w:val="Hyperlink"/>
                <w:noProof/>
                <w:lang w:val="en-US"/>
              </w:rPr>
              <w:t>3.5</w:t>
            </w:r>
            <w:r w:rsidR="00F377B9">
              <w:rPr>
                <w:rFonts w:eastAsiaTheme="minorEastAsia"/>
                <w:noProof/>
                <w:lang w:eastAsia="en-ID"/>
              </w:rPr>
              <w:tab/>
            </w:r>
            <w:r w:rsidR="00F377B9" w:rsidRPr="00E90EFA">
              <w:rPr>
                <w:rStyle w:val="Hyperlink"/>
                <w:noProof/>
                <w:lang w:val="en-US"/>
              </w:rPr>
              <w:t>Pembuatan Laporan</w:t>
            </w:r>
            <w:r w:rsidR="00F377B9">
              <w:rPr>
                <w:noProof/>
                <w:webHidden/>
              </w:rPr>
              <w:tab/>
            </w:r>
            <w:r w:rsidR="00F377B9">
              <w:rPr>
                <w:noProof/>
                <w:webHidden/>
              </w:rPr>
              <w:fldChar w:fldCharType="begin"/>
            </w:r>
            <w:r w:rsidR="00F377B9">
              <w:rPr>
                <w:noProof/>
                <w:webHidden/>
              </w:rPr>
              <w:instrText xml:space="preserve"> PAGEREF _Toc102679500 \h </w:instrText>
            </w:r>
            <w:r w:rsidR="00F377B9">
              <w:rPr>
                <w:noProof/>
                <w:webHidden/>
              </w:rPr>
            </w:r>
            <w:r w:rsidR="00F377B9">
              <w:rPr>
                <w:noProof/>
                <w:webHidden/>
              </w:rPr>
              <w:fldChar w:fldCharType="separate"/>
            </w:r>
            <w:r w:rsidR="00F377B9">
              <w:rPr>
                <w:noProof/>
                <w:webHidden/>
              </w:rPr>
              <w:t>16</w:t>
            </w:r>
            <w:r w:rsidR="00F377B9">
              <w:rPr>
                <w:noProof/>
                <w:webHidden/>
              </w:rPr>
              <w:fldChar w:fldCharType="end"/>
            </w:r>
          </w:hyperlink>
        </w:p>
        <w:p w14:paraId="21ABFFE4" w14:textId="0765247A" w:rsidR="00F377B9" w:rsidRDefault="00F65416">
          <w:pPr>
            <w:pStyle w:val="TOC1"/>
            <w:rPr>
              <w:rFonts w:eastAsiaTheme="minorEastAsia"/>
              <w:noProof/>
              <w:lang w:eastAsia="en-ID"/>
            </w:rPr>
          </w:pPr>
          <w:hyperlink w:anchor="_Toc102679501" w:history="1">
            <w:r w:rsidR="00F377B9" w:rsidRPr="00E90EFA">
              <w:rPr>
                <w:rStyle w:val="Hyperlink"/>
                <w:noProof/>
              </w:rPr>
              <w:t>BAB IV  HASIL DAN PEMBAHASAN</w:t>
            </w:r>
            <w:r w:rsidR="00F377B9">
              <w:rPr>
                <w:noProof/>
                <w:webHidden/>
              </w:rPr>
              <w:tab/>
            </w:r>
            <w:r w:rsidR="00F377B9">
              <w:rPr>
                <w:noProof/>
                <w:webHidden/>
              </w:rPr>
              <w:fldChar w:fldCharType="begin"/>
            </w:r>
            <w:r w:rsidR="00F377B9">
              <w:rPr>
                <w:noProof/>
                <w:webHidden/>
              </w:rPr>
              <w:instrText xml:space="preserve"> PAGEREF _Toc102679501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5E848BCB" w14:textId="500078DA" w:rsidR="00F377B9" w:rsidRDefault="00F65416">
          <w:pPr>
            <w:pStyle w:val="TOC2"/>
            <w:tabs>
              <w:tab w:val="left" w:pos="880"/>
              <w:tab w:val="right" w:leader="dot" w:pos="7927"/>
            </w:tabs>
            <w:rPr>
              <w:rFonts w:eastAsiaTheme="minorEastAsia"/>
              <w:noProof/>
              <w:lang w:eastAsia="en-ID"/>
            </w:rPr>
          </w:pPr>
          <w:hyperlink w:anchor="_Toc102679502" w:history="1">
            <w:r w:rsidR="00F377B9" w:rsidRPr="00E90EFA">
              <w:rPr>
                <w:rStyle w:val="Hyperlink"/>
                <w:noProof/>
              </w:rPr>
              <w:t>4.1</w:t>
            </w:r>
            <w:r w:rsidR="00F377B9">
              <w:rPr>
                <w:rFonts w:eastAsiaTheme="minorEastAsia"/>
                <w:noProof/>
                <w:lang w:eastAsia="en-ID"/>
              </w:rPr>
              <w:tab/>
            </w:r>
            <w:r w:rsidR="00F377B9" w:rsidRPr="00E90EFA">
              <w:rPr>
                <w:rStyle w:val="Hyperlink"/>
                <w:noProof/>
              </w:rPr>
              <w:t>Rancangan Sistem</w:t>
            </w:r>
            <w:r w:rsidR="00F377B9">
              <w:rPr>
                <w:noProof/>
                <w:webHidden/>
              </w:rPr>
              <w:tab/>
            </w:r>
            <w:r w:rsidR="00F377B9">
              <w:rPr>
                <w:noProof/>
                <w:webHidden/>
              </w:rPr>
              <w:fldChar w:fldCharType="begin"/>
            </w:r>
            <w:r w:rsidR="00F377B9">
              <w:rPr>
                <w:noProof/>
                <w:webHidden/>
              </w:rPr>
              <w:instrText xml:space="preserve"> PAGEREF _Toc102679502 \h </w:instrText>
            </w:r>
            <w:r w:rsidR="00F377B9">
              <w:rPr>
                <w:noProof/>
                <w:webHidden/>
              </w:rPr>
            </w:r>
            <w:r w:rsidR="00F377B9">
              <w:rPr>
                <w:noProof/>
                <w:webHidden/>
              </w:rPr>
              <w:fldChar w:fldCharType="separate"/>
            </w:r>
            <w:r w:rsidR="00F377B9">
              <w:rPr>
                <w:noProof/>
                <w:webHidden/>
              </w:rPr>
              <w:t>17</w:t>
            </w:r>
            <w:r w:rsidR="00F377B9">
              <w:rPr>
                <w:noProof/>
                <w:webHidden/>
              </w:rPr>
              <w:fldChar w:fldCharType="end"/>
            </w:r>
          </w:hyperlink>
        </w:p>
        <w:p w14:paraId="1DF3CCE8" w14:textId="5BB2E49D" w:rsidR="00F377B9" w:rsidRDefault="00F65416">
          <w:pPr>
            <w:pStyle w:val="TOC1"/>
            <w:rPr>
              <w:rFonts w:eastAsiaTheme="minorEastAsia"/>
              <w:noProof/>
              <w:lang w:eastAsia="en-ID"/>
            </w:rPr>
          </w:pPr>
          <w:hyperlink w:anchor="_Toc102679503" w:history="1">
            <w:r w:rsidR="00F377B9" w:rsidRPr="00E90EFA">
              <w:rPr>
                <w:rStyle w:val="Hyperlink"/>
                <w:noProof/>
              </w:rPr>
              <w:t>REFERENSI</w:t>
            </w:r>
            <w:r w:rsidR="00F377B9">
              <w:rPr>
                <w:noProof/>
                <w:webHidden/>
              </w:rPr>
              <w:tab/>
            </w:r>
            <w:r w:rsidR="00F377B9">
              <w:rPr>
                <w:noProof/>
                <w:webHidden/>
              </w:rPr>
              <w:fldChar w:fldCharType="begin"/>
            </w:r>
            <w:r w:rsidR="00F377B9">
              <w:rPr>
                <w:noProof/>
                <w:webHidden/>
              </w:rPr>
              <w:instrText xml:space="preserve"> PAGEREF _Toc102679503 \h </w:instrText>
            </w:r>
            <w:r w:rsidR="00F377B9">
              <w:rPr>
                <w:noProof/>
                <w:webHidden/>
              </w:rPr>
            </w:r>
            <w:r w:rsidR="00F377B9">
              <w:rPr>
                <w:noProof/>
                <w:webHidden/>
              </w:rPr>
              <w:fldChar w:fldCharType="separate"/>
            </w:r>
            <w:r w:rsidR="00F377B9">
              <w:rPr>
                <w:noProof/>
                <w:webHidden/>
              </w:rPr>
              <w:t>40</w:t>
            </w:r>
            <w:r w:rsidR="00F377B9">
              <w:rPr>
                <w:noProof/>
                <w:webHidden/>
              </w:rPr>
              <w:fldChar w:fldCharType="end"/>
            </w:r>
          </w:hyperlink>
        </w:p>
        <w:p w14:paraId="4594C087" w14:textId="2D089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2679485"/>
      <w:r>
        <w:rPr>
          <w:caps w:val="0"/>
        </w:rPr>
        <w:lastRenderedPageBreak/>
        <w:t>DAFTAR GAMBAR</w:t>
      </w:r>
      <w:bookmarkEnd w:id="4"/>
    </w:p>
    <w:p w14:paraId="29D1B6E0" w14:textId="7E016332" w:rsidR="003311C6"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3228094" w:history="1">
        <w:r w:rsidR="003311C6" w:rsidRPr="00E46C23">
          <w:rPr>
            <w:rStyle w:val="Hyperlink"/>
            <w:noProof/>
          </w:rPr>
          <w:t>Gambar 1. Hukum Haversine</w:t>
        </w:r>
        <w:r w:rsidR="003311C6">
          <w:rPr>
            <w:noProof/>
            <w:webHidden/>
          </w:rPr>
          <w:tab/>
        </w:r>
        <w:r w:rsidR="003311C6">
          <w:rPr>
            <w:noProof/>
            <w:webHidden/>
          </w:rPr>
          <w:fldChar w:fldCharType="begin"/>
        </w:r>
        <w:r w:rsidR="003311C6">
          <w:rPr>
            <w:noProof/>
            <w:webHidden/>
          </w:rPr>
          <w:instrText xml:space="preserve"> PAGEREF _Toc103228094 \h </w:instrText>
        </w:r>
        <w:r w:rsidR="003311C6">
          <w:rPr>
            <w:noProof/>
            <w:webHidden/>
          </w:rPr>
        </w:r>
        <w:r w:rsidR="003311C6">
          <w:rPr>
            <w:noProof/>
            <w:webHidden/>
          </w:rPr>
          <w:fldChar w:fldCharType="separate"/>
        </w:r>
        <w:r w:rsidR="003311C6">
          <w:rPr>
            <w:noProof/>
            <w:webHidden/>
          </w:rPr>
          <w:t>9</w:t>
        </w:r>
        <w:r w:rsidR="003311C6">
          <w:rPr>
            <w:noProof/>
            <w:webHidden/>
          </w:rPr>
          <w:fldChar w:fldCharType="end"/>
        </w:r>
      </w:hyperlink>
    </w:p>
    <w:p w14:paraId="6D6174D5" w14:textId="48C1AC28" w:rsidR="003311C6" w:rsidRDefault="00F65416">
      <w:pPr>
        <w:pStyle w:val="TableofFigures"/>
        <w:tabs>
          <w:tab w:val="right" w:leader="dot" w:pos="7927"/>
        </w:tabs>
        <w:rPr>
          <w:rFonts w:eastAsiaTheme="minorEastAsia"/>
          <w:noProof/>
          <w:lang w:eastAsia="en-ID"/>
        </w:rPr>
      </w:pPr>
      <w:hyperlink r:id="rId10" w:anchor="_Toc103228095" w:history="1">
        <w:r w:rsidR="003311C6" w:rsidRPr="00E46C23">
          <w:rPr>
            <w:rStyle w:val="Hyperlink"/>
            <w:noProof/>
          </w:rPr>
          <w:t>Gambar 2. Alur metode prototype</w:t>
        </w:r>
        <w:r w:rsidR="003311C6">
          <w:rPr>
            <w:noProof/>
            <w:webHidden/>
          </w:rPr>
          <w:tab/>
        </w:r>
        <w:r w:rsidR="003311C6">
          <w:rPr>
            <w:noProof/>
            <w:webHidden/>
          </w:rPr>
          <w:fldChar w:fldCharType="begin"/>
        </w:r>
        <w:r w:rsidR="003311C6">
          <w:rPr>
            <w:noProof/>
            <w:webHidden/>
          </w:rPr>
          <w:instrText xml:space="preserve"> PAGEREF _Toc103228095 \h </w:instrText>
        </w:r>
        <w:r w:rsidR="003311C6">
          <w:rPr>
            <w:noProof/>
            <w:webHidden/>
          </w:rPr>
        </w:r>
        <w:r w:rsidR="003311C6">
          <w:rPr>
            <w:noProof/>
            <w:webHidden/>
          </w:rPr>
          <w:fldChar w:fldCharType="separate"/>
        </w:r>
        <w:r w:rsidR="003311C6">
          <w:rPr>
            <w:noProof/>
            <w:webHidden/>
          </w:rPr>
          <w:t>14</w:t>
        </w:r>
        <w:r w:rsidR="003311C6">
          <w:rPr>
            <w:noProof/>
            <w:webHidden/>
          </w:rPr>
          <w:fldChar w:fldCharType="end"/>
        </w:r>
      </w:hyperlink>
    </w:p>
    <w:p w14:paraId="4ECBF7D4" w14:textId="7BA63D9F" w:rsidR="003311C6" w:rsidRDefault="00F65416">
      <w:pPr>
        <w:pStyle w:val="TableofFigures"/>
        <w:tabs>
          <w:tab w:val="right" w:leader="dot" w:pos="7927"/>
        </w:tabs>
        <w:rPr>
          <w:rFonts w:eastAsiaTheme="minorEastAsia"/>
          <w:noProof/>
          <w:lang w:eastAsia="en-ID"/>
        </w:rPr>
      </w:pPr>
      <w:hyperlink w:anchor="_Toc103228096" w:history="1">
        <w:r w:rsidR="003311C6" w:rsidRPr="00E46C23">
          <w:rPr>
            <w:rStyle w:val="Hyperlink"/>
            <w:noProof/>
          </w:rPr>
          <w:t>Gambar 3. Grafik ketepatan keputusan tiap metode</w:t>
        </w:r>
        <w:r w:rsidR="003311C6">
          <w:rPr>
            <w:noProof/>
            <w:webHidden/>
          </w:rPr>
          <w:tab/>
        </w:r>
        <w:r w:rsidR="003311C6">
          <w:rPr>
            <w:noProof/>
            <w:webHidden/>
          </w:rPr>
          <w:fldChar w:fldCharType="begin"/>
        </w:r>
        <w:r w:rsidR="003311C6">
          <w:rPr>
            <w:noProof/>
            <w:webHidden/>
          </w:rPr>
          <w:instrText xml:space="preserve"> PAGEREF _Toc103228096 \h </w:instrText>
        </w:r>
        <w:r w:rsidR="003311C6">
          <w:rPr>
            <w:noProof/>
            <w:webHidden/>
          </w:rPr>
        </w:r>
        <w:r w:rsidR="003311C6">
          <w:rPr>
            <w:noProof/>
            <w:webHidden/>
          </w:rPr>
          <w:fldChar w:fldCharType="separate"/>
        </w:r>
        <w:r w:rsidR="003311C6">
          <w:rPr>
            <w:noProof/>
            <w:webHidden/>
          </w:rPr>
          <w:t>21</w:t>
        </w:r>
        <w:r w:rsidR="003311C6">
          <w:rPr>
            <w:noProof/>
            <w:webHidden/>
          </w:rPr>
          <w:fldChar w:fldCharType="end"/>
        </w:r>
      </w:hyperlink>
    </w:p>
    <w:p w14:paraId="01EF61F3" w14:textId="3EF4D0C8" w:rsidR="003311C6" w:rsidRDefault="00F65416">
      <w:pPr>
        <w:pStyle w:val="TableofFigures"/>
        <w:tabs>
          <w:tab w:val="right" w:leader="dot" w:pos="7927"/>
        </w:tabs>
        <w:rPr>
          <w:rFonts w:eastAsiaTheme="minorEastAsia"/>
          <w:noProof/>
          <w:lang w:eastAsia="en-ID"/>
        </w:rPr>
      </w:pPr>
      <w:hyperlink r:id="rId11" w:anchor="_Toc103228097" w:history="1">
        <w:r w:rsidR="003311C6" w:rsidRPr="00E46C23">
          <w:rPr>
            <w:rStyle w:val="Hyperlink"/>
            <w:noProof/>
          </w:rPr>
          <w:t>Gambar 4.Grafik toleransi pada tiap metode</w:t>
        </w:r>
        <w:r w:rsidR="003311C6">
          <w:rPr>
            <w:noProof/>
            <w:webHidden/>
          </w:rPr>
          <w:tab/>
        </w:r>
        <w:r w:rsidR="003311C6">
          <w:rPr>
            <w:noProof/>
            <w:webHidden/>
          </w:rPr>
          <w:fldChar w:fldCharType="begin"/>
        </w:r>
        <w:r w:rsidR="003311C6">
          <w:rPr>
            <w:noProof/>
            <w:webHidden/>
          </w:rPr>
          <w:instrText xml:space="preserve"> PAGEREF _Toc103228097 \h </w:instrText>
        </w:r>
        <w:r w:rsidR="003311C6">
          <w:rPr>
            <w:noProof/>
            <w:webHidden/>
          </w:rPr>
        </w:r>
        <w:r w:rsidR="003311C6">
          <w:rPr>
            <w:noProof/>
            <w:webHidden/>
          </w:rPr>
          <w:fldChar w:fldCharType="separate"/>
        </w:r>
        <w:r w:rsidR="003311C6">
          <w:rPr>
            <w:noProof/>
            <w:webHidden/>
          </w:rPr>
          <w:t>21</w:t>
        </w:r>
        <w:r w:rsidR="003311C6">
          <w:rPr>
            <w:noProof/>
            <w:webHidden/>
          </w:rPr>
          <w:fldChar w:fldCharType="end"/>
        </w:r>
      </w:hyperlink>
    </w:p>
    <w:p w14:paraId="578D6A43" w14:textId="1FB4E991" w:rsidR="003311C6" w:rsidRDefault="00F65416">
      <w:pPr>
        <w:pStyle w:val="TableofFigures"/>
        <w:tabs>
          <w:tab w:val="right" w:leader="dot" w:pos="7927"/>
        </w:tabs>
        <w:rPr>
          <w:rFonts w:eastAsiaTheme="minorEastAsia"/>
          <w:noProof/>
          <w:lang w:eastAsia="en-ID"/>
        </w:rPr>
      </w:pPr>
      <w:hyperlink r:id="rId12" w:anchor="_Toc103228098" w:history="1">
        <w:r w:rsidR="003311C6" w:rsidRPr="00E46C23">
          <w:rPr>
            <w:rStyle w:val="Hyperlink"/>
            <w:noProof/>
          </w:rPr>
          <w:t>Gambar 5. ERD NoSql firebae aplikasi presensi</w:t>
        </w:r>
        <w:r w:rsidR="003311C6">
          <w:rPr>
            <w:noProof/>
            <w:webHidden/>
          </w:rPr>
          <w:tab/>
        </w:r>
        <w:r w:rsidR="003311C6">
          <w:rPr>
            <w:noProof/>
            <w:webHidden/>
          </w:rPr>
          <w:fldChar w:fldCharType="begin"/>
        </w:r>
        <w:r w:rsidR="003311C6">
          <w:rPr>
            <w:noProof/>
            <w:webHidden/>
          </w:rPr>
          <w:instrText xml:space="preserve"> PAGEREF _Toc103228098 \h </w:instrText>
        </w:r>
        <w:r w:rsidR="003311C6">
          <w:rPr>
            <w:noProof/>
            <w:webHidden/>
          </w:rPr>
        </w:r>
        <w:r w:rsidR="003311C6">
          <w:rPr>
            <w:noProof/>
            <w:webHidden/>
          </w:rPr>
          <w:fldChar w:fldCharType="separate"/>
        </w:r>
        <w:r w:rsidR="003311C6">
          <w:rPr>
            <w:noProof/>
            <w:webHidden/>
          </w:rPr>
          <w:t>22</w:t>
        </w:r>
        <w:r w:rsidR="003311C6">
          <w:rPr>
            <w:noProof/>
            <w:webHidden/>
          </w:rPr>
          <w:fldChar w:fldCharType="end"/>
        </w:r>
      </w:hyperlink>
    </w:p>
    <w:p w14:paraId="67327504" w14:textId="0291B096" w:rsidR="003311C6" w:rsidRDefault="00F65416">
      <w:pPr>
        <w:pStyle w:val="TableofFigures"/>
        <w:tabs>
          <w:tab w:val="right" w:leader="dot" w:pos="7927"/>
        </w:tabs>
        <w:rPr>
          <w:rFonts w:eastAsiaTheme="minorEastAsia"/>
          <w:noProof/>
          <w:lang w:eastAsia="en-ID"/>
        </w:rPr>
      </w:pPr>
      <w:hyperlink r:id="rId13" w:anchor="_Toc103228099" w:history="1">
        <w:r w:rsidR="003311C6" w:rsidRPr="00E46C23">
          <w:rPr>
            <w:rStyle w:val="Hyperlink"/>
            <w:noProof/>
          </w:rPr>
          <w:t>Gambar 6. Use Case diagram aplikasi presensi</w:t>
        </w:r>
        <w:r w:rsidR="003311C6">
          <w:rPr>
            <w:noProof/>
            <w:webHidden/>
          </w:rPr>
          <w:tab/>
        </w:r>
        <w:r w:rsidR="003311C6">
          <w:rPr>
            <w:noProof/>
            <w:webHidden/>
          </w:rPr>
          <w:fldChar w:fldCharType="begin"/>
        </w:r>
        <w:r w:rsidR="003311C6">
          <w:rPr>
            <w:noProof/>
            <w:webHidden/>
          </w:rPr>
          <w:instrText xml:space="preserve"> PAGEREF _Toc103228099 \h </w:instrText>
        </w:r>
        <w:r w:rsidR="003311C6">
          <w:rPr>
            <w:noProof/>
            <w:webHidden/>
          </w:rPr>
        </w:r>
        <w:r w:rsidR="003311C6">
          <w:rPr>
            <w:noProof/>
            <w:webHidden/>
          </w:rPr>
          <w:fldChar w:fldCharType="separate"/>
        </w:r>
        <w:r w:rsidR="003311C6">
          <w:rPr>
            <w:noProof/>
            <w:webHidden/>
          </w:rPr>
          <w:t>23</w:t>
        </w:r>
        <w:r w:rsidR="003311C6">
          <w:rPr>
            <w:noProof/>
            <w:webHidden/>
          </w:rPr>
          <w:fldChar w:fldCharType="end"/>
        </w:r>
      </w:hyperlink>
    </w:p>
    <w:p w14:paraId="15C001C8" w14:textId="7845DB9D" w:rsidR="003311C6" w:rsidRDefault="00F65416">
      <w:pPr>
        <w:pStyle w:val="TableofFigures"/>
        <w:tabs>
          <w:tab w:val="right" w:leader="dot" w:pos="7927"/>
        </w:tabs>
        <w:rPr>
          <w:rFonts w:eastAsiaTheme="minorEastAsia"/>
          <w:noProof/>
          <w:lang w:eastAsia="en-ID"/>
        </w:rPr>
      </w:pPr>
      <w:hyperlink r:id="rId14" w:anchor="_Toc103228100" w:history="1">
        <w:r w:rsidR="003311C6" w:rsidRPr="00E46C23">
          <w:rPr>
            <w:rStyle w:val="Hyperlink"/>
            <w:noProof/>
          </w:rPr>
          <w:t>Gambar 7. Activity diagram login</w:t>
        </w:r>
        <w:r w:rsidR="003311C6">
          <w:rPr>
            <w:noProof/>
            <w:webHidden/>
          </w:rPr>
          <w:tab/>
        </w:r>
        <w:r w:rsidR="003311C6">
          <w:rPr>
            <w:noProof/>
            <w:webHidden/>
          </w:rPr>
          <w:fldChar w:fldCharType="begin"/>
        </w:r>
        <w:r w:rsidR="003311C6">
          <w:rPr>
            <w:noProof/>
            <w:webHidden/>
          </w:rPr>
          <w:instrText xml:space="preserve"> PAGEREF _Toc103228100 \h </w:instrText>
        </w:r>
        <w:r w:rsidR="003311C6">
          <w:rPr>
            <w:noProof/>
            <w:webHidden/>
          </w:rPr>
        </w:r>
        <w:r w:rsidR="003311C6">
          <w:rPr>
            <w:noProof/>
            <w:webHidden/>
          </w:rPr>
          <w:fldChar w:fldCharType="separate"/>
        </w:r>
        <w:r w:rsidR="003311C6">
          <w:rPr>
            <w:noProof/>
            <w:webHidden/>
          </w:rPr>
          <w:t>24</w:t>
        </w:r>
        <w:r w:rsidR="003311C6">
          <w:rPr>
            <w:noProof/>
            <w:webHidden/>
          </w:rPr>
          <w:fldChar w:fldCharType="end"/>
        </w:r>
      </w:hyperlink>
    </w:p>
    <w:p w14:paraId="02111BA5" w14:textId="3E0DAB43" w:rsidR="003311C6" w:rsidRDefault="00F65416">
      <w:pPr>
        <w:pStyle w:val="TableofFigures"/>
        <w:tabs>
          <w:tab w:val="right" w:leader="dot" w:pos="7927"/>
        </w:tabs>
        <w:rPr>
          <w:rFonts w:eastAsiaTheme="minorEastAsia"/>
          <w:noProof/>
          <w:lang w:eastAsia="en-ID"/>
        </w:rPr>
      </w:pPr>
      <w:hyperlink r:id="rId15" w:anchor="_Toc103228101" w:history="1">
        <w:r w:rsidR="003311C6" w:rsidRPr="00E46C23">
          <w:rPr>
            <w:rStyle w:val="Hyperlink"/>
            <w:noProof/>
          </w:rPr>
          <w:t>Gambar 8. Activity diagram registrasi</w:t>
        </w:r>
        <w:r w:rsidR="003311C6">
          <w:rPr>
            <w:noProof/>
            <w:webHidden/>
          </w:rPr>
          <w:tab/>
        </w:r>
        <w:r w:rsidR="003311C6">
          <w:rPr>
            <w:noProof/>
            <w:webHidden/>
          </w:rPr>
          <w:fldChar w:fldCharType="begin"/>
        </w:r>
        <w:r w:rsidR="003311C6">
          <w:rPr>
            <w:noProof/>
            <w:webHidden/>
          </w:rPr>
          <w:instrText xml:space="preserve"> PAGEREF _Toc103228101 \h </w:instrText>
        </w:r>
        <w:r w:rsidR="003311C6">
          <w:rPr>
            <w:noProof/>
            <w:webHidden/>
          </w:rPr>
        </w:r>
        <w:r w:rsidR="003311C6">
          <w:rPr>
            <w:noProof/>
            <w:webHidden/>
          </w:rPr>
          <w:fldChar w:fldCharType="separate"/>
        </w:r>
        <w:r w:rsidR="003311C6">
          <w:rPr>
            <w:noProof/>
            <w:webHidden/>
          </w:rPr>
          <w:t>24</w:t>
        </w:r>
        <w:r w:rsidR="003311C6">
          <w:rPr>
            <w:noProof/>
            <w:webHidden/>
          </w:rPr>
          <w:fldChar w:fldCharType="end"/>
        </w:r>
      </w:hyperlink>
    </w:p>
    <w:p w14:paraId="655E2F14" w14:textId="41D1E6A4" w:rsidR="003311C6" w:rsidRDefault="00F65416">
      <w:pPr>
        <w:pStyle w:val="TableofFigures"/>
        <w:tabs>
          <w:tab w:val="right" w:leader="dot" w:pos="7927"/>
        </w:tabs>
        <w:rPr>
          <w:rFonts w:eastAsiaTheme="minorEastAsia"/>
          <w:noProof/>
          <w:lang w:eastAsia="en-ID"/>
        </w:rPr>
      </w:pPr>
      <w:hyperlink r:id="rId16" w:anchor="_Toc103228102" w:history="1">
        <w:r w:rsidR="003311C6" w:rsidRPr="00E46C23">
          <w:rPr>
            <w:rStyle w:val="Hyperlink"/>
            <w:noProof/>
          </w:rPr>
          <w:t>Gambar 9</w:t>
        </w:r>
        <w:r w:rsidR="003311C6" w:rsidRPr="00E46C23">
          <w:rPr>
            <w:rStyle w:val="Hyperlink"/>
            <w:noProof/>
            <w:lang w:val="id-ID"/>
          </w:rPr>
          <w:t>. Activity diagram reset password</w:t>
        </w:r>
        <w:r w:rsidR="003311C6">
          <w:rPr>
            <w:noProof/>
            <w:webHidden/>
          </w:rPr>
          <w:tab/>
        </w:r>
        <w:r w:rsidR="003311C6">
          <w:rPr>
            <w:noProof/>
            <w:webHidden/>
          </w:rPr>
          <w:fldChar w:fldCharType="begin"/>
        </w:r>
        <w:r w:rsidR="003311C6">
          <w:rPr>
            <w:noProof/>
            <w:webHidden/>
          </w:rPr>
          <w:instrText xml:space="preserve"> PAGEREF _Toc103228102 \h </w:instrText>
        </w:r>
        <w:r w:rsidR="003311C6">
          <w:rPr>
            <w:noProof/>
            <w:webHidden/>
          </w:rPr>
        </w:r>
        <w:r w:rsidR="003311C6">
          <w:rPr>
            <w:noProof/>
            <w:webHidden/>
          </w:rPr>
          <w:fldChar w:fldCharType="separate"/>
        </w:r>
        <w:r w:rsidR="003311C6">
          <w:rPr>
            <w:noProof/>
            <w:webHidden/>
          </w:rPr>
          <w:t>25</w:t>
        </w:r>
        <w:r w:rsidR="003311C6">
          <w:rPr>
            <w:noProof/>
            <w:webHidden/>
          </w:rPr>
          <w:fldChar w:fldCharType="end"/>
        </w:r>
      </w:hyperlink>
    </w:p>
    <w:p w14:paraId="6940FD90" w14:textId="681AFBC6" w:rsidR="003311C6" w:rsidRDefault="00F65416">
      <w:pPr>
        <w:pStyle w:val="TableofFigures"/>
        <w:tabs>
          <w:tab w:val="right" w:leader="dot" w:pos="7927"/>
        </w:tabs>
        <w:rPr>
          <w:rFonts w:eastAsiaTheme="minorEastAsia"/>
          <w:noProof/>
          <w:lang w:eastAsia="en-ID"/>
        </w:rPr>
      </w:pPr>
      <w:hyperlink r:id="rId17" w:anchor="_Toc103228103" w:history="1">
        <w:r w:rsidR="003311C6" w:rsidRPr="00E46C23">
          <w:rPr>
            <w:rStyle w:val="Hyperlink"/>
            <w:noProof/>
          </w:rPr>
          <w:t>Gambar 10. Activity diagram menu presensi didalam aplikasi</w:t>
        </w:r>
        <w:r w:rsidR="003311C6">
          <w:rPr>
            <w:noProof/>
            <w:webHidden/>
          </w:rPr>
          <w:tab/>
        </w:r>
        <w:r w:rsidR="003311C6">
          <w:rPr>
            <w:noProof/>
            <w:webHidden/>
          </w:rPr>
          <w:fldChar w:fldCharType="begin"/>
        </w:r>
        <w:r w:rsidR="003311C6">
          <w:rPr>
            <w:noProof/>
            <w:webHidden/>
          </w:rPr>
          <w:instrText xml:space="preserve"> PAGEREF _Toc103228103 \h </w:instrText>
        </w:r>
        <w:r w:rsidR="003311C6">
          <w:rPr>
            <w:noProof/>
            <w:webHidden/>
          </w:rPr>
        </w:r>
        <w:r w:rsidR="003311C6">
          <w:rPr>
            <w:noProof/>
            <w:webHidden/>
          </w:rPr>
          <w:fldChar w:fldCharType="separate"/>
        </w:r>
        <w:r w:rsidR="003311C6">
          <w:rPr>
            <w:noProof/>
            <w:webHidden/>
          </w:rPr>
          <w:t>26</w:t>
        </w:r>
        <w:r w:rsidR="003311C6">
          <w:rPr>
            <w:noProof/>
            <w:webHidden/>
          </w:rPr>
          <w:fldChar w:fldCharType="end"/>
        </w:r>
      </w:hyperlink>
    </w:p>
    <w:p w14:paraId="7D4C7259" w14:textId="6E2523C6" w:rsidR="003311C6" w:rsidRDefault="00F65416">
      <w:pPr>
        <w:pStyle w:val="TableofFigures"/>
        <w:tabs>
          <w:tab w:val="right" w:leader="dot" w:pos="7927"/>
        </w:tabs>
        <w:rPr>
          <w:rFonts w:eastAsiaTheme="minorEastAsia"/>
          <w:noProof/>
          <w:lang w:eastAsia="en-ID"/>
        </w:rPr>
      </w:pPr>
      <w:hyperlink r:id="rId18" w:anchor="_Toc103228104" w:history="1">
        <w:r w:rsidR="003311C6" w:rsidRPr="00E46C23">
          <w:rPr>
            <w:rStyle w:val="Hyperlink"/>
            <w:noProof/>
          </w:rPr>
          <w:t>Gambar 11. Actovity diagram menu history aplikasi presensi</w:t>
        </w:r>
        <w:r w:rsidR="003311C6">
          <w:rPr>
            <w:noProof/>
            <w:webHidden/>
          </w:rPr>
          <w:tab/>
        </w:r>
        <w:r w:rsidR="003311C6">
          <w:rPr>
            <w:noProof/>
            <w:webHidden/>
          </w:rPr>
          <w:fldChar w:fldCharType="begin"/>
        </w:r>
        <w:r w:rsidR="003311C6">
          <w:rPr>
            <w:noProof/>
            <w:webHidden/>
          </w:rPr>
          <w:instrText xml:space="preserve"> PAGEREF _Toc103228104 \h </w:instrText>
        </w:r>
        <w:r w:rsidR="003311C6">
          <w:rPr>
            <w:noProof/>
            <w:webHidden/>
          </w:rPr>
        </w:r>
        <w:r w:rsidR="003311C6">
          <w:rPr>
            <w:noProof/>
            <w:webHidden/>
          </w:rPr>
          <w:fldChar w:fldCharType="separate"/>
        </w:r>
        <w:r w:rsidR="003311C6">
          <w:rPr>
            <w:noProof/>
            <w:webHidden/>
          </w:rPr>
          <w:t>27</w:t>
        </w:r>
        <w:r w:rsidR="003311C6">
          <w:rPr>
            <w:noProof/>
            <w:webHidden/>
          </w:rPr>
          <w:fldChar w:fldCharType="end"/>
        </w:r>
      </w:hyperlink>
    </w:p>
    <w:p w14:paraId="78CBB5E4" w14:textId="419C57A8" w:rsidR="003311C6" w:rsidRDefault="00F65416">
      <w:pPr>
        <w:pStyle w:val="TableofFigures"/>
        <w:tabs>
          <w:tab w:val="right" w:leader="dot" w:pos="7927"/>
        </w:tabs>
        <w:rPr>
          <w:rFonts w:eastAsiaTheme="minorEastAsia"/>
          <w:noProof/>
          <w:lang w:eastAsia="en-ID"/>
        </w:rPr>
      </w:pPr>
      <w:hyperlink r:id="rId19" w:anchor="_Toc103228105" w:history="1">
        <w:r w:rsidR="003311C6" w:rsidRPr="00E46C23">
          <w:rPr>
            <w:rStyle w:val="Hyperlink"/>
            <w:noProof/>
          </w:rPr>
          <w:t>Gambar 12. Activity diagram menu profile aplikasi</w:t>
        </w:r>
        <w:r w:rsidR="003311C6">
          <w:rPr>
            <w:noProof/>
            <w:webHidden/>
          </w:rPr>
          <w:tab/>
        </w:r>
        <w:r w:rsidR="003311C6">
          <w:rPr>
            <w:noProof/>
            <w:webHidden/>
          </w:rPr>
          <w:fldChar w:fldCharType="begin"/>
        </w:r>
        <w:r w:rsidR="003311C6">
          <w:rPr>
            <w:noProof/>
            <w:webHidden/>
          </w:rPr>
          <w:instrText xml:space="preserve"> PAGEREF _Toc103228105 \h </w:instrText>
        </w:r>
        <w:r w:rsidR="003311C6">
          <w:rPr>
            <w:noProof/>
            <w:webHidden/>
          </w:rPr>
        </w:r>
        <w:r w:rsidR="003311C6">
          <w:rPr>
            <w:noProof/>
            <w:webHidden/>
          </w:rPr>
          <w:fldChar w:fldCharType="separate"/>
        </w:r>
        <w:r w:rsidR="003311C6">
          <w:rPr>
            <w:noProof/>
            <w:webHidden/>
          </w:rPr>
          <w:t>27</w:t>
        </w:r>
        <w:r w:rsidR="003311C6">
          <w:rPr>
            <w:noProof/>
            <w:webHidden/>
          </w:rPr>
          <w:fldChar w:fldCharType="end"/>
        </w:r>
      </w:hyperlink>
    </w:p>
    <w:p w14:paraId="3A0DEBE2" w14:textId="594FB02A" w:rsidR="003311C6" w:rsidRDefault="00F65416">
      <w:pPr>
        <w:pStyle w:val="TableofFigures"/>
        <w:tabs>
          <w:tab w:val="right" w:leader="dot" w:pos="7927"/>
        </w:tabs>
        <w:rPr>
          <w:rFonts w:eastAsiaTheme="minorEastAsia"/>
          <w:noProof/>
          <w:lang w:eastAsia="en-ID"/>
        </w:rPr>
      </w:pPr>
      <w:hyperlink r:id="rId20" w:anchor="_Toc103228106" w:history="1">
        <w:r w:rsidR="003311C6" w:rsidRPr="00E46C23">
          <w:rPr>
            <w:rStyle w:val="Hyperlink"/>
            <w:noProof/>
          </w:rPr>
          <w:t>Gambar 13. Activity update foto profile</w:t>
        </w:r>
        <w:r w:rsidR="003311C6">
          <w:rPr>
            <w:noProof/>
            <w:webHidden/>
          </w:rPr>
          <w:tab/>
        </w:r>
        <w:r w:rsidR="003311C6">
          <w:rPr>
            <w:noProof/>
            <w:webHidden/>
          </w:rPr>
          <w:fldChar w:fldCharType="begin"/>
        </w:r>
        <w:r w:rsidR="003311C6">
          <w:rPr>
            <w:noProof/>
            <w:webHidden/>
          </w:rPr>
          <w:instrText xml:space="preserve"> PAGEREF _Toc103228106 \h </w:instrText>
        </w:r>
        <w:r w:rsidR="003311C6">
          <w:rPr>
            <w:noProof/>
            <w:webHidden/>
          </w:rPr>
        </w:r>
        <w:r w:rsidR="003311C6">
          <w:rPr>
            <w:noProof/>
            <w:webHidden/>
          </w:rPr>
          <w:fldChar w:fldCharType="separate"/>
        </w:r>
        <w:r w:rsidR="003311C6">
          <w:rPr>
            <w:noProof/>
            <w:webHidden/>
          </w:rPr>
          <w:t>28</w:t>
        </w:r>
        <w:r w:rsidR="003311C6">
          <w:rPr>
            <w:noProof/>
            <w:webHidden/>
          </w:rPr>
          <w:fldChar w:fldCharType="end"/>
        </w:r>
      </w:hyperlink>
    </w:p>
    <w:p w14:paraId="431F00E9" w14:textId="34960D03" w:rsidR="003311C6" w:rsidRDefault="00F65416">
      <w:pPr>
        <w:pStyle w:val="TableofFigures"/>
        <w:tabs>
          <w:tab w:val="right" w:leader="dot" w:pos="7927"/>
        </w:tabs>
        <w:rPr>
          <w:rFonts w:eastAsiaTheme="minorEastAsia"/>
          <w:noProof/>
          <w:lang w:eastAsia="en-ID"/>
        </w:rPr>
      </w:pPr>
      <w:hyperlink r:id="rId21" w:anchor="_Toc103228107" w:history="1">
        <w:r w:rsidR="003311C6" w:rsidRPr="00E46C23">
          <w:rPr>
            <w:rStyle w:val="Hyperlink"/>
            <w:noProof/>
          </w:rPr>
          <w:t>Gambar 14. Activity diagram update username</w:t>
        </w:r>
        <w:r w:rsidR="003311C6">
          <w:rPr>
            <w:noProof/>
            <w:webHidden/>
          </w:rPr>
          <w:tab/>
        </w:r>
        <w:r w:rsidR="003311C6">
          <w:rPr>
            <w:noProof/>
            <w:webHidden/>
          </w:rPr>
          <w:fldChar w:fldCharType="begin"/>
        </w:r>
        <w:r w:rsidR="003311C6">
          <w:rPr>
            <w:noProof/>
            <w:webHidden/>
          </w:rPr>
          <w:instrText xml:space="preserve"> PAGEREF _Toc103228107 \h </w:instrText>
        </w:r>
        <w:r w:rsidR="003311C6">
          <w:rPr>
            <w:noProof/>
            <w:webHidden/>
          </w:rPr>
        </w:r>
        <w:r w:rsidR="003311C6">
          <w:rPr>
            <w:noProof/>
            <w:webHidden/>
          </w:rPr>
          <w:fldChar w:fldCharType="separate"/>
        </w:r>
        <w:r w:rsidR="003311C6">
          <w:rPr>
            <w:noProof/>
            <w:webHidden/>
          </w:rPr>
          <w:t>29</w:t>
        </w:r>
        <w:r w:rsidR="003311C6">
          <w:rPr>
            <w:noProof/>
            <w:webHidden/>
          </w:rPr>
          <w:fldChar w:fldCharType="end"/>
        </w:r>
      </w:hyperlink>
    </w:p>
    <w:p w14:paraId="1772D33F" w14:textId="3213AB62" w:rsidR="003311C6" w:rsidRDefault="00F65416">
      <w:pPr>
        <w:pStyle w:val="TableofFigures"/>
        <w:tabs>
          <w:tab w:val="right" w:leader="dot" w:pos="7927"/>
        </w:tabs>
        <w:rPr>
          <w:rFonts w:eastAsiaTheme="minorEastAsia"/>
          <w:noProof/>
          <w:lang w:eastAsia="en-ID"/>
        </w:rPr>
      </w:pPr>
      <w:hyperlink r:id="rId22" w:anchor="_Toc103228108" w:history="1">
        <w:r w:rsidR="003311C6" w:rsidRPr="00E46C23">
          <w:rPr>
            <w:rStyle w:val="Hyperlink"/>
            <w:noProof/>
          </w:rPr>
          <w:t>Gambar 15</w:t>
        </w:r>
        <w:r w:rsidR="003311C6" w:rsidRPr="00E46C23">
          <w:rPr>
            <w:rStyle w:val="Hyperlink"/>
            <w:noProof/>
            <w:lang w:val="id-ID"/>
          </w:rPr>
          <w:t>. Activity diagram ganti email</w:t>
        </w:r>
        <w:r w:rsidR="003311C6">
          <w:rPr>
            <w:noProof/>
            <w:webHidden/>
          </w:rPr>
          <w:tab/>
        </w:r>
        <w:r w:rsidR="003311C6">
          <w:rPr>
            <w:noProof/>
            <w:webHidden/>
          </w:rPr>
          <w:fldChar w:fldCharType="begin"/>
        </w:r>
        <w:r w:rsidR="003311C6">
          <w:rPr>
            <w:noProof/>
            <w:webHidden/>
          </w:rPr>
          <w:instrText xml:space="preserve"> PAGEREF _Toc103228108 \h </w:instrText>
        </w:r>
        <w:r w:rsidR="003311C6">
          <w:rPr>
            <w:noProof/>
            <w:webHidden/>
          </w:rPr>
        </w:r>
        <w:r w:rsidR="003311C6">
          <w:rPr>
            <w:noProof/>
            <w:webHidden/>
          </w:rPr>
          <w:fldChar w:fldCharType="separate"/>
        </w:r>
        <w:r w:rsidR="003311C6">
          <w:rPr>
            <w:noProof/>
            <w:webHidden/>
          </w:rPr>
          <w:t>30</w:t>
        </w:r>
        <w:r w:rsidR="003311C6">
          <w:rPr>
            <w:noProof/>
            <w:webHidden/>
          </w:rPr>
          <w:fldChar w:fldCharType="end"/>
        </w:r>
      </w:hyperlink>
    </w:p>
    <w:p w14:paraId="2B1EE13E" w14:textId="03B595D3" w:rsidR="003311C6" w:rsidRDefault="00F65416">
      <w:pPr>
        <w:pStyle w:val="TableofFigures"/>
        <w:tabs>
          <w:tab w:val="right" w:leader="dot" w:pos="7927"/>
        </w:tabs>
        <w:rPr>
          <w:rFonts w:eastAsiaTheme="minorEastAsia"/>
          <w:noProof/>
          <w:lang w:eastAsia="en-ID"/>
        </w:rPr>
      </w:pPr>
      <w:hyperlink r:id="rId23" w:anchor="_Toc103228109" w:history="1">
        <w:r w:rsidR="003311C6" w:rsidRPr="00E46C23">
          <w:rPr>
            <w:rStyle w:val="Hyperlink"/>
            <w:noProof/>
          </w:rPr>
          <w:t>Gambar 16</w:t>
        </w:r>
        <w:r w:rsidR="003311C6" w:rsidRPr="00E46C23">
          <w:rPr>
            <w:rStyle w:val="Hyperlink"/>
            <w:noProof/>
            <w:lang w:val="id-ID"/>
          </w:rPr>
          <w:t>. Activity diagram verifikasi email</w:t>
        </w:r>
        <w:r w:rsidR="003311C6">
          <w:rPr>
            <w:noProof/>
            <w:webHidden/>
          </w:rPr>
          <w:tab/>
        </w:r>
        <w:r w:rsidR="003311C6">
          <w:rPr>
            <w:noProof/>
            <w:webHidden/>
          </w:rPr>
          <w:fldChar w:fldCharType="begin"/>
        </w:r>
        <w:r w:rsidR="003311C6">
          <w:rPr>
            <w:noProof/>
            <w:webHidden/>
          </w:rPr>
          <w:instrText xml:space="preserve"> PAGEREF _Toc103228109 \h </w:instrText>
        </w:r>
        <w:r w:rsidR="003311C6">
          <w:rPr>
            <w:noProof/>
            <w:webHidden/>
          </w:rPr>
        </w:r>
        <w:r w:rsidR="003311C6">
          <w:rPr>
            <w:noProof/>
            <w:webHidden/>
          </w:rPr>
          <w:fldChar w:fldCharType="separate"/>
        </w:r>
        <w:r w:rsidR="003311C6">
          <w:rPr>
            <w:noProof/>
            <w:webHidden/>
          </w:rPr>
          <w:t>31</w:t>
        </w:r>
        <w:r w:rsidR="003311C6">
          <w:rPr>
            <w:noProof/>
            <w:webHidden/>
          </w:rPr>
          <w:fldChar w:fldCharType="end"/>
        </w:r>
      </w:hyperlink>
    </w:p>
    <w:p w14:paraId="5AB3DAB1" w14:textId="653C6E80" w:rsidR="003311C6" w:rsidRDefault="00F65416">
      <w:pPr>
        <w:pStyle w:val="TableofFigures"/>
        <w:tabs>
          <w:tab w:val="right" w:leader="dot" w:pos="7927"/>
        </w:tabs>
        <w:rPr>
          <w:rFonts w:eastAsiaTheme="minorEastAsia"/>
          <w:noProof/>
          <w:lang w:eastAsia="en-ID"/>
        </w:rPr>
      </w:pPr>
      <w:hyperlink r:id="rId24" w:anchor="_Toc103228110" w:history="1">
        <w:r w:rsidR="003311C6" w:rsidRPr="00E46C23">
          <w:rPr>
            <w:rStyle w:val="Hyperlink"/>
            <w:noProof/>
          </w:rPr>
          <w:t>Gambar 17</w:t>
        </w:r>
        <w:r w:rsidR="003311C6" w:rsidRPr="00E46C23">
          <w:rPr>
            <w:rStyle w:val="Hyperlink"/>
            <w:noProof/>
            <w:lang w:val="id-ID"/>
          </w:rPr>
          <w:t>. Activity diagram ganti password</w:t>
        </w:r>
        <w:r w:rsidR="003311C6">
          <w:rPr>
            <w:noProof/>
            <w:webHidden/>
          </w:rPr>
          <w:tab/>
        </w:r>
        <w:r w:rsidR="003311C6">
          <w:rPr>
            <w:noProof/>
            <w:webHidden/>
          </w:rPr>
          <w:fldChar w:fldCharType="begin"/>
        </w:r>
        <w:r w:rsidR="003311C6">
          <w:rPr>
            <w:noProof/>
            <w:webHidden/>
          </w:rPr>
          <w:instrText xml:space="preserve"> PAGEREF _Toc103228110 \h </w:instrText>
        </w:r>
        <w:r w:rsidR="003311C6">
          <w:rPr>
            <w:noProof/>
            <w:webHidden/>
          </w:rPr>
        </w:r>
        <w:r w:rsidR="003311C6">
          <w:rPr>
            <w:noProof/>
            <w:webHidden/>
          </w:rPr>
          <w:fldChar w:fldCharType="separate"/>
        </w:r>
        <w:r w:rsidR="003311C6">
          <w:rPr>
            <w:noProof/>
            <w:webHidden/>
          </w:rPr>
          <w:t>31</w:t>
        </w:r>
        <w:r w:rsidR="003311C6">
          <w:rPr>
            <w:noProof/>
            <w:webHidden/>
          </w:rPr>
          <w:fldChar w:fldCharType="end"/>
        </w:r>
      </w:hyperlink>
    </w:p>
    <w:p w14:paraId="40D9A9F8" w14:textId="6AF71F54" w:rsidR="003311C6" w:rsidRDefault="00F65416">
      <w:pPr>
        <w:pStyle w:val="TableofFigures"/>
        <w:tabs>
          <w:tab w:val="right" w:leader="dot" w:pos="7927"/>
        </w:tabs>
        <w:rPr>
          <w:rFonts w:eastAsiaTheme="minorEastAsia"/>
          <w:noProof/>
          <w:lang w:eastAsia="en-ID"/>
        </w:rPr>
      </w:pPr>
      <w:hyperlink r:id="rId25" w:anchor="_Toc103228111" w:history="1">
        <w:r w:rsidR="003311C6" w:rsidRPr="00E46C23">
          <w:rPr>
            <w:rStyle w:val="Hyperlink"/>
            <w:noProof/>
          </w:rPr>
          <w:t>Gambar 18</w:t>
        </w:r>
        <w:r w:rsidR="003311C6" w:rsidRPr="00E46C23">
          <w:rPr>
            <w:rStyle w:val="Hyperlink"/>
            <w:noProof/>
            <w:lang w:val="id-ID"/>
          </w:rPr>
          <w:t>. Activity diagram lapor masalah pada aplikasi</w:t>
        </w:r>
        <w:r w:rsidR="003311C6">
          <w:rPr>
            <w:noProof/>
            <w:webHidden/>
          </w:rPr>
          <w:tab/>
        </w:r>
        <w:r w:rsidR="003311C6">
          <w:rPr>
            <w:noProof/>
            <w:webHidden/>
          </w:rPr>
          <w:fldChar w:fldCharType="begin"/>
        </w:r>
        <w:r w:rsidR="003311C6">
          <w:rPr>
            <w:noProof/>
            <w:webHidden/>
          </w:rPr>
          <w:instrText xml:space="preserve"> PAGEREF _Toc103228111 \h </w:instrText>
        </w:r>
        <w:r w:rsidR="003311C6">
          <w:rPr>
            <w:noProof/>
            <w:webHidden/>
          </w:rPr>
        </w:r>
        <w:r w:rsidR="003311C6">
          <w:rPr>
            <w:noProof/>
            <w:webHidden/>
          </w:rPr>
          <w:fldChar w:fldCharType="separate"/>
        </w:r>
        <w:r w:rsidR="003311C6">
          <w:rPr>
            <w:noProof/>
            <w:webHidden/>
          </w:rPr>
          <w:t>32</w:t>
        </w:r>
        <w:r w:rsidR="003311C6">
          <w:rPr>
            <w:noProof/>
            <w:webHidden/>
          </w:rPr>
          <w:fldChar w:fldCharType="end"/>
        </w:r>
      </w:hyperlink>
    </w:p>
    <w:p w14:paraId="795A579F" w14:textId="18114091" w:rsidR="003311C6" w:rsidRDefault="00F65416">
      <w:pPr>
        <w:pStyle w:val="TableofFigures"/>
        <w:tabs>
          <w:tab w:val="right" w:leader="dot" w:pos="7927"/>
        </w:tabs>
        <w:rPr>
          <w:rFonts w:eastAsiaTheme="minorEastAsia"/>
          <w:noProof/>
          <w:lang w:eastAsia="en-ID"/>
        </w:rPr>
      </w:pPr>
      <w:hyperlink r:id="rId26" w:anchor="_Toc103228112" w:history="1">
        <w:r w:rsidR="003311C6" w:rsidRPr="00E46C23">
          <w:rPr>
            <w:rStyle w:val="Hyperlink"/>
            <w:noProof/>
          </w:rPr>
          <w:t>Gambar 19</w:t>
        </w:r>
        <w:r w:rsidR="003311C6" w:rsidRPr="00E46C23">
          <w:rPr>
            <w:rStyle w:val="Hyperlink"/>
            <w:noProof/>
            <w:lang w:val="id-ID"/>
          </w:rPr>
          <w:t>. Activity diagram tentang aplikasi</w:t>
        </w:r>
        <w:r w:rsidR="003311C6">
          <w:rPr>
            <w:noProof/>
            <w:webHidden/>
          </w:rPr>
          <w:tab/>
        </w:r>
        <w:r w:rsidR="003311C6">
          <w:rPr>
            <w:noProof/>
            <w:webHidden/>
          </w:rPr>
          <w:fldChar w:fldCharType="begin"/>
        </w:r>
        <w:r w:rsidR="003311C6">
          <w:rPr>
            <w:noProof/>
            <w:webHidden/>
          </w:rPr>
          <w:instrText xml:space="preserve"> PAGEREF _Toc103228112 \h </w:instrText>
        </w:r>
        <w:r w:rsidR="003311C6">
          <w:rPr>
            <w:noProof/>
            <w:webHidden/>
          </w:rPr>
        </w:r>
        <w:r w:rsidR="003311C6">
          <w:rPr>
            <w:noProof/>
            <w:webHidden/>
          </w:rPr>
          <w:fldChar w:fldCharType="separate"/>
        </w:r>
        <w:r w:rsidR="003311C6">
          <w:rPr>
            <w:noProof/>
            <w:webHidden/>
          </w:rPr>
          <w:t>33</w:t>
        </w:r>
        <w:r w:rsidR="003311C6">
          <w:rPr>
            <w:noProof/>
            <w:webHidden/>
          </w:rPr>
          <w:fldChar w:fldCharType="end"/>
        </w:r>
      </w:hyperlink>
    </w:p>
    <w:p w14:paraId="19E0685F" w14:textId="7FBC63DC" w:rsidR="003311C6" w:rsidRDefault="00F65416">
      <w:pPr>
        <w:pStyle w:val="TableofFigures"/>
        <w:tabs>
          <w:tab w:val="right" w:leader="dot" w:pos="7927"/>
        </w:tabs>
        <w:rPr>
          <w:rFonts w:eastAsiaTheme="minorEastAsia"/>
          <w:noProof/>
          <w:lang w:eastAsia="en-ID"/>
        </w:rPr>
      </w:pPr>
      <w:hyperlink r:id="rId27" w:anchor="_Toc103228113" w:history="1">
        <w:r w:rsidR="003311C6" w:rsidRPr="00E46C23">
          <w:rPr>
            <w:rStyle w:val="Hyperlink"/>
            <w:noProof/>
          </w:rPr>
          <w:t>Gambar 20</w:t>
        </w:r>
        <w:r w:rsidR="003311C6" w:rsidRPr="00E46C23">
          <w:rPr>
            <w:rStyle w:val="Hyperlink"/>
            <w:noProof/>
            <w:lang w:val="id-ID"/>
          </w:rPr>
          <w:t>. Activity diagram keluar aplikasi</w:t>
        </w:r>
        <w:r w:rsidR="003311C6">
          <w:rPr>
            <w:noProof/>
            <w:webHidden/>
          </w:rPr>
          <w:tab/>
        </w:r>
        <w:r w:rsidR="003311C6">
          <w:rPr>
            <w:noProof/>
            <w:webHidden/>
          </w:rPr>
          <w:fldChar w:fldCharType="begin"/>
        </w:r>
        <w:r w:rsidR="003311C6">
          <w:rPr>
            <w:noProof/>
            <w:webHidden/>
          </w:rPr>
          <w:instrText xml:space="preserve"> PAGEREF _Toc103228113 \h </w:instrText>
        </w:r>
        <w:r w:rsidR="003311C6">
          <w:rPr>
            <w:noProof/>
            <w:webHidden/>
          </w:rPr>
        </w:r>
        <w:r w:rsidR="003311C6">
          <w:rPr>
            <w:noProof/>
            <w:webHidden/>
          </w:rPr>
          <w:fldChar w:fldCharType="separate"/>
        </w:r>
        <w:r w:rsidR="003311C6">
          <w:rPr>
            <w:noProof/>
            <w:webHidden/>
          </w:rPr>
          <w:t>33</w:t>
        </w:r>
        <w:r w:rsidR="003311C6">
          <w:rPr>
            <w:noProof/>
            <w:webHidden/>
          </w:rPr>
          <w:fldChar w:fldCharType="end"/>
        </w:r>
      </w:hyperlink>
    </w:p>
    <w:p w14:paraId="5110D6DB" w14:textId="3D7F29E5" w:rsidR="003311C6" w:rsidRDefault="00F65416">
      <w:pPr>
        <w:pStyle w:val="TableofFigures"/>
        <w:tabs>
          <w:tab w:val="right" w:leader="dot" w:pos="7927"/>
        </w:tabs>
        <w:rPr>
          <w:rFonts w:eastAsiaTheme="minorEastAsia"/>
          <w:noProof/>
          <w:lang w:eastAsia="en-ID"/>
        </w:rPr>
      </w:pPr>
      <w:hyperlink r:id="rId28" w:anchor="_Toc103228114" w:history="1">
        <w:r w:rsidR="003311C6" w:rsidRPr="00E46C23">
          <w:rPr>
            <w:rStyle w:val="Hyperlink"/>
            <w:noProof/>
          </w:rPr>
          <w:t>Gambar 21. Sequence diagram login</w:t>
        </w:r>
        <w:r w:rsidR="003311C6">
          <w:rPr>
            <w:noProof/>
            <w:webHidden/>
          </w:rPr>
          <w:tab/>
        </w:r>
        <w:r w:rsidR="003311C6">
          <w:rPr>
            <w:noProof/>
            <w:webHidden/>
          </w:rPr>
          <w:fldChar w:fldCharType="begin"/>
        </w:r>
        <w:r w:rsidR="003311C6">
          <w:rPr>
            <w:noProof/>
            <w:webHidden/>
          </w:rPr>
          <w:instrText xml:space="preserve"> PAGEREF _Toc103228114 \h </w:instrText>
        </w:r>
        <w:r w:rsidR="003311C6">
          <w:rPr>
            <w:noProof/>
            <w:webHidden/>
          </w:rPr>
        </w:r>
        <w:r w:rsidR="003311C6">
          <w:rPr>
            <w:noProof/>
            <w:webHidden/>
          </w:rPr>
          <w:fldChar w:fldCharType="separate"/>
        </w:r>
        <w:r w:rsidR="003311C6">
          <w:rPr>
            <w:noProof/>
            <w:webHidden/>
          </w:rPr>
          <w:t>34</w:t>
        </w:r>
        <w:r w:rsidR="003311C6">
          <w:rPr>
            <w:noProof/>
            <w:webHidden/>
          </w:rPr>
          <w:fldChar w:fldCharType="end"/>
        </w:r>
      </w:hyperlink>
    </w:p>
    <w:p w14:paraId="0E0F814E" w14:textId="2F4D4FF5" w:rsidR="003311C6" w:rsidRDefault="00F65416">
      <w:pPr>
        <w:pStyle w:val="TableofFigures"/>
        <w:tabs>
          <w:tab w:val="right" w:leader="dot" w:pos="7927"/>
        </w:tabs>
        <w:rPr>
          <w:rFonts w:eastAsiaTheme="minorEastAsia"/>
          <w:noProof/>
          <w:lang w:eastAsia="en-ID"/>
        </w:rPr>
      </w:pPr>
      <w:hyperlink r:id="rId29" w:anchor="_Toc103228115" w:history="1">
        <w:r w:rsidR="003311C6" w:rsidRPr="00E46C23">
          <w:rPr>
            <w:rStyle w:val="Hyperlink"/>
            <w:noProof/>
          </w:rPr>
          <w:t>Gambar 22. Sequence diagram signup</w:t>
        </w:r>
        <w:r w:rsidR="003311C6">
          <w:rPr>
            <w:noProof/>
            <w:webHidden/>
          </w:rPr>
          <w:tab/>
        </w:r>
        <w:r w:rsidR="003311C6">
          <w:rPr>
            <w:noProof/>
            <w:webHidden/>
          </w:rPr>
          <w:fldChar w:fldCharType="begin"/>
        </w:r>
        <w:r w:rsidR="003311C6">
          <w:rPr>
            <w:noProof/>
            <w:webHidden/>
          </w:rPr>
          <w:instrText xml:space="preserve"> PAGEREF _Toc103228115 \h </w:instrText>
        </w:r>
        <w:r w:rsidR="003311C6">
          <w:rPr>
            <w:noProof/>
            <w:webHidden/>
          </w:rPr>
        </w:r>
        <w:r w:rsidR="003311C6">
          <w:rPr>
            <w:noProof/>
            <w:webHidden/>
          </w:rPr>
          <w:fldChar w:fldCharType="separate"/>
        </w:r>
        <w:r w:rsidR="003311C6">
          <w:rPr>
            <w:noProof/>
            <w:webHidden/>
          </w:rPr>
          <w:t>35</w:t>
        </w:r>
        <w:r w:rsidR="003311C6">
          <w:rPr>
            <w:noProof/>
            <w:webHidden/>
          </w:rPr>
          <w:fldChar w:fldCharType="end"/>
        </w:r>
      </w:hyperlink>
    </w:p>
    <w:p w14:paraId="03E0367A" w14:textId="4088345F" w:rsidR="003311C6" w:rsidRDefault="00F65416">
      <w:pPr>
        <w:pStyle w:val="TableofFigures"/>
        <w:tabs>
          <w:tab w:val="right" w:leader="dot" w:pos="7927"/>
        </w:tabs>
        <w:rPr>
          <w:rFonts w:eastAsiaTheme="minorEastAsia"/>
          <w:noProof/>
          <w:lang w:eastAsia="en-ID"/>
        </w:rPr>
      </w:pPr>
      <w:hyperlink r:id="rId30" w:anchor="_Toc103228116" w:history="1">
        <w:r w:rsidR="003311C6" w:rsidRPr="00E46C23">
          <w:rPr>
            <w:rStyle w:val="Hyperlink"/>
            <w:noProof/>
          </w:rPr>
          <w:t>Gambar 23. Sequence diagram reset password</w:t>
        </w:r>
        <w:r w:rsidR="003311C6">
          <w:rPr>
            <w:noProof/>
            <w:webHidden/>
          </w:rPr>
          <w:tab/>
        </w:r>
        <w:r w:rsidR="003311C6">
          <w:rPr>
            <w:noProof/>
            <w:webHidden/>
          </w:rPr>
          <w:fldChar w:fldCharType="begin"/>
        </w:r>
        <w:r w:rsidR="003311C6">
          <w:rPr>
            <w:noProof/>
            <w:webHidden/>
          </w:rPr>
          <w:instrText xml:space="preserve"> PAGEREF _Toc103228116 \h </w:instrText>
        </w:r>
        <w:r w:rsidR="003311C6">
          <w:rPr>
            <w:noProof/>
            <w:webHidden/>
          </w:rPr>
        </w:r>
        <w:r w:rsidR="003311C6">
          <w:rPr>
            <w:noProof/>
            <w:webHidden/>
          </w:rPr>
          <w:fldChar w:fldCharType="separate"/>
        </w:r>
        <w:r w:rsidR="003311C6">
          <w:rPr>
            <w:noProof/>
            <w:webHidden/>
          </w:rPr>
          <w:t>35</w:t>
        </w:r>
        <w:r w:rsidR="003311C6">
          <w:rPr>
            <w:noProof/>
            <w:webHidden/>
          </w:rPr>
          <w:fldChar w:fldCharType="end"/>
        </w:r>
      </w:hyperlink>
    </w:p>
    <w:p w14:paraId="4B968F15" w14:textId="7B141511" w:rsidR="003311C6" w:rsidRDefault="00F65416">
      <w:pPr>
        <w:pStyle w:val="TableofFigures"/>
        <w:tabs>
          <w:tab w:val="right" w:leader="dot" w:pos="7927"/>
        </w:tabs>
        <w:rPr>
          <w:rFonts w:eastAsiaTheme="minorEastAsia"/>
          <w:noProof/>
          <w:lang w:eastAsia="en-ID"/>
        </w:rPr>
      </w:pPr>
      <w:hyperlink r:id="rId31" w:anchor="_Toc103228117" w:history="1">
        <w:r w:rsidR="003311C6" w:rsidRPr="00E46C23">
          <w:rPr>
            <w:rStyle w:val="Hyperlink"/>
            <w:noProof/>
          </w:rPr>
          <w:t>Gambar 24. Sequence diagram presensi</w:t>
        </w:r>
        <w:r w:rsidR="003311C6">
          <w:rPr>
            <w:noProof/>
            <w:webHidden/>
          </w:rPr>
          <w:tab/>
        </w:r>
        <w:r w:rsidR="003311C6">
          <w:rPr>
            <w:noProof/>
            <w:webHidden/>
          </w:rPr>
          <w:fldChar w:fldCharType="begin"/>
        </w:r>
        <w:r w:rsidR="003311C6">
          <w:rPr>
            <w:noProof/>
            <w:webHidden/>
          </w:rPr>
          <w:instrText xml:space="preserve"> PAGEREF _Toc103228117 \h </w:instrText>
        </w:r>
        <w:r w:rsidR="003311C6">
          <w:rPr>
            <w:noProof/>
            <w:webHidden/>
          </w:rPr>
        </w:r>
        <w:r w:rsidR="003311C6">
          <w:rPr>
            <w:noProof/>
            <w:webHidden/>
          </w:rPr>
          <w:fldChar w:fldCharType="separate"/>
        </w:r>
        <w:r w:rsidR="003311C6">
          <w:rPr>
            <w:noProof/>
            <w:webHidden/>
          </w:rPr>
          <w:t>36</w:t>
        </w:r>
        <w:r w:rsidR="003311C6">
          <w:rPr>
            <w:noProof/>
            <w:webHidden/>
          </w:rPr>
          <w:fldChar w:fldCharType="end"/>
        </w:r>
      </w:hyperlink>
    </w:p>
    <w:p w14:paraId="69FBEB46" w14:textId="7117551B" w:rsidR="003311C6" w:rsidRDefault="00F65416">
      <w:pPr>
        <w:pStyle w:val="TableofFigures"/>
        <w:tabs>
          <w:tab w:val="right" w:leader="dot" w:pos="7927"/>
        </w:tabs>
        <w:rPr>
          <w:rFonts w:eastAsiaTheme="minorEastAsia"/>
          <w:noProof/>
          <w:lang w:eastAsia="en-ID"/>
        </w:rPr>
      </w:pPr>
      <w:hyperlink r:id="rId32" w:anchor="_Toc103228118" w:history="1">
        <w:r w:rsidR="003311C6" w:rsidRPr="00E46C23">
          <w:rPr>
            <w:rStyle w:val="Hyperlink"/>
            <w:noProof/>
          </w:rPr>
          <w:t>Gambar 25. Sequence diagram histori presensi</w:t>
        </w:r>
        <w:r w:rsidR="003311C6">
          <w:rPr>
            <w:noProof/>
            <w:webHidden/>
          </w:rPr>
          <w:tab/>
        </w:r>
        <w:r w:rsidR="003311C6">
          <w:rPr>
            <w:noProof/>
            <w:webHidden/>
          </w:rPr>
          <w:fldChar w:fldCharType="begin"/>
        </w:r>
        <w:r w:rsidR="003311C6">
          <w:rPr>
            <w:noProof/>
            <w:webHidden/>
          </w:rPr>
          <w:instrText xml:space="preserve"> PAGEREF _Toc103228118 \h </w:instrText>
        </w:r>
        <w:r w:rsidR="003311C6">
          <w:rPr>
            <w:noProof/>
            <w:webHidden/>
          </w:rPr>
        </w:r>
        <w:r w:rsidR="003311C6">
          <w:rPr>
            <w:noProof/>
            <w:webHidden/>
          </w:rPr>
          <w:fldChar w:fldCharType="separate"/>
        </w:r>
        <w:r w:rsidR="003311C6">
          <w:rPr>
            <w:noProof/>
            <w:webHidden/>
          </w:rPr>
          <w:t>36</w:t>
        </w:r>
        <w:r w:rsidR="003311C6">
          <w:rPr>
            <w:noProof/>
            <w:webHidden/>
          </w:rPr>
          <w:fldChar w:fldCharType="end"/>
        </w:r>
      </w:hyperlink>
    </w:p>
    <w:p w14:paraId="007DC3AF" w14:textId="4CD06BC7" w:rsidR="003311C6" w:rsidRDefault="00F65416">
      <w:pPr>
        <w:pStyle w:val="TableofFigures"/>
        <w:tabs>
          <w:tab w:val="right" w:leader="dot" w:pos="7927"/>
        </w:tabs>
        <w:rPr>
          <w:rFonts w:eastAsiaTheme="minorEastAsia"/>
          <w:noProof/>
          <w:lang w:eastAsia="en-ID"/>
        </w:rPr>
      </w:pPr>
      <w:hyperlink r:id="rId33" w:anchor="_Toc103228119" w:history="1">
        <w:r w:rsidR="003311C6" w:rsidRPr="00E46C23">
          <w:rPr>
            <w:rStyle w:val="Hyperlink"/>
            <w:noProof/>
          </w:rPr>
          <w:t>Gambar 26. Sequence diagram update foto profil</w:t>
        </w:r>
        <w:r w:rsidR="003311C6">
          <w:rPr>
            <w:noProof/>
            <w:webHidden/>
          </w:rPr>
          <w:tab/>
        </w:r>
        <w:r w:rsidR="003311C6">
          <w:rPr>
            <w:noProof/>
            <w:webHidden/>
          </w:rPr>
          <w:fldChar w:fldCharType="begin"/>
        </w:r>
        <w:r w:rsidR="003311C6">
          <w:rPr>
            <w:noProof/>
            <w:webHidden/>
          </w:rPr>
          <w:instrText xml:space="preserve"> PAGEREF _Toc103228119 \h </w:instrText>
        </w:r>
        <w:r w:rsidR="003311C6">
          <w:rPr>
            <w:noProof/>
            <w:webHidden/>
          </w:rPr>
        </w:r>
        <w:r w:rsidR="003311C6">
          <w:rPr>
            <w:noProof/>
            <w:webHidden/>
          </w:rPr>
          <w:fldChar w:fldCharType="separate"/>
        </w:r>
        <w:r w:rsidR="003311C6">
          <w:rPr>
            <w:noProof/>
            <w:webHidden/>
          </w:rPr>
          <w:t>37</w:t>
        </w:r>
        <w:r w:rsidR="003311C6">
          <w:rPr>
            <w:noProof/>
            <w:webHidden/>
          </w:rPr>
          <w:fldChar w:fldCharType="end"/>
        </w:r>
      </w:hyperlink>
    </w:p>
    <w:p w14:paraId="73C8CF96" w14:textId="596C266C" w:rsidR="003311C6" w:rsidRDefault="00F65416">
      <w:pPr>
        <w:pStyle w:val="TableofFigures"/>
        <w:tabs>
          <w:tab w:val="right" w:leader="dot" w:pos="7927"/>
        </w:tabs>
        <w:rPr>
          <w:rFonts w:eastAsiaTheme="minorEastAsia"/>
          <w:noProof/>
          <w:lang w:eastAsia="en-ID"/>
        </w:rPr>
      </w:pPr>
      <w:hyperlink r:id="rId34" w:anchor="_Toc103228120" w:history="1">
        <w:r w:rsidR="003311C6" w:rsidRPr="00E46C23">
          <w:rPr>
            <w:rStyle w:val="Hyperlink"/>
            <w:noProof/>
          </w:rPr>
          <w:t>Gambar 27. Sequence diagram update username</w:t>
        </w:r>
        <w:r w:rsidR="003311C6">
          <w:rPr>
            <w:noProof/>
            <w:webHidden/>
          </w:rPr>
          <w:tab/>
        </w:r>
        <w:r w:rsidR="003311C6">
          <w:rPr>
            <w:noProof/>
            <w:webHidden/>
          </w:rPr>
          <w:fldChar w:fldCharType="begin"/>
        </w:r>
        <w:r w:rsidR="003311C6">
          <w:rPr>
            <w:noProof/>
            <w:webHidden/>
          </w:rPr>
          <w:instrText xml:space="preserve"> PAGEREF _Toc103228120 \h </w:instrText>
        </w:r>
        <w:r w:rsidR="003311C6">
          <w:rPr>
            <w:noProof/>
            <w:webHidden/>
          </w:rPr>
        </w:r>
        <w:r w:rsidR="003311C6">
          <w:rPr>
            <w:noProof/>
            <w:webHidden/>
          </w:rPr>
          <w:fldChar w:fldCharType="separate"/>
        </w:r>
        <w:r w:rsidR="003311C6">
          <w:rPr>
            <w:noProof/>
            <w:webHidden/>
          </w:rPr>
          <w:t>38</w:t>
        </w:r>
        <w:r w:rsidR="003311C6">
          <w:rPr>
            <w:noProof/>
            <w:webHidden/>
          </w:rPr>
          <w:fldChar w:fldCharType="end"/>
        </w:r>
      </w:hyperlink>
    </w:p>
    <w:p w14:paraId="79D0A47A" w14:textId="16F056EC" w:rsidR="003311C6" w:rsidRDefault="00F65416">
      <w:pPr>
        <w:pStyle w:val="TableofFigures"/>
        <w:tabs>
          <w:tab w:val="right" w:leader="dot" w:pos="7927"/>
        </w:tabs>
        <w:rPr>
          <w:rFonts w:eastAsiaTheme="minorEastAsia"/>
          <w:noProof/>
          <w:lang w:eastAsia="en-ID"/>
        </w:rPr>
      </w:pPr>
      <w:hyperlink r:id="rId35" w:anchor="_Toc103228121" w:history="1">
        <w:r w:rsidR="003311C6" w:rsidRPr="00E46C23">
          <w:rPr>
            <w:rStyle w:val="Hyperlink"/>
            <w:noProof/>
          </w:rPr>
          <w:t>Gambar 28. Wireframe login dan signup aplikasi presensi</w:t>
        </w:r>
        <w:r w:rsidR="003311C6">
          <w:rPr>
            <w:noProof/>
            <w:webHidden/>
          </w:rPr>
          <w:tab/>
        </w:r>
        <w:r w:rsidR="003311C6">
          <w:rPr>
            <w:noProof/>
            <w:webHidden/>
          </w:rPr>
          <w:fldChar w:fldCharType="begin"/>
        </w:r>
        <w:r w:rsidR="003311C6">
          <w:rPr>
            <w:noProof/>
            <w:webHidden/>
          </w:rPr>
          <w:instrText xml:space="preserve"> PAGEREF _Toc103228121 \h </w:instrText>
        </w:r>
        <w:r w:rsidR="003311C6">
          <w:rPr>
            <w:noProof/>
            <w:webHidden/>
          </w:rPr>
        </w:r>
        <w:r w:rsidR="003311C6">
          <w:rPr>
            <w:noProof/>
            <w:webHidden/>
          </w:rPr>
          <w:fldChar w:fldCharType="separate"/>
        </w:r>
        <w:r w:rsidR="003311C6">
          <w:rPr>
            <w:noProof/>
            <w:webHidden/>
          </w:rPr>
          <w:t>39</w:t>
        </w:r>
        <w:r w:rsidR="003311C6">
          <w:rPr>
            <w:noProof/>
            <w:webHidden/>
          </w:rPr>
          <w:fldChar w:fldCharType="end"/>
        </w:r>
      </w:hyperlink>
    </w:p>
    <w:p w14:paraId="5442D2C8" w14:textId="0975A88F" w:rsidR="003311C6" w:rsidRDefault="00F65416">
      <w:pPr>
        <w:pStyle w:val="TableofFigures"/>
        <w:tabs>
          <w:tab w:val="right" w:leader="dot" w:pos="7927"/>
        </w:tabs>
        <w:rPr>
          <w:rFonts w:eastAsiaTheme="minorEastAsia"/>
          <w:noProof/>
          <w:lang w:eastAsia="en-ID"/>
        </w:rPr>
      </w:pPr>
      <w:hyperlink r:id="rId36" w:anchor="_Toc103228122" w:history="1">
        <w:r w:rsidR="003311C6" w:rsidRPr="00E46C23">
          <w:rPr>
            <w:rStyle w:val="Hyperlink"/>
            <w:noProof/>
          </w:rPr>
          <w:t>Gambar 29. Wireframe halaman beranda aplikasi</w:t>
        </w:r>
        <w:r w:rsidR="003311C6">
          <w:rPr>
            <w:noProof/>
            <w:webHidden/>
          </w:rPr>
          <w:tab/>
        </w:r>
        <w:r w:rsidR="003311C6">
          <w:rPr>
            <w:noProof/>
            <w:webHidden/>
          </w:rPr>
          <w:fldChar w:fldCharType="begin"/>
        </w:r>
        <w:r w:rsidR="003311C6">
          <w:rPr>
            <w:noProof/>
            <w:webHidden/>
          </w:rPr>
          <w:instrText xml:space="preserve"> PAGEREF _Toc103228122 \h </w:instrText>
        </w:r>
        <w:r w:rsidR="003311C6">
          <w:rPr>
            <w:noProof/>
            <w:webHidden/>
          </w:rPr>
        </w:r>
        <w:r w:rsidR="003311C6">
          <w:rPr>
            <w:noProof/>
            <w:webHidden/>
          </w:rPr>
          <w:fldChar w:fldCharType="separate"/>
        </w:r>
        <w:r w:rsidR="003311C6">
          <w:rPr>
            <w:noProof/>
            <w:webHidden/>
          </w:rPr>
          <w:t>40</w:t>
        </w:r>
        <w:r w:rsidR="003311C6">
          <w:rPr>
            <w:noProof/>
            <w:webHidden/>
          </w:rPr>
          <w:fldChar w:fldCharType="end"/>
        </w:r>
      </w:hyperlink>
    </w:p>
    <w:p w14:paraId="229D233E" w14:textId="441FDEA9" w:rsidR="003311C6" w:rsidRDefault="00F65416">
      <w:pPr>
        <w:pStyle w:val="TableofFigures"/>
        <w:tabs>
          <w:tab w:val="right" w:leader="dot" w:pos="7927"/>
        </w:tabs>
        <w:rPr>
          <w:rFonts w:eastAsiaTheme="minorEastAsia"/>
          <w:noProof/>
          <w:lang w:eastAsia="en-ID"/>
        </w:rPr>
      </w:pPr>
      <w:hyperlink r:id="rId37" w:anchor="_Toc103228123" w:history="1">
        <w:r w:rsidR="003311C6" w:rsidRPr="00E46C23">
          <w:rPr>
            <w:rStyle w:val="Hyperlink"/>
            <w:noProof/>
          </w:rPr>
          <w:t>Gambar 30. Wireframe halaman presensi dan histori presensi</w:t>
        </w:r>
        <w:r w:rsidR="003311C6">
          <w:rPr>
            <w:noProof/>
            <w:webHidden/>
          </w:rPr>
          <w:tab/>
        </w:r>
        <w:r w:rsidR="003311C6">
          <w:rPr>
            <w:noProof/>
            <w:webHidden/>
          </w:rPr>
          <w:fldChar w:fldCharType="begin"/>
        </w:r>
        <w:r w:rsidR="003311C6">
          <w:rPr>
            <w:noProof/>
            <w:webHidden/>
          </w:rPr>
          <w:instrText xml:space="preserve"> PAGEREF _Toc103228123 \h </w:instrText>
        </w:r>
        <w:r w:rsidR="003311C6">
          <w:rPr>
            <w:noProof/>
            <w:webHidden/>
          </w:rPr>
        </w:r>
        <w:r w:rsidR="003311C6">
          <w:rPr>
            <w:noProof/>
            <w:webHidden/>
          </w:rPr>
          <w:fldChar w:fldCharType="separate"/>
        </w:r>
        <w:r w:rsidR="003311C6">
          <w:rPr>
            <w:noProof/>
            <w:webHidden/>
          </w:rPr>
          <w:t>40</w:t>
        </w:r>
        <w:r w:rsidR="003311C6">
          <w:rPr>
            <w:noProof/>
            <w:webHidden/>
          </w:rPr>
          <w:fldChar w:fldCharType="end"/>
        </w:r>
      </w:hyperlink>
    </w:p>
    <w:p w14:paraId="015DBA2C" w14:textId="149FFAE1" w:rsidR="003311C6" w:rsidRDefault="00F65416">
      <w:pPr>
        <w:pStyle w:val="TableofFigures"/>
        <w:tabs>
          <w:tab w:val="right" w:leader="dot" w:pos="7927"/>
        </w:tabs>
        <w:rPr>
          <w:rFonts w:eastAsiaTheme="minorEastAsia"/>
          <w:noProof/>
          <w:lang w:eastAsia="en-ID"/>
        </w:rPr>
      </w:pPr>
      <w:hyperlink r:id="rId38" w:anchor="_Toc103228124" w:history="1">
        <w:r w:rsidR="003311C6" w:rsidRPr="00E46C23">
          <w:rPr>
            <w:rStyle w:val="Hyperlink"/>
            <w:noProof/>
          </w:rPr>
          <w:t>Gambar 31. Wireframe halaman profil pengguna aplikasi presensi</w:t>
        </w:r>
        <w:r w:rsidR="003311C6">
          <w:rPr>
            <w:noProof/>
            <w:webHidden/>
          </w:rPr>
          <w:tab/>
        </w:r>
        <w:r w:rsidR="003311C6">
          <w:rPr>
            <w:noProof/>
            <w:webHidden/>
          </w:rPr>
          <w:fldChar w:fldCharType="begin"/>
        </w:r>
        <w:r w:rsidR="003311C6">
          <w:rPr>
            <w:noProof/>
            <w:webHidden/>
          </w:rPr>
          <w:instrText xml:space="preserve"> PAGEREF _Toc103228124 \h </w:instrText>
        </w:r>
        <w:r w:rsidR="003311C6">
          <w:rPr>
            <w:noProof/>
            <w:webHidden/>
          </w:rPr>
        </w:r>
        <w:r w:rsidR="003311C6">
          <w:rPr>
            <w:noProof/>
            <w:webHidden/>
          </w:rPr>
          <w:fldChar w:fldCharType="separate"/>
        </w:r>
        <w:r w:rsidR="003311C6">
          <w:rPr>
            <w:noProof/>
            <w:webHidden/>
          </w:rPr>
          <w:t>41</w:t>
        </w:r>
        <w:r w:rsidR="003311C6">
          <w:rPr>
            <w:noProof/>
            <w:webHidden/>
          </w:rPr>
          <w:fldChar w:fldCharType="end"/>
        </w:r>
      </w:hyperlink>
    </w:p>
    <w:p w14:paraId="03BBE9C1" w14:textId="5A8489C2" w:rsidR="003311C6" w:rsidRDefault="00F65416">
      <w:pPr>
        <w:pStyle w:val="TableofFigures"/>
        <w:tabs>
          <w:tab w:val="right" w:leader="dot" w:pos="7927"/>
        </w:tabs>
        <w:rPr>
          <w:rFonts w:eastAsiaTheme="minorEastAsia"/>
          <w:noProof/>
          <w:lang w:eastAsia="en-ID"/>
        </w:rPr>
      </w:pPr>
      <w:hyperlink r:id="rId39" w:anchor="_Toc103228125" w:history="1">
        <w:r w:rsidR="003311C6" w:rsidRPr="00E46C23">
          <w:rPr>
            <w:rStyle w:val="Hyperlink"/>
            <w:noProof/>
          </w:rPr>
          <w:t>Gambar 32. Antar muka pengguna splash screen aplikasi</w:t>
        </w:r>
        <w:r w:rsidR="003311C6">
          <w:rPr>
            <w:noProof/>
            <w:webHidden/>
          </w:rPr>
          <w:tab/>
        </w:r>
        <w:r w:rsidR="003311C6">
          <w:rPr>
            <w:noProof/>
            <w:webHidden/>
          </w:rPr>
          <w:fldChar w:fldCharType="begin"/>
        </w:r>
        <w:r w:rsidR="003311C6">
          <w:rPr>
            <w:noProof/>
            <w:webHidden/>
          </w:rPr>
          <w:instrText xml:space="preserve"> PAGEREF _Toc103228125 \h </w:instrText>
        </w:r>
        <w:r w:rsidR="003311C6">
          <w:rPr>
            <w:noProof/>
            <w:webHidden/>
          </w:rPr>
        </w:r>
        <w:r w:rsidR="003311C6">
          <w:rPr>
            <w:noProof/>
            <w:webHidden/>
          </w:rPr>
          <w:fldChar w:fldCharType="separate"/>
        </w:r>
        <w:r w:rsidR="003311C6">
          <w:rPr>
            <w:noProof/>
            <w:webHidden/>
          </w:rPr>
          <w:t>42</w:t>
        </w:r>
        <w:r w:rsidR="003311C6">
          <w:rPr>
            <w:noProof/>
            <w:webHidden/>
          </w:rPr>
          <w:fldChar w:fldCharType="end"/>
        </w:r>
      </w:hyperlink>
    </w:p>
    <w:p w14:paraId="5B033454" w14:textId="0F8FCA39" w:rsidR="003311C6" w:rsidRDefault="00F65416">
      <w:pPr>
        <w:pStyle w:val="TableofFigures"/>
        <w:tabs>
          <w:tab w:val="right" w:leader="dot" w:pos="7927"/>
        </w:tabs>
        <w:rPr>
          <w:rFonts w:eastAsiaTheme="minorEastAsia"/>
          <w:noProof/>
          <w:lang w:eastAsia="en-ID"/>
        </w:rPr>
      </w:pPr>
      <w:hyperlink r:id="rId40" w:anchor="_Toc103228126" w:history="1">
        <w:r w:rsidR="003311C6" w:rsidRPr="00E46C23">
          <w:rPr>
            <w:rStyle w:val="Hyperlink"/>
            <w:noProof/>
          </w:rPr>
          <w:t>Gambar 33. Antar muka pengguna login dan signup</w:t>
        </w:r>
        <w:r w:rsidR="003311C6">
          <w:rPr>
            <w:noProof/>
            <w:webHidden/>
          </w:rPr>
          <w:tab/>
        </w:r>
        <w:r w:rsidR="003311C6">
          <w:rPr>
            <w:noProof/>
            <w:webHidden/>
          </w:rPr>
          <w:fldChar w:fldCharType="begin"/>
        </w:r>
        <w:r w:rsidR="003311C6">
          <w:rPr>
            <w:noProof/>
            <w:webHidden/>
          </w:rPr>
          <w:instrText xml:space="preserve"> PAGEREF _Toc103228126 \h </w:instrText>
        </w:r>
        <w:r w:rsidR="003311C6">
          <w:rPr>
            <w:noProof/>
            <w:webHidden/>
          </w:rPr>
        </w:r>
        <w:r w:rsidR="003311C6">
          <w:rPr>
            <w:noProof/>
            <w:webHidden/>
          </w:rPr>
          <w:fldChar w:fldCharType="separate"/>
        </w:r>
        <w:r w:rsidR="003311C6">
          <w:rPr>
            <w:noProof/>
            <w:webHidden/>
          </w:rPr>
          <w:t>42</w:t>
        </w:r>
        <w:r w:rsidR="003311C6">
          <w:rPr>
            <w:noProof/>
            <w:webHidden/>
          </w:rPr>
          <w:fldChar w:fldCharType="end"/>
        </w:r>
      </w:hyperlink>
    </w:p>
    <w:p w14:paraId="24FB6E17" w14:textId="38345C0A" w:rsidR="003311C6" w:rsidRDefault="00F65416">
      <w:pPr>
        <w:pStyle w:val="TableofFigures"/>
        <w:tabs>
          <w:tab w:val="right" w:leader="dot" w:pos="7927"/>
        </w:tabs>
        <w:rPr>
          <w:rFonts w:eastAsiaTheme="minorEastAsia"/>
          <w:noProof/>
          <w:lang w:eastAsia="en-ID"/>
        </w:rPr>
      </w:pPr>
      <w:hyperlink r:id="rId41" w:anchor="_Toc103228127" w:history="1">
        <w:r w:rsidR="003311C6" w:rsidRPr="00E46C23">
          <w:rPr>
            <w:rStyle w:val="Hyperlink"/>
            <w:noProof/>
          </w:rPr>
          <w:t>Gambar 34. Antar muka pengguna halaman beranda apliksi</w:t>
        </w:r>
        <w:r w:rsidR="003311C6">
          <w:rPr>
            <w:noProof/>
            <w:webHidden/>
          </w:rPr>
          <w:tab/>
        </w:r>
        <w:r w:rsidR="003311C6">
          <w:rPr>
            <w:noProof/>
            <w:webHidden/>
          </w:rPr>
          <w:fldChar w:fldCharType="begin"/>
        </w:r>
        <w:r w:rsidR="003311C6">
          <w:rPr>
            <w:noProof/>
            <w:webHidden/>
          </w:rPr>
          <w:instrText xml:space="preserve"> PAGEREF _Toc103228127 \h </w:instrText>
        </w:r>
        <w:r w:rsidR="003311C6">
          <w:rPr>
            <w:noProof/>
            <w:webHidden/>
          </w:rPr>
        </w:r>
        <w:r w:rsidR="003311C6">
          <w:rPr>
            <w:noProof/>
            <w:webHidden/>
          </w:rPr>
          <w:fldChar w:fldCharType="separate"/>
        </w:r>
        <w:r w:rsidR="003311C6">
          <w:rPr>
            <w:noProof/>
            <w:webHidden/>
          </w:rPr>
          <w:t>43</w:t>
        </w:r>
        <w:r w:rsidR="003311C6">
          <w:rPr>
            <w:noProof/>
            <w:webHidden/>
          </w:rPr>
          <w:fldChar w:fldCharType="end"/>
        </w:r>
      </w:hyperlink>
    </w:p>
    <w:p w14:paraId="5CBB2E56" w14:textId="4F0A092B" w:rsidR="003311C6" w:rsidRDefault="00F65416">
      <w:pPr>
        <w:pStyle w:val="TableofFigures"/>
        <w:tabs>
          <w:tab w:val="right" w:leader="dot" w:pos="7927"/>
        </w:tabs>
        <w:rPr>
          <w:rFonts w:eastAsiaTheme="minorEastAsia"/>
          <w:noProof/>
          <w:lang w:eastAsia="en-ID"/>
        </w:rPr>
      </w:pPr>
      <w:hyperlink r:id="rId42" w:anchor="_Toc103228128" w:history="1">
        <w:r w:rsidR="003311C6" w:rsidRPr="00E46C23">
          <w:rPr>
            <w:rStyle w:val="Hyperlink"/>
            <w:noProof/>
          </w:rPr>
          <w:t>Gambar 35. Antar muka halaman presensi dan histori presensi aplikasi</w:t>
        </w:r>
        <w:r w:rsidR="003311C6">
          <w:rPr>
            <w:noProof/>
            <w:webHidden/>
          </w:rPr>
          <w:tab/>
        </w:r>
        <w:r w:rsidR="003311C6">
          <w:rPr>
            <w:noProof/>
            <w:webHidden/>
          </w:rPr>
          <w:fldChar w:fldCharType="begin"/>
        </w:r>
        <w:r w:rsidR="003311C6">
          <w:rPr>
            <w:noProof/>
            <w:webHidden/>
          </w:rPr>
          <w:instrText xml:space="preserve"> PAGEREF _Toc103228128 \h </w:instrText>
        </w:r>
        <w:r w:rsidR="003311C6">
          <w:rPr>
            <w:noProof/>
            <w:webHidden/>
          </w:rPr>
        </w:r>
        <w:r w:rsidR="003311C6">
          <w:rPr>
            <w:noProof/>
            <w:webHidden/>
          </w:rPr>
          <w:fldChar w:fldCharType="separate"/>
        </w:r>
        <w:r w:rsidR="003311C6">
          <w:rPr>
            <w:noProof/>
            <w:webHidden/>
          </w:rPr>
          <w:t>43</w:t>
        </w:r>
        <w:r w:rsidR="003311C6">
          <w:rPr>
            <w:noProof/>
            <w:webHidden/>
          </w:rPr>
          <w:fldChar w:fldCharType="end"/>
        </w:r>
      </w:hyperlink>
    </w:p>
    <w:p w14:paraId="13ED8C1C" w14:textId="559C17C6" w:rsidR="003311C6" w:rsidRDefault="00F65416">
      <w:pPr>
        <w:pStyle w:val="TableofFigures"/>
        <w:tabs>
          <w:tab w:val="right" w:leader="dot" w:pos="7927"/>
        </w:tabs>
        <w:rPr>
          <w:rFonts w:eastAsiaTheme="minorEastAsia"/>
          <w:noProof/>
          <w:lang w:eastAsia="en-ID"/>
        </w:rPr>
      </w:pPr>
      <w:hyperlink r:id="rId43" w:anchor="_Toc103228129" w:history="1">
        <w:r w:rsidR="003311C6" w:rsidRPr="00E46C23">
          <w:rPr>
            <w:rStyle w:val="Hyperlink"/>
            <w:noProof/>
          </w:rPr>
          <w:t>Gambar 36. Antar muka pengguna halaman profil aplikasi</w:t>
        </w:r>
        <w:r w:rsidR="003311C6">
          <w:rPr>
            <w:noProof/>
            <w:webHidden/>
          </w:rPr>
          <w:tab/>
        </w:r>
        <w:r w:rsidR="003311C6">
          <w:rPr>
            <w:noProof/>
            <w:webHidden/>
          </w:rPr>
          <w:fldChar w:fldCharType="begin"/>
        </w:r>
        <w:r w:rsidR="003311C6">
          <w:rPr>
            <w:noProof/>
            <w:webHidden/>
          </w:rPr>
          <w:instrText xml:space="preserve"> PAGEREF _Toc103228129 \h </w:instrText>
        </w:r>
        <w:r w:rsidR="003311C6">
          <w:rPr>
            <w:noProof/>
            <w:webHidden/>
          </w:rPr>
        </w:r>
        <w:r w:rsidR="003311C6">
          <w:rPr>
            <w:noProof/>
            <w:webHidden/>
          </w:rPr>
          <w:fldChar w:fldCharType="separate"/>
        </w:r>
        <w:r w:rsidR="003311C6">
          <w:rPr>
            <w:noProof/>
            <w:webHidden/>
          </w:rPr>
          <w:t>44</w:t>
        </w:r>
        <w:r w:rsidR="003311C6">
          <w:rPr>
            <w:noProof/>
            <w:webHidden/>
          </w:rPr>
          <w:fldChar w:fldCharType="end"/>
        </w:r>
      </w:hyperlink>
    </w:p>
    <w:p w14:paraId="1832F6BD" w14:textId="1B24D31C"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2679486"/>
      <w:r w:rsidRPr="007A2A90">
        <w:lastRenderedPageBreak/>
        <w:t>DAFTAR TABEL</w:t>
      </w:r>
      <w:bookmarkEnd w:id="5"/>
    </w:p>
    <w:p w14:paraId="7783120C" w14:textId="727F6459" w:rsidR="00A60E3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2678115" w:history="1">
        <w:r w:rsidR="00A60E30" w:rsidRPr="003B7A4A">
          <w:rPr>
            <w:rStyle w:val="Hyperlink"/>
            <w:noProof/>
          </w:rPr>
          <w:t>Table 1. Table state of the art algortima haversine</w:t>
        </w:r>
        <w:r w:rsidR="00A60E30">
          <w:rPr>
            <w:noProof/>
            <w:webHidden/>
          </w:rPr>
          <w:tab/>
        </w:r>
        <w:r w:rsidR="00A60E30">
          <w:rPr>
            <w:noProof/>
            <w:webHidden/>
          </w:rPr>
          <w:fldChar w:fldCharType="begin"/>
        </w:r>
        <w:r w:rsidR="00A60E30">
          <w:rPr>
            <w:noProof/>
            <w:webHidden/>
          </w:rPr>
          <w:instrText xml:space="preserve"> PAGEREF _Toc102678115 \h </w:instrText>
        </w:r>
        <w:r w:rsidR="00A60E30">
          <w:rPr>
            <w:noProof/>
            <w:webHidden/>
          </w:rPr>
        </w:r>
        <w:r w:rsidR="00A60E30">
          <w:rPr>
            <w:noProof/>
            <w:webHidden/>
          </w:rPr>
          <w:fldChar w:fldCharType="separate"/>
        </w:r>
        <w:r w:rsidR="00A60E30">
          <w:rPr>
            <w:noProof/>
            <w:webHidden/>
          </w:rPr>
          <w:t>5</w:t>
        </w:r>
        <w:r w:rsidR="00A60E30">
          <w:rPr>
            <w:noProof/>
            <w:webHidden/>
          </w:rPr>
          <w:fldChar w:fldCharType="end"/>
        </w:r>
      </w:hyperlink>
    </w:p>
    <w:p w14:paraId="7A58482C" w14:textId="3D3DDED4" w:rsidR="00A60E30" w:rsidRDefault="00F65416">
      <w:pPr>
        <w:pStyle w:val="TableofFigures"/>
        <w:tabs>
          <w:tab w:val="right" w:leader="dot" w:pos="7927"/>
        </w:tabs>
        <w:rPr>
          <w:rFonts w:eastAsiaTheme="minorEastAsia"/>
          <w:noProof/>
          <w:lang w:eastAsia="en-ID"/>
        </w:rPr>
      </w:pPr>
      <w:hyperlink w:anchor="_Toc102678116" w:history="1">
        <w:r w:rsidR="00A60E30" w:rsidRPr="003B7A4A">
          <w:rPr>
            <w:rStyle w:val="Hyperlink"/>
            <w:noProof/>
          </w:rPr>
          <w:t>Table 2. table penelitian presensi dengan GPS</w:t>
        </w:r>
        <w:r w:rsidR="00A60E30">
          <w:rPr>
            <w:noProof/>
            <w:webHidden/>
          </w:rPr>
          <w:tab/>
        </w:r>
        <w:r w:rsidR="00A60E30">
          <w:rPr>
            <w:noProof/>
            <w:webHidden/>
          </w:rPr>
          <w:fldChar w:fldCharType="begin"/>
        </w:r>
        <w:r w:rsidR="00A60E30">
          <w:rPr>
            <w:noProof/>
            <w:webHidden/>
          </w:rPr>
          <w:instrText xml:space="preserve"> PAGEREF _Toc102678116 \h </w:instrText>
        </w:r>
        <w:r w:rsidR="00A60E30">
          <w:rPr>
            <w:noProof/>
            <w:webHidden/>
          </w:rPr>
        </w:r>
        <w:r w:rsidR="00A60E30">
          <w:rPr>
            <w:noProof/>
            <w:webHidden/>
          </w:rPr>
          <w:fldChar w:fldCharType="separate"/>
        </w:r>
        <w:r w:rsidR="00A60E30">
          <w:rPr>
            <w:noProof/>
            <w:webHidden/>
          </w:rPr>
          <w:t>8</w:t>
        </w:r>
        <w:r w:rsidR="00A60E30">
          <w:rPr>
            <w:noProof/>
            <w:webHidden/>
          </w:rPr>
          <w:fldChar w:fldCharType="end"/>
        </w:r>
      </w:hyperlink>
    </w:p>
    <w:p w14:paraId="27D5BCE4" w14:textId="330E7DA2" w:rsidR="00A60E30" w:rsidRDefault="00F65416">
      <w:pPr>
        <w:pStyle w:val="TableofFigures"/>
        <w:tabs>
          <w:tab w:val="right" w:leader="dot" w:pos="7927"/>
        </w:tabs>
        <w:rPr>
          <w:rFonts w:eastAsiaTheme="minorEastAsia"/>
          <w:noProof/>
          <w:lang w:eastAsia="en-ID"/>
        </w:rPr>
      </w:pPr>
      <w:hyperlink r:id="rId44" w:anchor="_Toc102678117" w:history="1">
        <w:r w:rsidR="00A60E30" w:rsidRPr="003B7A4A">
          <w:rPr>
            <w:rStyle w:val="Hyperlink"/>
            <w:noProof/>
          </w:rPr>
          <w:t>Table 3. Tabel Metodologi penelitian</w:t>
        </w:r>
        <w:r w:rsidR="00A60E30">
          <w:rPr>
            <w:noProof/>
            <w:webHidden/>
          </w:rPr>
          <w:tab/>
        </w:r>
        <w:r w:rsidR="00A60E30">
          <w:rPr>
            <w:noProof/>
            <w:webHidden/>
          </w:rPr>
          <w:fldChar w:fldCharType="begin"/>
        </w:r>
        <w:r w:rsidR="00A60E30">
          <w:rPr>
            <w:noProof/>
            <w:webHidden/>
          </w:rPr>
          <w:instrText xml:space="preserve"> PAGEREF _Toc102678117 \h </w:instrText>
        </w:r>
        <w:r w:rsidR="00A60E30">
          <w:rPr>
            <w:noProof/>
            <w:webHidden/>
          </w:rPr>
        </w:r>
        <w:r w:rsidR="00A60E30">
          <w:rPr>
            <w:noProof/>
            <w:webHidden/>
          </w:rPr>
          <w:fldChar w:fldCharType="separate"/>
        </w:r>
        <w:r w:rsidR="00A60E30">
          <w:rPr>
            <w:noProof/>
            <w:webHidden/>
          </w:rPr>
          <w:t>11</w:t>
        </w:r>
        <w:r w:rsidR="00A60E30">
          <w:rPr>
            <w:noProof/>
            <w:webHidden/>
          </w:rPr>
          <w:fldChar w:fldCharType="end"/>
        </w:r>
      </w:hyperlink>
    </w:p>
    <w:p w14:paraId="4DBC48E0" w14:textId="7F1BF317" w:rsidR="00A60E30" w:rsidRDefault="00F65416">
      <w:pPr>
        <w:pStyle w:val="TableofFigures"/>
        <w:tabs>
          <w:tab w:val="right" w:leader="dot" w:pos="7927"/>
        </w:tabs>
        <w:rPr>
          <w:rFonts w:eastAsiaTheme="minorEastAsia"/>
          <w:noProof/>
          <w:lang w:eastAsia="en-ID"/>
        </w:rPr>
      </w:pPr>
      <w:hyperlink w:anchor="_Toc102678118" w:history="1">
        <w:r w:rsidR="00A60E30" w:rsidRPr="003B7A4A">
          <w:rPr>
            <w:rStyle w:val="Hyperlink"/>
            <w:noProof/>
          </w:rPr>
          <w:t>Table 4. Tabel WBS (Work Breakdown Structure)</w:t>
        </w:r>
        <w:r w:rsidR="00A60E30">
          <w:rPr>
            <w:noProof/>
            <w:webHidden/>
          </w:rPr>
          <w:tab/>
        </w:r>
        <w:r w:rsidR="00A60E30">
          <w:rPr>
            <w:noProof/>
            <w:webHidden/>
          </w:rPr>
          <w:fldChar w:fldCharType="begin"/>
        </w:r>
        <w:r w:rsidR="00A60E30">
          <w:rPr>
            <w:noProof/>
            <w:webHidden/>
          </w:rPr>
          <w:instrText xml:space="preserve"> PAGEREF _Toc102678118 \h </w:instrText>
        </w:r>
        <w:r w:rsidR="00A60E30">
          <w:rPr>
            <w:noProof/>
            <w:webHidden/>
          </w:rPr>
        </w:r>
        <w:r w:rsidR="00A60E30">
          <w:rPr>
            <w:noProof/>
            <w:webHidden/>
          </w:rPr>
          <w:fldChar w:fldCharType="separate"/>
        </w:r>
        <w:r w:rsidR="00A60E30">
          <w:rPr>
            <w:noProof/>
            <w:webHidden/>
          </w:rPr>
          <w:t>17</w:t>
        </w:r>
        <w:r w:rsidR="00A60E30">
          <w:rPr>
            <w:noProof/>
            <w:webHidden/>
          </w:rPr>
          <w:fldChar w:fldCharType="end"/>
        </w:r>
      </w:hyperlink>
    </w:p>
    <w:p w14:paraId="4B448F3E" w14:textId="42DFB93A" w:rsidR="00A60E30" w:rsidRDefault="00F65416">
      <w:pPr>
        <w:pStyle w:val="TableofFigures"/>
        <w:tabs>
          <w:tab w:val="right" w:leader="dot" w:pos="7927"/>
        </w:tabs>
        <w:rPr>
          <w:rFonts w:eastAsiaTheme="minorEastAsia"/>
          <w:noProof/>
          <w:lang w:eastAsia="en-ID"/>
        </w:rPr>
      </w:pPr>
      <w:hyperlink r:id="rId45" w:anchor="_Toc102678119" w:history="1">
        <w:r w:rsidR="00A60E30" w:rsidRPr="003B7A4A">
          <w:rPr>
            <w:rStyle w:val="Hyperlink"/>
            <w:noProof/>
          </w:rPr>
          <w:t>Table 5</w:t>
        </w:r>
        <w:r w:rsidR="00A60E30" w:rsidRPr="003B7A4A">
          <w:rPr>
            <w:rStyle w:val="Hyperlink"/>
            <w:noProof/>
            <w:lang w:val="id-ID"/>
          </w:rPr>
          <w:t>. Perbandingan hasil perhitungan jarak</w:t>
        </w:r>
        <w:r w:rsidR="00A60E30">
          <w:rPr>
            <w:noProof/>
            <w:webHidden/>
          </w:rPr>
          <w:tab/>
        </w:r>
        <w:r w:rsidR="00A60E30">
          <w:rPr>
            <w:noProof/>
            <w:webHidden/>
          </w:rPr>
          <w:fldChar w:fldCharType="begin"/>
        </w:r>
        <w:r w:rsidR="00A60E30">
          <w:rPr>
            <w:noProof/>
            <w:webHidden/>
          </w:rPr>
          <w:instrText xml:space="preserve"> PAGEREF _Toc102678119 \h </w:instrText>
        </w:r>
        <w:r w:rsidR="00A60E30">
          <w:rPr>
            <w:noProof/>
            <w:webHidden/>
          </w:rPr>
        </w:r>
        <w:r w:rsidR="00A60E30">
          <w:rPr>
            <w:noProof/>
            <w:webHidden/>
          </w:rPr>
          <w:fldChar w:fldCharType="separate"/>
        </w:r>
        <w:r w:rsidR="00A60E30">
          <w:rPr>
            <w:noProof/>
            <w:webHidden/>
          </w:rPr>
          <w:t>20</w:t>
        </w:r>
        <w:r w:rsidR="00A60E30">
          <w:rPr>
            <w:noProof/>
            <w:webHidden/>
          </w:rPr>
          <w:fldChar w:fldCharType="end"/>
        </w:r>
      </w:hyperlink>
    </w:p>
    <w:p w14:paraId="20381D82" w14:textId="74596668" w:rsidR="00A60E30" w:rsidRDefault="00F65416">
      <w:pPr>
        <w:pStyle w:val="TableofFigures"/>
        <w:tabs>
          <w:tab w:val="right" w:leader="dot" w:pos="7927"/>
        </w:tabs>
        <w:rPr>
          <w:rFonts w:eastAsiaTheme="minorEastAsia"/>
          <w:noProof/>
          <w:lang w:eastAsia="en-ID"/>
        </w:rPr>
      </w:pPr>
      <w:hyperlink r:id="rId46" w:anchor="_Toc102678120" w:history="1">
        <w:r w:rsidR="00A60E30" w:rsidRPr="003B7A4A">
          <w:rPr>
            <w:rStyle w:val="Hyperlink"/>
            <w:noProof/>
          </w:rPr>
          <w:t>Table 6. Perbandingan kinerja pada tiap metode</w:t>
        </w:r>
        <w:r w:rsidR="00A60E30">
          <w:rPr>
            <w:noProof/>
            <w:webHidden/>
          </w:rPr>
          <w:tab/>
        </w:r>
        <w:r w:rsidR="00A60E30">
          <w:rPr>
            <w:noProof/>
            <w:webHidden/>
          </w:rPr>
          <w:fldChar w:fldCharType="begin"/>
        </w:r>
        <w:r w:rsidR="00A60E30">
          <w:rPr>
            <w:noProof/>
            <w:webHidden/>
          </w:rPr>
          <w:instrText xml:space="preserve"> PAGEREF _Toc102678120 \h </w:instrText>
        </w:r>
        <w:r w:rsidR="00A60E30">
          <w:rPr>
            <w:noProof/>
            <w:webHidden/>
          </w:rPr>
        </w:r>
        <w:r w:rsidR="00A60E30">
          <w:rPr>
            <w:noProof/>
            <w:webHidden/>
          </w:rPr>
          <w:fldChar w:fldCharType="separate"/>
        </w:r>
        <w:r w:rsidR="00A60E30">
          <w:rPr>
            <w:noProof/>
            <w:webHidden/>
          </w:rPr>
          <w:t>22</w:t>
        </w:r>
        <w:r w:rsidR="00A60E30">
          <w:rPr>
            <w:noProof/>
            <w:webHidden/>
          </w:rPr>
          <w:fldChar w:fldCharType="end"/>
        </w:r>
      </w:hyperlink>
    </w:p>
    <w:p w14:paraId="3B9B2AEE" w14:textId="23D0D1DB"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47"/>
          <w:footerReference w:type="default" r:id="rId4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267948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267948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2679489"/>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267949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267949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49"/>
          <w:footerReference w:type="default" r:id="rId50"/>
          <w:headerReference w:type="first" r:id="rId51"/>
          <w:footerReference w:type="first" r:id="rId5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267949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2679493"/>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B55D5BE" w:rsidR="00820FC3" w:rsidRDefault="00C75ADE" w:rsidP="00142CB6">
      <w:pPr>
        <w:pStyle w:val="Caption"/>
        <w:jc w:val="center"/>
      </w:pPr>
      <w:bookmarkStart w:id="13" w:name="_Toc95730310"/>
      <w:bookmarkStart w:id="14" w:name="_Toc102678115"/>
      <w:r>
        <w:t xml:space="preserve">Table </w:t>
      </w:r>
      <w:fldSimple w:instr=" SEQ Table \* ARABIC ">
        <w:r w:rsidR="009762C0">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15024593" w:rsidR="004F4E8B" w:rsidRPr="0050348B" w:rsidRDefault="00C917D7" w:rsidP="0050348B">
      <w:pPr>
        <w:pStyle w:val="Caption"/>
        <w:jc w:val="center"/>
        <w:rPr>
          <w:i w:val="0"/>
          <w:lang w:val="id-ID"/>
        </w:rPr>
      </w:pPr>
      <w:bookmarkStart w:id="15" w:name="_Toc95730311"/>
      <w:bookmarkStart w:id="16" w:name="_Toc102678116"/>
      <w:r>
        <w:lastRenderedPageBreak/>
        <w:t xml:space="preserve">Table </w:t>
      </w:r>
      <w:fldSimple w:instr=" SEQ Table \* ARABIC ">
        <w:r w:rsidR="009762C0">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2679494"/>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F60A8B1" w14:textId="5C2DC7C0" w:rsidR="00E105D1" w:rsidRPr="00844723" w:rsidRDefault="00844723" w:rsidP="00844723">
      <w:pPr>
        <w:pStyle w:val="Subtitle"/>
        <w:spacing w:line="276" w:lineRule="auto"/>
        <w:ind w:left="-142"/>
        <w:rPr>
          <w:lang w:val="en-US"/>
        </w:rPr>
      </w:pPr>
      <w:r>
        <w:rPr>
          <w:noProof/>
          <w:lang w:val="en-US"/>
        </w:rPr>
        <w:lastRenderedPageBreak/>
        <w:drawing>
          <wp:anchor distT="0" distB="0" distL="114300" distR="114300" simplePos="0" relativeHeight="251651072" behindDoc="1" locked="0" layoutInCell="1" allowOverlap="1" wp14:anchorId="0B84559F" wp14:editId="138499A2">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21408" behindDoc="1" locked="0" layoutInCell="1" allowOverlap="1" wp14:anchorId="61CE3551" wp14:editId="14377DC6">
                <wp:simplePos x="0" y="0"/>
                <wp:positionH relativeFrom="column">
                  <wp:posOffset>1296035</wp:posOffset>
                </wp:positionH>
                <wp:positionV relativeFrom="paragraph">
                  <wp:posOffset>3079750</wp:posOffset>
                </wp:positionV>
                <wp:extent cx="2203450" cy="635"/>
                <wp:effectExtent l="0" t="0" r="6350" b="2540"/>
                <wp:wrapTopAndBottom/>
                <wp:docPr id="12" name="Text Box 12"/>
                <wp:cNvGraphicFramePr/>
                <a:graphic xmlns:a="http://schemas.openxmlformats.org/drawingml/2006/main">
                  <a:graphicData uri="http://schemas.microsoft.com/office/word/2010/wordprocessingShape">
                    <wps:wsp>
                      <wps:cNvSpPr txBox="1"/>
                      <wps:spPr>
                        <a:xfrm>
                          <a:off x="0" y="0"/>
                          <a:ext cx="2203450" cy="635"/>
                        </a:xfrm>
                        <a:prstGeom prst="rect">
                          <a:avLst/>
                        </a:prstGeom>
                        <a:solidFill>
                          <a:prstClr val="white"/>
                        </a:solidFill>
                        <a:ln>
                          <a:noFill/>
                        </a:ln>
                      </wps:spPr>
                      <wps:txbx>
                        <w:txbxContent>
                          <w:p w14:paraId="025008E7" w14:textId="2F20A6B3" w:rsidR="00C7788F" w:rsidRPr="004F1707" w:rsidRDefault="00C7788F" w:rsidP="00C7788F">
                            <w:pPr>
                              <w:pStyle w:val="Caption"/>
                              <w:jc w:val="center"/>
                              <w:rPr>
                                <w:noProof/>
                                <w:spacing w:val="15"/>
                                <w:lang w:val="en-US"/>
                              </w:rPr>
                            </w:pPr>
                            <w:bookmarkStart w:id="18" w:name="_Toc103228094"/>
                            <w:r>
                              <w:t xml:space="preserve">Gambar </w:t>
                            </w:r>
                            <w:fldSimple w:instr=" SEQ Gambar \* ARABIC ">
                              <w:r w:rsidR="00793A59">
                                <w:rPr>
                                  <w:noProof/>
                                </w:rPr>
                                <w:t>1</w:t>
                              </w:r>
                            </w:fldSimple>
                            <w:r>
                              <w:t xml:space="preserve">. </w:t>
                            </w:r>
                            <w:r w:rsidRPr="00E04CF5">
                              <w:t>Hukum Haversin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CE3551" id="_x0000_t202" coordsize="21600,21600" o:spt="202" path="m,l,21600r21600,l21600,xe">
                <v:stroke joinstyle="miter"/>
                <v:path gradientshapeok="t" o:connecttype="rect"/>
              </v:shapetype>
              <v:shape id="Text Box 12" o:spid="_x0000_s1026" type="#_x0000_t202" style="position:absolute;left:0;text-align:left;margin-left:102.05pt;margin-top:242.5pt;width:173.5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Tsi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Z8Pr35eEs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e1CdeAAAAALAQAADwAAAGRycy9kb3ducmV2LnhtbEyPPU/DMBCGdyT+g3VILIg6&#10;KUlVpXGqqoIBlqqhC5sbX+OU2I5spw3/noMFxnvv0ftRrifTswv60DkrIJ0lwNA2TnW2FXB4f3lc&#10;AgtRWiV7Z1HAFwZYV7c3pSyUu9o9XurYMjKxoZACdIxDwXloNBoZZm5AS7+T80ZGOn3LlZdXMjc9&#10;nyfJghvZWUrQcsCtxuazHo2AXfax0w/j6fltkz3518O4XZzbWoj7u2mzAhZxin8w/NSn6lBRp6Mb&#10;rQqsFzBPspRQAdkyp1FE5HlKyvFXSYFXJf+/ofoGAAD//wMAUEsBAi0AFAAGAAgAAAAhALaDOJL+&#10;AAAA4QEAABMAAAAAAAAAAAAAAAAAAAAAAFtDb250ZW50X1R5cGVzXS54bWxQSwECLQAUAAYACAAA&#10;ACEAOP0h/9YAAACUAQAACwAAAAAAAAAAAAAAAAAvAQAAX3JlbHMvLnJlbHNQSwECLQAUAAYACAAA&#10;ACEAPGU7IhUCAAA4BAAADgAAAAAAAAAAAAAAAAAuAgAAZHJzL2Uyb0RvYy54bWxQSwECLQAUAAYA&#10;CAAAACEAre1CdeAAAAALAQAADwAAAAAAAAAAAAAAAABvBAAAZHJzL2Rvd25yZXYueG1sUEsFBgAA&#10;AAAEAAQA8wAAAHwFAAAAAA==&#10;" stroked="f">
                <v:textbox style="mso-fit-shape-to-text:t" inset="0,0,0,0">
                  <w:txbxContent>
                    <w:p w14:paraId="025008E7" w14:textId="2F20A6B3" w:rsidR="00C7788F" w:rsidRPr="004F1707" w:rsidRDefault="00C7788F" w:rsidP="00C7788F">
                      <w:pPr>
                        <w:pStyle w:val="Caption"/>
                        <w:jc w:val="center"/>
                        <w:rPr>
                          <w:noProof/>
                          <w:spacing w:val="15"/>
                          <w:lang w:val="en-US"/>
                        </w:rPr>
                      </w:pPr>
                      <w:bookmarkStart w:id="19" w:name="_Toc103228094"/>
                      <w:r>
                        <w:t xml:space="preserve">Gambar </w:t>
                      </w:r>
                      <w:fldSimple w:instr=" SEQ Gambar \* ARABIC ">
                        <w:r w:rsidR="00793A59">
                          <w:rPr>
                            <w:noProof/>
                          </w:rPr>
                          <w:t>1</w:t>
                        </w:r>
                      </w:fldSimple>
                      <w:r>
                        <w:t xml:space="preserve">. </w:t>
                      </w:r>
                      <w:r w:rsidRPr="00E04CF5">
                        <w:t>Hukum Haversine</w:t>
                      </w:r>
                      <w:bookmarkEnd w:id="19"/>
                    </w:p>
                  </w:txbxContent>
                </v:textbox>
                <w10:wrap type="topAndBottom"/>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sidR="00CD02ED">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18326692" w14:textId="072E333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6D0F4E56"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70B445B7"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54"/>
          <w:footerReference w:type="default" r:id="rId55"/>
          <w:headerReference w:type="first" r:id="rId56"/>
          <w:footerReference w:type="first" r:id="rId57"/>
          <w:pgSz w:w="11906" w:h="16838" w:code="9"/>
          <w:pgMar w:top="2268" w:right="1701" w:bottom="1701" w:left="2268" w:header="706" w:footer="706" w:gutter="0"/>
          <w:paperSrc w:first="7"/>
          <w:cols w:space="708"/>
          <w:titlePg/>
          <w:docGrid w:linePitch="360"/>
        </w:sect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w:t>
      </w:r>
      <w:r>
        <w:rPr>
          <w:lang w:val="id-ID"/>
        </w:rPr>
        <w:lastRenderedPageBreak/>
        <w:t xml:space="preserve">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p>
    <w:p w14:paraId="4EE35E36" w14:textId="77777777" w:rsidR="004947F4" w:rsidRPr="0018319E" w:rsidRDefault="004947F4" w:rsidP="004947F4">
      <w:pPr>
        <w:pStyle w:val="Subtitle"/>
        <w:numPr>
          <w:ilvl w:val="0"/>
          <w:numId w:val="0"/>
        </w:numPr>
        <w:spacing w:line="276" w:lineRule="auto"/>
        <w:ind w:left="360"/>
        <w:sectPr w:rsidR="004947F4" w:rsidRPr="0018319E" w:rsidSect="00C45DB8">
          <w:headerReference w:type="default" r:id="rId58"/>
          <w:footerReference w:type="default" r:id="rId59"/>
          <w:headerReference w:type="first" r:id="rId60"/>
          <w:footerReference w:type="first" r:id="rId61"/>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2016640" behindDoc="0" locked="0" layoutInCell="1" allowOverlap="1" wp14:anchorId="3C9348E4" wp14:editId="3658BA6F">
                <wp:simplePos x="0" y="0"/>
                <wp:positionH relativeFrom="column">
                  <wp:posOffset>1198245</wp:posOffset>
                </wp:positionH>
                <wp:positionV relativeFrom="paragraph">
                  <wp:posOffset>0</wp:posOffset>
                </wp:positionV>
                <wp:extent cx="3179618" cy="218162"/>
                <wp:effectExtent l="0" t="0" r="1905" b="0"/>
                <wp:wrapTopAndBottom/>
                <wp:docPr id="215" name="Text Box 215"/>
                <wp:cNvGraphicFramePr/>
                <a:graphic xmlns:a="http://schemas.openxmlformats.org/drawingml/2006/main">
                  <a:graphicData uri="http://schemas.microsoft.com/office/word/2010/wordprocessingShape">
                    <wps:wsp>
                      <wps:cNvSpPr txBox="1"/>
                      <wps:spPr>
                        <a:xfrm>
                          <a:off x="0" y="0"/>
                          <a:ext cx="3179618" cy="218162"/>
                        </a:xfrm>
                        <a:prstGeom prst="rect">
                          <a:avLst/>
                        </a:prstGeom>
                        <a:solidFill>
                          <a:prstClr val="white"/>
                        </a:solidFill>
                        <a:ln>
                          <a:noFill/>
                        </a:ln>
                      </wps:spPr>
                      <wps:txbx>
                        <w:txbxContent>
                          <w:p w14:paraId="70A17C71" w14:textId="77777777" w:rsidR="004947F4" w:rsidRPr="006C0632" w:rsidRDefault="004947F4" w:rsidP="004947F4">
                            <w:pPr>
                              <w:pStyle w:val="Caption"/>
                              <w:jc w:val="center"/>
                              <w:rPr>
                                <w:noProof/>
                                <w:spacing w:val="15"/>
                                <w:lang w:val="id-ID"/>
                              </w:rPr>
                            </w:pPr>
                            <w:r>
                              <w:t xml:space="preserve">Table </w:t>
                            </w:r>
                            <w:r>
                              <w:fldChar w:fldCharType="begin"/>
                            </w:r>
                            <w:r>
                              <w:instrText xml:space="preserve"> SEQ Table \* ARABIC </w:instrText>
                            </w:r>
                            <w:r>
                              <w:fldChar w:fldCharType="separate"/>
                            </w:r>
                            <w:r>
                              <w:rPr>
                                <w:noProof/>
                              </w:rPr>
                              <w:t>5</w:t>
                            </w:r>
                            <w:r>
                              <w:rPr>
                                <w:noProof/>
                              </w:rPr>
                              <w:fldChar w:fldCharType="end"/>
                            </w:r>
                            <w:r>
                              <w:rPr>
                                <w:lang w:val="id-ID"/>
                              </w:rPr>
                              <w:t xml:space="preserve">. </w:t>
                            </w:r>
                            <w:r>
                              <w:rPr>
                                <w:lang w:val="id-ID"/>
                              </w:rPr>
                              <w:t>Perbandingan hasil perhitungan jar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348E4" id="Text Box 215" o:spid="_x0000_s1027" type="#_x0000_t202" style="position:absolute;left:0;text-align:left;margin-left:94.35pt;margin-top:0;width:250.35pt;height:17.2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KzGgIAAEIEAAAOAAAAZHJzL2Uyb0RvYy54bWysU8Fu2zAMvQ/YPwi6L44zIOuMOEWWIsOA&#10;oC2QDj0rshQLkEWNUmJ3Xz/KjpOu22nYRaZJihTfe1zcdo1lJ4XBgCt5PplyppyEyrhDyb8/bT7c&#10;cBaicJWw4FTJX1Tgt8v37xatL9QMarCVQkZFXChaX/I6Rl9kWZC1akSYgFeOghqwEZF+8ZBVKFqq&#10;3thsNp3Osxaw8ghShUDeuyHIl319rZWMD1oHFZktOb0t9if25z6d2XIhigMKXxt5fob4h1c0wjhq&#10;eil1J6JgRzR/lGqMRAig40RCk4HWRqp+Bpomn76ZZlcLr/pZCJzgLzCF/1dW3p92/hFZ7L5ARwQm&#10;QFofikDONE+nsUlfeimjOEH4coFNdZFJcn7MP32e50S0pNgsv8nns1Qmu972GOJXBQ1LRsmRaOnR&#10;EqdtiEPqmJKaBbCm2hhr008KrC2ykyAK29pEdS7+W5Z1KddBujUUTJ7sOkqyYrfvmKlejbmH6oWm&#10;RxiEEbzcGOq3FSE+CiQl0MCk7vhAh7bQlhzOFmc14M+/+VM+EURRzlpSVsnDj6NAxZn95oi6JMPR&#10;wNHYj4Y7NmugSXPaGy97ky5gtKOpEZpnEv0qdaGQcJJ6lTyO5joO+qalkWq16pNIbF7Erdt5mUqP&#10;uD51zwL9mZVIfN7DqDlRvCFnyB1QXh0jaNMzl3AdUDzDTULtuT8vVdqE1/991nX1l78AAAD//wMA&#10;UEsDBBQABgAIAAAAIQDEwpRo3AAAAAcBAAAPAAAAZHJzL2Rvd25yZXYueG1sTI/BTsMwEETvSPyD&#10;tUhcEHUoUQghTgUt3ODQUvW8jU0SEa8j22nSv2c5wXE0o5k35Wq2vTgZHzpHCu4WCQhDtdMdNQr2&#10;n2+3OYgQkTT2joyCswmwqi4vSiy0m2hrTrvYCC6hUKCCNsahkDLUrbEYFm4wxN6X8xYjS99I7XHi&#10;ctvLZZJk0mJHvNDiYNatqb93o1WQbfw4bWl9s9m/vuPH0CwPL+eDUtdX8/MTiGjm+BeGX3xGh4qZ&#10;jm4kHUTPOs8fOKqAH7Gd5Y8piKOC+zQFWZXyP3/1AwAA//8DAFBLAQItABQABgAIAAAAIQC2gziS&#10;/gAAAOEBAAATAAAAAAAAAAAAAAAAAAAAAABbQ29udGVudF9UeXBlc10ueG1sUEsBAi0AFAAGAAgA&#10;AAAhADj9If/WAAAAlAEAAAsAAAAAAAAAAAAAAAAALwEAAF9yZWxzLy5yZWxzUEsBAi0AFAAGAAgA&#10;AAAhAG5norMaAgAAQgQAAA4AAAAAAAAAAAAAAAAALgIAAGRycy9lMm9Eb2MueG1sUEsBAi0AFAAG&#10;AAgAAAAhAMTClGjcAAAABwEAAA8AAAAAAAAAAAAAAAAAdAQAAGRycy9kb3ducmV2LnhtbFBLBQYA&#10;AAAABAAEAPMAAAB9BQAAAAA=&#10;" stroked="f">
                <v:textbox inset="0,0,0,0">
                  <w:txbxContent>
                    <w:p w14:paraId="70A17C71" w14:textId="77777777" w:rsidR="004947F4" w:rsidRPr="006C0632" w:rsidRDefault="004947F4" w:rsidP="004947F4">
                      <w:pPr>
                        <w:pStyle w:val="Caption"/>
                        <w:jc w:val="center"/>
                        <w:rPr>
                          <w:noProof/>
                          <w:spacing w:val="15"/>
                          <w:lang w:val="id-ID"/>
                        </w:rPr>
                      </w:pPr>
                      <w:r>
                        <w:t xml:space="preserve">Table </w:t>
                      </w:r>
                      <w:r>
                        <w:fldChar w:fldCharType="begin"/>
                      </w:r>
                      <w:r>
                        <w:instrText xml:space="preserve"> SEQ Table \* ARABIC </w:instrText>
                      </w:r>
                      <w:r>
                        <w:fldChar w:fldCharType="separate"/>
                      </w:r>
                      <w:r>
                        <w:rPr>
                          <w:noProof/>
                        </w:rPr>
                        <w:t>5</w:t>
                      </w:r>
                      <w:r>
                        <w:rPr>
                          <w:noProof/>
                        </w:rPr>
                        <w:fldChar w:fldCharType="end"/>
                      </w:r>
                      <w:r>
                        <w:rPr>
                          <w:lang w:val="id-ID"/>
                        </w:rPr>
                        <w:t xml:space="preserve">. </w:t>
                      </w:r>
                      <w:r>
                        <w:rPr>
                          <w:lang w:val="id-ID"/>
                        </w:rPr>
                        <w:t>Perbandingan hasil perhitungan jarak</w:t>
                      </w:r>
                    </w:p>
                  </w:txbxContent>
                </v:textbox>
                <w10:wrap type="topAndBottom"/>
              </v:shape>
            </w:pict>
          </mc:Fallback>
        </mc:AlternateContent>
      </w:r>
      <w:r>
        <w:rPr>
          <w:noProof/>
          <w:lang w:val="id-ID"/>
        </w:rPr>
        <w:drawing>
          <wp:anchor distT="0" distB="0" distL="114300" distR="114300" simplePos="0" relativeHeight="252015616" behindDoc="0" locked="0" layoutInCell="1" allowOverlap="1" wp14:anchorId="783FBD91" wp14:editId="1CA781F9">
            <wp:simplePos x="0" y="0"/>
            <wp:positionH relativeFrom="column">
              <wp:posOffset>1203960</wp:posOffset>
            </wp:positionH>
            <wp:positionV relativeFrom="paragraph">
              <wp:posOffset>252730</wp:posOffset>
            </wp:positionV>
            <wp:extent cx="3213641" cy="4680000"/>
            <wp:effectExtent l="0" t="0" r="6350" b="6350"/>
            <wp:wrapTopAndBottom/>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2">
                      <a:extLst>
                        <a:ext uri="{BEBA8EAE-BF5A-486C-A8C5-ECC9F3942E4B}">
                          <a14:imgProps xmlns:a14="http://schemas.microsoft.com/office/drawing/2010/main">
                            <a14:imgLayer r:embed="rId63">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A22AA4" w14:textId="77777777" w:rsidR="004947F4" w:rsidRPr="00E81F6E" w:rsidRDefault="004947F4" w:rsidP="004947F4">
      <w:pPr>
        <w:pStyle w:val="Subtitle"/>
        <w:numPr>
          <w:ilvl w:val="0"/>
          <w:numId w:val="0"/>
        </w:numPr>
        <w:spacing w:line="276" w:lineRule="auto"/>
        <w:ind w:left="1080"/>
        <w:rPr>
          <w:rFonts w:eastAsiaTheme="majorEastAsia"/>
          <w:lang w:val="id-ID"/>
        </w:rPr>
      </w:pPr>
      <w:r>
        <w:rPr>
          <w:rFonts w:eastAsiaTheme="majorEastAsia"/>
        </w:rPr>
        <w:tab/>
      </w: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7F4A9411" w14:textId="77777777" w:rsidR="004947F4" w:rsidRPr="00301E6D" w:rsidRDefault="004947F4" w:rsidP="004947F4">
      <w:pPr>
        <w:pStyle w:val="ListParagraph"/>
        <w:numPr>
          <w:ilvl w:val="0"/>
          <w:numId w:val="5"/>
        </w:numPr>
        <w:tabs>
          <w:tab w:val="left" w:pos="2705"/>
        </w:tabs>
        <w:sectPr w:rsidR="004947F4" w:rsidRPr="00301E6D" w:rsidSect="008C1843">
          <w:type w:val="continuous"/>
          <w:pgSz w:w="11906" w:h="16838" w:code="9"/>
          <w:pgMar w:top="2268" w:right="1701" w:bottom="1701" w:left="2268" w:header="706" w:footer="706" w:gutter="0"/>
          <w:paperSrc w:first="7"/>
          <w:cols w:space="708"/>
          <w:titlePg/>
          <w:docGrid w:linePitch="360"/>
        </w:sectPr>
      </w:pPr>
    </w:p>
    <w:p w14:paraId="6B1F3CBF" w14:textId="77777777" w:rsidR="004947F4" w:rsidRDefault="004947F4" w:rsidP="005A2B06">
      <w:pPr>
        <w:pStyle w:val="Subtitle"/>
        <w:keepNext/>
        <w:numPr>
          <w:ilvl w:val="0"/>
          <w:numId w:val="0"/>
        </w:numPr>
        <w:ind w:left="1080"/>
        <w:jc w:val="center"/>
      </w:pPr>
      <w:r>
        <w:rPr>
          <w:rFonts w:eastAsiaTheme="majorEastAsia"/>
          <w:noProof/>
        </w:rPr>
        <w:lastRenderedPageBreak/>
        <w:drawing>
          <wp:anchor distT="0" distB="0" distL="114300" distR="114300" simplePos="0" relativeHeight="252021760" behindDoc="0" locked="0" layoutInCell="1" allowOverlap="1" wp14:anchorId="1A867A48" wp14:editId="29DE6B35">
            <wp:simplePos x="0" y="0"/>
            <wp:positionH relativeFrom="column">
              <wp:posOffset>1174750</wp:posOffset>
            </wp:positionH>
            <wp:positionV relativeFrom="paragraph">
              <wp:posOffset>38100</wp:posOffset>
            </wp:positionV>
            <wp:extent cx="3424806" cy="2520000"/>
            <wp:effectExtent l="0" t="0" r="4445" b="0"/>
            <wp:wrapTopAndBottom/>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14:sizeRelH relativeFrom="margin">
              <wp14:pctWidth>0</wp14:pctWidth>
            </wp14:sizeRelH>
            <wp14:sizeRelV relativeFrom="margin">
              <wp14:pctHeight>0</wp14:pctHeight>
            </wp14:sizeRelV>
          </wp:anchor>
        </w:drawing>
      </w:r>
      <w:r>
        <w:t xml:space="preserve">Gambar </w:t>
      </w:r>
      <w:r>
        <w:fldChar w:fldCharType="begin"/>
      </w:r>
      <w:r>
        <w:instrText xml:space="preserve"> SEQ Gambar \* ARABIC </w:instrText>
      </w:r>
      <w:r>
        <w:fldChar w:fldCharType="separate"/>
      </w:r>
      <w:r>
        <w:rPr>
          <w:noProof/>
        </w:rPr>
        <w:t>3</w:t>
      </w:r>
      <w:r>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proofErr w:type="spellEnd"/>
    </w:p>
    <w:p w14:paraId="286A4CDF" w14:textId="447B70BF" w:rsidR="004947F4" w:rsidRDefault="005F05D0" w:rsidP="005A2B06">
      <w:pPr>
        <w:pStyle w:val="Subtitle"/>
        <w:numPr>
          <w:ilvl w:val="0"/>
          <w:numId w:val="0"/>
        </w:numPr>
        <w:ind w:left="1080"/>
        <w:rPr>
          <w:rFonts w:eastAsiaTheme="majorEastAsia"/>
        </w:rPr>
      </w:pPr>
      <w:r>
        <w:rPr>
          <w:noProof/>
        </w:rPr>
        <mc:AlternateContent>
          <mc:Choice Requires="wps">
            <w:drawing>
              <wp:anchor distT="0" distB="0" distL="114300" distR="114300" simplePos="0" relativeHeight="252018688" behindDoc="0" locked="0" layoutInCell="1" allowOverlap="1" wp14:anchorId="10F76A9F" wp14:editId="0D6725ED">
                <wp:simplePos x="0" y="0"/>
                <wp:positionH relativeFrom="column">
                  <wp:posOffset>1216025</wp:posOffset>
                </wp:positionH>
                <wp:positionV relativeFrom="paragraph">
                  <wp:posOffset>3349625</wp:posOffset>
                </wp:positionV>
                <wp:extent cx="3387090" cy="635"/>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0F9ED732" w14:textId="77777777" w:rsidR="004947F4" w:rsidRPr="000F570E" w:rsidRDefault="004947F4" w:rsidP="004947F4">
                            <w:pPr>
                              <w:pStyle w:val="Caption"/>
                              <w:ind w:left="709" w:hanging="709"/>
                              <w:jc w:val="center"/>
                              <w:rPr>
                                <w:noProof/>
                                <w:spacing w:val="15"/>
                              </w:rPr>
                            </w:pPr>
                            <w:r>
                              <w:t xml:space="preserve">Gambar </w:t>
                            </w:r>
                            <w:r>
                              <w:fldChar w:fldCharType="begin"/>
                            </w:r>
                            <w:r>
                              <w:instrText xml:space="preserve"> SEQ Gambar \* ARABIC </w:instrText>
                            </w:r>
                            <w:r>
                              <w:fldChar w:fldCharType="separate"/>
                            </w:r>
                            <w:r>
                              <w:rPr>
                                <w:noProof/>
                              </w:rPr>
                              <w:t>4</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76A9F" id="Text Box 216" o:spid="_x0000_s1028" type="#_x0000_t202" style="position:absolute;left:0;text-align:left;margin-left:95.75pt;margin-top:263.75pt;width:266.7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SwGgIAAD8EAAAOAAAAZHJzL2Uyb0RvYy54bWysU01v2zAMvQ/YfxB0X5wPrGuDOEWWIsOA&#10;oC2QDj0rshwLkEWNUmJnv36UbCdbt9Owi0yTFCm+97i4b2vDTgq9BpvzyWjMmbISCm0POf/2svlw&#10;y5kPwhbCgFU5PyvP75fv3y0aN1dTqMAUChkVsX7euJxXIbh5lnlZqVr4EThlKVgC1iLQLx6yAkVD&#10;1WuTTcfjm6wBLByCVN6T96EL8mWqX5ZKhqey9Cowk3N6W0gnpnMfz2y5EPMDCldp2T9D/MMraqEt&#10;Nb2UehBBsCPqP0rVWiJ4KMNIQp1BWWqp0gw0zWT8ZppdJZxKsxA43l1g8v+vrHw87dwzstB+hpYI&#10;jIA0zs89OeM8bYl1/NJLGcUJwvMFNtUGJsk5m91+Gt9RSFLsZvYx1siuVx368EVBzaKRcyROElTi&#10;tPWhSx1SYicPRhcbbUz8iYG1QXYSxF9T6aD64r9lGRtzLcRbXcHoya5zRCu0+5bpIufTYcY9FGca&#10;HaFThXdyo6nfVvjwLJBkQCORtMMTHaWBJufQW5xVgD/+5o/5xA5FOWtIVjn3348CFWfmqyXeogYH&#10;AwdjPxj2WK+BJp3Q0jiZTLqAwQxmiVC/kuJXsQuFhJXUK+dhMNehEzdtjFSrVUoipTkRtnbnZCw9&#10;4PrSvgp0PSuByHyEQXBi/oacLjfR41bHQEgn5iKuHYo93KTSxH2/UXENfv1PWde9X/4EAAD//wMA&#10;UEsDBBQABgAIAAAAIQApiqTF4QAAAAsBAAAPAAAAZHJzL2Rvd25yZXYueG1sTI8xT8MwEIV3JP6D&#10;dUgsiDoNaUpDnKqqYIClInRhc2M3DsTnyHba8O85WGC7d/f07nvlerI9O2kfOocC5rMEmMbGqQ5b&#10;Afu3p9t7YCFKVLJ3qAV86QDr6vKilIVyZ3zVpzq2jEIwFFKAiXEoOA+N0VaGmRs00u3ovJWRpG+5&#10;8vJM4bbnaZLk3MoO6YORg94a3XzWoxWwy9535mY8Pr5ssjv/vB+3+UdbC3F9NW0egEU9xT8z/OAT&#10;OlTEdHAjqsB60qv5gqwCFumSBnIs02wF7PC7yYFXJf/fofoGAAD//wMAUEsBAi0AFAAGAAgAAAAh&#10;ALaDOJL+AAAA4QEAABMAAAAAAAAAAAAAAAAAAAAAAFtDb250ZW50X1R5cGVzXS54bWxQSwECLQAU&#10;AAYACAAAACEAOP0h/9YAAACUAQAACwAAAAAAAAAAAAAAAAAvAQAAX3JlbHMvLnJlbHNQSwECLQAU&#10;AAYACAAAACEAZqzEsBoCAAA/BAAADgAAAAAAAAAAAAAAAAAuAgAAZHJzL2Uyb0RvYy54bWxQSwEC&#10;LQAUAAYACAAAACEAKYqkxeEAAAALAQAADwAAAAAAAAAAAAAAAAB0BAAAZHJzL2Rvd25yZXYueG1s&#10;UEsFBgAAAAAEAAQA8wAAAIIFAAAAAA==&#10;" stroked="f">
                <v:textbox style="mso-fit-shape-to-text:t" inset="0,0,0,0">
                  <w:txbxContent>
                    <w:p w14:paraId="0F9ED732" w14:textId="77777777" w:rsidR="004947F4" w:rsidRPr="000F570E" w:rsidRDefault="004947F4" w:rsidP="004947F4">
                      <w:pPr>
                        <w:pStyle w:val="Caption"/>
                        <w:ind w:left="709" w:hanging="709"/>
                        <w:jc w:val="center"/>
                        <w:rPr>
                          <w:noProof/>
                          <w:spacing w:val="15"/>
                        </w:rPr>
                      </w:pPr>
                      <w:r>
                        <w:t xml:space="preserve">Gambar </w:t>
                      </w:r>
                      <w:r>
                        <w:fldChar w:fldCharType="begin"/>
                      </w:r>
                      <w:r>
                        <w:instrText xml:space="preserve"> SEQ Gambar \* ARABIC </w:instrText>
                      </w:r>
                      <w:r>
                        <w:fldChar w:fldCharType="separate"/>
                      </w:r>
                      <w:r>
                        <w:rPr>
                          <w:noProof/>
                        </w:rPr>
                        <w:t>4</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v:textbox>
                <w10:wrap type="topAndBottom"/>
              </v:shape>
            </w:pict>
          </mc:Fallback>
        </mc:AlternateContent>
      </w:r>
      <w:r>
        <w:rPr>
          <w:noProof/>
        </w:rPr>
        <w:drawing>
          <wp:anchor distT="0" distB="0" distL="114300" distR="114300" simplePos="0" relativeHeight="252017664" behindDoc="0" locked="0" layoutInCell="1" allowOverlap="1" wp14:anchorId="76450B2E" wp14:editId="0E0A52AC">
            <wp:simplePos x="0" y="0"/>
            <wp:positionH relativeFrom="column">
              <wp:posOffset>1216128</wp:posOffset>
            </wp:positionH>
            <wp:positionV relativeFrom="paragraph">
              <wp:posOffset>824230</wp:posOffset>
            </wp:positionV>
            <wp:extent cx="3387417" cy="2520000"/>
            <wp:effectExtent l="0" t="0" r="3810" b="0"/>
            <wp:wrapTopAndBottom/>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4947F4">
        <w:rPr>
          <w:rFonts w:eastAsiaTheme="majorEastAsia"/>
        </w:rPr>
        <w:t xml:space="preserve">Pada </w:t>
      </w:r>
      <w:proofErr w:type="spellStart"/>
      <w:r w:rsidR="004947F4">
        <w:rPr>
          <w:rFonts w:eastAsiaTheme="majorEastAsia"/>
        </w:rPr>
        <w:t>gambar</w:t>
      </w:r>
      <w:proofErr w:type="spellEnd"/>
      <w:r w:rsidR="004947F4">
        <w:rPr>
          <w:rFonts w:eastAsiaTheme="majorEastAsia"/>
        </w:rPr>
        <w:t xml:space="preserve"> </w:t>
      </w:r>
      <w:proofErr w:type="spellStart"/>
      <w:r w:rsidR="004947F4">
        <w:rPr>
          <w:rFonts w:eastAsiaTheme="majorEastAsia"/>
        </w:rPr>
        <w:t>nomor</w:t>
      </w:r>
      <w:proofErr w:type="spellEnd"/>
      <w:r w:rsidR="004947F4">
        <w:rPr>
          <w:rFonts w:eastAsiaTheme="majorEastAsia"/>
        </w:rPr>
        <w:t xml:space="preserve"> 5 </w:t>
      </w:r>
      <w:proofErr w:type="spellStart"/>
      <w:r w:rsidR="004947F4">
        <w:rPr>
          <w:rFonts w:eastAsiaTheme="majorEastAsia"/>
        </w:rPr>
        <w:t>merupakan</w:t>
      </w:r>
      <w:proofErr w:type="spellEnd"/>
      <w:r w:rsidR="004947F4">
        <w:rPr>
          <w:rFonts w:eastAsiaTheme="majorEastAsia"/>
        </w:rPr>
        <w:t xml:space="preserve"> data </w:t>
      </w:r>
      <w:proofErr w:type="spellStart"/>
      <w:r w:rsidR="004947F4">
        <w:rPr>
          <w:rFonts w:eastAsiaTheme="majorEastAsia"/>
        </w:rPr>
        <w:t>hasil</w:t>
      </w:r>
      <w:proofErr w:type="spellEnd"/>
      <w:r w:rsidR="004947F4">
        <w:rPr>
          <w:rFonts w:eastAsiaTheme="majorEastAsia"/>
        </w:rPr>
        <w:t xml:space="preserve"> </w:t>
      </w:r>
      <w:proofErr w:type="spellStart"/>
      <w:r w:rsidR="004947F4">
        <w:rPr>
          <w:rFonts w:eastAsiaTheme="majorEastAsia"/>
        </w:rPr>
        <w:t>perhitungan</w:t>
      </w:r>
      <w:proofErr w:type="spellEnd"/>
      <w:r w:rsidR="004947F4">
        <w:rPr>
          <w:rFonts w:eastAsiaTheme="majorEastAsia"/>
        </w:rPr>
        <w:t xml:space="preserve"> </w:t>
      </w:r>
      <w:proofErr w:type="spellStart"/>
      <w:r w:rsidR="004947F4">
        <w:rPr>
          <w:rFonts w:eastAsiaTheme="majorEastAsia"/>
        </w:rPr>
        <w:t>terhadap</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jumlah</w:t>
      </w:r>
      <w:proofErr w:type="spellEnd"/>
      <w:r w:rsidR="004947F4">
        <w:rPr>
          <w:rFonts w:eastAsiaTheme="majorEastAsia"/>
        </w:rPr>
        <w:t xml:space="preserve"> </w:t>
      </w:r>
      <w:proofErr w:type="spellStart"/>
      <w:r w:rsidR="004947F4">
        <w:rPr>
          <w:rFonts w:eastAsiaTheme="majorEastAsia"/>
        </w:rPr>
        <w:t>enam</w:t>
      </w:r>
      <w:proofErr w:type="spellEnd"/>
      <w:r w:rsidR="004947F4">
        <w:rPr>
          <w:rFonts w:eastAsiaTheme="majorEastAsia"/>
        </w:rPr>
        <w:t xml:space="preserve"> </w:t>
      </w:r>
      <w:proofErr w:type="spellStart"/>
      <w:r w:rsidR="004947F4">
        <w:rPr>
          <w:rFonts w:eastAsiaTheme="majorEastAsia"/>
        </w:rPr>
        <w:t>puluh</w:t>
      </w:r>
      <w:proofErr w:type="spellEnd"/>
      <w:r w:rsidR="004947F4">
        <w:rPr>
          <w:rFonts w:eastAsiaTheme="majorEastAsia"/>
        </w:rPr>
        <w:t xml:space="preserve"> data </w:t>
      </w:r>
      <w:proofErr w:type="spellStart"/>
      <w:r w:rsidR="004947F4">
        <w:rPr>
          <w:rFonts w:eastAsiaTheme="majorEastAsia"/>
        </w:rPr>
        <w:t>dengan</w:t>
      </w:r>
      <w:proofErr w:type="spellEnd"/>
      <w:r w:rsidR="004947F4">
        <w:rPr>
          <w:rFonts w:eastAsiaTheme="majorEastAsia"/>
        </w:rPr>
        <w:t xml:space="preserve"> </w:t>
      </w:r>
      <w:proofErr w:type="spellStart"/>
      <w:r w:rsidR="004947F4">
        <w:rPr>
          <w:rFonts w:eastAsiaTheme="majorEastAsia"/>
        </w:rPr>
        <w:t>akurasi</w:t>
      </w:r>
      <w:proofErr w:type="spellEnd"/>
      <w:r w:rsidR="004947F4">
        <w:rPr>
          <w:rFonts w:eastAsiaTheme="majorEastAsia"/>
        </w:rPr>
        <w:t xml:space="preserve"> </w:t>
      </w:r>
      <w:proofErr w:type="spellStart"/>
      <w:r w:rsidR="004947F4">
        <w:rPr>
          <w:rFonts w:eastAsiaTheme="majorEastAsia"/>
        </w:rPr>
        <w:t>ketepatan</w:t>
      </w:r>
      <w:proofErr w:type="spellEnd"/>
      <w:r w:rsidR="004947F4">
        <w:rPr>
          <w:rFonts w:eastAsiaTheme="majorEastAsia"/>
        </w:rPr>
        <w:t xml:space="preserve"> </w:t>
      </w:r>
      <w:proofErr w:type="spellStart"/>
      <w:r w:rsidR="004947F4">
        <w:rPr>
          <w:rFonts w:eastAsiaTheme="majorEastAsia"/>
        </w:rPr>
        <w:t>keputusan</w:t>
      </w:r>
      <w:proofErr w:type="spellEnd"/>
      <w:r w:rsidR="004947F4">
        <w:rPr>
          <w:rFonts w:eastAsiaTheme="majorEastAsia"/>
        </w:rPr>
        <w:t xml:space="preserve"> haversine </w:t>
      </w:r>
      <w:proofErr w:type="spellStart"/>
      <w:r w:rsidR="004947F4">
        <w:rPr>
          <w:rFonts w:eastAsiaTheme="majorEastAsia"/>
        </w:rPr>
        <w:t>sebesar</w:t>
      </w:r>
      <w:proofErr w:type="spellEnd"/>
      <w:r w:rsidR="004947F4">
        <w:rPr>
          <w:rFonts w:eastAsiaTheme="majorEastAsia"/>
        </w:rPr>
        <w:t xml:space="preserve"> 90%.</w:t>
      </w:r>
    </w:p>
    <w:p w14:paraId="1113C6A1" w14:textId="77777777" w:rsidR="004947F4" w:rsidRDefault="004947F4" w:rsidP="005A2B06">
      <w:pPr>
        <w:pStyle w:val="Subtitle"/>
        <w:numPr>
          <w:ilvl w:val="0"/>
          <w:numId w:val="0"/>
        </w:numPr>
        <w:ind w:left="1080"/>
      </w:pPr>
      <w:r>
        <w:rPr>
          <w:rFonts w:eastAsiaTheme="majorEastAsia"/>
        </w:rPr>
        <w:tab/>
        <w:t xml:space="preserve">Gambar </w:t>
      </w:r>
      <w:proofErr w:type="spellStart"/>
      <w:r>
        <w:rPr>
          <w:rFonts w:eastAsiaTheme="majorEastAsia"/>
        </w:rPr>
        <w:t>nomor</w:t>
      </w:r>
      <w:proofErr w:type="spellEnd"/>
      <w:r>
        <w:rPr>
          <w:rFonts w:eastAsiaTheme="majorEastAsia"/>
        </w:rPr>
        <w:t xml:space="preserve"> 6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3EB7CA22" w14:textId="77777777" w:rsidR="004947F4" w:rsidRPr="00B77E1C" w:rsidRDefault="004947F4" w:rsidP="004947F4">
      <w:pPr>
        <w:pStyle w:val="ListParagraph"/>
        <w:numPr>
          <w:ilvl w:val="0"/>
          <w:numId w:val="5"/>
        </w:numPr>
        <w:sectPr w:rsidR="004947F4" w:rsidRPr="00B77E1C" w:rsidSect="00701D33">
          <w:pgSz w:w="11906" w:h="16838" w:code="9"/>
          <w:pgMar w:top="2268" w:right="1701" w:bottom="1701" w:left="2268" w:header="706" w:footer="706" w:gutter="0"/>
          <w:paperSrc w:first="7"/>
          <w:cols w:space="708"/>
          <w:titlePg/>
          <w:docGrid w:linePitch="360"/>
        </w:sectPr>
      </w:pPr>
    </w:p>
    <w:p w14:paraId="19A07F05" w14:textId="274D02B1" w:rsidR="000605D3" w:rsidRPr="00151479" w:rsidRDefault="004947F4" w:rsidP="00151479">
      <w:pPr>
        <w:pStyle w:val="Subtitle"/>
        <w:numPr>
          <w:ilvl w:val="0"/>
          <w:numId w:val="0"/>
        </w:numPr>
        <w:ind w:left="1080"/>
      </w:pPr>
      <w:r>
        <w:rPr>
          <w:noProof/>
        </w:rPr>
        <w:lastRenderedPageBreak/>
        <mc:AlternateContent>
          <mc:Choice Requires="wps">
            <w:drawing>
              <wp:anchor distT="0" distB="0" distL="114300" distR="114300" simplePos="0" relativeHeight="252020736" behindDoc="0" locked="0" layoutInCell="1" allowOverlap="1" wp14:anchorId="6F8ADA45" wp14:editId="59F4ECFF">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61080EB3" w14:textId="77777777" w:rsidR="004947F4" w:rsidRPr="00161086" w:rsidRDefault="004947F4" w:rsidP="004947F4">
                            <w:pPr>
                              <w:pStyle w:val="Caption"/>
                              <w:jc w:val="center"/>
                              <w:rPr>
                                <w:noProof/>
                                <w:spacing w:val="15"/>
                              </w:rPr>
                            </w:pPr>
                            <w:r>
                              <w:t xml:space="preserve">Table </w:t>
                            </w:r>
                            <w:r>
                              <w:fldChar w:fldCharType="begin"/>
                            </w:r>
                            <w:r>
                              <w:instrText xml:space="preserve"> SEQ Table \* ARABIC </w:instrText>
                            </w:r>
                            <w:r>
                              <w:fldChar w:fldCharType="separate"/>
                            </w:r>
                            <w:r>
                              <w:rPr>
                                <w:noProof/>
                              </w:rPr>
                              <w:t>6</w:t>
                            </w:r>
                            <w:r>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ADA45" id="Text Box 217" o:spid="_x0000_s1029" type="#_x0000_t202" style="position:absolute;left:0;text-align:left;margin-left:86.95pt;margin-top:.1pt;width:267.6pt;height:18pt;z-index:25202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66G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KO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CZnroYdAgAAQgQAAA4AAAAAAAAAAAAAAAAALgIAAGRycy9lMm9Eb2MueG1sUEsBAi0A&#10;FAAGAAgAAAAhAKauW+rcAAAABwEAAA8AAAAAAAAAAAAAAAAAdwQAAGRycy9kb3ducmV2LnhtbFBL&#10;BQYAAAAABAAEAPMAAACABQAAAAA=&#10;" stroked="f">
                <v:textbox inset="0,0,0,0">
                  <w:txbxContent>
                    <w:p w14:paraId="61080EB3" w14:textId="77777777" w:rsidR="004947F4" w:rsidRPr="00161086" w:rsidRDefault="004947F4" w:rsidP="004947F4">
                      <w:pPr>
                        <w:pStyle w:val="Caption"/>
                        <w:jc w:val="center"/>
                        <w:rPr>
                          <w:noProof/>
                          <w:spacing w:val="15"/>
                        </w:rPr>
                      </w:pPr>
                      <w:r>
                        <w:t xml:space="preserve">Table </w:t>
                      </w:r>
                      <w:r>
                        <w:fldChar w:fldCharType="begin"/>
                      </w:r>
                      <w:r>
                        <w:instrText xml:space="preserve"> SEQ Table \* ARABIC </w:instrText>
                      </w:r>
                      <w:r>
                        <w:fldChar w:fldCharType="separate"/>
                      </w:r>
                      <w:r>
                        <w:rPr>
                          <w:noProof/>
                        </w:rPr>
                        <w:t>6</w:t>
                      </w:r>
                      <w:r>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proofErr w:type="spellEnd"/>
                    </w:p>
                  </w:txbxContent>
                </v:textbox>
                <w10:wrap type="topAndBottom"/>
              </v:shape>
            </w:pict>
          </mc:Fallback>
        </mc:AlternateContent>
      </w:r>
      <w:r>
        <w:rPr>
          <w:noProof/>
        </w:rPr>
        <w:drawing>
          <wp:anchor distT="0" distB="0" distL="114300" distR="114300" simplePos="0" relativeHeight="252019712" behindDoc="0" locked="0" layoutInCell="1" allowOverlap="1" wp14:anchorId="2425A867" wp14:editId="65951073">
            <wp:simplePos x="0" y="0"/>
            <wp:positionH relativeFrom="column">
              <wp:posOffset>1105959</wp:posOffset>
            </wp:positionH>
            <wp:positionV relativeFrom="paragraph">
              <wp:posOffset>229870</wp:posOffset>
            </wp:positionV>
            <wp:extent cx="3398815" cy="1348857"/>
            <wp:effectExtent l="0" t="0" r="0" b="3810"/>
            <wp:wrapTopAndBottom/>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68">
                      <a:extLst>
                        <a:ext uri="{BEBA8EAE-BF5A-486C-A8C5-ECC9F3942E4B}">
                          <a14:imgProps xmlns:a14="http://schemas.microsoft.com/office/drawing/2010/main">
                            <a14:imgLayer r:embed="rId6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14:sizeRelH relativeFrom="margin">
              <wp14:pctWidth>0</wp14:pctWidth>
            </wp14:sizeRelH>
            <wp14:sizeRelV relativeFrom="margin">
              <wp14:pctHeight>0</wp14:pctHeight>
            </wp14:sizeRelV>
          </wp:anchor>
        </w:drawing>
      </w:r>
      <w:r>
        <w:tab/>
        <w:t xml:space="preserve">Pada </w:t>
      </w:r>
      <w:proofErr w:type="spellStart"/>
      <w:r>
        <w:t>tabel</w:t>
      </w:r>
      <w:proofErr w:type="spellEnd"/>
      <w:r>
        <w:t xml:space="preserve"> </w:t>
      </w:r>
      <w:proofErr w:type="spellStart"/>
      <w:r>
        <w:t>nomor</w:t>
      </w:r>
      <w:proofErr w:type="spellEnd"/>
      <w:r>
        <w:t xml:space="preserve"> 5,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lastRenderedPageBreak/>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2679495"/>
      <w:r w:rsidRPr="00D57E41">
        <w:lastRenderedPageBreak/>
        <w:t xml:space="preserve">BAB </w:t>
      </w:r>
      <w:r>
        <w:t xml:space="preserve">III </w:t>
      </w:r>
      <w:r w:rsidR="00FC6AB6">
        <w:br/>
      </w:r>
      <w:r>
        <w:t>METODOLOGI PENELITIAN</w:t>
      </w:r>
      <w:bookmarkEnd w:id="20"/>
    </w:p>
    <w:p w14:paraId="693947F4" w14:textId="1DF19CC9" w:rsidR="003C499B" w:rsidRDefault="0004295A" w:rsidP="00104C01">
      <w:pPr>
        <w:pStyle w:val="Subtitle"/>
        <w:rPr>
          <w:lang w:val="en-US"/>
        </w:rPr>
      </w:pPr>
      <w:r>
        <w:rPr>
          <w:noProof/>
        </w:rPr>
        <mc:AlternateContent>
          <mc:Choice Requires="wps">
            <w:drawing>
              <wp:anchor distT="0" distB="0" distL="114300" distR="114300" simplePos="0" relativeHeight="251924480" behindDoc="0" locked="0" layoutInCell="1" allowOverlap="1" wp14:anchorId="6D0E5DC3" wp14:editId="25966D0E">
                <wp:simplePos x="0" y="0"/>
                <wp:positionH relativeFrom="column">
                  <wp:posOffset>499110</wp:posOffset>
                </wp:positionH>
                <wp:positionV relativeFrom="paragraph">
                  <wp:posOffset>654685</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597074B0" w14:textId="6ADE8985" w:rsidR="009762C0" w:rsidRPr="004F06D1" w:rsidRDefault="009762C0" w:rsidP="009762C0">
                            <w:pPr>
                              <w:pStyle w:val="Caption"/>
                              <w:jc w:val="center"/>
                              <w:rPr>
                                <w:noProof/>
                                <w:spacing w:val="15"/>
                                <w:lang w:val="en-US"/>
                              </w:rPr>
                            </w:pPr>
                            <w:bookmarkStart w:id="21"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0E5DC3" id="Text Box 201" o:spid="_x0000_s1030" type="#_x0000_t202" style="position:absolute;left:0;text-align:left;margin-left:39.3pt;margin-top:51.55pt;width:310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eMHgIAAEIEAAAOAAAAZHJzL2Uyb0RvYy54bWysU8Fu2zAMvQ/YPwi6L3aSYWuDOEWWIsOA&#10;oC2QDj0rshwLkEWNUmJnXz9KjpOu22nYRaZFiuR7fJzfdY1hR4Vegy34eJRzpqyEUtt9wb8/rz/c&#10;cOaDsKUwYFXBT8rzu8X7d/PWzdQEajClQkZJrJ+1ruB1CG6WZV7WqhF+BE5ZclaAjQj0i/usRNFS&#10;9sZkkzz/lLWApUOQynu6ve+dfJHyV5WS4bGqvArMFJx6C+nEdO7imS3mYrZH4Wotz22If+iiEdpS&#10;0UuqexEEO6D+I1WjJYKHKowkNBlUlZYqYSA04/wNmm0tnEpYiBzvLjT5/5dWPhy37glZ6L5ARwOM&#10;hLTOzzxdRjxdhU38UqeM/ETh6UKb6gKTdDm9nX7Oc3JJ8k1u85tp4jW7vnbow1cFDYtGwZHGktgS&#10;x40PVJFCh5BYzIPR5VobE3+iY2WQHQWNsK11ULFHevFblLEx1kJ81bvjTXaFEq3Q7Tqmy4J/HGDu&#10;oDwReoReGN7JtaZ6G+HDk0BSAqEidYdHOioDbcHhbHFWA/78232MpwGRl7OWlFVw/+MgUHFmvlka&#10;XZThYOBg7AbDHpoVENIx7Y2TyaQHGMxgVgjNC4l+GauQS1hJtQoeBnMVen3T0ki1XKYgEpsTYWO3&#10;TsbUA6/P3YtAd55KoHk+wKA5MXsznD62Z3l5CFDpNLnIa8/imW4SahrPeaniJrz+T1HX1V/8AgAA&#10;//8DAFBLAwQUAAYACAAAACEAci57l94AAAAKAQAADwAAAGRycy9kb3ducmV2LnhtbEyPwU7DMAyG&#10;70i8Q2QkLoilG6h0pekEG9zgsDHtnDWmrWicKknX7u3xTnD051+/PxeryXbihD60jhTMZwkIpMqZ&#10;lmoF+6/3+wxEiJqM7hyhgjMGWJXXV4XOjRtpi6ddrAWXUMi1gibGPpcyVA1aHWauR+Ldt/NWRx59&#10;LY3XI5fbTi6SJJVWt8QXGt3jusHqZzdYBenGD+OW1neb/duH/uzrxeH1fFDq9mZ6eQYRcYp/Ybjo&#10;szqU7HR0A5kgOgVPWcpJ5snDHAQH0uWFHJk8ZkuQZSH/v1D+AgAA//8DAFBLAQItABQABgAIAAAA&#10;IQC2gziS/gAAAOEBAAATAAAAAAAAAAAAAAAAAAAAAABbQ29udGVudF9UeXBlc10ueG1sUEsBAi0A&#10;FAAGAAgAAAAhADj9If/WAAAAlAEAAAsAAAAAAAAAAAAAAAAALwEAAF9yZWxzLy5yZWxzUEsBAi0A&#10;FAAGAAgAAAAhAEqW14weAgAAQgQAAA4AAAAAAAAAAAAAAAAALgIAAGRycy9lMm9Eb2MueG1sUEsB&#10;Ai0AFAAGAAgAAAAhAHIue5feAAAACgEAAA8AAAAAAAAAAAAAAAAAeAQAAGRycy9kb3ducmV2Lnht&#10;bFBLBQYAAAAABAAEAPMAAACDBQAAAAA=&#10;" stroked="f">
                <v:textbox inset="0,0,0,0">
                  <w:txbxContent>
                    <w:p w14:paraId="597074B0" w14:textId="6ADE8985" w:rsidR="009762C0" w:rsidRPr="004F06D1" w:rsidRDefault="009762C0" w:rsidP="009762C0">
                      <w:pPr>
                        <w:pStyle w:val="Caption"/>
                        <w:jc w:val="center"/>
                        <w:rPr>
                          <w:noProof/>
                          <w:spacing w:val="15"/>
                          <w:lang w:val="en-US"/>
                        </w:rPr>
                      </w:pPr>
                      <w:bookmarkStart w:id="22" w:name="_Toc102678117"/>
                      <w:r>
                        <w:t xml:space="preserve">Table </w:t>
                      </w:r>
                      <w:fldSimple w:instr=" SEQ Table \* ARABIC ">
                        <w:r>
                          <w:rPr>
                            <w:noProof/>
                          </w:rPr>
                          <w:t>3</w:t>
                        </w:r>
                      </w:fldSimple>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2"/>
                      <w:proofErr w:type="spellEnd"/>
                    </w:p>
                  </w:txbxContent>
                </v:textbox>
                <w10:wrap type="topAndBottom"/>
              </v:shape>
            </w:pict>
          </mc:Fallback>
        </mc:AlternateContent>
      </w:r>
      <w:r w:rsidR="009762C0">
        <w:rPr>
          <w:noProof/>
          <w:lang w:val="en-US"/>
        </w:rPr>
        <w:drawing>
          <wp:anchor distT="0" distB="0" distL="114300" distR="114300" simplePos="0" relativeHeight="251922432" behindDoc="0" locked="0" layoutInCell="1" allowOverlap="1" wp14:anchorId="2B76720B" wp14:editId="3CD2810A">
            <wp:simplePos x="0" y="0"/>
            <wp:positionH relativeFrom="column">
              <wp:posOffset>499110</wp:posOffset>
            </wp:positionH>
            <wp:positionV relativeFrom="paragraph">
              <wp:posOffset>944996</wp:posOffset>
            </wp:positionV>
            <wp:extent cx="3937000" cy="3239770"/>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a:noFill/>
                    </a:ln>
                  </pic:spPr>
                </pic:pic>
              </a:graphicData>
            </a:graphic>
          </wp:anchor>
        </w:drawing>
      </w:r>
      <w:r w:rsidR="00386CDC">
        <w:rPr>
          <w:lang w:val="en-US"/>
        </w:rPr>
        <w:tab/>
      </w:r>
      <w:proofErr w:type="spellStart"/>
      <w:r w:rsidR="00386CDC">
        <w:rPr>
          <w:lang w:val="en-US"/>
        </w:rPr>
        <w:t>Sebelum</w:t>
      </w:r>
      <w:proofErr w:type="spellEnd"/>
      <w:r w:rsidR="00386CDC">
        <w:rPr>
          <w:lang w:val="en-US"/>
        </w:rPr>
        <w:t xml:space="preserve"> </w:t>
      </w:r>
      <w:proofErr w:type="spellStart"/>
      <w:r w:rsidR="00386CDC">
        <w:rPr>
          <w:lang w:val="en-US"/>
        </w:rPr>
        <w:t>membuat</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presensi</w:t>
      </w:r>
      <w:proofErr w:type="spellEnd"/>
      <w:r w:rsidR="00386CDC">
        <w:rPr>
          <w:lang w:val="en-US"/>
        </w:rPr>
        <w:t xml:space="preserve">, </w:t>
      </w:r>
      <w:proofErr w:type="spellStart"/>
      <w:r w:rsidR="00386CDC">
        <w:rPr>
          <w:lang w:val="en-US"/>
        </w:rPr>
        <w:t>perlu</w:t>
      </w:r>
      <w:proofErr w:type="spellEnd"/>
      <w:r w:rsidR="00386CDC">
        <w:rPr>
          <w:lang w:val="en-US"/>
        </w:rPr>
        <w:t xml:space="preserve"> </w:t>
      </w:r>
      <w:proofErr w:type="spellStart"/>
      <w:r w:rsidR="00386CDC">
        <w:rPr>
          <w:lang w:val="en-US"/>
        </w:rPr>
        <w:t>diadakan</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tentang</w:t>
      </w:r>
      <w:proofErr w:type="spellEnd"/>
      <w:r w:rsidR="00386CDC">
        <w:rPr>
          <w:lang w:val="en-US"/>
        </w:rPr>
        <w:t xml:space="preserve"> </w:t>
      </w:r>
      <w:proofErr w:type="spellStart"/>
      <w:r w:rsidR="00386CDC">
        <w:rPr>
          <w:lang w:val="en-US"/>
        </w:rPr>
        <w:t>sistem</w:t>
      </w:r>
      <w:proofErr w:type="spellEnd"/>
      <w:r w:rsidR="00386CDC">
        <w:rPr>
          <w:lang w:val="en-US"/>
        </w:rPr>
        <w:t xml:space="preserve"> </w:t>
      </w:r>
      <w:proofErr w:type="spellStart"/>
      <w:r w:rsidR="00386CDC">
        <w:rPr>
          <w:lang w:val="en-US"/>
        </w:rPr>
        <w:t>atau</w:t>
      </w:r>
      <w:proofErr w:type="spellEnd"/>
      <w:r w:rsidR="00386CDC">
        <w:rPr>
          <w:lang w:val="en-US"/>
        </w:rPr>
        <w:t xml:space="preserve"> </w:t>
      </w:r>
      <w:proofErr w:type="spellStart"/>
      <w:r w:rsidR="00386CDC">
        <w:rPr>
          <w:lang w:val="en-US"/>
        </w:rPr>
        <w:t>aplikasi</w:t>
      </w:r>
      <w:proofErr w:type="spellEnd"/>
      <w:r w:rsidR="00386CDC">
        <w:rPr>
          <w:lang w:val="en-US"/>
        </w:rPr>
        <w:t xml:space="preserve"> yang </w:t>
      </w:r>
      <w:proofErr w:type="spellStart"/>
      <w:r w:rsidR="00386CDC">
        <w:rPr>
          <w:lang w:val="en-US"/>
        </w:rPr>
        <w:t>akan</w:t>
      </w:r>
      <w:proofErr w:type="spellEnd"/>
      <w:r w:rsidR="00386CDC">
        <w:rPr>
          <w:lang w:val="en-US"/>
        </w:rPr>
        <w:t xml:space="preserve"> </w:t>
      </w:r>
      <w:proofErr w:type="spellStart"/>
      <w:r w:rsidR="00386CDC">
        <w:rPr>
          <w:lang w:val="en-US"/>
        </w:rPr>
        <w:t>dikembangkan</w:t>
      </w:r>
      <w:proofErr w:type="spellEnd"/>
      <w:r w:rsidR="00386CDC">
        <w:rPr>
          <w:lang w:val="en-US"/>
        </w:rPr>
        <w:t xml:space="preserve">, detail </w:t>
      </w:r>
      <w:proofErr w:type="spellStart"/>
      <w:r w:rsidR="00386CDC">
        <w:rPr>
          <w:lang w:val="en-US"/>
        </w:rPr>
        <w:t>dari</w:t>
      </w:r>
      <w:proofErr w:type="spellEnd"/>
      <w:r w:rsidR="00386CDC">
        <w:rPr>
          <w:lang w:val="en-US"/>
        </w:rPr>
        <w:t xml:space="preserve"> </w:t>
      </w:r>
      <w:proofErr w:type="spellStart"/>
      <w:r w:rsidR="00386CDC">
        <w:rPr>
          <w:lang w:val="en-US"/>
        </w:rPr>
        <w:t>pemodelan</w:t>
      </w:r>
      <w:proofErr w:type="spellEnd"/>
      <w:r w:rsidR="00386CDC">
        <w:rPr>
          <w:lang w:val="en-US"/>
        </w:rPr>
        <w:t xml:space="preserve"> </w:t>
      </w:r>
      <w:proofErr w:type="spellStart"/>
      <w:r w:rsidR="00386CDC">
        <w:rPr>
          <w:lang w:val="en-US"/>
        </w:rPr>
        <w:t>akan</w:t>
      </w:r>
      <w:proofErr w:type="spellEnd"/>
      <w:r w:rsidR="00386CDC">
        <w:rPr>
          <w:lang w:val="en-US"/>
        </w:rPr>
        <w:t xml:space="preserve"> </w:t>
      </w:r>
      <w:proofErr w:type="spellStart"/>
      <w:r w:rsidR="00386CDC">
        <w:rPr>
          <w:lang w:val="en-US"/>
        </w:rPr>
        <w:t>dijelaskan</w:t>
      </w:r>
      <w:proofErr w:type="spellEnd"/>
      <w:r w:rsidR="00386CDC">
        <w:rPr>
          <w:lang w:val="en-US"/>
        </w:rPr>
        <w:t xml:space="preserve"> pada </w:t>
      </w:r>
      <w:proofErr w:type="spellStart"/>
      <w:r w:rsidR="00A60E30">
        <w:rPr>
          <w:lang w:val="en-US"/>
        </w:rPr>
        <w:t>tabel</w:t>
      </w:r>
      <w:proofErr w:type="spellEnd"/>
      <w:r w:rsidR="00A60E30">
        <w:rPr>
          <w:lang w:val="en-US"/>
        </w:rPr>
        <w:t xml:space="preserve"> 3</w:t>
      </w:r>
      <w:r w:rsidR="00386CDC">
        <w:rPr>
          <w:lang w:val="en-US"/>
        </w:rPr>
        <w:t xml:space="preserve"> </w:t>
      </w:r>
      <w:proofErr w:type="spellStart"/>
      <w:r w:rsidR="00386CDC">
        <w:rPr>
          <w:lang w:val="en-US"/>
        </w:rPr>
        <w:t>berikut</w:t>
      </w:r>
      <w:proofErr w:type="spellEnd"/>
      <w:r w:rsidR="00386CDC">
        <w:rPr>
          <w:lang w:val="en-US"/>
        </w:rPr>
        <w:t xml:space="preserve"> </w:t>
      </w:r>
      <w:proofErr w:type="spellStart"/>
      <w:r w:rsidR="00386CDC">
        <w:rPr>
          <w:lang w:val="en-US"/>
        </w:rPr>
        <w:t>ini</w:t>
      </w:r>
      <w:proofErr w:type="spellEnd"/>
      <w:r w:rsidR="00712CBE">
        <w:rPr>
          <w:lang w:val="en-US"/>
        </w:rPr>
        <w:t>:</w:t>
      </w:r>
    </w:p>
    <w:p w14:paraId="6D7C5A6B" w14:textId="49402098" w:rsidR="00016E33" w:rsidRDefault="00710F61" w:rsidP="00B301DE">
      <w:pPr>
        <w:pStyle w:val="Heading2"/>
        <w:numPr>
          <w:ilvl w:val="0"/>
          <w:numId w:val="16"/>
        </w:numPr>
        <w:ind w:left="709" w:hanging="709"/>
        <w:rPr>
          <w:lang w:val="en-US"/>
        </w:rPr>
      </w:pPr>
      <w:bookmarkStart w:id="23" w:name="_Toc102679496"/>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2679497"/>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lastRenderedPageBreak/>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2679498"/>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w:t>
      </w:r>
      <w:r>
        <w:rPr>
          <w:lang w:val="en-US"/>
        </w:rPr>
        <w:lastRenderedPageBreak/>
        <w:t xml:space="preserve">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2679499"/>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lastRenderedPageBreak/>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6C1D58BC" w:rsidR="003E7B25" w:rsidRDefault="002D1F4A" w:rsidP="003E7B25">
      <w:pPr>
        <w:pStyle w:val="Subtitle"/>
        <w:rPr>
          <w:lang w:val="id-ID"/>
        </w:rPr>
      </w:pPr>
      <w:r>
        <w:rPr>
          <w:noProof/>
          <w:lang w:val="en-US"/>
        </w:rPr>
        <w:drawing>
          <wp:anchor distT="0" distB="0" distL="114300" distR="114300" simplePos="0" relativeHeight="251857920" behindDoc="0" locked="0" layoutInCell="1" allowOverlap="1" wp14:anchorId="0A2A3A8E" wp14:editId="7E9E8524">
            <wp:simplePos x="0" y="0"/>
            <wp:positionH relativeFrom="column">
              <wp:posOffset>839470</wp:posOffset>
            </wp:positionH>
            <wp:positionV relativeFrom="paragraph">
              <wp:posOffset>631825</wp:posOffset>
            </wp:positionV>
            <wp:extent cx="3801515" cy="1800000"/>
            <wp:effectExtent l="19050" t="19050" r="27940" b="1016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71">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15613">
        <w:rPr>
          <w:noProof/>
        </w:rPr>
        <mc:AlternateContent>
          <mc:Choice Requires="wps">
            <w:drawing>
              <wp:anchor distT="0" distB="0" distL="114300" distR="114300" simplePos="0" relativeHeight="251799552" behindDoc="0" locked="0" layoutInCell="1" allowOverlap="1" wp14:anchorId="1C402657" wp14:editId="33435D00">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B646558" w:rsidR="003D0660" w:rsidRPr="00B67B1B" w:rsidRDefault="003D0660" w:rsidP="003D0660">
                            <w:pPr>
                              <w:pStyle w:val="Caption"/>
                              <w:jc w:val="center"/>
                              <w:rPr>
                                <w:noProof/>
                                <w:spacing w:val="15"/>
                                <w:lang w:val="en-US"/>
                              </w:rPr>
                            </w:pPr>
                            <w:bookmarkStart w:id="27" w:name="_Toc102677113"/>
                            <w:bookmarkStart w:id="28" w:name="_Toc103228095"/>
                            <w:r>
                              <w:t xml:space="preserve">Gambar </w:t>
                            </w:r>
                            <w:fldSimple w:instr=" SEQ Gambar \* ARABIC ">
                              <w:r w:rsidR="00793A59">
                                <w:rPr>
                                  <w:noProof/>
                                </w:rPr>
                                <w:t>2</w:t>
                              </w:r>
                            </w:fldSimple>
                            <w:r w:rsidR="00785BBF">
                              <w:t>.</w:t>
                            </w:r>
                            <w:r>
                              <w:t xml:space="preserve"> Alur </w:t>
                            </w:r>
                            <w:proofErr w:type="spellStart"/>
                            <w:r>
                              <w:t>metode</w:t>
                            </w:r>
                            <w:proofErr w:type="spellEnd"/>
                            <w:r>
                              <w:t xml:space="preserve"> prototype</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31" type="#_x0000_t202" style="position:absolute;left:0;text-align:left;margin-left:.25pt;margin-top:204.25pt;width:396.45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AV2Gg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0+uPt7M5Z5J8N9f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DqmL/3wAAAAgBAAAPAAAAZHJzL2Rvd25yZXYueG1sTI8xT8MwEIV3JP6D&#10;dUgsiDrQEEqIU1UVDHSpCF3Y3OQaB+JzZDtt+PccLLDd3Xt6971iOdleHNGHzpGCm1kCAql2TUet&#10;gt3b8/UCRIiaGt07QgVfGGBZnp8VOm/ciV7xWMVWcAiFXCswMQ65lKE2aHWYuQGJtYPzVkdefSsb&#10;r08cbnt5mySZtLoj/mD0gGuD9Wc1WgXb9H1rrsbD02aVzv3LblxnH22l1OXFtHoEEXGKf2b4wWd0&#10;KJlp70ZqgugV3LFPQZoseGD5/mGegtj/XjKQZSH/Fyi/AQAA//8DAFBLAQItABQABgAIAAAAIQC2&#10;gziS/gAAAOEBAAATAAAAAAAAAAAAAAAAAAAAAABbQ29udGVudF9UeXBlc10ueG1sUEsBAi0AFAAG&#10;AAgAAAAhADj9If/WAAAAlAEAAAsAAAAAAAAAAAAAAAAALwEAAF9yZWxzLy5yZWxzUEsBAi0AFAAG&#10;AAgAAAAhABYgBXYaAgAAPwQAAA4AAAAAAAAAAAAAAAAALgIAAGRycy9lMm9Eb2MueG1sUEsBAi0A&#10;FAAGAAgAAAAhAEOqYv/fAAAACAEAAA8AAAAAAAAAAAAAAAAAdAQAAGRycy9kb3ducmV2LnhtbFBL&#10;BQYAAAAABAAEAPMAAACABQAAAAA=&#10;" stroked="f">
                <v:textbox style="mso-fit-shape-to-text:t" inset="0,0,0,0">
                  <w:txbxContent>
                    <w:p w14:paraId="52B30340" w14:textId="4B646558" w:rsidR="003D0660" w:rsidRPr="00B67B1B" w:rsidRDefault="003D0660" w:rsidP="003D0660">
                      <w:pPr>
                        <w:pStyle w:val="Caption"/>
                        <w:jc w:val="center"/>
                        <w:rPr>
                          <w:noProof/>
                          <w:spacing w:val="15"/>
                          <w:lang w:val="en-US"/>
                        </w:rPr>
                      </w:pPr>
                      <w:bookmarkStart w:id="29" w:name="_Toc102677113"/>
                      <w:bookmarkStart w:id="30" w:name="_Toc103228095"/>
                      <w:r>
                        <w:t xml:space="preserve">Gambar </w:t>
                      </w:r>
                      <w:fldSimple w:instr=" SEQ Gambar \* ARABIC ">
                        <w:r w:rsidR="00793A59">
                          <w:rPr>
                            <w:noProof/>
                          </w:rPr>
                          <w:t>2</w:t>
                        </w:r>
                      </w:fldSimple>
                      <w:r w:rsidR="00785BBF">
                        <w:t>.</w:t>
                      </w:r>
                      <w:r>
                        <w:t xml:space="preserve"> Alur </w:t>
                      </w:r>
                      <w:proofErr w:type="spellStart"/>
                      <w:r>
                        <w:t>metode</w:t>
                      </w:r>
                      <w:proofErr w:type="spellEnd"/>
                      <w:r>
                        <w:t xml:space="preserve"> prototype</w:t>
                      </w:r>
                      <w:bookmarkEnd w:id="29"/>
                      <w:bookmarkEnd w:id="30"/>
                    </w:p>
                  </w:txbxContent>
                </v:textbox>
                <w10:wrap type="topAndBottom"/>
              </v:shape>
            </w:pict>
          </mc:Fallback>
        </mc:AlternateContent>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w:t>
      </w:r>
      <w:r w:rsidR="009C1460">
        <w:rPr>
          <w:lang w:val="en-US"/>
        </w:rPr>
        <w:lastRenderedPageBreak/>
        <w:t xml:space="preserve">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lastRenderedPageBreak/>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31" w:name="_Toc102679500"/>
      <w:proofErr w:type="spellStart"/>
      <w:r>
        <w:rPr>
          <w:lang w:val="en-US"/>
        </w:rPr>
        <w:t>Pembuatan</w:t>
      </w:r>
      <w:proofErr w:type="spellEnd"/>
      <w:r>
        <w:rPr>
          <w:lang w:val="en-US"/>
        </w:rPr>
        <w:t xml:space="preserve"> </w:t>
      </w:r>
      <w:proofErr w:type="spellStart"/>
      <w:r>
        <w:rPr>
          <w:lang w:val="en-US"/>
        </w:rPr>
        <w:t>Laporan</w:t>
      </w:r>
      <w:bookmarkEnd w:id="31"/>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2" w:name="_Toc102679501"/>
      <w:r w:rsidRPr="00D57E41">
        <w:lastRenderedPageBreak/>
        <w:t xml:space="preserve">BAB </w:t>
      </w:r>
      <w:r>
        <w:t xml:space="preserve">IV </w:t>
      </w:r>
      <w:r w:rsidR="0040597A">
        <w:br/>
      </w:r>
      <w:r>
        <w:t>HASIL DAN PEMBAHASAN</w:t>
      </w:r>
      <w:bookmarkEnd w:id="32"/>
    </w:p>
    <w:p w14:paraId="5CECF35B" w14:textId="1D4E431A" w:rsidR="00356554" w:rsidRDefault="00DC56A4" w:rsidP="00F306F0">
      <w:pPr>
        <w:pStyle w:val="Heading2"/>
        <w:numPr>
          <w:ilvl w:val="0"/>
          <w:numId w:val="12"/>
        </w:numPr>
        <w:tabs>
          <w:tab w:val="left" w:pos="993"/>
        </w:tabs>
        <w:spacing w:line="360" w:lineRule="auto"/>
        <w:ind w:left="1418" w:hanging="1058"/>
      </w:pPr>
      <w:r>
        <w:tab/>
      </w:r>
      <w:bookmarkStart w:id="33" w:name="_Toc102679502"/>
      <w:proofErr w:type="spellStart"/>
      <w:r w:rsidR="00356554">
        <w:t>Rancangan</w:t>
      </w:r>
      <w:proofErr w:type="spellEnd"/>
      <w:r w:rsidR="00356554">
        <w:t xml:space="preserve"> </w:t>
      </w:r>
      <w:proofErr w:type="spellStart"/>
      <w:r w:rsidR="00356554">
        <w:t>Sistem</w:t>
      </w:r>
      <w:bookmarkEnd w:id="33"/>
      <w:proofErr w:type="spellEnd"/>
    </w:p>
    <w:p w14:paraId="254241BC" w14:textId="438BD901" w:rsidR="008B11FE" w:rsidRPr="00CD3BA4" w:rsidRDefault="0017663E" w:rsidP="00F5185C">
      <w:pPr>
        <w:pStyle w:val="Subtitle"/>
        <w:numPr>
          <w:ilvl w:val="0"/>
          <w:numId w:val="35"/>
        </w:numPr>
        <w:tabs>
          <w:tab w:val="left" w:pos="709"/>
        </w:tabs>
        <w:spacing w:line="276" w:lineRule="auto"/>
        <w:ind w:left="709" w:hanging="283"/>
      </w:pPr>
      <w:proofErr w:type="spellStart"/>
      <w:r w:rsidRPr="00CD3BA4">
        <w:t>Planing</w:t>
      </w:r>
      <w:proofErr w:type="spellEnd"/>
      <w:r w:rsidRPr="00CD3BA4">
        <w:t xml:space="preserve"> </w:t>
      </w:r>
    </w:p>
    <w:p w14:paraId="50B2F924" w14:textId="710C9DE6" w:rsidR="00024456" w:rsidRDefault="002D0F93" w:rsidP="00F5185C">
      <w:pPr>
        <w:pStyle w:val="Subtitle"/>
        <w:spacing w:line="276" w:lineRule="auto"/>
        <w:ind w:left="426" w:firstLine="992"/>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37BB5799" w14:textId="291C4A4C" w:rsidR="005405D1" w:rsidRPr="005405D1" w:rsidRDefault="00D51072" w:rsidP="00861427">
      <w:pPr>
        <w:pStyle w:val="Subtitle"/>
        <w:ind w:left="426"/>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77F5F8CF" w:rsidR="004F40FA" w:rsidRDefault="004F40FA" w:rsidP="00115C5D">
      <w:pPr>
        <w:pStyle w:val="Caption"/>
        <w:keepNext/>
        <w:ind w:left="284"/>
        <w:jc w:val="center"/>
      </w:pPr>
      <w:bookmarkStart w:id="34" w:name="_Toc102678118"/>
      <w:r>
        <w:t xml:space="preserve">Table </w:t>
      </w:r>
      <w:fldSimple w:instr=" SEQ Table \* ARABIC ">
        <w:r w:rsidR="009762C0">
          <w:rPr>
            <w:noProof/>
          </w:rPr>
          <w:t>4</w:t>
        </w:r>
      </w:fldSimple>
      <w:r>
        <w:t xml:space="preserve">. </w:t>
      </w:r>
      <w:proofErr w:type="spellStart"/>
      <w:r>
        <w:t>Tabel</w:t>
      </w:r>
      <w:proofErr w:type="spellEnd"/>
      <w:r>
        <w:t xml:space="preserve"> WBS (</w:t>
      </w:r>
      <w:r w:rsidR="00BB074A">
        <w:t>Work Breakdown Structure</w:t>
      </w:r>
      <w:r>
        <w:t>)</w:t>
      </w:r>
      <w:bookmarkEnd w:id="34"/>
    </w:p>
    <w:tbl>
      <w:tblPr>
        <w:tblStyle w:val="TableGrid"/>
        <w:tblW w:w="7371" w:type="dxa"/>
        <w:tblInd w:w="562" w:type="dxa"/>
        <w:tblLook w:val="04A0" w:firstRow="1" w:lastRow="0" w:firstColumn="1" w:lastColumn="0" w:noHBand="0" w:noVBand="1"/>
      </w:tblPr>
      <w:tblGrid>
        <w:gridCol w:w="682"/>
        <w:gridCol w:w="1902"/>
        <w:gridCol w:w="992"/>
        <w:gridCol w:w="1811"/>
        <w:gridCol w:w="1984"/>
      </w:tblGrid>
      <w:tr w:rsidR="003E1A99" w14:paraId="2B9A3081" w14:textId="77777777" w:rsidTr="00C059C0">
        <w:trPr>
          <w:trHeight w:val="471"/>
        </w:trPr>
        <w:tc>
          <w:tcPr>
            <w:tcW w:w="682"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1902"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992"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11"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984"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C059C0">
        <w:trPr>
          <w:trHeight w:val="812"/>
        </w:trPr>
        <w:tc>
          <w:tcPr>
            <w:tcW w:w="682"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1902"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992"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11"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984"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C059C0">
        <w:trPr>
          <w:trHeight w:val="538"/>
        </w:trPr>
        <w:tc>
          <w:tcPr>
            <w:tcW w:w="682"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1902"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992"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C059C0">
        <w:trPr>
          <w:trHeight w:val="538"/>
        </w:trPr>
        <w:tc>
          <w:tcPr>
            <w:tcW w:w="682"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1902"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992"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11"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984"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C059C0">
        <w:trPr>
          <w:trHeight w:val="538"/>
        </w:trPr>
        <w:tc>
          <w:tcPr>
            <w:tcW w:w="682"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1902"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992"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984"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C059C0">
        <w:trPr>
          <w:trHeight w:val="548"/>
        </w:trPr>
        <w:tc>
          <w:tcPr>
            <w:tcW w:w="682"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1902"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992"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11"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984"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C059C0">
        <w:trPr>
          <w:trHeight w:val="538"/>
        </w:trPr>
        <w:tc>
          <w:tcPr>
            <w:tcW w:w="682"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1902"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992"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984"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C059C0">
        <w:trPr>
          <w:trHeight w:val="812"/>
        </w:trPr>
        <w:tc>
          <w:tcPr>
            <w:tcW w:w="682"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902"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992"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11"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984"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C059C0">
        <w:trPr>
          <w:trHeight w:val="802"/>
        </w:trPr>
        <w:tc>
          <w:tcPr>
            <w:tcW w:w="682"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902"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992"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984"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C059C0">
        <w:trPr>
          <w:trHeight w:val="812"/>
        </w:trPr>
        <w:tc>
          <w:tcPr>
            <w:tcW w:w="682"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lastRenderedPageBreak/>
              <w:t>3.0</w:t>
            </w:r>
          </w:p>
        </w:tc>
        <w:tc>
          <w:tcPr>
            <w:tcW w:w="1902"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992"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11"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984"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C059C0">
        <w:trPr>
          <w:trHeight w:val="538"/>
        </w:trPr>
        <w:tc>
          <w:tcPr>
            <w:tcW w:w="682"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902"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992"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11"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984"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C059C0">
        <w:trPr>
          <w:trHeight w:val="1086"/>
        </w:trPr>
        <w:tc>
          <w:tcPr>
            <w:tcW w:w="682"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902"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992"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11"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4"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C059C0">
        <w:trPr>
          <w:trHeight w:val="538"/>
        </w:trPr>
        <w:tc>
          <w:tcPr>
            <w:tcW w:w="682"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902"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992"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11"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C059C0">
        <w:trPr>
          <w:trHeight w:val="812"/>
        </w:trPr>
        <w:tc>
          <w:tcPr>
            <w:tcW w:w="682"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902"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992"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11"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C059C0">
        <w:trPr>
          <w:trHeight w:val="538"/>
        </w:trPr>
        <w:tc>
          <w:tcPr>
            <w:tcW w:w="682"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1902"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992"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11"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C059C0">
        <w:trPr>
          <w:trHeight w:val="538"/>
        </w:trPr>
        <w:tc>
          <w:tcPr>
            <w:tcW w:w="682"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902"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992"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11"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C059C0">
        <w:trPr>
          <w:trHeight w:val="538"/>
        </w:trPr>
        <w:tc>
          <w:tcPr>
            <w:tcW w:w="682"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902"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992"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11"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984"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C059C0">
        <w:trPr>
          <w:trHeight w:val="548"/>
        </w:trPr>
        <w:tc>
          <w:tcPr>
            <w:tcW w:w="682"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1902"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992"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11"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984"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5B048D" w:rsidR="008C144F" w:rsidRDefault="000555F4" w:rsidP="00B029D9">
      <w:pPr>
        <w:pStyle w:val="Subtitle"/>
        <w:numPr>
          <w:ilvl w:val="0"/>
          <w:numId w:val="35"/>
        </w:numPr>
        <w:tabs>
          <w:tab w:val="left" w:pos="1625"/>
        </w:tabs>
        <w:ind w:left="1985" w:hanging="1418"/>
      </w:pPr>
      <w:r>
        <w:t>Analysis</w:t>
      </w:r>
    </w:p>
    <w:p w14:paraId="59550AA9" w14:textId="5D24A70C" w:rsidR="0096408D" w:rsidRDefault="00A4413D" w:rsidP="00B029D9">
      <w:pPr>
        <w:pStyle w:val="Subtitle"/>
        <w:numPr>
          <w:ilvl w:val="0"/>
          <w:numId w:val="0"/>
        </w:numPr>
        <w:spacing w:line="276" w:lineRule="auto"/>
        <w:ind w:left="709" w:firstLine="851"/>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D75B8F">
      <w:pPr>
        <w:pStyle w:val="Subtitle"/>
        <w:numPr>
          <w:ilvl w:val="0"/>
          <w:numId w:val="0"/>
        </w:numPr>
        <w:spacing w:line="276" w:lineRule="auto"/>
        <w:ind w:left="709" w:firstLine="992"/>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310F5B">
      <w:pPr>
        <w:pStyle w:val="Subtitle"/>
        <w:numPr>
          <w:ilvl w:val="0"/>
          <w:numId w:val="0"/>
        </w:numPr>
        <w:spacing w:line="276" w:lineRule="auto"/>
        <w:ind w:left="1134"/>
      </w:pPr>
      <w:r>
        <w:t>1.</w:t>
      </w:r>
      <w:r>
        <w:tab/>
        <w:t>Processor INTEL CORE I5 10300H 10th</w:t>
      </w:r>
    </w:p>
    <w:p w14:paraId="527391A2" w14:textId="77777777" w:rsidR="00A4413D" w:rsidRDefault="00A4413D" w:rsidP="00310F5B">
      <w:pPr>
        <w:pStyle w:val="Subtitle"/>
        <w:numPr>
          <w:ilvl w:val="0"/>
          <w:numId w:val="0"/>
        </w:numPr>
        <w:spacing w:line="276" w:lineRule="auto"/>
        <w:ind w:left="1134"/>
      </w:pPr>
      <w:r>
        <w:t>2.</w:t>
      </w:r>
      <w:r>
        <w:tab/>
        <w:t xml:space="preserve">RAM </w:t>
      </w:r>
      <w:proofErr w:type="spellStart"/>
      <w:r>
        <w:t>sebesar</w:t>
      </w:r>
      <w:proofErr w:type="spellEnd"/>
      <w:r>
        <w:t xml:space="preserve"> 16GB DDR4</w:t>
      </w:r>
    </w:p>
    <w:p w14:paraId="36A6E046" w14:textId="77777777" w:rsidR="00A4413D" w:rsidRDefault="00A4413D" w:rsidP="00310F5B">
      <w:pPr>
        <w:pStyle w:val="Subtitle"/>
        <w:numPr>
          <w:ilvl w:val="0"/>
          <w:numId w:val="0"/>
        </w:numPr>
        <w:spacing w:line="276" w:lineRule="auto"/>
        <w:ind w:left="1134"/>
      </w:pPr>
      <w:r>
        <w:t>3.</w:t>
      </w:r>
      <w:r>
        <w:tab/>
        <w:t xml:space="preserve">VGA NVIDIA </w:t>
      </w:r>
      <w:proofErr w:type="spellStart"/>
      <w:r>
        <w:t>GForce</w:t>
      </w:r>
      <w:proofErr w:type="spellEnd"/>
      <w:r>
        <w:t xml:space="preserve"> 1650 4GB</w:t>
      </w:r>
    </w:p>
    <w:p w14:paraId="3AF6B0E7" w14:textId="77777777" w:rsidR="00A4413D" w:rsidRDefault="00A4413D" w:rsidP="00310F5B">
      <w:pPr>
        <w:pStyle w:val="Subtitle"/>
        <w:numPr>
          <w:ilvl w:val="0"/>
          <w:numId w:val="0"/>
        </w:numPr>
        <w:spacing w:line="276" w:lineRule="auto"/>
        <w:ind w:left="1134"/>
      </w:pPr>
      <w:r>
        <w:t>4.</w:t>
      </w:r>
      <w:r>
        <w:tab/>
        <w:t xml:space="preserve">SSD </w:t>
      </w:r>
      <w:proofErr w:type="spellStart"/>
      <w:r>
        <w:t>NVme</w:t>
      </w:r>
      <w:proofErr w:type="spellEnd"/>
      <w:r>
        <w:t xml:space="preserve"> 500GB</w:t>
      </w:r>
    </w:p>
    <w:p w14:paraId="24ED4EBC" w14:textId="27E1FFC2" w:rsidR="00A4413D" w:rsidRDefault="00A4413D" w:rsidP="00034E60">
      <w:pPr>
        <w:pStyle w:val="Subtitle"/>
        <w:numPr>
          <w:ilvl w:val="0"/>
          <w:numId w:val="0"/>
        </w:numPr>
        <w:spacing w:line="276" w:lineRule="auto"/>
        <w:ind w:left="709" w:firstLine="567"/>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35645D">
      <w:pPr>
        <w:pStyle w:val="Subtitle"/>
        <w:numPr>
          <w:ilvl w:val="0"/>
          <w:numId w:val="0"/>
        </w:numPr>
        <w:spacing w:line="276" w:lineRule="auto"/>
        <w:ind w:left="1134"/>
      </w:pPr>
      <w:r>
        <w:t>1.</w:t>
      </w:r>
      <w:r>
        <w:tab/>
        <w:t>Android Studio</w:t>
      </w:r>
    </w:p>
    <w:p w14:paraId="6DB516B6" w14:textId="77777777" w:rsidR="00A4413D" w:rsidRDefault="00A4413D" w:rsidP="0035645D">
      <w:pPr>
        <w:pStyle w:val="Subtitle"/>
        <w:numPr>
          <w:ilvl w:val="0"/>
          <w:numId w:val="0"/>
        </w:numPr>
        <w:spacing w:line="276" w:lineRule="auto"/>
        <w:ind w:left="1134"/>
      </w:pPr>
      <w:r>
        <w:lastRenderedPageBreak/>
        <w:t>2.</w:t>
      </w:r>
      <w:r>
        <w:tab/>
      </w:r>
      <w:proofErr w:type="spellStart"/>
      <w:r>
        <w:t>Github</w:t>
      </w:r>
      <w:proofErr w:type="spellEnd"/>
    </w:p>
    <w:p w14:paraId="04489742" w14:textId="6FDF6B1B" w:rsidR="0031516E" w:rsidRPr="0031516E" w:rsidRDefault="00A4413D" w:rsidP="0031516E">
      <w:pPr>
        <w:pStyle w:val="Subtitle"/>
        <w:numPr>
          <w:ilvl w:val="0"/>
          <w:numId w:val="0"/>
        </w:numPr>
        <w:spacing w:line="276" w:lineRule="auto"/>
        <w:ind w:left="1134"/>
      </w:pPr>
      <w:r>
        <w:t>3.</w:t>
      </w:r>
      <w:r>
        <w:tab/>
        <w:t>Console Firebase Google</w:t>
      </w:r>
    </w:p>
    <w:p w14:paraId="61F55007" w14:textId="77777777" w:rsidR="00E75DFF" w:rsidRDefault="00E75DFF" w:rsidP="00DF2230">
      <w:pPr>
        <w:pStyle w:val="Subtitle"/>
        <w:numPr>
          <w:ilvl w:val="0"/>
          <w:numId w:val="35"/>
        </w:numPr>
        <w:ind w:left="993" w:firstLine="0"/>
      </w:pPr>
      <w:r>
        <w:t xml:space="preserve">Design </w:t>
      </w:r>
    </w:p>
    <w:p w14:paraId="1B0C0C90" w14:textId="77777777" w:rsidR="00E75DFF" w:rsidRDefault="00E75DFF" w:rsidP="00DF2230">
      <w:pPr>
        <w:pStyle w:val="Subtitle"/>
        <w:spacing w:line="276" w:lineRule="auto"/>
        <w:ind w:left="993" w:firstLine="1134"/>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perencanaan</w:t>
      </w:r>
      <w:proofErr w:type="spellEnd"/>
      <w:r>
        <w:t xml:space="preserve"> dan </w:t>
      </w:r>
      <w:proofErr w:type="spellStart"/>
      <w:r>
        <w:t>skets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lum</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aplikasi</w:t>
      </w:r>
      <w:proofErr w:type="spellEnd"/>
      <w:r>
        <w:t xml:space="preserve"> yang </w:t>
      </w:r>
      <w:proofErr w:type="spellStart"/>
      <w:r>
        <w:t>utuh</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resensi</w:t>
      </w:r>
      <w:proofErr w:type="spellEnd"/>
      <w:r>
        <w:t xml:space="preserve"> mobile </w:t>
      </w:r>
      <w:proofErr w:type="spellStart"/>
      <w:r>
        <w:t>menggunakan</w:t>
      </w:r>
      <w:proofErr w:type="spellEnd"/>
      <w:r>
        <w:t xml:space="preserve"> </w:t>
      </w:r>
      <w:proofErr w:type="spellStart"/>
      <w:r>
        <w:t>algoritma</w:t>
      </w:r>
      <w:proofErr w:type="spellEnd"/>
      <w:r>
        <w:t xml:space="preserve"> </w:t>
      </w:r>
      <w:r>
        <w:rPr>
          <w:lang w:val="id-ID"/>
        </w:rPr>
        <w:t xml:space="preserve">pengukur jarak </w:t>
      </w:r>
      <w:r>
        <w:t>haversine pada android:</w:t>
      </w:r>
    </w:p>
    <w:p w14:paraId="384AB8FE" w14:textId="77777777" w:rsidR="00E75DFF" w:rsidRDefault="00E75DFF" w:rsidP="00A66568">
      <w:pPr>
        <w:pStyle w:val="Subtitle"/>
        <w:numPr>
          <w:ilvl w:val="0"/>
          <w:numId w:val="38"/>
        </w:numPr>
        <w:spacing w:line="240" w:lineRule="auto"/>
        <w:ind w:left="1560" w:hanging="141"/>
      </w:pPr>
      <w:r>
        <w:t>ERD (Entity Relationship Diagram)</w:t>
      </w:r>
    </w:p>
    <w:p w14:paraId="25A7C975" w14:textId="313A1FE1" w:rsidR="00E75DFF" w:rsidRDefault="00885BBC" w:rsidP="00A66568">
      <w:pPr>
        <w:pStyle w:val="Subtitle"/>
        <w:spacing w:line="240" w:lineRule="auto"/>
        <w:ind w:left="1134" w:hanging="709"/>
      </w:pPr>
      <w:r>
        <w:rPr>
          <w:noProof/>
        </w:rPr>
        <w:drawing>
          <wp:anchor distT="0" distB="0" distL="114300" distR="114300" simplePos="0" relativeHeight="251926528" behindDoc="1" locked="0" layoutInCell="1" allowOverlap="1" wp14:anchorId="6F3F56CA" wp14:editId="23E31BB3">
            <wp:simplePos x="0" y="0"/>
            <wp:positionH relativeFrom="column">
              <wp:posOffset>662305</wp:posOffset>
            </wp:positionH>
            <wp:positionV relativeFrom="paragraph">
              <wp:posOffset>1050579</wp:posOffset>
            </wp:positionV>
            <wp:extent cx="4420571" cy="2520000"/>
            <wp:effectExtent l="19050" t="19050" r="18415" b="1397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2057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5C5CC0">
        <w:rPr>
          <w:noProof/>
        </w:rPr>
        <mc:AlternateContent>
          <mc:Choice Requires="wps">
            <w:drawing>
              <wp:anchor distT="0" distB="0" distL="114300" distR="114300" simplePos="0" relativeHeight="251957248" behindDoc="0" locked="0" layoutInCell="1" allowOverlap="1" wp14:anchorId="11A6F335" wp14:editId="7D169237">
                <wp:simplePos x="0" y="0"/>
                <wp:positionH relativeFrom="column">
                  <wp:posOffset>999086</wp:posOffset>
                </wp:positionH>
                <wp:positionV relativeFrom="paragraph">
                  <wp:posOffset>3737726</wp:posOffset>
                </wp:positionV>
                <wp:extent cx="3586480" cy="38735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387350"/>
                        </a:xfrm>
                        <a:prstGeom prst="rect">
                          <a:avLst/>
                        </a:prstGeom>
                        <a:solidFill>
                          <a:prstClr val="white"/>
                        </a:solidFill>
                        <a:ln>
                          <a:noFill/>
                        </a:ln>
                      </wps:spPr>
                      <wps:txbx>
                        <w:txbxContent>
                          <w:p w14:paraId="23DC2099" w14:textId="0BE661CA" w:rsidR="00E75DFF" w:rsidRPr="000D399B" w:rsidRDefault="00E75DFF" w:rsidP="00E75DFF">
                            <w:pPr>
                              <w:pStyle w:val="Caption"/>
                              <w:jc w:val="center"/>
                              <w:rPr>
                                <w:noProof/>
                                <w:spacing w:val="15"/>
                              </w:rPr>
                            </w:pPr>
                            <w:bookmarkStart w:id="35" w:name="_Toc103228098"/>
                            <w:r>
                              <w:t xml:space="preserve">Gambar </w:t>
                            </w:r>
                            <w:fldSimple w:instr=" SEQ Gambar \* ARABIC ">
                              <w:r w:rsidR="00793A59">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A6F335" id="Text Box 11" o:spid="_x0000_s1032" type="#_x0000_t202" style="position:absolute;left:0;text-align:left;margin-left:78.65pt;margin-top:294.3pt;width:282.4pt;height:30.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3baHwIAAEIEAAAOAAAAZHJzL2Uyb0RvYy54bWysU8Fu2zAMvQ/YPwi6L06aNQuMOEWWIsOA&#10;oi2QDj0rshwLkEWNUmJnXz9KjpOt22nYRaZFiuR7fFzcdY1hR4Vegy34ZDTmTFkJpbb7gn972XyY&#10;c+aDsKUwYFXBT8rzu+X7d4vW5eoGajClQkZJrM9bV/A6BJdnmZe1aoQfgVOWnBVgIwL94j4rUbSU&#10;vTHZzXg8y1rA0iFI5T3d3vdOvkz5q0rJ8FRVXgVmCk69hXRiOnfxzJYLke9RuFrLcxviH7pohLZU&#10;9JLqXgTBDqj/SNVoieChCiMJTQZVpaVKGAjNZPwGzbYWTiUsRI53F5r8/0srH49b94wsdJ+howFG&#10;Qlrnc0+XEU9XYRO/1CkjP1F4utCmusAkXU5v57OPc3JJ8k3nn6a3idfs+tqhD18UNCwaBUcaS2JL&#10;HB98oIoUOoTEYh6MLjfamPgTHWuD7ChohG2tg4o90ovfooyNsRbiq94db7IrlGiFbtcxXRZ8NsDc&#10;QXki9Ai9MLyTG031HoQPzwJJCYSK1B2e6KgMtAWHs8VZDfjjb/cxngZEXs5aUlbB/feDQMWZ+Wpp&#10;dFGGg4GDsRsMe2jWQEgntDdOJpMeYDCDWSE0ryT6VaxCLmEl1Sp4GMx16PVNSyPVapWCSGxOhAe7&#10;dTKmHnh96V4FuvNUAs3zEQbNifzNcPrYnuXVIUCl0+Qirz2LZ7pJqGk856WKm/Drf4q6rv7yJwAA&#10;AP//AwBQSwMEFAAGAAgAAAAhAP8Yc/LgAAAACwEAAA8AAABkcnMvZG93bnJldi54bWxMj0FPg0AQ&#10;he8m/ofNmHgxdilaisjSaGtvemhtet7CCER2luwuhf57x5MeX+bL997kq8l04ozOt5YUzGcRCKTS&#10;Vi3VCg6f2/sUhA+aKt1ZQgUX9LAqrq9ynVV2pB2e96EWLCGfaQVNCH0mpS8bNNrPbI/Ety/rjA4c&#10;XS0rp0eWm07GUZRIo1vihkb3uG6w/N4PRkGyccO4o/Xd5vD2rj/6Oj6+Xo5K3d5ML88gAk7hD4bf&#10;+TwdCt50sgNVXnScF8sHRhUs0jQBwcQyjucgTqx/fEpAFrn8/0PxAwAA//8DAFBLAQItABQABgAI&#10;AAAAIQC2gziS/gAAAOEBAAATAAAAAAAAAAAAAAAAAAAAAABbQ29udGVudF9UeXBlc10ueG1sUEsB&#10;Ai0AFAAGAAgAAAAhADj9If/WAAAAlAEAAAsAAAAAAAAAAAAAAAAALwEAAF9yZWxzLy5yZWxzUEsB&#10;Ai0AFAAGAAgAAAAhAMwrdtofAgAAQgQAAA4AAAAAAAAAAAAAAAAALgIAAGRycy9lMm9Eb2MueG1s&#10;UEsBAi0AFAAGAAgAAAAhAP8Yc/LgAAAACwEAAA8AAAAAAAAAAAAAAAAAeQQAAGRycy9kb3ducmV2&#10;LnhtbFBLBQYAAAAABAAEAPMAAACGBQAAAAA=&#10;" stroked="f">
                <v:textbox inset="0,0,0,0">
                  <w:txbxContent>
                    <w:p w14:paraId="23DC2099" w14:textId="0BE661CA" w:rsidR="00E75DFF" w:rsidRPr="000D399B" w:rsidRDefault="00E75DFF" w:rsidP="00E75DFF">
                      <w:pPr>
                        <w:pStyle w:val="Caption"/>
                        <w:jc w:val="center"/>
                        <w:rPr>
                          <w:noProof/>
                          <w:spacing w:val="15"/>
                        </w:rPr>
                      </w:pPr>
                      <w:bookmarkStart w:id="36" w:name="_Toc103228098"/>
                      <w:r>
                        <w:t xml:space="preserve">Gambar </w:t>
                      </w:r>
                      <w:fldSimple w:instr=" SEQ Gambar \* ARABIC ">
                        <w:r w:rsidR="00793A59">
                          <w:rPr>
                            <w:noProof/>
                          </w:rPr>
                          <w:t>5</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6"/>
                      <w:proofErr w:type="spellEnd"/>
                    </w:p>
                  </w:txbxContent>
                </v:textbox>
                <w10:wrap type="square"/>
              </v:shape>
            </w:pict>
          </mc:Fallback>
        </mc:AlternateContent>
      </w:r>
      <w:r w:rsidR="00E75DFF">
        <w:tab/>
      </w:r>
      <w:r w:rsidR="00E75DFF">
        <w:tab/>
      </w:r>
      <w:r w:rsidR="00E75DFF">
        <w:tab/>
        <w:t xml:space="preserve">ERD </w:t>
      </w:r>
      <w:proofErr w:type="spellStart"/>
      <w:r w:rsidR="00E75DFF">
        <w:t>adalah</w:t>
      </w:r>
      <w:proofErr w:type="spellEnd"/>
      <w:r w:rsidR="00E75DFF">
        <w:t xml:space="preserve"> </w:t>
      </w:r>
      <w:proofErr w:type="spellStart"/>
      <w:r w:rsidR="00E75DFF">
        <w:t>sebuah</w:t>
      </w:r>
      <w:proofErr w:type="spellEnd"/>
      <w:r w:rsidR="00E75DFF">
        <w:t xml:space="preserve"> model yang </w:t>
      </w:r>
      <w:proofErr w:type="spellStart"/>
      <w:r w:rsidR="00E75DFF">
        <w:t>digunakan</w:t>
      </w:r>
      <w:proofErr w:type="spellEnd"/>
      <w:r w:rsidR="00E75DFF">
        <w:t xml:space="preserve"> </w:t>
      </w:r>
      <w:proofErr w:type="spellStart"/>
      <w:r w:rsidR="00E75DFF">
        <w:t>untuk</w:t>
      </w:r>
      <w:proofErr w:type="spellEnd"/>
      <w:r w:rsidR="00E75DFF">
        <w:t xml:space="preserve"> </w:t>
      </w:r>
      <w:proofErr w:type="spellStart"/>
      <w:r w:rsidR="00E75DFF">
        <w:t>menyusun</w:t>
      </w:r>
      <w:proofErr w:type="spellEnd"/>
      <w:r w:rsidR="00E75DFF">
        <w:t xml:space="preserve"> database </w:t>
      </w:r>
      <w:proofErr w:type="spellStart"/>
      <w:proofErr w:type="gramStart"/>
      <w:r w:rsidR="00E75DFF">
        <w:t>NoSql</w:t>
      </w:r>
      <w:proofErr w:type="spellEnd"/>
      <w:r w:rsidR="00E75DFF">
        <w:t xml:space="preserve">  agar</w:t>
      </w:r>
      <w:proofErr w:type="gramEnd"/>
      <w:r w:rsidR="00E75DFF">
        <w:t xml:space="preserve"> </w:t>
      </w:r>
      <w:proofErr w:type="spellStart"/>
      <w:r w:rsidR="00E75DFF">
        <w:t>dapat</w:t>
      </w:r>
      <w:proofErr w:type="spellEnd"/>
      <w:r w:rsidR="00E75DFF">
        <w:t xml:space="preserve"> </w:t>
      </w:r>
      <w:proofErr w:type="spellStart"/>
      <w:r w:rsidR="00E75DFF">
        <w:t>menggambarkan</w:t>
      </w:r>
      <w:proofErr w:type="spellEnd"/>
      <w:r w:rsidR="00E75DFF">
        <w:t xml:space="preserve"> </w:t>
      </w:r>
      <w:proofErr w:type="spellStart"/>
      <w:r w:rsidR="00E75DFF">
        <w:t>hubungan</w:t>
      </w:r>
      <w:proofErr w:type="spellEnd"/>
      <w:r w:rsidR="00E75DFF">
        <w:t xml:space="preserve"> </w:t>
      </w:r>
      <w:proofErr w:type="spellStart"/>
      <w:r w:rsidR="00E75DFF">
        <w:t>atau</w:t>
      </w:r>
      <w:proofErr w:type="spellEnd"/>
      <w:r w:rsidR="00E75DFF">
        <w:t xml:space="preserve"> </w:t>
      </w:r>
      <w:proofErr w:type="spellStart"/>
      <w:r w:rsidR="00E75DFF">
        <w:t>relasi</w:t>
      </w:r>
      <w:proofErr w:type="spellEnd"/>
      <w:r w:rsidR="00E75DFF">
        <w:t xml:space="preserve"> pada database yang </w:t>
      </w:r>
      <w:proofErr w:type="spellStart"/>
      <w:r w:rsidR="00E75DFF">
        <w:t>akan</w:t>
      </w:r>
      <w:proofErr w:type="spellEnd"/>
      <w:r w:rsidR="00E75DFF">
        <w:t xml:space="preserve"> </w:t>
      </w:r>
      <w:proofErr w:type="spellStart"/>
      <w:r w:rsidR="00E75DFF">
        <w:t>dibuat</w:t>
      </w:r>
      <w:proofErr w:type="spellEnd"/>
      <w:r w:rsidR="00E75DFF">
        <w:t xml:space="preserve">. </w:t>
      </w:r>
      <w:proofErr w:type="spellStart"/>
      <w:r w:rsidR="00E75DFF">
        <w:t>Berikut</w:t>
      </w:r>
      <w:proofErr w:type="spellEnd"/>
      <w:r w:rsidR="00E75DFF">
        <w:t xml:space="preserve"> </w:t>
      </w:r>
      <w:proofErr w:type="spellStart"/>
      <w:r w:rsidR="00E75DFF">
        <w:t>ini</w:t>
      </w:r>
      <w:proofErr w:type="spellEnd"/>
      <w:r w:rsidR="00E75DFF">
        <w:t xml:space="preserve"> </w:t>
      </w:r>
      <w:proofErr w:type="spellStart"/>
      <w:r w:rsidR="00E75DFF">
        <w:t>merupakan</w:t>
      </w:r>
      <w:proofErr w:type="spellEnd"/>
      <w:r w:rsidR="00E75DFF">
        <w:t xml:space="preserve"> ERD database </w:t>
      </w:r>
      <w:proofErr w:type="spellStart"/>
      <w:r w:rsidR="00E75DFF">
        <w:t>NoSql</w:t>
      </w:r>
      <w:proofErr w:type="spellEnd"/>
      <w:r w:rsidR="00E75DFF">
        <w:t xml:space="preserve"> </w:t>
      </w:r>
      <w:proofErr w:type="spellStart"/>
      <w:r w:rsidR="00E75DFF">
        <w:t>firebae</w:t>
      </w:r>
      <w:proofErr w:type="spellEnd"/>
      <w:r w:rsidR="00E75DFF">
        <w:t xml:space="preserve"> </w:t>
      </w:r>
      <w:proofErr w:type="spellStart"/>
      <w:r w:rsidR="00E75DFF">
        <w:t>dalam</w:t>
      </w:r>
      <w:proofErr w:type="spellEnd"/>
      <w:r w:rsidR="00E75DFF">
        <w:t xml:space="preserve"> </w:t>
      </w:r>
      <w:proofErr w:type="spellStart"/>
      <w:r w:rsidR="00E75DFF">
        <w:t>aplikasi</w:t>
      </w:r>
      <w:proofErr w:type="spellEnd"/>
      <w:r w:rsidR="00E75DFF">
        <w:t xml:space="preserve"> </w:t>
      </w:r>
      <w:proofErr w:type="spellStart"/>
      <w:r w:rsidR="00E75DFF">
        <w:t>presensi</w:t>
      </w:r>
      <w:proofErr w:type="spellEnd"/>
      <w:r w:rsidR="00E75DFF">
        <w:t xml:space="preserve"> mobile </w:t>
      </w:r>
      <w:proofErr w:type="spellStart"/>
      <w:r w:rsidR="00E75DFF">
        <w:t>menggunakan</w:t>
      </w:r>
      <w:proofErr w:type="spellEnd"/>
      <w:r w:rsidR="00E75DFF">
        <w:t xml:space="preserve"> </w:t>
      </w:r>
      <w:proofErr w:type="spellStart"/>
      <w:r w:rsidR="00E75DFF">
        <w:t>algoritma</w:t>
      </w:r>
      <w:proofErr w:type="spellEnd"/>
      <w:r w:rsidR="00E75DFF">
        <w:t xml:space="preserve"> haversine.</w:t>
      </w:r>
    </w:p>
    <w:p w14:paraId="30E85789" w14:textId="77777777" w:rsidR="00E75DFF" w:rsidRDefault="00E75DFF" w:rsidP="00907303">
      <w:pPr>
        <w:pStyle w:val="Subtitle"/>
        <w:numPr>
          <w:ilvl w:val="0"/>
          <w:numId w:val="38"/>
        </w:numPr>
        <w:spacing w:line="240" w:lineRule="auto"/>
        <w:ind w:left="709" w:firstLine="556"/>
      </w:pPr>
      <w:r>
        <w:t>Use Case Diagram</w:t>
      </w:r>
    </w:p>
    <w:p w14:paraId="5C72E7ED" w14:textId="7C30884D" w:rsidR="00E75DFF" w:rsidRPr="003C4072" w:rsidRDefault="00A775EC" w:rsidP="00823D9A">
      <w:pPr>
        <w:pStyle w:val="Subtitle"/>
        <w:ind w:left="1134" w:firstLine="1134"/>
      </w:pPr>
      <w:r>
        <w:rPr>
          <w:noProof/>
        </w:rPr>
        <w:lastRenderedPageBreak/>
        <w:drawing>
          <wp:anchor distT="0" distB="0" distL="114300" distR="114300" simplePos="0" relativeHeight="251953152" behindDoc="0" locked="0" layoutInCell="1" allowOverlap="1" wp14:anchorId="28D719E0" wp14:editId="59829975">
            <wp:simplePos x="0" y="0"/>
            <wp:positionH relativeFrom="column">
              <wp:posOffset>1188778</wp:posOffset>
            </wp:positionH>
            <wp:positionV relativeFrom="paragraph">
              <wp:posOffset>1110096</wp:posOffset>
            </wp:positionV>
            <wp:extent cx="3644491" cy="2520000"/>
            <wp:effectExtent l="19050" t="19050" r="13335" b="13970"/>
            <wp:wrapTopAndBottom/>
            <wp:docPr id="40" name="Picture 40" descr="Chart, diagram,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diagram, funnel char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44491" cy="252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312025">
        <w:rPr>
          <w:noProof/>
        </w:rPr>
        <mc:AlternateContent>
          <mc:Choice Requires="wps">
            <w:drawing>
              <wp:anchor distT="0" distB="0" distL="114300" distR="114300" simplePos="0" relativeHeight="251927552" behindDoc="1" locked="0" layoutInCell="1" allowOverlap="1" wp14:anchorId="28CE0036" wp14:editId="28BACEFC">
                <wp:simplePos x="0" y="0"/>
                <wp:positionH relativeFrom="column">
                  <wp:posOffset>1316779</wp:posOffset>
                </wp:positionH>
                <wp:positionV relativeFrom="paragraph">
                  <wp:posOffset>3809576</wp:posOffset>
                </wp:positionV>
                <wp:extent cx="3276600" cy="635"/>
                <wp:effectExtent l="0" t="0" r="0" b="2540"/>
                <wp:wrapTopAndBottom/>
                <wp:docPr id="36" name="Text Box 36"/>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4CF9C702" w14:textId="2FAF7D2D" w:rsidR="00E75DFF" w:rsidRPr="00CC54E6" w:rsidRDefault="00E75DFF" w:rsidP="00E75DFF">
                            <w:pPr>
                              <w:pStyle w:val="Caption"/>
                              <w:jc w:val="center"/>
                              <w:rPr>
                                <w:noProof/>
                                <w:spacing w:val="15"/>
                              </w:rPr>
                            </w:pPr>
                            <w:bookmarkStart w:id="37" w:name="_Toc103228099"/>
                            <w:r>
                              <w:t xml:space="preserve">Gambar </w:t>
                            </w:r>
                            <w:fldSimple w:instr=" SEQ Gambar \* ARABIC ">
                              <w:r w:rsidR="00793A59">
                                <w:rPr>
                                  <w:noProof/>
                                </w:rPr>
                                <w:t>6</w:t>
                              </w:r>
                            </w:fldSimple>
                            <w:r>
                              <w:t xml:space="preserve">. Use Case diagram </w:t>
                            </w:r>
                            <w:proofErr w:type="spellStart"/>
                            <w:r>
                              <w:t>aplikasi</w:t>
                            </w:r>
                            <w:proofErr w:type="spellEnd"/>
                            <w:r>
                              <w:t xml:space="preserve"> </w:t>
                            </w:r>
                            <w:proofErr w:type="spellStart"/>
                            <w:r>
                              <w:t>presensi</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E0036" id="Text Box 36" o:spid="_x0000_s1033" type="#_x0000_t202" style="position:absolute;left:0;text-align:left;margin-left:103.7pt;margin-top:299.95pt;width:258pt;height:.05pt;z-index:-25138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tGgIAAD8EAAAOAAAAZHJzL2Uyb0RvYy54bWysU8Fu2zAMvQ/YPwi6L05SL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89vFYkohSbHFzcdYI7tedejDFwUNi0bBkThJUInz&#10;zoc+dUyJnTwYXW61MfEnBjYG2VkQf22tgxqK/5ZlbMy1EG/1BaMnu84RrdAdOqbLgt+OMx6gfKXR&#10;EXpVeCe3mvrthA9PAkkGNBJJOzzSURloCw6DxVkN+ONv/phP7FCUs5ZkVXD//SRQcWa+WuItanA0&#10;cDQOo2FPzQZo0hktjZPJpAsYzGhWCM0LKX4du1BIWEm9Ch5GcxN6cdPGSLVepyRSmhNhZ/dOxtIj&#10;rs/di0A3sBKIzAcYBSfyN+T0uYketz4FQjoxF3HtURzgJpUm7oeNimvw63/Kuu796icAAAD//wMA&#10;UEsDBBQABgAIAAAAIQDEdFda4gAAAAsBAAAPAAAAZHJzL2Rvd25yZXYueG1sTI+xTsMwEIZ3JN7B&#10;OiQWRG3SkJIQp6oqGGCpCF3Y3PgaB+JzFDtteHvMBOPdffrv+8v1bHt2wtF3jiTcLQQwpMbpjloJ&#10;+/fn2wdgPijSqneEEr7Rw7q6vChVod2Z3vBUh5bFEPKFkmBCGArOfWPQKr9wA1K8Hd1oVYjj2HI9&#10;qnMMtz1PhMi4VR3FD0YNuDXYfNWTlbBLP3bmZjo+vW7S5fiyn7bZZ1tLeX01bx6BBZzDHwy/+lEd&#10;quh0cBNpz3oJiVilEZVwn+c5sEiskmXcHCRkQgjgVcn/d6h+AAAA//8DAFBLAQItABQABgAIAAAA&#10;IQC2gziS/gAAAOEBAAATAAAAAAAAAAAAAAAAAAAAAABbQ29udGVudF9UeXBlc10ueG1sUEsBAi0A&#10;FAAGAAgAAAAhADj9If/WAAAAlAEAAAsAAAAAAAAAAAAAAAAALwEAAF9yZWxzLy5yZWxzUEsBAi0A&#10;FAAGAAgAAAAhAO2RRu0aAgAAPwQAAA4AAAAAAAAAAAAAAAAALgIAAGRycy9lMm9Eb2MueG1sUEsB&#10;Ai0AFAAGAAgAAAAhAMR0V1riAAAACwEAAA8AAAAAAAAAAAAAAAAAdAQAAGRycy9kb3ducmV2Lnht&#10;bFBLBQYAAAAABAAEAPMAAACDBQAAAAA=&#10;" stroked="f">
                <v:textbox style="mso-fit-shape-to-text:t" inset="0,0,0,0">
                  <w:txbxContent>
                    <w:p w14:paraId="4CF9C702" w14:textId="2FAF7D2D" w:rsidR="00E75DFF" w:rsidRPr="00CC54E6" w:rsidRDefault="00E75DFF" w:rsidP="00E75DFF">
                      <w:pPr>
                        <w:pStyle w:val="Caption"/>
                        <w:jc w:val="center"/>
                        <w:rPr>
                          <w:noProof/>
                          <w:spacing w:val="15"/>
                        </w:rPr>
                      </w:pPr>
                      <w:bookmarkStart w:id="38" w:name="_Toc103228099"/>
                      <w:r>
                        <w:t xml:space="preserve">Gambar </w:t>
                      </w:r>
                      <w:fldSimple w:instr=" SEQ Gambar \* ARABIC ">
                        <w:r w:rsidR="00793A59">
                          <w:rPr>
                            <w:noProof/>
                          </w:rPr>
                          <w:t>6</w:t>
                        </w:r>
                      </w:fldSimple>
                      <w:r>
                        <w:t xml:space="preserve">. Use Case diagram </w:t>
                      </w:r>
                      <w:proofErr w:type="spellStart"/>
                      <w:r>
                        <w:t>aplikasi</w:t>
                      </w:r>
                      <w:proofErr w:type="spellEnd"/>
                      <w:r>
                        <w:t xml:space="preserve"> </w:t>
                      </w:r>
                      <w:proofErr w:type="spellStart"/>
                      <w:r>
                        <w:t>presensi</w:t>
                      </w:r>
                      <w:bookmarkEnd w:id="38"/>
                      <w:proofErr w:type="spellEnd"/>
                    </w:p>
                  </w:txbxContent>
                </v:textbox>
                <w10:wrap type="topAndBottom"/>
              </v:shape>
            </w:pict>
          </mc:Fallback>
        </mc:AlternateContent>
      </w:r>
      <w:proofErr w:type="spellStart"/>
      <w:r w:rsidR="00E75DFF" w:rsidRPr="003C4072">
        <w:t>Merupakan</w:t>
      </w:r>
      <w:proofErr w:type="spellEnd"/>
      <w:r w:rsidR="00E75DFF" w:rsidRPr="003C4072">
        <w:t xml:space="preserve"> diagram yang </w:t>
      </w:r>
      <w:proofErr w:type="spellStart"/>
      <w:r w:rsidR="00E75DFF" w:rsidRPr="003C4072">
        <w:t>dibuat</w:t>
      </w:r>
      <w:proofErr w:type="spellEnd"/>
      <w:r w:rsidR="00E75DFF" w:rsidRPr="003C4072">
        <w:t xml:space="preserve"> </w:t>
      </w:r>
      <w:proofErr w:type="spellStart"/>
      <w:r w:rsidR="00E75DFF" w:rsidRPr="003C4072">
        <w:t>untuk</w:t>
      </w:r>
      <w:proofErr w:type="spellEnd"/>
      <w:r w:rsidR="00E75DFF" w:rsidRPr="003C4072">
        <w:t xml:space="preserve"> </w:t>
      </w:r>
      <w:proofErr w:type="spellStart"/>
      <w:r w:rsidR="00E75DFF" w:rsidRPr="003C4072">
        <w:t>melihat</w:t>
      </w:r>
      <w:proofErr w:type="spellEnd"/>
      <w:r w:rsidR="00E75DFF" w:rsidRPr="003C4072">
        <w:t xml:space="preserve"> </w:t>
      </w:r>
      <w:proofErr w:type="spellStart"/>
      <w:r w:rsidR="00E75DFF" w:rsidRPr="003C4072">
        <w:t>korelasi</w:t>
      </w:r>
      <w:proofErr w:type="spellEnd"/>
      <w:r w:rsidR="00E75DFF" w:rsidRPr="003C4072">
        <w:t xml:space="preserve"> </w:t>
      </w:r>
      <w:proofErr w:type="spellStart"/>
      <w:r w:rsidR="00E75DFF" w:rsidRPr="003C4072">
        <w:t>antara</w:t>
      </w:r>
      <w:proofErr w:type="spellEnd"/>
      <w:r w:rsidR="00E75DFF" w:rsidRPr="003C4072">
        <w:t xml:space="preserve"> user dan system yang </w:t>
      </w:r>
      <w:proofErr w:type="spellStart"/>
      <w:r w:rsidR="00E75DFF" w:rsidRPr="003C4072">
        <w:t>akan</w:t>
      </w:r>
      <w:proofErr w:type="spellEnd"/>
      <w:r w:rsidR="00E75DFF" w:rsidRPr="003C4072">
        <w:t xml:space="preserve"> </w:t>
      </w:r>
      <w:proofErr w:type="spellStart"/>
      <w:r w:rsidR="00E75DFF" w:rsidRPr="003C4072">
        <w:t>dibuat</w:t>
      </w:r>
      <w:proofErr w:type="spellEnd"/>
      <w:r w:rsidR="00E75DFF" w:rsidRPr="003C4072">
        <w:t xml:space="preserve"> </w:t>
      </w:r>
      <w:proofErr w:type="spellStart"/>
      <w:r w:rsidR="00E75DFF" w:rsidRPr="003C4072">
        <w:t>serta</w:t>
      </w:r>
      <w:proofErr w:type="spellEnd"/>
      <w:r w:rsidR="00E75DFF" w:rsidRPr="003C4072">
        <w:t xml:space="preserve"> </w:t>
      </w:r>
      <w:proofErr w:type="spellStart"/>
      <w:r w:rsidR="00E75DFF" w:rsidRPr="003C4072">
        <w:t>mendeskripsikan</w:t>
      </w:r>
      <w:proofErr w:type="spellEnd"/>
      <w:r w:rsidR="00E75DFF" w:rsidRPr="003C4072">
        <w:t xml:space="preserve"> </w:t>
      </w:r>
      <w:proofErr w:type="spellStart"/>
      <w:r w:rsidR="00E75DFF" w:rsidRPr="003C4072">
        <w:t>sebuahinteraksi</w:t>
      </w:r>
      <w:proofErr w:type="spellEnd"/>
      <w:r w:rsidR="00E75DFF" w:rsidRPr="003C4072">
        <w:t xml:space="preserve"> </w:t>
      </w:r>
      <w:proofErr w:type="spellStart"/>
      <w:r w:rsidR="00E75DFF" w:rsidRPr="003C4072">
        <w:t>antara</w:t>
      </w:r>
      <w:proofErr w:type="spellEnd"/>
      <w:r w:rsidR="00E75DFF" w:rsidRPr="003C4072">
        <w:t xml:space="preserve"> </w:t>
      </w:r>
      <w:proofErr w:type="spellStart"/>
      <w:r w:rsidR="00E75DFF" w:rsidRPr="003C4072">
        <w:t>satu</w:t>
      </w:r>
      <w:proofErr w:type="spellEnd"/>
      <w:r w:rsidR="00E75DFF" w:rsidRPr="003C4072">
        <w:t xml:space="preserve"> </w:t>
      </w:r>
      <w:proofErr w:type="spellStart"/>
      <w:proofErr w:type="gramStart"/>
      <w:r w:rsidR="00E75DFF" w:rsidRPr="003C4072">
        <w:t>aktor</w:t>
      </w:r>
      <w:proofErr w:type="spellEnd"/>
      <w:r w:rsidR="00E75DFF" w:rsidRPr="003C4072">
        <w:t xml:space="preserve">  </w:t>
      </w:r>
      <w:proofErr w:type="spellStart"/>
      <w:r w:rsidR="00E75DFF" w:rsidRPr="003C4072">
        <w:t>atau</w:t>
      </w:r>
      <w:proofErr w:type="spellEnd"/>
      <w:proofErr w:type="gramEnd"/>
      <w:r w:rsidR="00E75DFF" w:rsidRPr="003C4072">
        <w:t xml:space="preserve"> </w:t>
      </w:r>
      <w:proofErr w:type="spellStart"/>
      <w:r w:rsidR="00E75DFF" w:rsidRPr="003C4072">
        <w:t>lebih</w:t>
      </w:r>
      <w:proofErr w:type="spellEnd"/>
      <w:r w:rsidR="00E75DFF" w:rsidRPr="003C4072">
        <w:t xml:space="preserve">  </w:t>
      </w:r>
      <w:proofErr w:type="spellStart"/>
      <w:r w:rsidR="00E75DFF" w:rsidRPr="003C4072">
        <w:t>dengan</w:t>
      </w:r>
      <w:proofErr w:type="spellEnd"/>
      <w:r w:rsidR="00E75DFF" w:rsidRPr="003C4072">
        <w:t xml:space="preserve"> system yang </w:t>
      </w:r>
      <w:proofErr w:type="spellStart"/>
      <w:r w:rsidR="00E75DFF" w:rsidRPr="003C4072">
        <w:t>dibuat</w:t>
      </w:r>
      <w:proofErr w:type="spellEnd"/>
      <w:r w:rsidR="00E75DFF" w:rsidRPr="003C4072">
        <w:t xml:space="preserve">, </w:t>
      </w:r>
      <w:proofErr w:type="spellStart"/>
      <w:r w:rsidR="00E75DFF" w:rsidRPr="003C4072">
        <w:t>berikut</w:t>
      </w:r>
      <w:proofErr w:type="spellEnd"/>
      <w:r w:rsidR="00E75DFF" w:rsidRPr="003C4072">
        <w:t xml:space="preserve"> </w:t>
      </w:r>
      <w:proofErr w:type="spellStart"/>
      <w:r w:rsidR="00E75DFF" w:rsidRPr="003C4072">
        <w:t>ini</w:t>
      </w:r>
      <w:proofErr w:type="spellEnd"/>
      <w:r w:rsidR="00E75DFF" w:rsidRPr="003C4072">
        <w:t xml:space="preserve"> </w:t>
      </w:r>
      <w:proofErr w:type="spellStart"/>
      <w:r w:rsidR="00E75DFF" w:rsidRPr="003C4072">
        <w:t>adalah</w:t>
      </w:r>
      <w:proofErr w:type="spellEnd"/>
      <w:r w:rsidR="00E75DFF" w:rsidRPr="003C4072">
        <w:t xml:space="preserve"> use case </w:t>
      </w:r>
      <w:proofErr w:type="spellStart"/>
      <w:r w:rsidR="00E75DFF" w:rsidRPr="003C4072">
        <w:t>dalam</w:t>
      </w:r>
      <w:proofErr w:type="spellEnd"/>
      <w:r w:rsidR="00E75DFF" w:rsidRPr="003C4072">
        <w:t xml:space="preserve"> </w:t>
      </w:r>
      <w:proofErr w:type="spellStart"/>
      <w:r w:rsidR="00E75DFF" w:rsidRPr="003C4072">
        <w:t>penelitian</w:t>
      </w:r>
      <w:proofErr w:type="spellEnd"/>
      <w:r w:rsidR="00E75DFF" w:rsidRPr="003C4072">
        <w:t xml:space="preserve"> </w:t>
      </w:r>
      <w:proofErr w:type="spellStart"/>
      <w:r w:rsidR="00E75DFF" w:rsidRPr="003C4072">
        <w:t>ini</w:t>
      </w:r>
      <w:proofErr w:type="spellEnd"/>
      <w:r w:rsidR="00E75DFF" w:rsidRPr="003C4072">
        <w:t>:</w:t>
      </w:r>
    </w:p>
    <w:p w14:paraId="3F38620A" w14:textId="77777777" w:rsidR="00E75DFF" w:rsidRDefault="00E75DFF" w:rsidP="00E75DFF">
      <w:pPr>
        <w:pStyle w:val="Subtitle"/>
        <w:ind w:left="567" w:firstLine="567"/>
      </w:pPr>
    </w:p>
    <w:p w14:paraId="7115E588" w14:textId="77777777" w:rsidR="00E75DFF" w:rsidRPr="001C6693" w:rsidRDefault="00E75DFF" w:rsidP="00E75DFF">
      <w:pPr>
        <w:pStyle w:val="Subtitle"/>
        <w:numPr>
          <w:ilvl w:val="0"/>
          <w:numId w:val="38"/>
        </w:numPr>
        <w:ind w:hanging="11"/>
        <w:rPr>
          <w:lang w:val="id-ID"/>
        </w:rPr>
      </w:pPr>
      <w:r>
        <w:rPr>
          <w:lang w:val="id-ID"/>
        </w:rPr>
        <w:t>Activity Diagram</w:t>
      </w:r>
    </w:p>
    <w:p w14:paraId="701392AE" w14:textId="77777777" w:rsidR="00E75DFF" w:rsidRDefault="00E75DFF" w:rsidP="00E75DFF">
      <w:pPr>
        <w:pStyle w:val="Subtitle"/>
        <w:ind w:left="1560" w:hanging="142"/>
        <w:rPr>
          <w:lang w:val="id-ID"/>
        </w:rPr>
      </w:pPr>
      <w:r>
        <w:rPr>
          <w:lang w:val="id-ID"/>
        </w:rPr>
        <w:tab/>
      </w:r>
      <w:r>
        <w:rPr>
          <w:lang w:val="id-ID"/>
        </w:rPr>
        <w:tab/>
        <w:t>Activity diagram menggambarkan aliran atau proses kerja dari sebuah sistem atau  menu yang terdapat didalam aplikasi, diagram aktivitas secara tepat menggambarkan  aktivitas yang dilakukan oleh sistem, bukan yang dilakukan oleh penggunna ketika berinteraksi dengan sistem. Activity diagram dalam aplikasi presensi ini adalah sebagai berikut:</w:t>
      </w:r>
    </w:p>
    <w:p w14:paraId="39EF1C37" w14:textId="77777777" w:rsidR="00E75DFF" w:rsidRDefault="00E75DFF" w:rsidP="00E75DFF">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928576" behindDoc="0" locked="0" layoutInCell="1" allowOverlap="1" wp14:anchorId="5EFBA267" wp14:editId="769231DD">
                <wp:simplePos x="0" y="0"/>
                <wp:positionH relativeFrom="column">
                  <wp:posOffset>898064</wp:posOffset>
                </wp:positionH>
                <wp:positionV relativeFrom="paragraph">
                  <wp:posOffset>3608936</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340B740C" w14:textId="6A22C881" w:rsidR="00E75DFF" w:rsidRPr="006A4E81" w:rsidRDefault="00E75DFF" w:rsidP="00E75DFF">
                            <w:pPr>
                              <w:pStyle w:val="Caption"/>
                              <w:jc w:val="center"/>
                            </w:pPr>
                            <w:bookmarkStart w:id="39" w:name="_Toc103228100"/>
                            <w:r>
                              <w:t xml:space="preserve">Gambar </w:t>
                            </w:r>
                            <w:fldSimple w:instr=" SEQ Gambar \* ARABIC ">
                              <w:r w:rsidR="00793A59">
                                <w:rPr>
                                  <w:noProof/>
                                </w:rPr>
                                <w:t>7</w:t>
                              </w:r>
                            </w:fldSimple>
                            <w:r>
                              <w:t>. Activity diagram logi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FBA267" id="Text Box 37" o:spid="_x0000_s1034" type="#_x0000_t202" style="position:absolute;left:0;text-align:left;margin-left:70.7pt;margin-top:284.15pt;width:244.9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Wx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yL2Ww6X1BIUuxm8TnWyK5XHfrwVUHDolFwJE4SVOK0&#10;86FPHVNiJw9Gl1ttTPyJgY1BdhLEX1vroIbiv2UZG3MtxFt9wejJrnNEK3T7jumy4LfjjHsozzQ6&#10;Qq8K7+RWU7+d8OFJIMmARiJph0c6KgNtwWGwOKsBf/zNH/OJHYpy1pKsCu6/HwUqzsw3S7xFDY4G&#10;jsZ+NOyx2QBNOqOlcTKZdAGDGc0KoXkjxa9jFwoJK6lXwcNobkIvbtoYqdbrlERKcyLs7LOTsfSI&#10;60v3JtANrAQi8wFGwYn8HTl9bqLHrY+BkE7MRVx7FAe4SaWJ+2Gj4hr8+p+yrnu/+gkAAP//AwBQ&#10;SwMEFAAGAAgAAAAhAKBSBqDgAAAACwEAAA8AAABkcnMvZG93bnJldi54bWxMj7FOwzAQhnck3sE6&#10;JBZEnTQmqkKcqqpggKVq6MLmxtc4EJ+j2GnD22NYYPzvPv33Xbmebc/OOPrOkYR0kQBDapzuqJVw&#10;eHu+XwHzQZFWvSOU8IUe1tX1VakK7S60x3MdWhZLyBdKgglhKDj3jUGr/MINSHF3cqNVIcax5XpU&#10;l1hue75Mkpxb1VG8YNSAW4PNZz1ZCTvxvjN30+npdSOy8eUwbfOPtpby9mbePAILOIc/GH70ozpU&#10;0enoJtKe9TGLVERUwkO+yoBFIs/SJbDj70QAr0r+/4fqGwAA//8DAFBLAQItABQABgAIAAAAIQC2&#10;gziS/gAAAOEBAAATAAAAAAAAAAAAAAAAAAAAAABbQ29udGVudF9UeXBlc10ueG1sUEsBAi0AFAAG&#10;AAgAAAAhADj9If/WAAAAlAEAAAsAAAAAAAAAAAAAAAAALwEAAF9yZWxzLy5yZWxzUEsBAi0AFAAG&#10;AAgAAAAhAMi7hbEZAgAAPwQAAA4AAAAAAAAAAAAAAAAALgIAAGRycy9lMm9Eb2MueG1sUEsBAi0A&#10;FAAGAAgAAAAhAKBSBqDgAAAACwEAAA8AAAAAAAAAAAAAAAAAcwQAAGRycy9kb3ducmV2LnhtbFBL&#10;BQYAAAAABAAEAPMAAACABQAAAAA=&#10;" stroked="f">
                <v:textbox style="mso-fit-shape-to-text:t" inset="0,0,0,0">
                  <w:txbxContent>
                    <w:p w14:paraId="340B740C" w14:textId="6A22C881" w:rsidR="00E75DFF" w:rsidRPr="006A4E81" w:rsidRDefault="00E75DFF" w:rsidP="00E75DFF">
                      <w:pPr>
                        <w:pStyle w:val="Caption"/>
                        <w:jc w:val="center"/>
                      </w:pPr>
                      <w:bookmarkStart w:id="40" w:name="_Toc103228100"/>
                      <w:r>
                        <w:t xml:space="preserve">Gambar </w:t>
                      </w:r>
                      <w:fldSimple w:instr=" SEQ Gambar \* ARABIC ">
                        <w:r w:rsidR="00793A59">
                          <w:rPr>
                            <w:noProof/>
                          </w:rPr>
                          <w:t>7</w:t>
                        </w:r>
                      </w:fldSimple>
                      <w:r>
                        <w:t>. Activity diagram login</w:t>
                      </w:r>
                      <w:bookmarkEnd w:id="40"/>
                    </w:p>
                  </w:txbxContent>
                </v:textbox>
                <w10:wrap type="topAndBottom"/>
              </v:shape>
            </w:pict>
          </mc:Fallback>
        </mc:AlternateContent>
      </w:r>
      <w:r>
        <w:rPr>
          <w:noProof/>
        </w:rPr>
        <w:drawing>
          <wp:anchor distT="0" distB="0" distL="114300" distR="114300" simplePos="0" relativeHeight="251930624" behindDoc="0" locked="0" layoutInCell="1" allowOverlap="1" wp14:anchorId="618FF36E" wp14:editId="6A7A9E72">
            <wp:simplePos x="0" y="0"/>
            <wp:positionH relativeFrom="column">
              <wp:posOffset>860943</wp:posOffset>
            </wp:positionH>
            <wp:positionV relativeFrom="paragraph">
              <wp:posOffset>286923</wp:posOffset>
            </wp:positionV>
            <wp:extent cx="3102801" cy="3240000"/>
            <wp:effectExtent l="19050" t="19050" r="16510" b="25400"/>
            <wp:wrapTopAndBottom/>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imelin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Activity diagram login</w:t>
      </w:r>
    </w:p>
    <w:p w14:paraId="251A3F53" w14:textId="77777777" w:rsidR="00E75DFF" w:rsidRDefault="00E75DFF" w:rsidP="00E75DFF">
      <w:pPr>
        <w:pStyle w:val="Subtitle"/>
        <w:numPr>
          <w:ilvl w:val="0"/>
          <w:numId w:val="0"/>
        </w:numPr>
        <w:ind w:left="1418"/>
        <w:rPr>
          <w:lang w:val="en-US"/>
        </w:rPr>
      </w:pPr>
    </w:p>
    <w:p w14:paraId="7AFC28B8" w14:textId="0E77D178" w:rsidR="00E75DFF" w:rsidRPr="00C6264E" w:rsidRDefault="00664DA5" w:rsidP="00E75DFF">
      <w:pPr>
        <w:pStyle w:val="Subtitle"/>
        <w:numPr>
          <w:ilvl w:val="0"/>
          <w:numId w:val="25"/>
        </w:numPr>
        <w:rPr>
          <w:lang w:val="en-US"/>
        </w:rPr>
      </w:pPr>
      <w:r>
        <w:rPr>
          <w:noProof/>
        </w:rPr>
        <mc:AlternateContent>
          <mc:Choice Requires="wps">
            <w:drawing>
              <wp:anchor distT="0" distB="0" distL="114300" distR="114300" simplePos="0" relativeHeight="251958272" behindDoc="0" locked="0" layoutInCell="1" allowOverlap="1" wp14:anchorId="56985824" wp14:editId="0C0EF58C">
                <wp:simplePos x="0" y="0"/>
                <wp:positionH relativeFrom="column">
                  <wp:posOffset>1055427</wp:posOffset>
                </wp:positionH>
                <wp:positionV relativeFrom="paragraph">
                  <wp:posOffset>355871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774893BE" w14:textId="68981A2A" w:rsidR="00E75DFF" w:rsidRPr="00B42342" w:rsidRDefault="00E75DFF" w:rsidP="00E75DFF">
                            <w:pPr>
                              <w:pStyle w:val="Caption"/>
                              <w:jc w:val="center"/>
                              <w:rPr>
                                <w:noProof/>
                                <w:spacing w:val="15"/>
                                <w:lang w:val="id-ID"/>
                              </w:rPr>
                            </w:pPr>
                            <w:bookmarkStart w:id="41" w:name="_Toc103228101"/>
                            <w:r>
                              <w:t xml:space="preserve">Gambar </w:t>
                            </w:r>
                            <w:fldSimple w:instr=" SEQ Gambar \* ARABIC ">
                              <w:r w:rsidR="00793A59">
                                <w:rPr>
                                  <w:noProof/>
                                </w:rPr>
                                <w:t>8</w:t>
                              </w:r>
                            </w:fldSimple>
                            <w:r>
                              <w:t xml:space="preserve">. Activity diagram </w:t>
                            </w:r>
                            <w:proofErr w:type="spellStart"/>
                            <w:r>
                              <w:t>registra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85824" id="Text Box 38" o:spid="_x0000_s1035" type="#_x0000_t202" style="position:absolute;left:0;text-align:left;margin-left:83.1pt;margin-top:280.2pt;width:215.2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MUGgIAAD8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j7PZ+D2FJMVuZh9ijex61aEPXxQ0LBoFR+IkQSWO&#10;Gx/61CEldvJgdLnWxsSfGFgZZEdB/LW1Dupc/LcsY2OuhXirLxg92XWOaIVu1zFdFvzTMOMOyhON&#10;jtCrwju51tRvI3x4EkgyoJFI2uGRjspAW3A4W5zVgD/+5o/5xA5FOWtJVgX33w8CFWfmqyXeogYH&#10;AwdjNxj20KyAJp3Q0jiZTLqAwQxmhdC8kOKXsQuFhJXUq+BhMFehFzdtjFTLZUoipTkRNnbrZCw9&#10;4PrcvQh0Z1YCkfkAg+BE/oqcPjfR45aHQEgn5iKuPYpnuEmlifvzRsU1+PU/ZV33fvETAAD//wMA&#10;UEsDBBQABgAIAAAAIQBBO/ur4AAAAAsBAAAPAAAAZHJzL2Rvd25yZXYueG1sTI+xTsMwEIZ3JN7B&#10;OiQWRB1KYkGIU1UVDLBUhC5sbnyNA7Ed2U4b3p6DBcb/7tN/31Wr2Q7siCH23km4WWTA0LVe966T&#10;sHt7ur4DFpNyWg3eoYQvjLCqz88qVWp/cq94bFLHqMTFUkkwKY0l57E1aFVc+BEd7Q4+WJUoho7r&#10;oE5Ubge+zDLBreodXTBqxI3B9rOZrIRt/r41V9Ph8WWd34bn3bQRH10j5eXFvH4AlnBOfzD86JM6&#10;1OS095PTkQ2UhVgSKqEQWQ6MiOJeCGD730kBvK74/x/qbwAAAP//AwBQSwECLQAUAAYACAAAACEA&#10;toM4kv4AAADhAQAAEwAAAAAAAAAAAAAAAAAAAAAAW0NvbnRlbnRfVHlwZXNdLnhtbFBLAQItABQA&#10;BgAIAAAAIQA4/SH/1gAAAJQBAAALAAAAAAAAAAAAAAAAAC8BAABfcmVscy8ucmVsc1BLAQItABQA&#10;BgAIAAAAIQCFXOMUGgIAAD8EAAAOAAAAAAAAAAAAAAAAAC4CAABkcnMvZTJvRG9jLnhtbFBLAQIt&#10;ABQABgAIAAAAIQBBO/ur4AAAAAsBAAAPAAAAAAAAAAAAAAAAAHQEAABkcnMvZG93bnJldi54bWxQ&#10;SwUGAAAAAAQABADzAAAAgQUAAAAA&#10;" stroked="f">
                <v:textbox style="mso-fit-shape-to-text:t" inset="0,0,0,0">
                  <w:txbxContent>
                    <w:p w14:paraId="774893BE" w14:textId="68981A2A" w:rsidR="00E75DFF" w:rsidRPr="00B42342" w:rsidRDefault="00E75DFF" w:rsidP="00E75DFF">
                      <w:pPr>
                        <w:pStyle w:val="Caption"/>
                        <w:jc w:val="center"/>
                        <w:rPr>
                          <w:noProof/>
                          <w:spacing w:val="15"/>
                          <w:lang w:val="id-ID"/>
                        </w:rPr>
                      </w:pPr>
                      <w:bookmarkStart w:id="42" w:name="_Toc103228101"/>
                      <w:r>
                        <w:t xml:space="preserve">Gambar </w:t>
                      </w:r>
                      <w:fldSimple w:instr=" SEQ Gambar \* ARABIC ">
                        <w:r w:rsidR="00793A59">
                          <w:rPr>
                            <w:noProof/>
                          </w:rPr>
                          <w:t>8</w:t>
                        </w:r>
                      </w:fldSimple>
                      <w:r>
                        <w:t xml:space="preserve">. Activity diagram </w:t>
                      </w:r>
                      <w:proofErr w:type="spellStart"/>
                      <w:r>
                        <w:t>registrasi</w:t>
                      </w:r>
                      <w:bookmarkEnd w:id="42"/>
                      <w:proofErr w:type="spellEnd"/>
                    </w:p>
                  </w:txbxContent>
                </v:textbox>
                <w10:wrap type="topAndBottom"/>
              </v:shape>
            </w:pict>
          </mc:Fallback>
        </mc:AlternateContent>
      </w:r>
      <w:r w:rsidR="00C90366">
        <w:rPr>
          <w:noProof/>
        </w:rPr>
        <w:drawing>
          <wp:anchor distT="0" distB="0" distL="114300" distR="114300" simplePos="0" relativeHeight="251929600" behindDoc="0" locked="0" layoutInCell="1" allowOverlap="1" wp14:anchorId="7D1D734C" wp14:editId="7959925C">
            <wp:simplePos x="0" y="0"/>
            <wp:positionH relativeFrom="column">
              <wp:posOffset>901065</wp:posOffset>
            </wp:positionH>
            <wp:positionV relativeFrom="paragraph">
              <wp:posOffset>281305</wp:posOffset>
            </wp:positionV>
            <wp:extent cx="3107055" cy="3239770"/>
            <wp:effectExtent l="19050" t="19050" r="17145" b="17780"/>
            <wp:wrapTopAndBottom/>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07055" cy="323977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E75DFF">
        <w:rPr>
          <w:lang w:val="en-US"/>
        </w:rPr>
        <w:t xml:space="preserve">Activity diagram </w:t>
      </w:r>
      <w:proofErr w:type="spellStart"/>
      <w:r w:rsidR="00E75DFF">
        <w:rPr>
          <w:lang w:val="en-US"/>
        </w:rPr>
        <w:t>registrasi</w:t>
      </w:r>
      <w:proofErr w:type="spellEnd"/>
    </w:p>
    <w:p w14:paraId="36B30551" w14:textId="77777777" w:rsidR="00E75DFF" w:rsidRDefault="00E75DFF" w:rsidP="00E75DFF">
      <w:pPr>
        <w:pStyle w:val="Subtitle"/>
        <w:numPr>
          <w:ilvl w:val="0"/>
          <w:numId w:val="25"/>
        </w:numPr>
        <w:tabs>
          <w:tab w:val="left" w:pos="3107"/>
        </w:tabs>
        <w:ind w:left="1985" w:hanging="284"/>
        <w:rPr>
          <w:lang w:val="id-ID"/>
        </w:rPr>
      </w:pPr>
      <w:r>
        <w:rPr>
          <w:noProof/>
        </w:rPr>
        <w:lastRenderedPageBreak/>
        <mc:AlternateContent>
          <mc:Choice Requires="wps">
            <w:drawing>
              <wp:anchor distT="0" distB="0" distL="114300" distR="114300" simplePos="0" relativeHeight="251954176" behindDoc="0" locked="0" layoutInCell="1" allowOverlap="1" wp14:anchorId="436EB47E" wp14:editId="090F25C3">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09DE4B69" w14:textId="1B29689F" w:rsidR="00E75DFF" w:rsidRPr="00072706" w:rsidRDefault="00E75DFF" w:rsidP="00E75DFF">
                            <w:pPr>
                              <w:pStyle w:val="Caption"/>
                              <w:jc w:val="center"/>
                              <w:rPr>
                                <w:noProof/>
                                <w:spacing w:val="15"/>
                              </w:rPr>
                            </w:pPr>
                            <w:bookmarkStart w:id="43" w:name="_Toc103228102"/>
                            <w:r>
                              <w:t xml:space="preserve">Gambar </w:t>
                            </w:r>
                            <w:fldSimple w:instr=" SEQ Gambar \* ARABIC ">
                              <w:r w:rsidR="00793A59">
                                <w:rPr>
                                  <w:noProof/>
                                </w:rPr>
                                <w:t>9</w:t>
                              </w:r>
                            </w:fldSimple>
                            <w:r>
                              <w:rPr>
                                <w:lang w:val="id-ID"/>
                              </w:rPr>
                              <w:t>. Activity diagram reset password</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EB47E" id="Text Box 192" o:spid="_x0000_s1036" type="#_x0000_t202" style="position:absolute;left:0;text-align:left;margin-left:89.75pt;margin-top:285.75pt;width:219.1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27YGQIAAEAEAAAOAAAAZHJzL2Uyb0RvYy54bWysU01v2zAMvQ/YfxB0X5xk6AeMOEWWIsOA&#10;oC2QDj0rshwLkEWNUmJ3v36UbCddt9Owi0yT1KPI97i46xrDTgq9Blvw2WTKmbISSm0PBf/+vPl0&#10;y5kPwpbCgFUFf1We3y0/fli0LldzqMGUChmBWJ+3ruB1CC7PMi9r1Qg/AacsBSvARgT6xUNWomgJ&#10;vTHZfDq9zlrA0iFI5T157/sgXyb8qlIyPFaVV4GZgtPbQjoxnft4ZsuFyA8oXK3l8AzxD69ohLZU&#10;9Ax1L4JgR9R/QDVaIniowkRCk0FVaalSD9TNbPqum10tnEq90HC8O4/J/z9Y+XDauSdkofsCHREY&#10;B9I6n3tyxn66Cpv4pZcyitMIX89jU11gkpzzm9v51Q2FJMWuP19FjOxy1aEPXxU0LBoFR+IkjUqc&#10;tj70qWNKrOTB6HKjjYk/MbA2yE6C+GtrHdQA/luWsTHXQrzVA0ZPdukjWqHbd0yX1GNiPbr2UL5S&#10;7wi9LLyTG00Ft8KHJ4GkA+qJtB0e6agMtAWHweKsBvz5N3/MJ3ooyllLuiq4/3EUqDgz3ywRF0U4&#10;Gjga+9Gwx2YN1OqMtsbJZNIFDGY0K4TmhSS/ilUoJKykWgUPo7kOvbppZaRarVISSc2JsLU7JyP0&#10;ONjn7kWgG2gJxOYDjIoT+Tt2+tzEj1sdA406UXeZ4jBvkmkif1ipuAdv/1PWZfGXvwAAAP//AwBQ&#10;SwMEFAAGAAgAAAAhAJuuhVnhAAAACwEAAA8AAABkcnMvZG93bnJldi54bWxMjzFPwzAQhXck/oN1&#10;SCyIOoE2gRCnqioYYKlIu3Rz42sciO3Idtrw7zlYYLt39/Tue+VyMj07oQ+dswLSWQIMbeNUZ1sB&#10;u+3L7QOwEKVVsncWBXxhgGV1eVHKQrmzfcdTHVtGITYUUoCOcSg4D41GI8PMDWjpdnTeyEjSt1x5&#10;eaZw0/O7JMm4kZ2lD1oOuNbYfNajEbCZ7zf6Zjw+v63m9/51N66zj7YW4vpqWj0BizjFPzP84BM6&#10;VMR0cKNVgfWk88cFWQUs8pQGcmRpngM7/G4y4FXJ/3eovgEAAP//AwBQSwECLQAUAAYACAAAACEA&#10;toM4kv4AAADhAQAAEwAAAAAAAAAAAAAAAAAAAAAAW0NvbnRlbnRfVHlwZXNdLnhtbFBLAQItABQA&#10;BgAIAAAAIQA4/SH/1gAAAJQBAAALAAAAAAAAAAAAAAAAAC8BAABfcmVscy8ucmVsc1BLAQItABQA&#10;BgAIAAAAIQDQ827YGQIAAEAEAAAOAAAAAAAAAAAAAAAAAC4CAABkcnMvZTJvRG9jLnhtbFBLAQIt&#10;ABQABgAIAAAAIQCbroVZ4QAAAAsBAAAPAAAAAAAAAAAAAAAAAHMEAABkcnMvZG93bnJldi54bWxQ&#10;SwUGAAAAAAQABADzAAAAgQUAAAAA&#10;" stroked="f">
                <v:textbox style="mso-fit-shape-to-text:t" inset="0,0,0,0">
                  <w:txbxContent>
                    <w:p w14:paraId="09DE4B69" w14:textId="1B29689F" w:rsidR="00E75DFF" w:rsidRPr="00072706" w:rsidRDefault="00E75DFF" w:rsidP="00E75DFF">
                      <w:pPr>
                        <w:pStyle w:val="Caption"/>
                        <w:jc w:val="center"/>
                        <w:rPr>
                          <w:noProof/>
                          <w:spacing w:val="15"/>
                        </w:rPr>
                      </w:pPr>
                      <w:bookmarkStart w:id="44" w:name="_Toc103228102"/>
                      <w:r>
                        <w:t xml:space="preserve">Gambar </w:t>
                      </w:r>
                      <w:fldSimple w:instr=" SEQ Gambar \* ARABIC ">
                        <w:r w:rsidR="00793A59">
                          <w:rPr>
                            <w:noProof/>
                          </w:rPr>
                          <w:t>9</w:t>
                        </w:r>
                      </w:fldSimple>
                      <w:r>
                        <w:rPr>
                          <w:lang w:val="id-ID"/>
                        </w:rPr>
                        <w:t>. Activity diagram reset password</w:t>
                      </w:r>
                      <w:bookmarkEnd w:id="44"/>
                    </w:p>
                  </w:txbxContent>
                </v:textbox>
                <w10:wrap type="topAndBottom"/>
              </v:shape>
            </w:pict>
          </mc:Fallback>
        </mc:AlternateContent>
      </w:r>
      <w:r>
        <w:rPr>
          <w:rStyle w:val="SubtleEmphasis"/>
          <w:i w:val="0"/>
          <w:iCs w:val="0"/>
          <w:noProof/>
          <w:color w:val="000000" w:themeColor="text1"/>
        </w:rPr>
        <w:drawing>
          <wp:anchor distT="0" distB="0" distL="114300" distR="114300" simplePos="0" relativeHeight="251933696" behindDoc="0" locked="0" layoutInCell="1" allowOverlap="1" wp14:anchorId="2528511B" wp14:editId="01A1782F">
            <wp:simplePos x="0" y="0"/>
            <wp:positionH relativeFrom="column">
              <wp:posOffset>1139825</wp:posOffset>
            </wp:positionH>
            <wp:positionV relativeFrom="paragraph">
              <wp:posOffset>219075</wp:posOffset>
            </wp:positionV>
            <wp:extent cx="2688955" cy="3240000"/>
            <wp:effectExtent l="19050" t="19050" r="16510" b="17780"/>
            <wp:wrapTopAndBottom/>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88955" cy="32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Pr>
          <w:lang w:val="id-ID"/>
        </w:rPr>
        <w:t xml:space="preserve">Activity reset password </w:t>
      </w:r>
    </w:p>
    <w:p w14:paraId="0CDFD29D" w14:textId="77777777" w:rsidR="00E75DFF" w:rsidRPr="008A4340" w:rsidRDefault="00E75DFF" w:rsidP="00E75DFF">
      <w:pPr>
        <w:rPr>
          <w:lang w:val="id-ID"/>
        </w:rPr>
      </w:pPr>
    </w:p>
    <w:p w14:paraId="019F90E1" w14:textId="77777777" w:rsidR="00E75DFF" w:rsidRPr="008A4340" w:rsidRDefault="00E75DFF" w:rsidP="00E75DFF">
      <w:pPr>
        <w:tabs>
          <w:tab w:val="left" w:pos="1182"/>
        </w:tabs>
        <w:rPr>
          <w:lang w:val="id-ID"/>
        </w:rPr>
      </w:pPr>
    </w:p>
    <w:p w14:paraId="6185B1EC" w14:textId="77777777" w:rsidR="00E75DFF" w:rsidRPr="008A4340" w:rsidRDefault="00E75DFF" w:rsidP="00E75DFF">
      <w:pPr>
        <w:rPr>
          <w:lang w:val="id-ID"/>
        </w:rPr>
      </w:pPr>
    </w:p>
    <w:p w14:paraId="61078EB0" w14:textId="77777777" w:rsidR="00E75DFF" w:rsidRPr="008A4340" w:rsidRDefault="00E75DFF" w:rsidP="00E75DFF">
      <w:pPr>
        <w:rPr>
          <w:lang w:val="id-ID"/>
        </w:rPr>
      </w:pPr>
    </w:p>
    <w:p w14:paraId="79F9E713" w14:textId="77777777" w:rsidR="00E75DFF" w:rsidRPr="008A4340" w:rsidRDefault="00E75DFF" w:rsidP="00E75DFF">
      <w:pPr>
        <w:rPr>
          <w:lang w:val="id-ID"/>
        </w:rPr>
      </w:pPr>
    </w:p>
    <w:p w14:paraId="0322CEC0" w14:textId="77777777" w:rsidR="00E75DFF" w:rsidRPr="008A4340" w:rsidRDefault="00E75DFF" w:rsidP="00E75DFF">
      <w:pPr>
        <w:rPr>
          <w:lang w:val="id-ID"/>
        </w:rPr>
      </w:pPr>
    </w:p>
    <w:p w14:paraId="69623F30" w14:textId="77777777" w:rsidR="00E75DFF" w:rsidRPr="008A4340" w:rsidRDefault="00E75DFF" w:rsidP="00E75DFF">
      <w:pPr>
        <w:rPr>
          <w:lang w:val="id-ID"/>
        </w:rPr>
      </w:pPr>
    </w:p>
    <w:p w14:paraId="791F116B" w14:textId="77777777" w:rsidR="00E75DFF" w:rsidRPr="008A4340" w:rsidRDefault="00E75DFF" w:rsidP="00E75DFF">
      <w:pPr>
        <w:rPr>
          <w:lang w:val="id-ID"/>
        </w:rPr>
      </w:pPr>
    </w:p>
    <w:p w14:paraId="37EC25D1" w14:textId="77777777" w:rsidR="00E75DFF" w:rsidRPr="008A4340" w:rsidRDefault="00E75DFF" w:rsidP="00E75DFF">
      <w:pPr>
        <w:rPr>
          <w:lang w:val="id-ID"/>
        </w:rPr>
      </w:pPr>
    </w:p>
    <w:p w14:paraId="797384C9" w14:textId="77777777" w:rsidR="00E75DFF" w:rsidRPr="008A4340" w:rsidRDefault="00E75DFF" w:rsidP="00E75DFF">
      <w:pPr>
        <w:rPr>
          <w:lang w:val="id-ID"/>
        </w:rPr>
      </w:pPr>
    </w:p>
    <w:p w14:paraId="5FBA0642" w14:textId="77777777" w:rsidR="00E75DFF" w:rsidRPr="008A4340" w:rsidRDefault="00E75DFF" w:rsidP="00E75DFF">
      <w:pPr>
        <w:rPr>
          <w:lang w:val="id-ID"/>
        </w:rPr>
      </w:pPr>
    </w:p>
    <w:p w14:paraId="7E8EF9E6" w14:textId="77777777" w:rsidR="00E75DFF" w:rsidRPr="008A4340" w:rsidRDefault="00E75DFF" w:rsidP="00E75DFF">
      <w:pPr>
        <w:rPr>
          <w:lang w:val="id-ID"/>
        </w:rPr>
        <w:sectPr w:rsidR="00E75DFF" w:rsidRPr="008A4340" w:rsidSect="00701D33">
          <w:headerReference w:type="default" r:id="rId77"/>
          <w:footerReference w:type="default" r:id="rId78"/>
          <w:headerReference w:type="first" r:id="rId79"/>
          <w:footerReference w:type="first" r:id="rId80"/>
          <w:pgSz w:w="11906" w:h="16838" w:code="9"/>
          <w:pgMar w:top="2268" w:right="1701" w:bottom="1701" w:left="2268" w:header="706" w:footer="706" w:gutter="0"/>
          <w:paperSrc w:first="7"/>
          <w:cols w:space="708"/>
          <w:titlePg/>
          <w:docGrid w:linePitch="360"/>
        </w:sectPr>
      </w:pPr>
    </w:p>
    <w:p w14:paraId="4E15EA49" w14:textId="77777777" w:rsidR="00E75DFF" w:rsidRPr="00721AF8" w:rsidRDefault="00E75DFF" w:rsidP="00E75DFF">
      <w:pPr>
        <w:pStyle w:val="Subtitle"/>
        <w:numPr>
          <w:ilvl w:val="0"/>
          <w:numId w:val="25"/>
        </w:numPr>
        <w:ind w:left="1985"/>
        <w:rPr>
          <w:rStyle w:val="SubtleEmphasis"/>
          <w:i w:val="0"/>
          <w:iCs w:val="0"/>
          <w:color w:val="000000" w:themeColor="text1"/>
        </w:rPr>
        <w:sectPr w:rsidR="00E75DF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931648" behindDoc="0" locked="0" layoutInCell="1" allowOverlap="1" wp14:anchorId="4D04324B" wp14:editId="71B4ED4F">
            <wp:simplePos x="0" y="0"/>
            <wp:positionH relativeFrom="column">
              <wp:posOffset>1210945</wp:posOffset>
            </wp:positionH>
            <wp:positionV relativeFrom="paragraph">
              <wp:posOffset>303530</wp:posOffset>
            </wp:positionV>
            <wp:extent cx="2428921" cy="6840000"/>
            <wp:effectExtent l="0" t="0" r="0" b="0"/>
            <wp:wrapTopAndBottom/>
            <wp:docPr id="46" name="Picture 4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computer&#10;&#10;Description automatically generated with low confide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28921"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1AF8">
        <w:rPr>
          <w:noProof/>
        </w:rPr>
        <mc:AlternateContent>
          <mc:Choice Requires="wps">
            <w:drawing>
              <wp:anchor distT="0" distB="0" distL="114300" distR="114300" simplePos="0" relativeHeight="251932672" behindDoc="0" locked="0" layoutInCell="1" allowOverlap="1" wp14:anchorId="660AF3AE" wp14:editId="4D333B3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7FEBEF25" w14:textId="38813178" w:rsidR="00E75DFF" w:rsidRPr="00D01BD7" w:rsidRDefault="00E75DFF" w:rsidP="00E75DFF">
                            <w:pPr>
                              <w:pStyle w:val="Caption"/>
                              <w:jc w:val="center"/>
                              <w:rPr>
                                <w:noProof/>
                                <w:spacing w:val="15"/>
                                <w:lang w:val="id-ID"/>
                              </w:rPr>
                            </w:pPr>
                            <w:bookmarkStart w:id="45" w:name="_Toc103228103"/>
                            <w:r>
                              <w:t xml:space="preserve">Gambar </w:t>
                            </w:r>
                            <w:fldSimple w:instr=" SEQ Gambar \* ARABIC ">
                              <w:r w:rsidR="00793A59">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AF3AE" id="Text Box 48" o:spid="_x0000_s1037" type="#_x0000_t202" style="position:absolute;left:0;text-align:left;margin-left:67.9pt;margin-top:574.6pt;width:228pt;height:.0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uE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P90sph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zdVLhBkCAABABAAADgAAAAAAAAAAAAAAAAAuAgAAZHJzL2Uyb0RvYy54bWxQSwEC&#10;LQAUAAYACAAAACEA6D4yguIAAAANAQAADwAAAAAAAAAAAAAAAABzBAAAZHJzL2Rvd25yZXYueG1s&#10;UEsFBgAAAAAEAAQA8wAAAIIFAAAAAA==&#10;" stroked="f">
                <v:textbox style="mso-fit-shape-to-text:t" inset="0,0,0,0">
                  <w:txbxContent>
                    <w:p w14:paraId="7FEBEF25" w14:textId="38813178" w:rsidR="00E75DFF" w:rsidRPr="00D01BD7" w:rsidRDefault="00E75DFF" w:rsidP="00E75DFF">
                      <w:pPr>
                        <w:pStyle w:val="Caption"/>
                        <w:jc w:val="center"/>
                        <w:rPr>
                          <w:noProof/>
                          <w:spacing w:val="15"/>
                          <w:lang w:val="id-ID"/>
                        </w:rPr>
                      </w:pPr>
                      <w:bookmarkStart w:id="46" w:name="_Toc103228103"/>
                      <w:r>
                        <w:t xml:space="preserve">Gambar </w:t>
                      </w:r>
                      <w:fldSimple w:instr=" SEQ Gambar \* ARABIC ">
                        <w:r w:rsidR="00793A59">
                          <w:rPr>
                            <w:noProof/>
                          </w:rPr>
                          <w:t>10</w:t>
                        </w:r>
                      </w:fldSimple>
                      <w:r>
                        <w:t xml:space="preserve">. Activity diagram menu </w:t>
                      </w:r>
                      <w:proofErr w:type="spellStart"/>
                      <w:r>
                        <w:t>presensi</w:t>
                      </w:r>
                      <w:proofErr w:type="spellEnd"/>
                      <w:r>
                        <w:t xml:space="preserve"> </w:t>
                      </w:r>
                      <w:proofErr w:type="spellStart"/>
                      <w:r>
                        <w:t>didalam</w:t>
                      </w:r>
                      <w:proofErr w:type="spellEnd"/>
                      <w:r>
                        <w:t xml:space="preserve"> </w:t>
                      </w:r>
                      <w:proofErr w:type="spellStart"/>
                      <w:r>
                        <w:t>aplikasi</w:t>
                      </w:r>
                      <w:bookmarkEnd w:id="46"/>
                      <w:proofErr w:type="spellEnd"/>
                    </w:p>
                  </w:txbxContent>
                </v:textbox>
                <w10:wrap type="topAndBottom"/>
              </v:shape>
            </w:pict>
          </mc:Fallback>
        </mc:AlternateContent>
      </w:r>
      <w:r w:rsidRPr="00721AF8">
        <w:rPr>
          <w:rStyle w:val="SubtleEmphasis"/>
          <w:i w:val="0"/>
          <w:iCs w:val="0"/>
          <w:color w:val="000000" w:themeColor="text1"/>
        </w:rPr>
        <w:t xml:space="preserve">activity </w:t>
      </w:r>
      <w:proofErr w:type="spellStart"/>
      <w:r w:rsidRPr="00721AF8">
        <w:rPr>
          <w:rStyle w:val="SubtleEmphasis"/>
          <w:i w:val="0"/>
          <w:iCs w:val="0"/>
          <w:color w:val="000000" w:themeColor="text1"/>
        </w:rPr>
        <w:t>presens</w:t>
      </w:r>
      <w:r>
        <w:rPr>
          <w:rStyle w:val="SubtleEmphasis"/>
          <w:i w:val="0"/>
          <w:iCs w:val="0"/>
          <w:color w:val="000000" w:themeColor="text1"/>
        </w:rPr>
        <w:t>i</w:t>
      </w:r>
      <w:proofErr w:type="spellEnd"/>
    </w:p>
    <w:p w14:paraId="39C9C491" w14:textId="47B42947" w:rsidR="00E75DFF" w:rsidRDefault="00B522BE"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35744" behindDoc="0" locked="0" layoutInCell="1" allowOverlap="1" wp14:anchorId="182C7B53" wp14:editId="6DD36719">
                <wp:simplePos x="0" y="0"/>
                <wp:positionH relativeFrom="column">
                  <wp:posOffset>92964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0F69FF8" w14:textId="3FF5FE92" w:rsidR="00E75DFF" w:rsidRPr="008851C8" w:rsidRDefault="00E75DFF" w:rsidP="00E75DFF">
                            <w:pPr>
                              <w:pStyle w:val="Caption"/>
                              <w:jc w:val="center"/>
                              <w:rPr>
                                <w:noProof/>
                                <w:spacing w:val="15"/>
                                <w:lang w:val="en-US"/>
                              </w:rPr>
                            </w:pPr>
                            <w:bookmarkStart w:id="47" w:name="_Toc103228104"/>
                            <w:r>
                              <w:t xml:space="preserve">Gambar </w:t>
                            </w:r>
                            <w:fldSimple w:instr=" SEQ Gambar \* ARABIC ">
                              <w:r w:rsidR="00793A59">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C7B53" id="Text Box 4" o:spid="_x0000_s1038" type="#_x0000_t202" style="position:absolute;left:0;text-align:left;margin-left:73.2pt;margin-top:280pt;width:253.7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T7XVr4AAAAAsBAAAPAAAAZHJzL2Rvd25yZXYueG1sTI/BTsMwEETvSPyD&#10;tUhcEHVKUwtCnKqq4ACXitALNzd240C8jmynDX/P0gscZ/ZpdqZcTa5nRxNi51HCfJYBM9h43WEr&#10;Yff+fHsPLCaFWvUejYRvE2FVXV6UqtD+hG/mWKeWUQjGQkmwKQ0F57Gxxqk484NBuh18cCqRDC3X&#10;QZ0o3PX8LssEd6pD+mDVYDbWNF/16CRs84+tvRkPT6/rfBFeduNGfLa1lNdX0/oRWDJT+oPhtz5V&#10;h4o67f2IOrKedC5yQiUsRUajiBDLxQOw/dmZA69K/n9D9QMAAP//AwBQSwECLQAUAAYACAAAACEA&#10;toM4kv4AAADhAQAAEwAAAAAAAAAAAAAAAAAAAAAAW0NvbnRlbnRfVHlwZXNdLnhtbFBLAQItABQA&#10;BgAIAAAAIQA4/SH/1gAAAJQBAAALAAAAAAAAAAAAAAAAAC8BAABfcmVscy8ucmVsc1BLAQItABQA&#10;BgAIAAAAIQBOqLyKGgIAAEAEAAAOAAAAAAAAAAAAAAAAAC4CAABkcnMvZTJvRG9jLnhtbFBLAQIt&#10;ABQABgAIAAAAIQCT7XVr4AAAAAsBAAAPAAAAAAAAAAAAAAAAAHQEAABkcnMvZG93bnJldi54bWxQ&#10;SwUGAAAAAAQABADzAAAAgQUAAAAA&#10;" stroked="f">
                <v:textbox style="mso-fit-shape-to-text:t" inset="0,0,0,0">
                  <w:txbxContent>
                    <w:p w14:paraId="20F69FF8" w14:textId="3FF5FE92" w:rsidR="00E75DFF" w:rsidRPr="008851C8" w:rsidRDefault="00E75DFF" w:rsidP="00E75DFF">
                      <w:pPr>
                        <w:pStyle w:val="Caption"/>
                        <w:jc w:val="center"/>
                        <w:rPr>
                          <w:noProof/>
                          <w:spacing w:val="15"/>
                          <w:lang w:val="en-US"/>
                        </w:rPr>
                      </w:pPr>
                      <w:bookmarkStart w:id="48" w:name="_Toc103228104"/>
                      <w:r>
                        <w:t xml:space="preserve">Gambar </w:t>
                      </w:r>
                      <w:fldSimple w:instr=" SEQ Gambar \* ARABIC ">
                        <w:r w:rsidR="00793A59">
                          <w:rPr>
                            <w:noProof/>
                          </w:rPr>
                          <w:t>11</w:t>
                        </w:r>
                      </w:fldSimple>
                      <w:r>
                        <w:t xml:space="preserve">. </w:t>
                      </w:r>
                      <w:proofErr w:type="spellStart"/>
                      <w:r>
                        <w:t>Actovity</w:t>
                      </w:r>
                      <w:proofErr w:type="spellEnd"/>
                      <w:r>
                        <w:t xml:space="preserve"> diagram menu history </w:t>
                      </w:r>
                      <w:proofErr w:type="spellStart"/>
                      <w:r>
                        <w:t>aplikasi</w:t>
                      </w:r>
                      <w:proofErr w:type="spellEnd"/>
                      <w:r>
                        <w:t xml:space="preserve"> </w:t>
                      </w:r>
                      <w:proofErr w:type="spellStart"/>
                      <w:r>
                        <w:t>presensi</w:t>
                      </w:r>
                      <w:bookmarkEnd w:id="48"/>
                      <w:proofErr w:type="spellEnd"/>
                    </w:p>
                  </w:txbxContent>
                </v:textbox>
                <w10:wrap type="topAndBottom"/>
              </v:shape>
            </w:pict>
          </mc:Fallback>
        </mc:AlternateContent>
      </w:r>
      <w:r w:rsidR="00E75DFF">
        <w:rPr>
          <w:noProof/>
          <w:lang w:val="en-US"/>
        </w:rPr>
        <w:drawing>
          <wp:anchor distT="0" distB="0" distL="114300" distR="114300" simplePos="0" relativeHeight="251934720" behindDoc="0" locked="0" layoutInCell="1" allowOverlap="1" wp14:anchorId="41749BFB" wp14:editId="4593D88C">
            <wp:simplePos x="0" y="0"/>
            <wp:positionH relativeFrom="column">
              <wp:posOffset>929640</wp:posOffset>
            </wp:positionH>
            <wp:positionV relativeFrom="paragraph">
              <wp:posOffset>259080</wp:posOffset>
            </wp:positionV>
            <wp:extent cx="3222625" cy="3239770"/>
            <wp:effectExtent l="0" t="0" r="0" b="0"/>
            <wp:wrapTopAndBottom/>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2262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5DFF">
        <w:rPr>
          <w:lang w:val="en-US"/>
        </w:rPr>
        <w:t>Activity history</w:t>
      </w:r>
    </w:p>
    <w:p w14:paraId="0C86C48C" w14:textId="77777777" w:rsidR="00E75DFF" w:rsidRPr="00381577" w:rsidRDefault="00E75DFF" w:rsidP="00E75DFF">
      <w:pPr>
        <w:rPr>
          <w:lang w:val="en-US"/>
        </w:rPr>
      </w:pPr>
    </w:p>
    <w:p w14:paraId="292EE87B" w14:textId="3E600691" w:rsidR="00E75DFF" w:rsidRPr="00381577" w:rsidRDefault="00183DCA" w:rsidP="00E75DFF">
      <w:pPr>
        <w:pStyle w:val="Subtitle"/>
        <w:numPr>
          <w:ilvl w:val="0"/>
          <w:numId w:val="25"/>
        </w:numPr>
        <w:rPr>
          <w:lang w:val="en-US"/>
        </w:rPr>
      </w:pPr>
      <w:r>
        <w:rPr>
          <w:noProof/>
          <w:lang w:val="en-US"/>
        </w:rPr>
        <w:drawing>
          <wp:anchor distT="0" distB="0" distL="114300" distR="114300" simplePos="0" relativeHeight="251936768" behindDoc="0" locked="0" layoutInCell="1" allowOverlap="1" wp14:anchorId="442BC80F" wp14:editId="00621815">
            <wp:simplePos x="0" y="0"/>
            <wp:positionH relativeFrom="column">
              <wp:posOffset>928479</wp:posOffset>
            </wp:positionH>
            <wp:positionV relativeFrom="paragraph">
              <wp:posOffset>237490</wp:posOffset>
            </wp:positionV>
            <wp:extent cx="3465332" cy="3240000"/>
            <wp:effectExtent l="0" t="0" r="1905" b="0"/>
            <wp:wrapTopAndBottom/>
            <wp:docPr id="6" name="Picture 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chat or text message&#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46533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22BE">
        <w:rPr>
          <w:noProof/>
        </w:rPr>
        <mc:AlternateContent>
          <mc:Choice Requires="wps">
            <w:drawing>
              <wp:anchor distT="0" distB="0" distL="114300" distR="114300" simplePos="0" relativeHeight="251937792" behindDoc="0" locked="0" layoutInCell="1" allowOverlap="1" wp14:anchorId="3D9A0DD5" wp14:editId="16BA2310">
                <wp:simplePos x="0" y="0"/>
                <wp:positionH relativeFrom="column">
                  <wp:posOffset>1098973</wp:posOffset>
                </wp:positionH>
                <wp:positionV relativeFrom="paragraph">
                  <wp:posOffset>3547110</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7E523650" w14:textId="10E5110D" w:rsidR="00E75DFF" w:rsidRPr="00AD22C3" w:rsidRDefault="00E75DFF" w:rsidP="00E75DFF">
                            <w:pPr>
                              <w:pStyle w:val="Caption"/>
                              <w:jc w:val="center"/>
                              <w:rPr>
                                <w:noProof/>
                                <w:spacing w:val="15"/>
                                <w:lang w:val="en-US"/>
                              </w:rPr>
                            </w:pPr>
                            <w:bookmarkStart w:id="49" w:name="_Toc103228105"/>
                            <w:r>
                              <w:t xml:space="preserve">Gambar </w:t>
                            </w:r>
                            <w:fldSimple w:instr=" SEQ Gambar \* ARABIC ">
                              <w:r w:rsidR="00793A59">
                                <w:rPr>
                                  <w:noProof/>
                                </w:rPr>
                                <w:t>12</w:t>
                              </w:r>
                            </w:fldSimple>
                            <w:r>
                              <w:t xml:space="preserve">. Activity diagram menu profile </w:t>
                            </w:r>
                            <w:proofErr w:type="spellStart"/>
                            <w:r>
                              <w:t>aplikasi</w:t>
                            </w:r>
                            <w:bookmarkEnd w:id="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A0DD5" id="Text Box 8" o:spid="_x0000_s1039" type="#_x0000_t202" style="position:absolute;left:0;text-align:left;margin-left:86.55pt;margin-top:279.3pt;width:253.7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5ivGgIAAEAEAAAOAAAAZHJzL2Uyb0RvYy54bWysU01v2zAMvQ/YfxB0X5w4aDAYcYosRYYB&#10;QVsgLXpWZDkWIIsapcTOfv0ofyRbt9Owi0yTFKn3Hrm8b2vDzgq9Bpvz2WTKmbISCm2POX992X76&#10;zJkPwhbCgFU5vyjP71cfPywbl6kUKjCFQkZFrM8al/MqBJcliZeVqoWfgFOWgiVgLQL94jEpUDRU&#10;vTZJOp0ukgawcAhSeU/ehz7IV139slQyPJWlV4GZnNPbQndidx7imayWIjuicJWWwzPEP7yiFtpS&#10;02upBxEEO6H+o1StJYKHMkwk1AmUpZaqw0BoZtN3aPaVcKrDQuR4d6XJ/7+y8vG8d8/IQvsFWhIw&#10;EtI4n3lyRjxtiXX80ksZxYnCy5U21QYmyTlP03SR3nEmKbaY38Uaye2qQx++KqhZNHKOpElHlTjv&#10;fOhTx5TYyYPRxVYbE39iYGOQnQXp11Q6qKH4b1nGxlwL8VZfMHqSG45ohfbQMl0QxvkI8gDFhbAj&#10;9GPhndxqargTPjwLpDkguDTb4YmO0kCTcxgszirAH3/zx3ySh6KcNTRXOfffTwIVZ+abJeHiEI4G&#10;jsZhNOyp3gBBndHWONmZdAGDGc0SoX6jkV/HLhQSVlKvnIfR3IR+umllpFqvuyQaNSfCzu6djKVH&#10;Yl/aN4FukCWQmo8wTpzI3qnT53b6uPUpENWddJHYnsWBbxrTTvxhpeIe/PrfZd0Wf/UTAAD//wMA&#10;UEsDBBQABgAIAAAAIQDIzc+T4QAAAAsBAAAPAAAAZHJzL2Rvd25yZXYueG1sTI8xT8MwEIV3JP6D&#10;dUgsiDqlbRqlcaqqggGWitClmxtf40BsR7bThn/P0QW2e3dP775XrEfTsTP60DorYDpJgKGtnWpt&#10;I2D/8fKYAQtRWiU7Z1HANwZYl7c3hcyVu9h3PFexYRRiQy4F6Bj7nPNQazQyTFyPlm4n542MJH3D&#10;lZcXCjcdf0qSlBvZWvqgZY9bjfVXNRgBu/lhpx+G0/PbZj7zr/thm342lRD3d+NmBSziGP/M8ItP&#10;6FAS09ENVgXWkV7OpmQVsFhkKTBypFlCw/G6WQIvC/6/Q/kDAAD//wMAUEsBAi0AFAAGAAgAAAAh&#10;ALaDOJL+AAAA4QEAABMAAAAAAAAAAAAAAAAAAAAAAFtDb250ZW50X1R5cGVzXS54bWxQSwECLQAU&#10;AAYACAAAACEAOP0h/9YAAACUAQAACwAAAAAAAAAAAAAAAAAvAQAAX3JlbHMvLnJlbHNQSwECLQAU&#10;AAYACAAAACEAzw+YrxoCAABABAAADgAAAAAAAAAAAAAAAAAuAgAAZHJzL2Uyb0RvYy54bWxQSwEC&#10;LQAUAAYACAAAACEAyM3Pk+EAAAALAQAADwAAAAAAAAAAAAAAAAB0BAAAZHJzL2Rvd25yZXYueG1s&#10;UEsFBgAAAAAEAAQA8wAAAIIFAAAAAA==&#10;" stroked="f">
                <v:textbox style="mso-fit-shape-to-text:t" inset="0,0,0,0">
                  <w:txbxContent>
                    <w:p w14:paraId="7E523650" w14:textId="10E5110D" w:rsidR="00E75DFF" w:rsidRPr="00AD22C3" w:rsidRDefault="00E75DFF" w:rsidP="00E75DFF">
                      <w:pPr>
                        <w:pStyle w:val="Caption"/>
                        <w:jc w:val="center"/>
                        <w:rPr>
                          <w:noProof/>
                          <w:spacing w:val="15"/>
                          <w:lang w:val="en-US"/>
                        </w:rPr>
                      </w:pPr>
                      <w:bookmarkStart w:id="50" w:name="_Toc103228105"/>
                      <w:r>
                        <w:t xml:space="preserve">Gambar </w:t>
                      </w:r>
                      <w:fldSimple w:instr=" SEQ Gambar \* ARABIC ">
                        <w:r w:rsidR="00793A59">
                          <w:rPr>
                            <w:noProof/>
                          </w:rPr>
                          <w:t>12</w:t>
                        </w:r>
                      </w:fldSimple>
                      <w:r>
                        <w:t xml:space="preserve">. Activity diagram menu profile </w:t>
                      </w:r>
                      <w:proofErr w:type="spellStart"/>
                      <w:r>
                        <w:t>aplikasi</w:t>
                      </w:r>
                      <w:bookmarkEnd w:id="50"/>
                      <w:proofErr w:type="spellEnd"/>
                    </w:p>
                  </w:txbxContent>
                </v:textbox>
                <w10:wrap type="topAndBottom"/>
              </v:shape>
            </w:pict>
          </mc:Fallback>
        </mc:AlternateContent>
      </w:r>
      <w:r w:rsidR="00E75DFF">
        <w:rPr>
          <w:lang w:val="en-US"/>
        </w:rPr>
        <w:t xml:space="preserve">Activity profile </w:t>
      </w:r>
      <w:proofErr w:type="spellStart"/>
      <w:r w:rsidR="00E75DFF">
        <w:rPr>
          <w:lang w:val="en-US"/>
        </w:rPr>
        <w:t>aplikasi</w:t>
      </w:r>
      <w:proofErr w:type="spellEnd"/>
    </w:p>
    <w:p w14:paraId="07998450" w14:textId="77777777" w:rsidR="00E75DFF" w:rsidRPr="00381577" w:rsidRDefault="00E75DFF" w:rsidP="00E75DFF">
      <w:pPr>
        <w:pStyle w:val="Subtitle"/>
        <w:numPr>
          <w:ilvl w:val="0"/>
          <w:numId w:val="25"/>
        </w:numPr>
        <w:rPr>
          <w:lang w:val="en-US"/>
        </w:rPr>
      </w:pPr>
      <w:r>
        <w:rPr>
          <w:noProof/>
          <w:lang w:val="en-US"/>
        </w:rPr>
        <w:lastRenderedPageBreak/>
        <w:drawing>
          <wp:anchor distT="0" distB="0" distL="114300" distR="114300" simplePos="0" relativeHeight="251938816" behindDoc="0" locked="0" layoutInCell="1" allowOverlap="1" wp14:anchorId="6B5AC511" wp14:editId="4602E046">
            <wp:simplePos x="0" y="0"/>
            <wp:positionH relativeFrom="column">
              <wp:posOffset>713105</wp:posOffset>
            </wp:positionH>
            <wp:positionV relativeFrom="paragraph">
              <wp:posOffset>254000</wp:posOffset>
            </wp:positionV>
            <wp:extent cx="3638550" cy="6839585"/>
            <wp:effectExtent l="0" t="0" r="0" b="0"/>
            <wp:wrapTopAndBottom/>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update </w:t>
      </w:r>
      <w:proofErr w:type="spellStart"/>
      <w:r>
        <w:rPr>
          <w:lang w:val="en-US"/>
        </w:rPr>
        <w:t>foto</w:t>
      </w:r>
      <w:proofErr w:type="spellEnd"/>
      <w:r>
        <w:rPr>
          <w:lang w:val="en-US"/>
        </w:rPr>
        <w:t xml:space="preserve"> profile</w:t>
      </w:r>
    </w:p>
    <w:p w14:paraId="2775AB6F" w14:textId="77777777" w:rsidR="00E75DFF" w:rsidRPr="00381577" w:rsidRDefault="00E75DFF" w:rsidP="00E75DFF">
      <w:pPr>
        <w:rPr>
          <w:lang w:val="en-US"/>
        </w:rPr>
      </w:pPr>
      <w:r>
        <w:rPr>
          <w:noProof/>
        </w:rPr>
        <mc:AlternateContent>
          <mc:Choice Requires="wps">
            <w:drawing>
              <wp:anchor distT="0" distB="0" distL="114300" distR="114300" simplePos="0" relativeHeight="251939840" behindDoc="0" locked="0" layoutInCell="1" allowOverlap="1" wp14:anchorId="046A8494" wp14:editId="4C740F69">
                <wp:simplePos x="0" y="0"/>
                <wp:positionH relativeFrom="column">
                  <wp:posOffset>713105</wp:posOffset>
                </wp:positionH>
                <wp:positionV relativeFrom="paragraph">
                  <wp:posOffset>697357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521DBD25" w14:textId="2516B94B" w:rsidR="00E75DFF" w:rsidRPr="00007538" w:rsidRDefault="00E75DFF" w:rsidP="00E75DFF">
                            <w:pPr>
                              <w:pStyle w:val="Caption"/>
                              <w:jc w:val="center"/>
                              <w:rPr>
                                <w:noProof/>
                                <w:spacing w:val="15"/>
                                <w:lang w:val="en-US"/>
                              </w:rPr>
                            </w:pPr>
                            <w:bookmarkStart w:id="51" w:name="_Toc103228106"/>
                            <w:r>
                              <w:t xml:space="preserve">Gambar </w:t>
                            </w:r>
                            <w:fldSimple w:instr=" SEQ Gambar \* ARABIC ">
                              <w:r w:rsidR="00793A59">
                                <w:rPr>
                                  <w:noProof/>
                                </w:rPr>
                                <w:t>13</w:t>
                              </w:r>
                            </w:fldSimple>
                            <w:r>
                              <w:t xml:space="preserve">. Activity update </w:t>
                            </w:r>
                            <w:proofErr w:type="spellStart"/>
                            <w:r>
                              <w:t>foto</w:t>
                            </w:r>
                            <w:proofErr w:type="spellEnd"/>
                            <w:r>
                              <w:t xml:space="preserve"> profil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A8494" id="Text Box 19" o:spid="_x0000_s1040" type="#_x0000_t202" style="position:absolute;margin-left:56.15pt;margin-top:549.1pt;width:286.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sn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2+ndbEYhSbHb6SzWyK5XHfrwVUHNopFzJE0SVeK0&#10;9aFLHVJiJw9GFxttTPyJgbVBdhKkX1PpoPriv2UZG3MtxFtdwejJrjiiFdp9y3RBGD8PIPdQnAk7&#10;QjcW3smNpoZb4cOzQJoDwkSzHZ7oKA00OYfe4qwC/Pk3f8wneSjKWUNzlXP/4yhQcWa+WRIuDuFg&#10;4GDsB8Me6zUQ1AltjZPJpAsYzGCWCPUrjfwqdqGQsJJ65TwM5jp0000rI9VqlZJo1JwIW7tzMpYe&#10;iH1pXwW6XpZAaj7CMHFi/k6dLjfp41bHQFQn6SKxHYs93zSmSfx+peIevP1PWdfFX/4CAAD//wMA&#10;UEsDBBQABgAIAAAAIQBPR35/4QAAAA0BAAAPAAAAZHJzL2Rvd25yZXYueG1sTI8xT8MwEIV3JP6D&#10;dUgsiDpNShRCnKqqYIClInRhc2M3DsTnyHba8O85xADbvXdP776r1rMd2En70DsUsFwkwDS2TvXY&#10;Cdi/Pd0WwEKUqOTgUAv40gHW9eVFJUvlzviqT03sGJVgKKUAE+NYch5ao60MCzdqpN3ReSsjSd9x&#10;5eWZyu3A0yTJuZU90gUjR701uv1sJitgt3rfmZvp+PiyWWX+eT9t84+uEeL6at48AIt6jn9h+MEn&#10;dKiJ6eAmVIENpJdpRlEakvsiBUaRvLgj6/BrZcDriv//ov4GAAD//wMAUEsBAi0AFAAGAAgAAAAh&#10;ALaDOJL+AAAA4QEAABMAAAAAAAAAAAAAAAAAAAAAAFtDb250ZW50X1R5cGVzXS54bWxQSwECLQAU&#10;AAYACAAAACEAOP0h/9YAAACUAQAACwAAAAAAAAAAAAAAAAAvAQAAX3JlbHMvLnJlbHNQSwECLQAU&#10;AAYACAAAACEAYBo7JxoCAABABAAADgAAAAAAAAAAAAAAAAAuAgAAZHJzL2Uyb0RvYy54bWxQSwEC&#10;LQAUAAYACAAAACEAT0d+f+EAAAANAQAADwAAAAAAAAAAAAAAAAB0BAAAZHJzL2Rvd25yZXYueG1s&#10;UEsFBgAAAAAEAAQA8wAAAIIFAAAAAA==&#10;" stroked="f">
                <v:textbox style="mso-fit-shape-to-text:t" inset="0,0,0,0">
                  <w:txbxContent>
                    <w:p w14:paraId="521DBD25" w14:textId="2516B94B" w:rsidR="00E75DFF" w:rsidRPr="00007538" w:rsidRDefault="00E75DFF" w:rsidP="00E75DFF">
                      <w:pPr>
                        <w:pStyle w:val="Caption"/>
                        <w:jc w:val="center"/>
                        <w:rPr>
                          <w:noProof/>
                          <w:spacing w:val="15"/>
                          <w:lang w:val="en-US"/>
                        </w:rPr>
                      </w:pPr>
                      <w:bookmarkStart w:id="52" w:name="_Toc103228106"/>
                      <w:r>
                        <w:t xml:space="preserve">Gambar </w:t>
                      </w:r>
                      <w:fldSimple w:instr=" SEQ Gambar \* ARABIC ">
                        <w:r w:rsidR="00793A59">
                          <w:rPr>
                            <w:noProof/>
                          </w:rPr>
                          <w:t>13</w:t>
                        </w:r>
                      </w:fldSimple>
                      <w:r>
                        <w:t xml:space="preserve">. Activity update </w:t>
                      </w:r>
                      <w:proofErr w:type="spellStart"/>
                      <w:r>
                        <w:t>foto</w:t>
                      </w:r>
                      <w:proofErr w:type="spellEnd"/>
                      <w:r>
                        <w:t xml:space="preserve"> profile</w:t>
                      </w:r>
                      <w:bookmarkEnd w:id="52"/>
                    </w:p>
                  </w:txbxContent>
                </v:textbox>
                <w10:wrap type="topAndBottom"/>
              </v:shape>
            </w:pict>
          </mc:Fallback>
        </mc:AlternateContent>
      </w:r>
    </w:p>
    <w:p w14:paraId="683E87E8" w14:textId="77777777" w:rsidR="00E75DFF" w:rsidRPr="00381577" w:rsidRDefault="00E75DFF" w:rsidP="00E75DFF">
      <w:pPr>
        <w:rPr>
          <w:lang w:val="en-US"/>
        </w:rPr>
      </w:pPr>
    </w:p>
    <w:p w14:paraId="41F0AD2B" w14:textId="77777777" w:rsidR="00E75DFF" w:rsidRPr="008D2E77"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41888" behindDoc="0" locked="0" layoutInCell="1" allowOverlap="1" wp14:anchorId="3C9F0D4A" wp14:editId="3CCDA11B">
                <wp:simplePos x="0" y="0"/>
                <wp:positionH relativeFrom="column">
                  <wp:posOffset>852170</wp:posOffset>
                </wp:positionH>
                <wp:positionV relativeFrom="paragraph">
                  <wp:posOffset>7544435</wp:posOffset>
                </wp:positionV>
                <wp:extent cx="3383915" cy="546735"/>
                <wp:effectExtent l="0" t="0" r="6985" b="5715"/>
                <wp:wrapTopAndBottom/>
                <wp:docPr id="22" name="Text Box 22"/>
                <wp:cNvGraphicFramePr/>
                <a:graphic xmlns:a="http://schemas.openxmlformats.org/drawingml/2006/main">
                  <a:graphicData uri="http://schemas.microsoft.com/office/word/2010/wordprocessingShape">
                    <wps:wsp>
                      <wps:cNvSpPr txBox="1"/>
                      <wps:spPr>
                        <a:xfrm>
                          <a:off x="0" y="0"/>
                          <a:ext cx="3383915" cy="546735"/>
                        </a:xfrm>
                        <a:prstGeom prst="rect">
                          <a:avLst/>
                        </a:prstGeom>
                        <a:solidFill>
                          <a:prstClr val="white"/>
                        </a:solidFill>
                        <a:ln>
                          <a:noFill/>
                        </a:ln>
                      </wps:spPr>
                      <wps:txbx>
                        <w:txbxContent>
                          <w:p w14:paraId="1B4AE17B" w14:textId="0AE56450" w:rsidR="00E75DFF" w:rsidRPr="00FD45E6" w:rsidRDefault="00E75DFF" w:rsidP="00E75DFF">
                            <w:pPr>
                              <w:pStyle w:val="Caption"/>
                              <w:jc w:val="center"/>
                              <w:rPr>
                                <w:noProof/>
                                <w:spacing w:val="15"/>
                                <w:lang w:val="en-US"/>
                              </w:rPr>
                            </w:pPr>
                            <w:bookmarkStart w:id="53" w:name="_Toc103228107"/>
                            <w:r>
                              <w:t xml:space="preserve">Gambar </w:t>
                            </w:r>
                            <w:fldSimple w:instr=" SEQ Gambar \* ARABIC ">
                              <w:r w:rsidR="00793A59">
                                <w:rPr>
                                  <w:noProof/>
                                </w:rPr>
                                <w:t>14</w:t>
                              </w:r>
                            </w:fldSimple>
                            <w:r>
                              <w:t>. Activity diagram update usernam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9F0D4A" id="Text Box 22" o:spid="_x0000_s1041" type="#_x0000_t202" style="position:absolute;left:0;text-align:left;margin-left:67.1pt;margin-top:594.05pt;width:266.45pt;height:43.05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W1HQIAAEMEAAAOAAAAZHJzL2Uyb0RvYy54bWysU8Fu2zAMvQ/YPwi6L06apeuCOEWWIsOA&#10;oi2QDj0rshwLkEWNUmJnXz9KtpOu22nYRaZJitR7fFzctrVhR4Veg835ZDTmTFkJhbb7nH9/3ny4&#10;4cwHYQthwKqcn5Tnt8v37xaNm6srqMAUChkVsX7euJxXIbh5lnlZqVr4EThlKVgC1iLQL+6zAkVD&#10;1WuTXY3H11kDWDgEqbwn710X5MtUvyyVDI9l6VVgJuf0tpBOTOcuntlyIeZ7FK7Ssn+G+IdX1EJb&#10;anoudSeCYAfUf5SqtUTwUIaRhDqDstRSJQyEZjJ+g2ZbCacSFiLHuzNN/v+VlQ/HrXtCFtov0NIA&#10;IyGN83NPzoinLbGOX3opozhReDrTptrAJDmn05vp58mMM0mx2cfrT9NZLJNdbjv04auCmkUj50hj&#10;SWyJ470PXeqQEpt5MLrYaGPiTwysDbKjoBE2lQ6qL/5blrEx10K81RWMnuwCJVqh3bVMFwQzPTC6&#10;dlCcCD5Cpwzv5EZTw3vhw5NAkgIhJnmHRzpKA03Oobc4qwB//s0f82lCFOWsIWnl3P84CFScmW+W&#10;Zhd1OBg4GLvBsId6DQR1QovjZDLpAgYzmCVC/UKqX8UuFBJWUq+ch8Fch07gtDVSrVYpidTmRLi3&#10;Wydj6YHY5/ZFoOvHEmigDzCITszfTKfL7WheHQKUOo3uwmLPNyk1Db/fqrgKr/9T1mX3l78AAAD/&#10;/wMAUEsDBBQABgAIAAAAIQCKwABb3wAAAA0BAAAPAAAAZHJzL2Rvd25yZXYueG1sTE/BToNAFLyb&#10;+A+bZ+LF2AU0lFCWRlu96aG16fkVtkBk35LdpdC/93nS28ybybyZYj2bXly0850lBfEiAqGpsnVH&#10;jYLD1/tjBsIHpBp7S1rBVXtYl7c3Bea1nWinL/vQCA4hn6OCNoQhl9JXrTboF3bQxNrZOoOBqWtk&#10;7XDicNPLJIpSabAj/tDioDetrr73o1GQbt047WjzsD28feDn0CTH1+tRqfu7+WUFIug5/Jnhtz5X&#10;h5I7nexItRc986fnhK0M4iyLQbAlTZcMTnxKlizKspD/V5Q/AAAA//8DAFBLAQItABQABgAIAAAA&#10;IQC2gziS/gAAAOEBAAATAAAAAAAAAAAAAAAAAAAAAABbQ29udGVudF9UeXBlc10ueG1sUEsBAi0A&#10;FAAGAAgAAAAhADj9If/WAAAAlAEAAAsAAAAAAAAAAAAAAAAALwEAAF9yZWxzLy5yZWxzUEsBAi0A&#10;FAAGAAgAAAAhANIBtbUdAgAAQwQAAA4AAAAAAAAAAAAAAAAALgIAAGRycy9lMm9Eb2MueG1sUEsB&#10;Ai0AFAAGAAgAAAAhAIrAAFvfAAAADQEAAA8AAAAAAAAAAAAAAAAAdwQAAGRycy9kb3ducmV2Lnht&#10;bFBLBQYAAAAABAAEAPMAAACDBQAAAAA=&#10;" stroked="f">
                <v:textbox inset="0,0,0,0">
                  <w:txbxContent>
                    <w:p w14:paraId="1B4AE17B" w14:textId="0AE56450" w:rsidR="00E75DFF" w:rsidRPr="00FD45E6" w:rsidRDefault="00E75DFF" w:rsidP="00E75DFF">
                      <w:pPr>
                        <w:pStyle w:val="Caption"/>
                        <w:jc w:val="center"/>
                        <w:rPr>
                          <w:noProof/>
                          <w:spacing w:val="15"/>
                          <w:lang w:val="en-US"/>
                        </w:rPr>
                      </w:pPr>
                      <w:bookmarkStart w:id="54" w:name="_Toc103228107"/>
                      <w:r>
                        <w:t xml:space="preserve">Gambar </w:t>
                      </w:r>
                      <w:fldSimple w:instr=" SEQ Gambar \* ARABIC ">
                        <w:r w:rsidR="00793A59">
                          <w:rPr>
                            <w:noProof/>
                          </w:rPr>
                          <w:t>14</w:t>
                        </w:r>
                      </w:fldSimple>
                      <w:r>
                        <w:t>. Activity diagram update username</w:t>
                      </w:r>
                      <w:bookmarkEnd w:id="54"/>
                    </w:p>
                  </w:txbxContent>
                </v:textbox>
                <w10:wrap type="topAndBottom"/>
              </v:shape>
            </w:pict>
          </mc:Fallback>
        </mc:AlternateContent>
      </w:r>
      <w:r>
        <w:rPr>
          <w:noProof/>
          <w:lang w:val="en-US"/>
        </w:rPr>
        <w:drawing>
          <wp:anchor distT="0" distB="0" distL="114300" distR="114300" simplePos="0" relativeHeight="251940864" behindDoc="0" locked="0" layoutInCell="1" allowOverlap="1" wp14:anchorId="37AA5EC1" wp14:editId="0EEC8621">
            <wp:simplePos x="0" y="0"/>
            <wp:positionH relativeFrom="column">
              <wp:posOffset>810260</wp:posOffset>
            </wp:positionH>
            <wp:positionV relativeFrom="paragraph">
              <wp:posOffset>288925</wp:posOffset>
            </wp:positionV>
            <wp:extent cx="3357787" cy="7200000"/>
            <wp:effectExtent l="0" t="0" r="0" b="1270"/>
            <wp:wrapTopAndBottom/>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357787"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Activity update username</w:t>
      </w:r>
    </w:p>
    <w:p w14:paraId="493014F3" w14:textId="77777777" w:rsidR="00E75DFF" w:rsidRDefault="00E75DFF" w:rsidP="00E75DFF">
      <w:pPr>
        <w:pStyle w:val="Subtitle"/>
        <w:numPr>
          <w:ilvl w:val="0"/>
          <w:numId w:val="25"/>
        </w:numPr>
        <w:rPr>
          <w:lang w:val="en-US"/>
        </w:rPr>
      </w:pPr>
      <w:r>
        <w:rPr>
          <w:noProof/>
        </w:rPr>
        <w:lastRenderedPageBreak/>
        <mc:AlternateContent>
          <mc:Choice Requires="wps">
            <w:drawing>
              <wp:anchor distT="0" distB="0" distL="114300" distR="114300" simplePos="0" relativeHeight="251982848" behindDoc="0" locked="0" layoutInCell="1" allowOverlap="1" wp14:anchorId="46FD0CE5" wp14:editId="61B55554">
                <wp:simplePos x="0" y="0"/>
                <wp:positionH relativeFrom="column">
                  <wp:posOffset>817245</wp:posOffset>
                </wp:positionH>
                <wp:positionV relativeFrom="paragraph">
                  <wp:posOffset>6846358</wp:posOffset>
                </wp:positionV>
                <wp:extent cx="3384550" cy="635"/>
                <wp:effectExtent l="0" t="0" r="6350" b="254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941DA79" w14:textId="4182C9F2" w:rsidR="00E75DFF" w:rsidRPr="008D5189" w:rsidRDefault="00E75DFF" w:rsidP="00E75DFF">
                            <w:pPr>
                              <w:pStyle w:val="Caption"/>
                              <w:jc w:val="center"/>
                              <w:rPr>
                                <w:noProof/>
                                <w:spacing w:val="15"/>
                                <w:lang w:val="en-US"/>
                              </w:rPr>
                            </w:pPr>
                            <w:bookmarkStart w:id="55" w:name="_Toc103228108"/>
                            <w:r>
                              <w:t xml:space="preserve">Gambar </w:t>
                            </w:r>
                            <w:fldSimple w:instr=" SEQ Gambar \* ARABIC ">
                              <w:r w:rsidR="00793A59">
                                <w:rPr>
                                  <w:noProof/>
                                </w:rPr>
                                <w:t>15</w:t>
                              </w:r>
                            </w:fldSimple>
                            <w:r>
                              <w:rPr>
                                <w:lang w:val="id-ID"/>
                              </w:rPr>
                              <w:t>. Activity diagram ganti email</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FD0CE5" id="Text Box 47" o:spid="_x0000_s1042" type="#_x0000_t202" style="position:absolute;left:0;text-align:left;margin-left:64.35pt;margin-top:539.1pt;width:266.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7G+GgIAAEAEAAAOAAAAZHJzL2Uyb0RvYy54bWysU8Fu2zAMvQ/YPwi6L06apSiCOEWWIsOA&#10;oC2QDj0rshwLkEWNUmJnXz9KtpOu22nYRaZJitR7j1zct7VhJ4Veg835ZDTmTFkJhbaHnH9/2Xy6&#10;48wHYQthwKqcn5Xn98uPHxaNm6sbqMAUChkVsX7euJxXIbh5lnlZqVr4EThlKVgC1iLQLx6yAkVD&#10;1WuT3YzHt1kDWDgEqbwn70MX5MtUvyyVDE9l6VVgJuf0tpBOTOc+ntlyIeYHFK7Ssn+G+IdX1EJb&#10;anop9SCCYEfUf5SqtUTwUIaRhDqDstRSJQyEZjJ+h2ZXCacSFiLHuwtN/v+VlY+nnXtGFtov0JKA&#10;kZDG+bknZ8TTlljHL72UUZwoPF9oU21gkpzT6d3n2YxCkmK301mskV2vOvThq4KaRSPnSJokqsRp&#10;60OXOqTETh6MLjbamPgTA2uD7CRIv6bSQfXFf8syNuZaiLe6gtGTXXFEK7T7lumCMN4OIPdQnAk7&#10;QjcW3smNpoZb4cOzQJoDwkSzHZ7oKA00OYfe4qwC/Pk3f8wneSjKWUNzlXP/4yhQcWa+WRIuDuFg&#10;4GDsB8Me6zUQ1AltjZPJpAsYzGCWCPUrjfwqdqGQsJJ65TwM5jp0000rI9VqlZJo1JwIW7tzMpYe&#10;iH1pXwW6XpZAaj7CMHFi/k6dLjfp41bHQFQn6SKxHYs93zSmSfx+peIevP1PWdfFX/4CAAD//wMA&#10;UEsDBBQABgAIAAAAIQDU2/qx4QAAAA0BAAAPAAAAZHJzL2Rvd25yZXYueG1sTI8xT8MwEIV3JP6D&#10;dUgsiDpNqzQKcaqqggGWitCFzY2vcSC2I9tpw7/nKoay3Xv39O67cj2Znp3Qh85ZAfNZAgxt41Rn&#10;WwH7j5fHHFiI0irZO4sCfjDAurq9KWWh3Nm+46mOLaMSGwopQMc4FJyHRqORYeYGtLQ7Om9kJOlb&#10;rrw8U7npeZokGTeys3RBywG3GpvvejQCdsvPnX4Yj89vm+XCv+7HbfbV1kLc302bJ2ARp3gNwwWf&#10;0KEipoMbrQqsJ53mK4rSkKzyFBhFsmxO1uHPWgCvSv7/i+oXAAD//wMAUEsBAi0AFAAGAAgAAAAh&#10;ALaDOJL+AAAA4QEAABMAAAAAAAAAAAAAAAAAAAAAAFtDb250ZW50X1R5cGVzXS54bWxQSwECLQAU&#10;AAYACAAAACEAOP0h/9YAAACUAQAACwAAAAAAAAAAAAAAAAAvAQAAX3JlbHMvLnJlbHNQSwECLQAU&#10;AAYACAAAACEA8oOxvhoCAABABAAADgAAAAAAAAAAAAAAAAAuAgAAZHJzL2Uyb0RvYy54bWxQSwEC&#10;LQAUAAYACAAAACEA1Nv6seEAAAANAQAADwAAAAAAAAAAAAAAAAB0BAAAZHJzL2Rvd25yZXYueG1s&#10;UEsFBgAAAAAEAAQA8wAAAIIFAAAAAA==&#10;" stroked="f">
                <v:textbox style="mso-fit-shape-to-text:t" inset="0,0,0,0">
                  <w:txbxContent>
                    <w:p w14:paraId="2941DA79" w14:textId="4182C9F2" w:rsidR="00E75DFF" w:rsidRPr="008D5189" w:rsidRDefault="00E75DFF" w:rsidP="00E75DFF">
                      <w:pPr>
                        <w:pStyle w:val="Caption"/>
                        <w:jc w:val="center"/>
                        <w:rPr>
                          <w:noProof/>
                          <w:spacing w:val="15"/>
                          <w:lang w:val="en-US"/>
                        </w:rPr>
                      </w:pPr>
                      <w:bookmarkStart w:id="56" w:name="_Toc103228108"/>
                      <w:r>
                        <w:t xml:space="preserve">Gambar </w:t>
                      </w:r>
                      <w:fldSimple w:instr=" SEQ Gambar \* ARABIC ">
                        <w:r w:rsidR="00793A59">
                          <w:rPr>
                            <w:noProof/>
                          </w:rPr>
                          <w:t>15</w:t>
                        </w:r>
                      </w:fldSimple>
                      <w:r>
                        <w:rPr>
                          <w:lang w:val="id-ID"/>
                        </w:rPr>
                        <w:t>. Activity diagram ganti email</w:t>
                      </w:r>
                      <w:bookmarkEnd w:id="56"/>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7F33E308" wp14:editId="6AD1E72F">
            <wp:simplePos x="0" y="0"/>
            <wp:positionH relativeFrom="column">
              <wp:posOffset>865505</wp:posOffset>
            </wp:positionH>
            <wp:positionV relativeFrom="paragraph">
              <wp:posOffset>310515</wp:posOffset>
            </wp:positionV>
            <wp:extent cx="3254591" cy="6480000"/>
            <wp:effectExtent l="0" t="0" r="3175" b="0"/>
            <wp:wrapTopAndBottom/>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254591"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ganti</w:t>
      </w:r>
      <w:proofErr w:type="spellEnd"/>
      <w:r>
        <w:rPr>
          <w:lang w:val="en-US"/>
        </w:rPr>
        <w:t xml:space="preserve"> email</w:t>
      </w:r>
    </w:p>
    <w:p w14:paraId="54A08F4F" w14:textId="77777777" w:rsidR="00E75DFF" w:rsidRDefault="00E75DFF" w:rsidP="00E75DFF">
      <w:pPr>
        <w:rPr>
          <w:lang w:val="en-US"/>
        </w:rPr>
      </w:pPr>
    </w:p>
    <w:p w14:paraId="2EA6AC28" w14:textId="77777777" w:rsidR="00E75DFF" w:rsidRPr="007454A0" w:rsidRDefault="00E75DFF" w:rsidP="00E75DFF">
      <w:pPr>
        <w:rPr>
          <w:lang w:val="en-US"/>
        </w:rPr>
        <w:sectPr w:rsidR="00E75DFF" w:rsidRPr="007454A0" w:rsidSect="00C45DB8">
          <w:pgSz w:w="11906" w:h="16838" w:code="9"/>
          <w:pgMar w:top="2268" w:right="1701" w:bottom="1701" w:left="2268" w:header="706" w:footer="706" w:gutter="0"/>
          <w:paperSrc w:first="7"/>
          <w:cols w:space="708"/>
          <w:titlePg/>
          <w:docGrid w:linePitch="360"/>
        </w:sectPr>
      </w:pPr>
    </w:p>
    <w:p w14:paraId="4B2747EF" w14:textId="77777777" w:rsidR="00E75DFF" w:rsidRDefault="00E75DFF" w:rsidP="00E75DFF">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943936" behindDoc="0" locked="0" layoutInCell="1" allowOverlap="1" wp14:anchorId="13A76260" wp14:editId="1775A8C9">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35D66DFC" w14:textId="61E5B707" w:rsidR="00E75DFF" w:rsidRPr="00401D2C" w:rsidRDefault="00E75DFF" w:rsidP="00E75DFF">
                            <w:pPr>
                              <w:pStyle w:val="Caption"/>
                              <w:jc w:val="center"/>
                              <w:rPr>
                                <w:noProof/>
                                <w:spacing w:val="15"/>
                                <w:lang w:val="id-ID"/>
                              </w:rPr>
                            </w:pPr>
                            <w:bookmarkStart w:id="57" w:name="_Toc103228109"/>
                            <w:r>
                              <w:t xml:space="preserve">Gambar </w:t>
                            </w:r>
                            <w:fldSimple w:instr=" SEQ Gambar \* ARABIC ">
                              <w:r w:rsidR="00793A59">
                                <w:rPr>
                                  <w:noProof/>
                                </w:rPr>
                                <w:t>16</w:t>
                              </w:r>
                            </w:fldSimple>
                            <w:r>
                              <w:rPr>
                                <w:lang w:val="id-ID"/>
                              </w:rPr>
                              <w:t>. Activity diagram verifikasi email</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A76260" id="Text Box 50" o:spid="_x0000_s1043" type="#_x0000_t202" style="position:absolute;left:0;text-align:left;margin-left:84.1pt;margin-top:277.65pt;width:246.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ChJGgIAAEAEAAAOAAAAZHJzL2Uyb0RvYy54bWysU8Fu2zAMvQ/YPwi6L04apBuMOEWWIsOA&#10;oC2QDj0rshwLkEWNUmJ3Xz9KtpOt22nYRaZJitR7j1zedY1hZ4Vegy34bDLlTFkJpbbHgn973n74&#10;xJkPwpbCgFUFf1We363ev1u2Llc3UIMpFTIqYn3euoLXIbg8y7ysVSP8BJyyFKwAGxHoF49ZiaKl&#10;6o3JbqbT26wFLB2CVN6T974P8lWqX1VKhseq8iowU3B6W0gnpvMQz2y1FPkRhau1HJ4h/uEVjdCW&#10;ml5K3Ysg2An1H6UaLRE8VGEiocmgqrRUCQOhmU3foNnXwqmEhcjx7kKT/39l5cN5756Qhe4zdCRg&#10;JKR1PvfkjHi6Cpv4pZcyihOFrxfaVBeYJOd8Np8uFhSSFLudL2KN7HrVoQ9fFDQsGgVH0iRRJc47&#10;H/rUMSV28mB0udXGxJ8Y2BhkZ0H6tbUOaij+W5axMddCvNUXjJ7siiNaoTt0TJeE8eMI8gDlK2FH&#10;6MfCO7nV1HAnfHgSSHNAmGi2wyMdlYG24DBYnNWAP/7mj/kkD0U5a2muCu6/nwQqzsxXS8LFIRwN&#10;HI3DaNhTswGCOqOtcTKZdAGDGc0KoXmhkV/HLhQSVlKvgofR3IR+umllpFqvUxKNmhNhZ/dOxtIj&#10;sc/di0A3yBJIzQcYJ07kb9Tpc5M+bn0KRHWSLhLbszjwTWOaxB9WKu7Br/8p67r4q58A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C5KChJGgIAAEAEAAAOAAAAAAAAAAAAAAAAAC4CAABkcnMvZTJvRG9jLnhtbFBLAQIt&#10;ABQABgAIAAAAIQBehZwm4AAAAAsBAAAPAAAAAAAAAAAAAAAAAHQEAABkcnMvZG93bnJldi54bWxQ&#10;SwUGAAAAAAQABADzAAAAgQUAAAAA&#10;" stroked="f">
                <v:textbox style="mso-fit-shape-to-text:t" inset="0,0,0,0">
                  <w:txbxContent>
                    <w:p w14:paraId="35D66DFC" w14:textId="61E5B707" w:rsidR="00E75DFF" w:rsidRPr="00401D2C" w:rsidRDefault="00E75DFF" w:rsidP="00E75DFF">
                      <w:pPr>
                        <w:pStyle w:val="Caption"/>
                        <w:jc w:val="center"/>
                        <w:rPr>
                          <w:noProof/>
                          <w:spacing w:val="15"/>
                          <w:lang w:val="id-ID"/>
                        </w:rPr>
                      </w:pPr>
                      <w:bookmarkStart w:id="58" w:name="_Toc103228109"/>
                      <w:r>
                        <w:t xml:space="preserve">Gambar </w:t>
                      </w:r>
                      <w:fldSimple w:instr=" SEQ Gambar \* ARABIC ">
                        <w:r w:rsidR="00793A59">
                          <w:rPr>
                            <w:noProof/>
                          </w:rPr>
                          <w:t>16</w:t>
                        </w:r>
                      </w:fldSimple>
                      <w:r>
                        <w:rPr>
                          <w:lang w:val="id-ID"/>
                        </w:rPr>
                        <w:t>. Activity diagram verifikasi email</w:t>
                      </w:r>
                      <w:bookmarkEnd w:id="58"/>
                    </w:p>
                  </w:txbxContent>
                </v:textbox>
                <w10:wrap type="topAndBottom"/>
              </v:shape>
            </w:pict>
          </mc:Fallback>
        </mc:AlternateContent>
      </w:r>
      <w:r>
        <w:rPr>
          <w:noProof/>
          <w:lang w:val="id-ID"/>
        </w:rPr>
        <w:drawing>
          <wp:anchor distT="0" distB="0" distL="114300" distR="114300" simplePos="0" relativeHeight="251942912" behindDoc="0" locked="0" layoutInCell="1" allowOverlap="1" wp14:anchorId="17D8EB6F" wp14:editId="6E0D835F">
            <wp:simplePos x="0" y="0"/>
            <wp:positionH relativeFrom="column">
              <wp:posOffset>1068070</wp:posOffset>
            </wp:positionH>
            <wp:positionV relativeFrom="paragraph">
              <wp:posOffset>267970</wp:posOffset>
            </wp:positionV>
            <wp:extent cx="3168657" cy="3240000"/>
            <wp:effectExtent l="0" t="0" r="0" b="0"/>
            <wp:wrapTopAndBottom/>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168657"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Activity </w:t>
      </w:r>
      <w:proofErr w:type="spellStart"/>
      <w:r>
        <w:rPr>
          <w:lang w:val="en-US"/>
        </w:rPr>
        <w:t>verifikasi</w:t>
      </w:r>
      <w:proofErr w:type="spellEnd"/>
      <w:r>
        <w:rPr>
          <w:lang w:val="en-US"/>
        </w:rPr>
        <w:t xml:space="preserve"> email</w:t>
      </w:r>
    </w:p>
    <w:p w14:paraId="3CFF67A7" w14:textId="77777777" w:rsidR="00E75DFF" w:rsidRDefault="00E75DFF" w:rsidP="00E75DFF">
      <w:pPr>
        <w:pStyle w:val="Subtitle"/>
        <w:numPr>
          <w:ilvl w:val="0"/>
          <w:numId w:val="15"/>
        </w:numPr>
        <w:ind w:firstLine="981"/>
        <w:jc w:val="left"/>
        <w:rPr>
          <w:lang w:val="en-US"/>
        </w:rPr>
      </w:pPr>
      <w:r>
        <w:rPr>
          <w:noProof/>
          <w:lang w:val="en-US"/>
        </w:rPr>
        <w:drawing>
          <wp:anchor distT="0" distB="0" distL="114300" distR="114300" simplePos="0" relativeHeight="251944960" behindDoc="0" locked="0" layoutInCell="1" allowOverlap="1" wp14:anchorId="025258E2" wp14:editId="5E25BB15">
            <wp:simplePos x="0" y="0"/>
            <wp:positionH relativeFrom="column">
              <wp:posOffset>1127760</wp:posOffset>
            </wp:positionH>
            <wp:positionV relativeFrom="paragraph">
              <wp:posOffset>3759835</wp:posOffset>
            </wp:positionV>
            <wp:extent cx="3068537" cy="3816000"/>
            <wp:effectExtent l="0" t="0" r="0" b="0"/>
            <wp:wrapTopAndBottom/>
            <wp:docPr id="51" name="Picture 5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 chat or text messag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068537" cy="3816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45984" behindDoc="0" locked="0" layoutInCell="1" allowOverlap="1" wp14:anchorId="29A8CAA6" wp14:editId="46C9EEB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6276D59D" w14:textId="005F2350" w:rsidR="00E75DFF" w:rsidRPr="00395DCF" w:rsidRDefault="00E75DFF" w:rsidP="00E75DFF">
                            <w:pPr>
                              <w:pStyle w:val="Caption"/>
                              <w:jc w:val="center"/>
                              <w:rPr>
                                <w:noProof/>
                                <w:spacing w:val="15"/>
                                <w:lang w:val="en-US"/>
                              </w:rPr>
                            </w:pPr>
                            <w:bookmarkStart w:id="59" w:name="_Toc103228110"/>
                            <w:r>
                              <w:t xml:space="preserve">Gambar </w:t>
                            </w:r>
                            <w:fldSimple w:instr=" SEQ Gambar \* ARABIC ">
                              <w:r w:rsidR="00793A59">
                                <w:rPr>
                                  <w:noProof/>
                                </w:rPr>
                                <w:t>17</w:t>
                              </w:r>
                            </w:fldSimple>
                            <w:r>
                              <w:rPr>
                                <w:lang w:val="id-ID"/>
                              </w:rPr>
                              <w:t>. Activity diagram ganti password</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CAA6" id="Text Box 52" o:spid="_x0000_s1044" type="#_x0000_t202" style="position:absolute;left:0;text-align:left;margin-left:91.7pt;margin-top:597.4pt;width:238.8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joGgIAAEAEAAAOAAAAZHJzL2Uyb0RvYy54bWysU01v2zAMvQ/YfxB0X5wPLCu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7Gs+mn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aqzY6BoCAABABAAADgAAAAAAAAAAAAAAAAAuAgAAZHJzL2Uyb0RvYy54bWxQSwEC&#10;LQAUAAYACAAAACEAFlTb5eEAAAANAQAADwAAAAAAAAAAAAAAAAB0BAAAZHJzL2Rvd25yZXYueG1s&#10;UEsFBgAAAAAEAAQA8wAAAIIFAAAAAA==&#10;" stroked="f">
                <v:textbox style="mso-fit-shape-to-text:t" inset="0,0,0,0">
                  <w:txbxContent>
                    <w:p w14:paraId="6276D59D" w14:textId="005F2350" w:rsidR="00E75DFF" w:rsidRPr="00395DCF" w:rsidRDefault="00E75DFF" w:rsidP="00E75DFF">
                      <w:pPr>
                        <w:pStyle w:val="Caption"/>
                        <w:jc w:val="center"/>
                        <w:rPr>
                          <w:noProof/>
                          <w:spacing w:val="15"/>
                          <w:lang w:val="en-US"/>
                        </w:rPr>
                      </w:pPr>
                      <w:bookmarkStart w:id="60" w:name="_Toc103228110"/>
                      <w:r>
                        <w:t xml:space="preserve">Gambar </w:t>
                      </w:r>
                      <w:fldSimple w:instr=" SEQ Gambar \* ARABIC ">
                        <w:r w:rsidR="00793A59">
                          <w:rPr>
                            <w:noProof/>
                          </w:rPr>
                          <w:t>17</w:t>
                        </w:r>
                      </w:fldSimple>
                      <w:r>
                        <w:rPr>
                          <w:lang w:val="id-ID"/>
                        </w:rPr>
                        <w:t>. Activity diagram ganti password</w:t>
                      </w:r>
                      <w:bookmarkEnd w:id="60"/>
                    </w:p>
                  </w:txbxContent>
                </v:textbox>
                <w10:wrap type="topAndBottom"/>
              </v:shape>
            </w:pict>
          </mc:Fallback>
        </mc:AlternateContent>
      </w:r>
      <w:r>
        <w:rPr>
          <w:lang w:val="id-ID"/>
        </w:rPr>
        <w:t>Activity ganti password</w:t>
      </w:r>
    </w:p>
    <w:p w14:paraId="2D38449D" w14:textId="77777777" w:rsidR="00E75DFF" w:rsidRPr="00DE796B" w:rsidRDefault="00E75DFF" w:rsidP="00E75DFF">
      <w:pPr>
        <w:pStyle w:val="Subtitle"/>
        <w:numPr>
          <w:ilvl w:val="0"/>
          <w:numId w:val="15"/>
        </w:numPr>
        <w:rPr>
          <w:lang w:val="en-US"/>
        </w:rPr>
        <w:sectPr w:rsidR="00E75DFF" w:rsidRPr="00DE796B" w:rsidSect="00C45DB8">
          <w:pgSz w:w="11906" w:h="16838" w:code="9"/>
          <w:pgMar w:top="2268" w:right="1701" w:bottom="1701" w:left="2268" w:header="706" w:footer="706" w:gutter="0"/>
          <w:paperSrc w:first="7"/>
          <w:cols w:space="708"/>
          <w:titlePg/>
          <w:docGrid w:linePitch="360"/>
        </w:sectPr>
      </w:pPr>
    </w:p>
    <w:p w14:paraId="62AD17CB" w14:textId="77777777" w:rsidR="00E75DFF" w:rsidRDefault="00E75DFF" w:rsidP="00E75DFF">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948032" behindDoc="0" locked="0" layoutInCell="1" allowOverlap="1" wp14:anchorId="1892FA0F" wp14:editId="598FC73F">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580D482D" w14:textId="0651BEFA" w:rsidR="00E75DFF" w:rsidRPr="003248BB" w:rsidRDefault="00E75DFF" w:rsidP="00E75DFF">
                            <w:pPr>
                              <w:pStyle w:val="Caption"/>
                              <w:jc w:val="center"/>
                              <w:rPr>
                                <w:rFonts w:eastAsiaTheme="majorEastAsia"/>
                                <w:noProof/>
                                <w:spacing w:val="15"/>
                                <w:lang w:val="id-ID"/>
                              </w:rPr>
                            </w:pPr>
                            <w:bookmarkStart w:id="61" w:name="_Toc103228111"/>
                            <w:r>
                              <w:t xml:space="preserve">Gambar </w:t>
                            </w:r>
                            <w:fldSimple w:instr=" SEQ Gambar \* ARABIC ">
                              <w:r w:rsidR="00793A59">
                                <w:rPr>
                                  <w:noProof/>
                                </w:rPr>
                                <w:t>18</w:t>
                              </w:r>
                            </w:fldSimple>
                            <w:r>
                              <w:rPr>
                                <w:lang w:val="id-ID"/>
                              </w:rPr>
                              <w:t>. Activity diagram lapor masalah pada aplikasi</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FA0F" id="Text Box 54" o:spid="_x0000_s1045" type="#_x0000_t202" style="position:absolute;left:0;text-align:left;margin-left:50.4pt;margin-top:536.95pt;width:320.5pt;height:.0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j0eGgIAAEAEAAAOAAAAZHJzL2Uyb0RvYy54bWysU8Fu2zAMvQ/YPwi6L3batduMOEWWIsOA&#10;oC2QDj0rshwLkEWNUmJnXz9KjpOt22nYRaZJitR7j5zd9a1hB4Vegy35dJJzpqyESttdyb89r959&#10;5MwHYSthwKqSH5Xnd/O3b2adK9QVNGAqhYyKWF90ruRNCK7IMi8b1Qo/AacsBWvAVgT6xV1Woeio&#10;emuyqzy/zTrAyiFI5T1574cgn6f6da1keKxrrwIzJae3hXRiOrfxzOYzUexQuEbL0zPEP7yiFdpS&#10;03OpexEE26P+o1SrJYKHOkwktBnUtZYqYSA00/wVmk0jnEpYiBzvzjT5/1dWPhw27glZ6D9DTwJG&#10;QjrnC0/OiKevsY1feimjOFF4PNOm+sAkOd/nH/LrGwpJit1e38Qa2eWqQx++KGhZNEqOpEmiShzW&#10;PgypY0rs5MHoaqWNiT8xsDTIDoL06xod1Kn4b1nGxlwL8dZQMHqyC45ohX7bM10Rxk8jyC1UR8KO&#10;MIyFd3KlqeFa+PAkkOaAMNFsh0c6agNdyeFkcdYA/vibP+aTPBTlrKO5Krn/vheoODNfLQkXh3A0&#10;cDS2o2H37RII6pS2xslk0gUMZjRrhPaFRn4Ru1BIWEm9Sh5GcxmG6aaVkWqxSEk0ak6Etd04GUuP&#10;xD73LwLdSZZAaj7AOHGieKXOkJv0cYt9IKqTdJHYgcUT3zSmSfzTSsU9+PU/ZV0Wf/4T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n+Y9HhoCAABABAAADgAAAAAAAAAAAAAAAAAuAgAAZHJzL2Uyb0RvYy54bWxQSwEC&#10;LQAUAAYACAAAACEACHfjteEAAAANAQAADwAAAAAAAAAAAAAAAAB0BAAAZHJzL2Rvd25yZXYueG1s&#10;UEsFBgAAAAAEAAQA8wAAAIIFAAAAAA==&#10;" stroked="f">
                <v:textbox style="mso-fit-shape-to-text:t" inset="0,0,0,0">
                  <w:txbxContent>
                    <w:p w14:paraId="580D482D" w14:textId="0651BEFA" w:rsidR="00E75DFF" w:rsidRPr="003248BB" w:rsidRDefault="00E75DFF" w:rsidP="00E75DFF">
                      <w:pPr>
                        <w:pStyle w:val="Caption"/>
                        <w:jc w:val="center"/>
                        <w:rPr>
                          <w:rFonts w:eastAsiaTheme="majorEastAsia"/>
                          <w:noProof/>
                          <w:spacing w:val="15"/>
                          <w:lang w:val="id-ID"/>
                        </w:rPr>
                      </w:pPr>
                      <w:bookmarkStart w:id="62" w:name="_Toc103228111"/>
                      <w:r>
                        <w:t xml:space="preserve">Gambar </w:t>
                      </w:r>
                      <w:fldSimple w:instr=" SEQ Gambar \* ARABIC ">
                        <w:r w:rsidR="00793A59">
                          <w:rPr>
                            <w:noProof/>
                          </w:rPr>
                          <w:t>18</w:t>
                        </w:r>
                      </w:fldSimple>
                      <w:r>
                        <w:rPr>
                          <w:lang w:val="id-ID"/>
                        </w:rPr>
                        <w:t>. Activity diagram lapor masalah pada aplikasi</w:t>
                      </w:r>
                      <w:bookmarkEnd w:id="62"/>
                    </w:p>
                  </w:txbxContent>
                </v:textbox>
                <w10:wrap type="topAndBottom"/>
              </v:shape>
            </w:pict>
          </mc:Fallback>
        </mc:AlternateContent>
      </w:r>
      <w:r>
        <w:rPr>
          <w:rFonts w:eastAsiaTheme="majorEastAsia"/>
          <w:noProof/>
          <w:lang w:val="id-ID"/>
        </w:rPr>
        <w:drawing>
          <wp:anchor distT="0" distB="0" distL="114300" distR="114300" simplePos="0" relativeHeight="251947008" behindDoc="0" locked="0" layoutInCell="1" allowOverlap="1" wp14:anchorId="7BDBA5C2" wp14:editId="3472F691">
            <wp:simplePos x="0" y="0"/>
            <wp:positionH relativeFrom="column">
              <wp:posOffset>640080</wp:posOffset>
            </wp:positionH>
            <wp:positionV relativeFrom="paragraph">
              <wp:posOffset>282575</wp:posOffset>
            </wp:positionV>
            <wp:extent cx="4070626" cy="6480000"/>
            <wp:effectExtent l="0" t="0" r="6350" b="0"/>
            <wp:wrapTopAndBottom/>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lapor masalah pada aplikasi (bug)</w:t>
      </w:r>
    </w:p>
    <w:p w14:paraId="2576C201" w14:textId="77777777" w:rsidR="00E75DFF" w:rsidRPr="00A56E40" w:rsidRDefault="00E75DFF" w:rsidP="00E75DFF">
      <w:pPr>
        <w:tabs>
          <w:tab w:val="left" w:pos="3480"/>
        </w:tabs>
        <w:rPr>
          <w:lang w:val="en-US"/>
        </w:rPr>
        <w:sectPr w:rsidR="00E75DFF" w:rsidRPr="00A56E40" w:rsidSect="00C45DB8">
          <w:pgSz w:w="11906" w:h="16838" w:code="9"/>
          <w:pgMar w:top="2268" w:right="1701" w:bottom="1701" w:left="2268" w:header="706" w:footer="706" w:gutter="0"/>
          <w:paperSrc w:first="7"/>
          <w:cols w:space="708"/>
          <w:titlePg/>
          <w:docGrid w:linePitch="360"/>
        </w:sectPr>
      </w:pPr>
      <w:r>
        <w:rPr>
          <w:lang w:val="en-US"/>
        </w:rPr>
        <w:tab/>
      </w:r>
    </w:p>
    <w:p w14:paraId="57FD727C" w14:textId="77777777" w:rsidR="00E75DFF" w:rsidRDefault="00E75DFF" w:rsidP="00E75DFF">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950080" behindDoc="0" locked="0" layoutInCell="1" allowOverlap="1" wp14:anchorId="3969F284" wp14:editId="308983A0">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05B05C93" w14:textId="154C6A3B" w:rsidR="00E75DFF" w:rsidRPr="00AE49CF" w:rsidRDefault="00E75DFF" w:rsidP="00E75DFF">
                            <w:pPr>
                              <w:pStyle w:val="Caption"/>
                              <w:jc w:val="center"/>
                              <w:rPr>
                                <w:rFonts w:eastAsiaTheme="majorEastAsia"/>
                                <w:noProof/>
                                <w:spacing w:val="15"/>
                                <w:lang w:val="id-ID"/>
                              </w:rPr>
                            </w:pPr>
                            <w:bookmarkStart w:id="63" w:name="_Toc103228112"/>
                            <w:r>
                              <w:t xml:space="preserve">Gambar </w:t>
                            </w:r>
                            <w:fldSimple w:instr=" SEQ Gambar \* ARABIC ">
                              <w:r w:rsidR="00793A59">
                                <w:rPr>
                                  <w:noProof/>
                                </w:rPr>
                                <w:t>19</w:t>
                              </w:r>
                            </w:fldSimple>
                            <w:r>
                              <w:rPr>
                                <w:lang w:val="id-ID"/>
                              </w:rPr>
                              <w:t>. Activity diagram tentang aplikasi</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9F284" id="Text Box 56" o:spid="_x0000_s1046" type="#_x0000_t202" style="position:absolute;left:0;text-align:left;margin-left:73.2pt;margin-top:284.25pt;width:268.45pt;height:.05pt;z-index:25195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MbGw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j+O72eSGM0mx29lNxMiuVx368EVBw6JRcCRO0qjE&#10;cePDOXVIiZU8GF2utTHxJwZWBtlREH9trYPqwX/LMjbmWoi3zoDRk137iFbodh3TZcGnifXo2kF5&#10;ot4RzrLwTq41FdwIH54Fkg6oXdJ2eKKjMtAWHHqLsxrwx9/8MZ/ooShnLemq4P77QaDizHy1RFwU&#10;4WDgYOwGwx6aFVCrE9oaJ5NJFzCYwawQmleS/DJWoZCwkmoVPAzmKpzVTSsj1XKZkkhqToSN3ToZ&#10;oYfBvnSvAl1PSyA2H2FQnMjfsHPOTfy45SHQqBN11yn28yaZJvL7lYp78Ot/yrou/uInAA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PsGTGxsCAABABAAADgAAAAAAAAAAAAAAAAAuAgAAZHJzL2Uyb0RvYy54bWxQSwEC&#10;LQAUAAYACAAAACEAp2gDHuAAAAALAQAADwAAAAAAAAAAAAAAAAB1BAAAZHJzL2Rvd25yZXYueG1s&#10;UEsFBgAAAAAEAAQA8wAAAIIFAAAAAA==&#10;" stroked="f">
                <v:textbox style="mso-fit-shape-to-text:t" inset="0,0,0,0">
                  <w:txbxContent>
                    <w:p w14:paraId="05B05C93" w14:textId="154C6A3B" w:rsidR="00E75DFF" w:rsidRPr="00AE49CF" w:rsidRDefault="00E75DFF" w:rsidP="00E75DFF">
                      <w:pPr>
                        <w:pStyle w:val="Caption"/>
                        <w:jc w:val="center"/>
                        <w:rPr>
                          <w:rFonts w:eastAsiaTheme="majorEastAsia"/>
                          <w:noProof/>
                          <w:spacing w:val="15"/>
                          <w:lang w:val="id-ID"/>
                        </w:rPr>
                      </w:pPr>
                      <w:bookmarkStart w:id="64" w:name="_Toc103228112"/>
                      <w:r>
                        <w:t xml:space="preserve">Gambar </w:t>
                      </w:r>
                      <w:fldSimple w:instr=" SEQ Gambar \* ARABIC ">
                        <w:r w:rsidR="00793A59">
                          <w:rPr>
                            <w:noProof/>
                          </w:rPr>
                          <w:t>19</w:t>
                        </w:r>
                      </w:fldSimple>
                      <w:r>
                        <w:rPr>
                          <w:lang w:val="id-ID"/>
                        </w:rPr>
                        <w:t>. Activity diagram tentang aplikasi</w:t>
                      </w:r>
                      <w:bookmarkEnd w:id="64"/>
                    </w:p>
                  </w:txbxContent>
                </v:textbox>
                <w10:wrap type="topAndBottom"/>
              </v:shape>
            </w:pict>
          </mc:Fallback>
        </mc:AlternateContent>
      </w:r>
      <w:r>
        <w:rPr>
          <w:rFonts w:eastAsiaTheme="majorEastAsia"/>
          <w:noProof/>
          <w:lang w:val="id-ID"/>
        </w:rPr>
        <w:drawing>
          <wp:anchor distT="0" distB="0" distL="114300" distR="114300" simplePos="0" relativeHeight="251949056" behindDoc="0" locked="0" layoutInCell="1" allowOverlap="1" wp14:anchorId="268B6A84" wp14:editId="4D82182E">
            <wp:simplePos x="0" y="0"/>
            <wp:positionH relativeFrom="column">
              <wp:posOffset>929640</wp:posOffset>
            </wp:positionH>
            <wp:positionV relativeFrom="paragraph">
              <wp:posOffset>313055</wp:posOffset>
            </wp:positionV>
            <wp:extent cx="3409935" cy="3240000"/>
            <wp:effectExtent l="0" t="0" r="635" b="0"/>
            <wp:wrapTopAndBottom/>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heme="majorEastAsia"/>
          <w:lang w:val="id-ID"/>
        </w:rPr>
        <w:t>Activity tentang aplikasi</w:t>
      </w:r>
    </w:p>
    <w:p w14:paraId="311DDBE2" w14:textId="77777777" w:rsidR="00E75DFF" w:rsidRPr="00FD4F8E" w:rsidRDefault="00E75DFF" w:rsidP="00E75DFF">
      <w:pPr>
        <w:pStyle w:val="Subtitle"/>
        <w:numPr>
          <w:ilvl w:val="0"/>
          <w:numId w:val="15"/>
        </w:numPr>
        <w:tabs>
          <w:tab w:val="left" w:pos="1276"/>
        </w:tabs>
        <w:ind w:firstLine="840"/>
        <w:jc w:val="left"/>
        <w:rPr>
          <w:lang w:val="id-ID"/>
        </w:rPr>
        <w:sectPr w:rsidR="00E75DFF"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952128" behindDoc="0" locked="0" layoutInCell="1" allowOverlap="1" wp14:anchorId="12E66877" wp14:editId="2C426936">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6DA9D8F6" w14:textId="1D21C5CB" w:rsidR="00E75DFF" w:rsidRPr="00F372AC" w:rsidRDefault="00E75DFF" w:rsidP="00E75DFF">
                            <w:pPr>
                              <w:pStyle w:val="Caption"/>
                              <w:jc w:val="center"/>
                              <w:rPr>
                                <w:noProof/>
                                <w:spacing w:val="15"/>
                                <w:lang w:val="en-US"/>
                              </w:rPr>
                            </w:pPr>
                            <w:bookmarkStart w:id="65" w:name="_Toc103228113"/>
                            <w:r>
                              <w:t xml:space="preserve">Gambar </w:t>
                            </w:r>
                            <w:fldSimple w:instr=" SEQ Gambar \* ARABIC ">
                              <w:r w:rsidR="00793A59">
                                <w:rPr>
                                  <w:noProof/>
                                </w:rPr>
                                <w:t>20</w:t>
                              </w:r>
                            </w:fldSimple>
                            <w:r>
                              <w:rPr>
                                <w:lang w:val="id-ID"/>
                              </w:rPr>
                              <w:t>. Activity diagram keluar aplikasi</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66877" id="Text Box 193" o:spid="_x0000_s1047" type="#_x0000_t202" style="position:absolute;left:0;text-align:left;margin-left:77.5pt;margin-top:597.4pt;width:264.05pt;height:.0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5vGgIAAEAEAAAOAAAAZHJzL2Uyb0RvYy54bWysU01v2zAMvQ/YfxB0X5yPtRiMOEWWIsOA&#10;oC2QDj0rshwLkEWNUmJ3v36UbCdbt9Owi0yTFCm+97i86xrDzgq9Blvw2WTKmbISSm2PBf/2vP3w&#10;iTMfhC2FAasK/qo8v1u9f7dsXa7mUIMpFTIqYn3euoLXIbg8y7ysVSP8BJyyFKwAGxHoF49ZiaKl&#10;6o3J5tPpbdYClg5BKu/Je98H+SrVryolw2NVeRWYKTi9LaQT03mIZ7ZaivyIwtVaDs8Q//CKRmhL&#10;TS+l7kUQ7IT6j1KNlggeqjCR0GRQVVqqNANNM5u+mWZfC6fSLASOdxeY/P8rKx/Oe/eELHSfoSMC&#10;IyCt87knZ5ynq7CJX3opozhB+HqBTXWBSXIuFjeLj4sbziTFbsmgGtn1qkMfvihoWDQKjsRJgkqc&#10;dz70qWNK7OTB6HKrjYk/MbAxyM6C+GtrHdRQ/LcsY2OuhXirLxg92XWOaIXu0DFdFnx+GfIA5SvN&#10;jtDLwju51dRwJ3x4Ekg6oHFJ2+GRjspAW3AYLM5qwB9/88d8ooeinLWkq4L77yeBijPz1RJxUYSj&#10;gaNxGA17ajZAo85oa5xMJl3AYEazQmheSPLr2IVCwkrqVfAwmpvQq5tWRqr1OiWR1JwIO7t3MpYe&#10;gX3uXgS6gZZAbD7AqDiRv2Gnz038uPUpENSJughsj+KAN8k0kT+sVNyDX/9T1nXxVz8BAAD//wMA&#10;UEsDBBQABgAIAAAAIQAsjE/P4gAAAA0BAAAPAAAAZHJzL2Rvd25yZXYueG1sTI8xT8MwEIV3JP6D&#10;dUgsiDqhadSGOFVVwQBLRejC5sZuHIjPke204d9zqANs9+6e3r2vXE+2ZyftQ+dQQDpLgGlsnOqw&#10;FbB/f75fAgtRopK9Qy3gWwdYV9dXpSyUO+ObPtWxZRSCoZACTIxDwXlojLYyzNygkW5H562MJH3L&#10;lZdnCrc9f0iSnFvZIX0wctBbo5uverQCdtnHztyNx6fXTTb3L/txm3+2tRC3N9PmEVjUU/wzw299&#10;qg4VdTq4EVVgPenFglgiDekqIwiy5Mt5CuxwWa2AVyX/T1H9AAAA//8DAFBLAQItABQABgAIAAAA&#10;IQC2gziS/gAAAOEBAAATAAAAAAAAAAAAAAAAAAAAAABbQ29udGVudF9UeXBlc10ueG1sUEsBAi0A&#10;FAAGAAgAAAAhADj9If/WAAAAlAEAAAsAAAAAAAAAAAAAAAAALwEAAF9yZWxzLy5yZWxzUEsBAi0A&#10;FAAGAAgAAAAhAEwwTm8aAgAAQAQAAA4AAAAAAAAAAAAAAAAALgIAAGRycy9lMm9Eb2MueG1sUEsB&#10;Ai0AFAAGAAgAAAAhACyMT8/iAAAADQEAAA8AAAAAAAAAAAAAAAAAdAQAAGRycy9kb3ducmV2Lnht&#10;bFBLBQYAAAAABAAEAPMAAACDBQAAAAA=&#10;" stroked="f">
                <v:textbox style="mso-fit-shape-to-text:t" inset="0,0,0,0">
                  <w:txbxContent>
                    <w:p w14:paraId="6DA9D8F6" w14:textId="1D21C5CB" w:rsidR="00E75DFF" w:rsidRPr="00F372AC" w:rsidRDefault="00E75DFF" w:rsidP="00E75DFF">
                      <w:pPr>
                        <w:pStyle w:val="Caption"/>
                        <w:jc w:val="center"/>
                        <w:rPr>
                          <w:noProof/>
                          <w:spacing w:val="15"/>
                          <w:lang w:val="en-US"/>
                        </w:rPr>
                      </w:pPr>
                      <w:bookmarkStart w:id="66" w:name="_Toc103228113"/>
                      <w:r>
                        <w:t xml:space="preserve">Gambar </w:t>
                      </w:r>
                      <w:fldSimple w:instr=" SEQ Gambar \* ARABIC ">
                        <w:r w:rsidR="00793A59">
                          <w:rPr>
                            <w:noProof/>
                          </w:rPr>
                          <w:t>20</w:t>
                        </w:r>
                      </w:fldSimple>
                      <w:r>
                        <w:rPr>
                          <w:lang w:val="id-ID"/>
                        </w:rPr>
                        <w:t>. Activity diagram keluar aplikasi</w:t>
                      </w:r>
                      <w:bookmarkEnd w:id="66"/>
                    </w:p>
                  </w:txbxContent>
                </v:textbox>
                <w10:wrap type="topAndBottom"/>
              </v:shape>
            </w:pict>
          </mc:Fallback>
        </mc:AlternateContent>
      </w:r>
      <w:r>
        <w:rPr>
          <w:noProof/>
          <w:lang w:val="en-US"/>
        </w:rPr>
        <w:drawing>
          <wp:anchor distT="0" distB="0" distL="114300" distR="114300" simplePos="0" relativeHeight="251951104" behindDoc="1" locked="0" layoutInCell="1" allowOverlap="1" wp14:anchorId="0ACAF724" wp14:editId="2993F9AD">
            <wp:simplePos x="0" y="0"/>
            <wp:positionH relativeFrom="column">
              <wp:posOffset>984250</wp:posOffset>
            </wp:positionH>
            <wp:positionV relativeFrom="paragraph">
              <wp:posOffset>3928110</wp:posOffset>
            </wp:positionV>
            <wp:extent cx="3319644" cy="3600000"/>
            <wp:effectExtent l="0" t="0" r="0" b="635"/>
            <wp:wrapTopAndBottom/>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319644"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Activity keluar aplikasi</w:t>
      </w:r>
    </w:p>
    <w:p w14:paraId="3711523F" w14:textId="4988DEEC" w:rsidR="00DB4D52" w:rsidRDefault="00877B3D" w:rsidP="00DB4D52">
      <w:pPr>
        <w:pStyle w:val="Subtitle"/>
        <w:numPr>
          <w:ilvl w:val="0"/>
          <w:numId w:val="38"/>
        </w:numPr>
        <w:spacing w:line="276" w:lineRule="auto"/>
        <w:ind w:left="2127" w:hanging="916"/>
        <w:rPr>
          <w:lang w:val="en-US"/>
        </w:rPr>
      </w:pPr>
      <w:r>
        <w:rPr>
          <w:lang w:val="en-US"/>
        </w:rPr>
        <w:lastRenderedPageBreak/>
        <w:t>Sequence Diagram</w:t>
      </w:r>
    </w:p>
    <w:p w14:paraId="22DCD4F6" w14:textId="7CBA26C9" w:rsidR="00DB4D52" w:rsidRDefault="00DB4D52" w:rsidP="00B21715">
      <w:pPr>
        <w:pStyle w:val="Subtitle"/>
        <w:ind w:left="1134" w:firstLine="993"/>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quence dia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sidR="00737596">
        <w:rPr>
          <w:lang w:val="en-US"/>
        </w:rPr>
        <w:t>interaksi</w:t>
      </w:r>
      <w:proofErr w:type="spellEnd"/>
      <w:r w:rsidR="00737596">
        <w:rPr>
          <w:lang w:val="en-US"/>
        </w:rPr>
        <w:t xml:space="preserve"> yang </w:t>
      </w:r>
      <w:proofErr w:type="spellStart"/>
      <w:r w:rsidR="00737596">
        <w:rPr>
          <w:lang w:val="en-US"/>
        </w:rPr>
        <w:t>terjadi</w:t>
      </w:r>
      <w:proofErr w:type="spellEnd"/>
      <w:r w:rsidR="00737596">
        <w:rPr>
          <w:lang w:val="en-US"/>
        </w:rPr>
        <w:t xml:space="preserve"> </w:t>
      </w:r>
      <w:proofErr w:type="spellStart"/>
      <w:r w:rsidR="00737596">
        <w:rPr>
          <w:lang w:val="en-US"/>
        </w:rPr>
        <w:t>antara</w:t>
      </w:r>
      <w:proofErr w:type="spellEnd"/>
      <w:r w:rsidR="00737596">
        <w:rPr>
          <w:lang w:val="en-US"/>
        </w:rPr>
        <w:t xml:space="preserve"> </w:t>
      </w:r>
      <w:proofErr w:type="spellStart"/>
      <w:r w:rsidR="00737596">
        <w:rPr>
          <w:lang w:val="en-US"/>
        </w:rPr>
        <w:t>objek</w:t>
      </w:r>
      <w:proofErr w:type="spellEnd"/>
      <w:r w:rsidR="00737596">
        <w:rPr>
          <w:lang w:val="en-US"/>
        </w:rPr>
        <w:t xml:space="preserve"> dan </w:t>
      </w:r>
      <w:proofErr w:type="spellStart"/>
      <w:r w:rsidR="00737596">
        <w:rPr>
          <w:lang w:val="en-US"/>
        </w:rPr>
        <w:t>sistem</w:t>
      </w:r>
      <w:proofErr w:type="spellEnd"/>
      <w:r w:rsidR="00100B57">
        <w:rPr>
          <w:lang w:val="en-US"/>
        </w:rPr>
        <w:t xml:space="preserve"> yang </w:t>
      </w:r>
      <w:proofErr w:type="spellStart"/>
      <w:r w:rsidR="00100B57">
        <w:rPr>
          <w:lang w:val="en-US"/>
        </w:rPr>
        <w:t>digambarkan</w:t>
      </w:r>
      <w:proofErr w:type="spellEnd"/>
      <w:r w:rsidR="00100B57">
        <w:rPr>
          <w:lang w:val="en-US"/>
        </w:rPr>
        <w:t xml:space="preserve"> </w:t>
      </w:r>
      <w:proofErr w:type="spellStart"/>
      <w:r w:rsidR="00100B57">
        <w:rPr>
          <w:lang w:val="en-US"/>
        </w:rPr>
        <w:t>dalam</w:t>
      </w:r>
      <w:proofErr w:type="spellEnd"/>
      <w:r w:rsidR="00100B57">
        <w:rPr>
          <w:lang w:val="en-US"/>
        </w:rPr>
        <w:t xml:space="preserve"> </w:t>
      </w:r>
      <w:proofErr w:type="spellStart"/>
      <w:r w:rsidR="00100B57">
        <w:rPr>
          <w:lang w:val="en-US"/>
        </w:rPr>
        <w:t>bentuk</w:t>
      </w:r>
      <w:proofErr w:type="spellEnd"/>
      <w:r w:rsidR="00100B57">
        <w:rPr>
          <w:lang w:val="en-US"/>
        </w:rPr>
        <w:t xml:space="preserve"> </w:t>
      </w:r>
      <w:proofErr w:type="spellStart"/>
      <w:r w:rsidR="00100B57">
        <w:rPr>
          <w:lang w:val="en-US"/>
        </w:rPr>
        <w:t>pesan</w:t>
      </w:r>
      <w:proofErr w:type="spellEnd"/>
      <w:r w:rsidR="00100B57">
        <w:rPr>
          <w:lang w:val="en-US"/>
        </w:rPr>
        <w:t xml:space="preserve"> </w:t>
      </w:r>
      <w:proofErr w:type="spellStart"/>
      <w:r w:rsidR="00100B57">
        <w:rPr>
          <w:lang w:val="en-US"/>
        </w:rPr>
        <w:t>terhadap</w:t>
      </w:r>
      <w:proofErr w:type="spellEnd"/>
      <w:r w:rsidR="00100B57">
        <w:rPr>
          <w:lang w:val="en-US"/>
        </w:rPr>
        <w:t xml:space="preserve"> </w:t>
      </w:r>
      <w:proofErr w:type="spellStart"/>
      <w:r w:rsidR="00100B57">
        <w:rPr>
          <w:lang w:val="en-US"/>
        </w:rPr>
        <w:t>waktu</w:t>
      </w:r>
      <w:proofErr w:type="spellEnd"/>
      <w:r w:rsidR="00100B57">
        <w:rPr>
          <w:lang w:val="en-US"/>
        </w:rPr>
        <w:t xml:space="preserve">. Sequence diagram </w:t>
      </w:r>
      <w:proofErr w:type="spellStart"/>
      <w:r w:rsidR="00100B57">
        <w:rPr>
          <w:lang w:val="en-US"/>
        </w:rPr>
        <w:t>terdiri</w:t>
      </w:r>
      <w:proofErr w:type="spellEnd"/>
      <w:r w:rsidR="00100B57">
        <w:rPr>
          <w:lang w:val="en-US"/>
        </w:rPr>
        <w:t xml:space="preserve"> </w:t>
      </w:r>
      <w:proofErr w:type="spellStart"/>
      <w:r w:rsidR="00100B57">
        <w:rPr>
          <w:lang w:val="en-US"/>
        </w:rPr>
        <w:t>dari</w:t>
      </w:r>
      <w:proofErr w:type="spellEnd"/>
      <w:r w:rsidR="00BE300C">
        <w:rPr>
          <w:lang w:val="en-US"/>
        </w:rPr>
        <w:t xml:space="preserve"> </w:t>
      </w:r>
      <w:proofErr w:type="spellStart"/>
      <w:r w:rsidR="00BE300C">
        <w:rPr>
          <w:lang w:val="en-US"/>
        </w:rPr>
        <w:t>dimensi</w:t>
      </w:r>
      <w:proofErr w:type="spellEnd"/>
      <w:r w:rsidR="00BE300C">
        <w:rPr>
          <w:lang w:val="en-US"/>
        </w:rPr>
        <w:t xml:space="preserve"> </w:t>
      </w:r>
      <w:proofErr w:type="spellStart"/>
      <w:r w:rsidR="00BE300C">
        <w:rPr>
          <w:lang w:val="en-US"/>
        </w:rPr>
        <w:t>vertikal</w:t>
      </w:r>
      <w:proofErr w:type="spellEnd"/>
      <w:r w:rsidR="00BE300C">
        <w:rPr>
          <w:lang w:val="en-US"/>
        </w:rPr>
        <w:t xml:space="preserve">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BE300C">
        <w:rPr>
          <w:lang w:val="en-US"/>
        </w:rPr>
        <w:t xml:space="preserve"> </w:t>
      </w:r>
      <w:proofErr w:type="spellStart"/>
      <w:r w:rsidR="00BE300C">
        <w:rPr>
          <w:lang w:val="en-US"/>
        </w:rPr>
        <w:t>waktu</w:t>
      </w:r>
      <w:proofErr w:type="spellEnd"/>
      <w:r w:rsidR="00BE300C">
        <w:rPr>
          <w:lang w:val="en-US"/>
        </w:rPr>
        <w:t xml:space="preserve"> dan </w:t>
      </w:r>
      <w:proofErr w:type="spellStart"/>
      <w:r w:rsidR="00BE300C">
        <w:rPr>
          <w:lang w:val="en-US"/>
        </w:rPr>
        <w:t>dimensi</w:t>
      </w:r>
      <w:proofErr w:type="spellEnd"/>
      <w:r w:rsidR="00BE300C">
        <w:rPr>
          <w:lang w:val="en-US"/>
        </w:rPr>
        <w:t xml:space="preserve"> horizontal </w:t>
      </w:r>
      <w:proofErr w:type="spellStart"/>
      <w:r w:rsidR="00BE300C">
        <w:rPr>
          <w:lang w:val="en-US"/>
        </w:rPr>
        <w:t>untuk</w:t>
      </w:r>
      <w:proofErr w:type="spellEnd"/>
      <w:r w:rsidR="00BE300C">
        <w:rPr>
          <w:lang w:val="en-US"/>
        </w:rPr>
        <w:t xml:space="preserve"> </w:t>
      </w:r>
      <w:proofErr w:type="spellStart"/>
      <w:r w:rsidR="00BE300C">
        <w:rPr>
          <w:lang w:val="en-US"/>
        </w:rPr>
        <w:t>menggambarkan</w:t>
      </w:r>
      <w:proofErr w:type="spellEnd"/>
      <w:r w:rsidR="00E12423">
        <w:rPr>
          <w:lang w:val="en-US"/>
        </w:rPr>
        <w:t xml:space="preserve"> </w:t>
      </w:r>
      <w:proofErr w:type="spellStart"/>
      <w:r w:rsidR="00E12423">
        <w:rPr>
          <w:lang w:val="en-US"/>
        </w:rPr>
        <w:t>obejek-objek</w:t>
      </w:r>
      <w:proofErr w:type="spellEnd"/>
      <w:r w:rsidR="00E12423">
        <w:rPr>
          <w:lang w:val="en-US"/>
        </w:rPr>
        <w:t xml:space="preserve"> yang </w:t>
      </w:r>
      <w:proofErr w:type="spellStart"/>
      <w:r w:rsidR="00E12423">
        <w:rPr>
          <w:lang w:val="en-US"/>
        </w:rPr>
        <w:t>terkait</w:t>
      </w:r>
      <w:proofErr w:type="spellEnd"/>
      <w:r w:rsidR="00695601">
        <w:rPr>
          <w:lang w:val="en-US"/>
        </w:rPr>
        <w:t xml:space="preserve">, </w:t>
      </w:r>
      <w:proofErr w:type="spellStart"/>
      <w:r w:rsidR="00695601">
        <w:rPr>
          <w:lang w:val="en-US"/>
        </w:rPr>
        <w:t>penggunaan</w:t>
      </w:r>
      <w:proofErr w:type="spellEnd"/>
      <w:r w:rsidR="00695601">
        <w:rPr>
          <w:lang w:val="en-US"/>
        </w:rPr>
        <w:t xml:space="preserve"> sequence diagram </w:t>
      </w:r>
      <w:proofErr w:type="spellStart"/>
      <w:r w:rsidR="00695601">
        <w:rPr>
          <w:lang w:val="en-US"/>
        </w:rPr>
        <w:t>dapat</w:t>
      </w:r>
      <w:proofErr w:type="spellEnd"/>
      <w:r w:rsidR="00695601">
        <w:rPr>
          <w:lang w:val="en-US"/>
        </w:rPr>
        <w:t xml:space="preserve"> </w:t>
      </w:r>
      <w:proofErr w:type="spellStart"/>
      <w:r w:rsidR="00695601">
        <w:rPr>
          <w:lang w:val="en-US"/>
        </w:rPr>
        <w:t>merepresentasikan</w:t>
      </w:r>
      <w:proofErr w:type="spellEnd"/>
      <w:r w:rsidR="008F016D">
        <w:rPr>
          <w:lang w:val="en-US"/>
        </w:rPr>
        <w:t xml:space="preserve"> </w:t>
      </w:r>
      <w:proofErr w:type="spellStart"/>
      <w:r w:rsidR="008F016D">
        <w:rPr>
          <w:lang w:val="en-US"/>
        </w:rPr>
        <w:t>langkah</w:t>
      </w:r>
      <w:proofErr w:type="spellEnd"/>
      <w:r w:rsidR="008F016D">
        <w:rPr>
          <w:lang w:val="en-US"/>
        </w:rPr>
        <w:t xml:space="preserve"> </w:t>
      </w:r>
      <w:proofErr w:type="spellStart"/>
      <w:r w:rsidR="008F016D">
        <w:rPr>
          <w:lang w:val="en-US"/>
        </w:rPr>
        <w:t>dari</w:t>
      </w:r>
      <w:proofErr w:type="spellEnd"/>
      <w:r w:rsidR="008F016D">
        <w:rPr>
          <w:lang w:val="en-US"/>
        </w:rPr>
        <w:t xml:space="preserve"> </w:t>
      </w:r>
      <w:proofErr w:type="spellStart"/>
      <w:r w:rsidR="008F016D">
        <w:rPr>
          <w:lang w:val="en-US"/>
        </w:rPr>
        <w:t>suatu</w:t>
      </w:r>
      <w:proofErr w:type="spellEnd"/>
      <w:r w:rsidR="008F016D">
        <w:rPr>
          <w:lang w:val="en-US"/>
        </w:rPr>
        <w:t xml:space="preserve"> </w:t>
      </w:r>
      <w:proofErr w:type="spellStart"/>
      <w:r w:rsidR="008F016D">
        <w:rPr>
          <w:lang w:val="en-US"/>
        </w:rPr>
        <w:t>kegiatan</w:t>
      </w:r>
      <w:proofErr w:type="spellEnd"/>
      <w:r w:rsidR="008F016D">
        <w:rPr>
          <w:lang w:val="en-US"/>
        </w:rPr>
        <w:t xml:space="preserve"> pada </w:t>
      </w:r>
      <w:proofErr w:type="spellStart"/>
      <w:r w:rsidR="008F016D">
        <w:rPr>
          <w:lang w:val="en-US"/>
        </w:rPr>
        <w:t>sistem</w:t>
      </w:r>
      <w:proofErr w:type="spellEnd"/>
      <w:r w:rsidR="008F016D">
        <w:rPr>
          <w:lang w:val="en-US"/>
        </w:rPr>
        <w:t xml:space="preserve"> </w:t>
      </w:r>
      <w:proofErr w:type="spellStart"/>
      <w:r w:rsidR="008F016D">
        <w:rPr>
          <w:lang w:val="en-US"/>
        </w:rPr>
        <w:t>untuk</w:t>
      </w:r>
      <w:proofErr w:type="spellEnd"/>
      <w:r w:rsidR="008F016D">
        <w:rPr>
          <w:lang w:val="en-US"/>
        </w:rPr>
        <w:t xml:space="preserve"> </w:t>
      </w:r>
      <w:proofErr w:type="spellStart"/>
      <w:r w:rsidR="008F016D">
        <w:rPr>
          <w:lang w:val="en-US"/>
        </w:rPr>
        <w:t>dapat</w:t>
      </w:r>
      <w:proofErr w:type="spellEnd"/>
      <w:r w:rsidR="008F016D">
        <w:rPr>
          <w:lang w:val="en-US"/>
        </w:rPr>
        <w:t xml:space="preserve"> </w:t>
      </w:r>
      <w:proofErr w:type="spellStart"/>
      <w:r w:rsidR="008F016D">
        <w:rPr>
          <w:lang w:val="en-US"/>
        </w:rPr>
        <w:t>menghasilkan</w:t>
      </w:r>
      <w:proofErr w:type="spellEnd"/>
      <w:r w:rsidR="008F016D">
        <w:rPr>
          <w:lang w:val="en-US"/>
        </w:rPr>
        <w:t xml:space="preserve"> output </w:t>
      </w:r>
      <w:proofErr w:type="spellStart"/>
      <w:r w:rsidR="008F016D">
        <w:rPr>
          <w:lang w:val="en-US"/>
        </w:rPr>
        <w:t>tertentu</w:t>
      </w:r>
      <w:proofErr w:type="spellEnd"/>
      <w:r w:rsidR="00F54C4C">
        <w:rPr>
          <w:lang w:val="en-US"/>
        </w:rPr>
        <w:t xml:space="preserve"> </w:t>
      </w:r>
      <w:r w:rsidR="008031BB">
        <w:rPr>
          <w:lang w:val="en-US"/>
        </w:rPr>
        <w:fldChar w:fldCharType="begin" w:fldLock="1"/>
      </w:r>
      <w:r w:rsidR="008031BB">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operties":{"noteIndex":0},"schema":"https://github.com/citation-style-language/schema/raw/master/csl-citation.json"}</w:instrText>
      </w:r>
      <w:r w:rsidR="008031BB">
        <w:rPr>
          <w:lang w:val="en-US"/>
        </w:rPr>
        <w:fldChar w:fldCharType="separate"/>
      </w:r>
      <w:r w:rsidR="008031BB" w:rsidRPr="008031BB">
        <w:rPr>
          <w:noProof/>
          <w:lang w:val="en-US"/>
        </w:rPr>
        <w:t>(Pratama and Delianti, 2021)</w:t>
      </w:r>
      <w:r w:rsidR="008031BB">
        <w:rPr>
          <w:lang w:val="en-US"/>
        </w:rPr>
        <w:fldChar w:fldCharType="end"/>
      </w:r>
      <w:r w:rsidR="00F54C4C">
        <w:rPr>
          <w:lang w:val="en-US"/>
        </w:rPr>
        <w:t>.</w:t>
      </w:r>
    </w:p>
    <w:p w14:paraId="012A005E" w14:textId="1DB431D6" w:rsidR="007C4827" w:rsidRPr="00D25DA7" w:rsidRDefault="007E6DD4" w:rsidP="007C4827">
      <w:pPr>
        <w:pStyle w:val="Subtitle"/>
        <w:numPr>
          <w:ilvl w:val="0"/>
          <w:numId w:val="50"/>
        </w:numPr>
        <w:rPr>
          <w:lang w:val="en-US"/>
        </w:rPr>
      </w:pPr>
      <w:r>
        <w:rPr>
          <w:noProof/>
        </w:rPr>
        <mc:AlternateContent>
          <mc:Choice Requires="wps">
            <w:drawing>
              <wp:anchor distT="0" distB="0" distL="114300" distR="114300" simplePos="0" relativeHeight="251995136" behindDoc="0" locked="0" layoutInCell="1" allowOverlap="1" wp14:anchorId="4EC01D61" wp14:editId="256C5D51">
                <wp:simplePos x="0" y="0"/>
                <wp:positionH relativeFrom="column">
                  <wp:posOffset>825288</wp:posOffset>
                </wp:positionH>
                <wp:positionV relativeFrom="paragraph">
                  <wp:posOffset>2281555</wp:posOffset>
                </wp:positionV>
                <wp:extent cx="4159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159250" cy="635"/>
                        </a:xfrm>
                        <a:prstGeom prst="rect">
                          <a:avLst/>
                        </a:prstGeom>
                        <a:solidFill>
                          <a:prstClr val="white"/>
                        </a:solidFill>
                        <a:ln>
                          <a:noFill/>
                        </a:ln>
                      </wps:spPr>
                      <wps:txbx>
                        <w:txbxContent>
                          <w:p w14:paraId="4851845A" w14:textId="38E4E7D4" w:rsidR="00E15033" w:rsidRPr="005A5599" w:rsidRDefault="00E15033" w:rsidP="00E15033">
                            <w:pPr>
                              <w:pStyle w:val="Caption"/>
                              <w:jc w:val="center"/>
                              <w:rPr>
                                <w:noProof/>
                              </w:rPr>
                            </w:pPr>
                            <w:bookmarkStart w:id="67" w:name="_Toc103228114"/>
                            <w:r>
                              <w:t xml:space="preserve">Gambar </w:t>
                            </w:r>
                            <w:fldSimple w:instr=" SEQ Gambar \* ARABIC ">
                              <w:r w:rsidR="00793A59">
                                <w:rPr>
                                  <w:noProof/>
                                </w:rPr>
                                <w:t>21</w:t>
                              </w:r>
                            </w:fldSimple>
                            <w:r>
                              <w:t>. Sequence diagram logi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01D61" id="Text Box 206" o:spid="_x0000_s1048" type="#_x0000_t202" style="position:absolute;left:0;text-align:left;margin-left:65pt;margin-top:179.65pt;width:3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QOGwIAAEA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s8Wn+YJCkmI37xexRna96tCHLwoaFo2CI3GSoBKn&#10;ex/61DEldvJgdLnVxsSfGNgYZCdB/LW1Dmoo/luWsTHXQrzVF4ye7DpHtEK375guCz6fj0PuoTzT&#10;7Ai9LLyTW00N74UPTwJJBzQTaTs80lEZaAsOg8VZDfjjb/6YT/RQlLOWdFVw//0oUHFmvloiLopw&#10;NHA09qNhj80GaNQZbY2TyaQLGMxoVgjNC0l+HbtQSFhJvQoeRnMTenXTyki1XqckkpoT4d7unIyl&#10;R2CfuxeBbqAlEJsPMCpO5K/Y6XMTP259DAR1oi4C26M44E0yTeQPKxX34Nf/lHVd/NVPAAAA//8D&#10;AFBLAwQUAAYACAAAACEA05/qHOAAAAALAQAADwAAAGRycy9kb3ducmV2LnhtbEyPwU7DMBBE70j8&#10;g7VIXBB1IGkpIU5VVXCAS0XohZsbb+NAvI5ipw1/z8IFjjM7mn1TrCbXiSMOofWk4GaWgECqvWmp&#10;UbB7e7pegghRk9GdJ1TwhQFW5flZoXPjT/SKxyo2gkso5FqBjbHPpQy1RafDzPdIfDv4wenIcmik&#10;GfSJy10nb5NkIZ1uiT9Y3ePGYv1ZjU7BNnvf2qvx8PiyztLheTduFh9NpdTlxbR+ABFxin9h+MFn&#10;dCiZae9HMkF0rNOEt0QF6fw+BcGJu+Wcnf2vk4EsC/l/Q/kNAAD//wMAUEsBAi0AFAAGAAgAAAAh&#10;ALaDOJL+AAAA4QEAABMAAAAAAAAAAAAAAAAAAAAAAFtDb250ZW50X1R5cGVzXS54bWxQSwECLQAU&#10;AAYACAAAACEAOP0h/9YAAACUAQAACwAAAAAAAAAAAAAAAAAvAQAAX3JlbHMvLnJlbHNQSwECLQAU&#10;AAYACAAAACEAZ27EDhsCAABABAAADgAAAAAAAAAAAAAAAAAuAgAAZHJzL2Uyb0RvYy54bWxQSwEC&#10;LQAUAAYACAAAACEA05/qHOAAAAALAQAADwAAAAAAAAAAAAAAAAB1BAAAZHJzL2Rvd25yZXYueG1s&#10;UEsFBgAAAAAEAAQA8wAAAIIFAAAAAA==&#10;" stroked="f">
                <v:textbox style="mso-fit-shape-to-text:t" inset="0,0,0,0">
                  <w:txbxContent>
                    <w:p w14:paraId="4851845A" w14:textId="38E4E7D4" w:rsidR="00E15033" w:rsidRPr="005A5599" w:rsidRDefault="00E15033" w:rsidP="00E15033">
                      <w:pPr>
                        <w:pStyle w:val="Caption"/>
                        <w:jc w:val="center"/>
                        <w:rPr>
                          <w:noProof/>
                        </w:rPr>
                      </w:pPr>
                      <w:bookmarkStart w:id="68" w:name="_Toc103228114"/>
                      <w:r>
                        <w:t xml:space="preserve">Gambar </w:t>
                      </w:r>
                      <w:fldSimple w:instr=" SEQ Gambar \* ARABIC ">
                        <w:r w:rsidR="00793A59">
                          <w:rPr>
                            <w:noProof/>
                          </w:rPr>
                          <w:t>21</w:t>
                        </w:r>
                      </w:fldSimple>
                      <w:r>
                        <w:t>. Sequence diagram login</w:t>
                      </w:r>
                      <w:bookmarkEnd w:id="68"/>
                    </w:p>
                  </w:txbxContent>
                </v:textbox>
                <w10:wrap type="topAndBottom"/>
              </v:shape>
            </w:pict>
          </mc:Fallback>
        </mc:AlternateContent>
      </w:r>
      <w:r>
        <w:rPr>
          <w:rFonts w:eastAsiaTheme="minorHAnsi"/>
          <w:i/>
          <w:iCs/>
          <w:noProof/>
          <w:spacing w:val="0"/>
          <w:szCs w:val="18"/>
        </w:rPr>
        <w:drawing>
          <wp:anchor distT="0" distB="0" distL="114300" distR="114300" simplePos="0" relativeHeight="251993088" behindDoc="0" locked="0" layoutInCell="1" allowOverlap="1" wp14:anchorId="1709F610" wp14:editId="7215F511">
            <wp:simplePos x="0" y="0"/>
            <wp:positionH relativeFrom="column">
              <wp:posOffset>970703</wp:posOffset>
            </wp:positionH>
            <wp:positionV relativeFrom="paragraph">
              <wp:posOffset>419100</wp:posOffset>
            </wp:positionV>
            <wp:extent cx="3781272" cy="1800000"/>
            <wp:effectExtent l="19050" t="19050" r="10160" b="1016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81272"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A7265">
        <w:rPr>
          <w:lang w:val="en-US"/>
        </w:rPr>
        <w:t>Sequence diagram login</w:t>
      </w:r>
    </w:p>
    <w:p w14:paraId="6BFA9AAF" w14:textId="06E567FD" w:rsidR="008A7265" w:rsidRDefault="00E15033" w:rsidP="00B75229">
      <w:pPr>
        <w:pStyle w:val="Subtitle"/>
        <w:ind w:left="1134" w:firstLine="993"/>
        <w:rPr>
          <w:lang w:val="en-US"/>
        </w:rPr>
      </w:pPr>
      <w:r>
        <w:rPr>
          <w:lang w:val="en-US"/>
        </w:rPr>
        <w:t xml:space="preserve">Proses login user </w:t>
      </w:r>
      <w:proofErr w:type="spellStart"/>
      <w:r>
        <w:rPr>
          <w:lang w:val="en-US"/>
        </w:rPr>
        <w:t>dapat</w:t>
      </w:r>
      <w:proofErr w:type="spellEnd"/>
      <w:r>
        <w:rPr>
          <w:lang w:val="en-US"/>
        </w:rPr>
        <w:t xml:space="preserve"> </w:t>
      </w:r>
      <w:proofErr w:type="spellStart"/>
      <w:r>
        <w:rPr>
          <w:lang w:val="en-US"/>
        </w:rPr>
        <w:t>digambar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1, </w:t>
      </w:r>
      <w:proofErr w:type="spellStart"/>
      <w:r>
        <w:rPr>
          <w:lang w:val="en-US"/>
        </w:rPr>
        <w:t>ketika</w:t>
      </w:r>
      <w:proofErr w:type="spellEnd"/>
      <w:r>
        <w:rPr>
          <w:lang w:val="en-US"/>
        </w:rPr>
        <w:t xml:space="preserve"> user </w:t>
      </w:r>
      <w:proofErr w:type="spellStart"/>
      <w:r>
        <w:rPr>
          <w:lang w:val="en-US"/>
        </w:rPr>
        <w:t>memasukan</w:t>
      </w:r>
      <w:proofErr w:type="spellEnd"/>
      <w:r>
        <w:rPr>
          <w:lang w:val="en-US"/>
        </w:rPr>
        <w:t xml:space="preserve"> </w:t>
      </w:r>
      <w:proofErr w:type="spellStart"/>
      <w:r w:rsidR="00AF5EB5">
        <w:rPr>
          <w:lang w:val="en-US"/>
        </w:rPr>
        <w:t>inputan</w:t>
      </w:r>
      <w:proofErr w:type="spellEnd"/>
      <w:r w:rsidR="00AF5EB5">
        <w:rPr>
          <w:lang w:val="en-US"/>
        </w:rPr>
        <w:t xml:space="preserve"> </w:t>
      </w:r>
      <w:proofErr w:type="spellStart"/>
      <w:r w:rsidR="00AF5EB5">
        <w:rPr>
          <w:lang w:val="en-US"/>
        </w:rPr>
        <w:t>berupa</w:t>
      </w:r>
      <w:proofErr w:type="spellEnd"/>
      <w:r w:rsidR="00AF5EB5">
        <w:rPr>
          <w:lang w:val="en-US"/>
        </w:rPr>
        <w:t xml:space="preserve"> </w:t>
      </w:r>
      <w:proofErr w:type="spellStart"/>
      <w:r w:rsidR="00AF5EB5">
        <w:rPr>
          <w:lang w:val="en-US"/>
        </w:rPr>
        <w:t>userID</w:t>
      </w:r>
      <w:proofErr w:type="spellEnd"/>
      <w:r w:rsidR="00AF5EB5">
        <w:rPr>
          <w:lang w:val="en-US"/>
        </w:rPr>
        <w:t xml:space="preserve"> </w:t>
      </w:r>
      <w:proofErr w:type="spellStart"/>
      <w:r w:rsidR="00AF5EB5">
        <w:rPr>
          <w:lang w:val="en-US"/>
        </w:rPr>
        <w:t>dalam</w:t>
      </w:r>
      <w:proofErr w:type="spellEnd"/>
      <w:r w:rsidR="00AF5EB5">
        <w:rPr>
          <w:lang w:val="en-US"/>
        </w:rPr>
        <w:t xml:space="preserve"> </w:t>
      </w:r>
      <w:proofErr w:type="spellStart"/>
      <w:r w:rsidR="00AF5EB5">
        <w:rPr>
          <w:lang w:val="en-US"/>
        </w:rPr>
        <w:t>bentuk</w:t>
      </w:r>
      <w:proofErr w:type="spellEnd"/>
      <w:r w:rsidR="00AF5EB5">
        <w:rPr>
          <w:lang w:val="en-US"/>
        </w:rPr>
        <w:t xml:space="preserve"> email </w:t>
      </w:r>
      <w:proofErr w:type="spellStart"/>
      <w:r w:rsidR="00AF5EB5">
        <w:rPr>
          <w:lang w:val="en-US"/>
        </w:rPr>
        <w:t>pengguna</w:t>
      </w:r>
      <w:proofErr w:type="spellEnd"/>
      <w:r w:rsidR="00AF5EB5">
        <w:rPr>
          <w:lang w:val="en-US"/>
        </w:rPr>
        <w:t xml:space="preserve"> dan password </w:t>
      </w:r>
      <w:proofErr w:type="spellStart"/>
      <w:r w:rsidR="00AF5EB5">
        <w:rPr>
          <w:lang w:val="en-US"/>
        </w:rPr>
        <w:t>akun</w:t>
      </w:r>
      <w:proofErr w:type="spellEnd"/>
      <w:r w:rsidR="00AF5EB5">
        <w:rPr>
          <w:lang w:val="en-US"/>
        </w:rPr>
        <w:t xml:space="preserve"> </w:t>
      </w:r>
      <w:proofErr w:type="spellStart"/>
      <w:r w:rsidR="00AF5EB5">
        <w:rPr>
          <w:lang w:val="en-US"/>
        </w:rPr>
        <w:t>terkait</w:t>
      </w:r>
      <w:proofErr w:type="spellEnd"/>
      <w:r w:rsidR="002857D1">
        <w:rPr>
          <w:lang w:val="en-US"/>
        </w:rPr>
        <w:t xml:space="preserve">, </w:t>
      </w:r>
      <w:proofErr w:type="spellStart"/>
      <w:r w:rsidR="002857D1">
        <w:rPr>
          <w:lang w:val="en-US"/>
        </w:rPr>
        <w:t>ketika</w:t>
      </w:r>
      <w:proofErr w:type="spellEnd"/>
      <w:r w:rsidR="002857D1">
        <w:rPr>
          <w:lang w:val="en-US"/>
        </w:rPr>
        <w:t xml:space="preserve"> user </w:t>
      </w:r>
      <w:proofErr w:type="spellStart"/>
      <w:r w:rsidR="002857D1">
        <w:rPr>
          <w:lang w:val="en-US"/>
        </w:rPr>
        <w:t>melakukan</w:t>
      </w:r>
      <w:proofErr w:type="spellEnd"/>
      <w:r w:rsidR="002857D1">
        <w:rPr>
          <w:lang w:val="en-US"/>
        </w:rPr>
        <w:t xml:space="preserve"> </w:t>
      </w:r>
      <w:proofErr w:type="spellStart"/>
      <w:r w:rsidR="002857D1">
        <w:rPr>
          <w:lang w:val="en-US"/>
        </w:rPr>
        <w:t>aksi</w:t>
      </w:r>
      <w:proofErr w:type="spellEnd"/>
      <w:r w:rsidR="002857D1">
        <w:rPr>
          <w:lang w:val="en-US"/>
        </w:rPr>
        <w:t xml:space="preserve"> </w:t>
      </w:r>
      <w:proofErr w:type="spellStart"/>
      <w:r w:rsidR="002857D1">
        <w:rPr>
          <w:lang w:val="en-US"/>
        </w:rPr>
        <w:t>klik</w:t>
      </w:r>
      <w:proofErr w:type="spellEnd"/>
      <w:r w:rsidR="002857D1">
        <w:rPr>
          <w:lang w:val="en-US"/>
        </w:rPr>
        <w:t xml:space="preserve"> pada </w:t>
      </w:r>
      <w:proofErr w:type="spellStart"/>
      <w:r w:rsidR="002857D1">
        <w:rPr>
          <w:lang w:val="en-US"/>
        </w:rPr>
        <w:t>tombol</w:t>
      </w:r>
      <w:proofErr w:type="spellEnd"/>
      <w:r w:rsidR="002857D1">
        <w:rPr>
          <w:lang w:val="en-US"/>
        </w:rPr>
        <w:t xml:space="preserve"> login, </w:t>
      </w:r>
      <w:proofErr w:type="spellStart"/>
      <w:r w:rsidR="002857D1">
        <w:rPr>
          <w:lang w:val="en-US"/>
        </w:rPr>
        <w:t>maka</w:t>
      </w:r>
      <w:proofErr w:type="spellEnd"/>
      <w:r w:rsidR="002857D1">
        <w:rPr>
          <w:lang w:val="en-US"/>
        </w:rPr>
        <w:t xml:space="preserve"> </w:t>
      </w:r>
      <w:proofErr w:type="spellStart"/>
      <w:r w:rsidR="002857D1">
        <w:rPr>
          <w:lang w:val="en-US"/>
        </w:rPr>
        <w:t>sistem</w:t>
      </w:r>
      <w:proofErr w:type="spellEnd"/>
      <w:r w:rsidR="002857D1">
        <w:rPr>
          <w:lang w:val="en-US"/>
        </w:rPr>
        <w:t xml:space="preserve"> </w:t>
      </w:r>
      <w:proofErr w:type="spellStart"/>
      <w:r w:rsidR="002857D1">
        <w:rPr>
          <w:lang w:val="en-US"/>
        </w:rPr>
        <w:t>akan</w:t>
      </w:r>
      <w:proofErr w:type="spellEnd"/>
      <w:r w:rsidR="002857D1">
        <w:rPr>
          <w:lang w:val="en-US"/>
        </w:rPr>
        <w:t xml:space="preserve"> </w:t>
      </w:r>
      <w:proofErr w:type="spellStart"/>
      <w:r w:rsidR="002857D1">
        <w:rPr>
          <w:lang w:val="en-US"/>
        </w:rPr>
        <w:t>melakukan</w:t>
      </w:r>
      <w:proofErr w:type="spellEnd"/>
      <w:r w:rsidR="002857D1">
        <w:rPr>
          <w:lang w:val="en-US"/>
        </w:rPr>
        <w:t xml:space="preserve"> </w:t>
      </w:r>
      <w:proofErr w:type="spellStart"/>
      <w:r w:rsidR="002857D1">
        <w:rPr>
          <w:lang w:val="en-US"/>
        </w:rPr>
        <w:t>validasi</w:t>
      </w:r>
      <w:proofErr w:type="spellEnd"/>
      <w:r w:rsidR="002857D1">
        <w:rPr>
          <w:lang w:val="en-US"/>
        </w:rPr>
        <w:t xml:space="preserve"> dan </w:t>
      </w:r>
      <w:proofErr w:type="spellStart"/>
      <w:r w:rsidR="002857D1">
        <w:rPr>
          <w:lang w:val="en-US"/>
        </w:rPr>
        <w:t>menjalankan</w:t>
      </w:r>
      <w:proofErr w:type="spellEnd"/>
      <w:r w:rsidR="002857D1">
        <w:rPr>
          <w:lang w:val="en-US"/>
        </w:rPr>
        <w:t xml:space="preserve"> </w:t>
      </w:r>
      <w:proofErr w:type="spellStart"/>
      <w:r w:rsidR="002857D1">
        <w:rPr>
          <w:lang w:val="en-US"/>
        </w:rPr>
        <w:t>fungsi</w:t>
      </w:r>
      <w:proofErr w:type="spellEnd"/>
      <w:r w:rsidR="002857D1">
        <w:rPr>
          <w:lang w:val="en-US"/>
        </w:rPr>
        <w:t xml:space="preserve"> login user(), </w:t>
      </w:r>
      <w:proofErr w:type="spellStart"/>
      <w:r w:rsidR="002857D1">
        <w:rPr>
          <w:lang w:val="en-US"/>
        </w:rPr>
        <w:t>ketika</w:t>
      </w:r>
      <w:proofErr w:type="spellEnd"/>
      <w:r w:rsidR="002857D1">
        <w:rPr>
          <w:lang w:val="en-US"/>
        </w:rPr>
        <w:t xml:space="preserve"> </w:t>
      </w:r>
      <w:proofErr w:type="spellStart"/>
      <w:r w:rsidR="002857D1">
        <w:rPr>
          <w:lang w:val="en-US"/>
        </w:rPr>
        <w:t>validasi</w:t>
      </w:r>
      <w:proofErr w:type="spellEnd"/>
      <w:r w:rsidR="002857D1">
        <w:rPr>
          <w:lang w:val="en-US"/>
        </w:rPr>
        <w:t xml:space="preserve"> </w:t>
      </w:r>
      <w:proofErr w:type="spellStart"/>
      <w:r w:rsidR="002857D1">
        <w:rPr>
          <w:lang w:val="en-US"/>
        </w:rPr>
        <w:t>berhasil</w:t>
      </w:r>
      <w:proofErr w:type="spellEnd"/>
      <w:r w:rsidR="002857D1">
        <w:rPr>
          <w:lang w:val="en-US"/>
        </w:rPr>
        <w:t xml:space="preserve">, </w:t>
      </w:r>
      <w:proofErr w:type="spellStart"/>
      <w:r w:rsidR="002857D1">
        <w:rPr>
          <w:lang w:val="en-US"/>
        </w:rPr>
        <w:t>maka</w:t>
      </w:r>
      <w:proofErr w:type="spellEnd"/>
      <w:r w:rsidR="002857D1">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mbuat</w:t>
      </w:r>
      <w:proofErr w:type="spellEnd"/>
      <w:r w:rsidR="00AB5A5C">
        <w:rPr>
          <w:lang w:val="en-US"/>
        </w:rPr>
        <w:t xml:space="preserve"> session </w:t>
      </w:r>
      <w:proofErr w:type="spellStart"/>
      <w:r w:rsidR="00AB5A5C">
        <w:rPr>
          <w:lang w:val="en-US"/>
        </w:rPr>
        <w:t>baru</w:t>
      </w:r>
      <w:proofErr w:type="spellEnd"/>
      <w:r w:rsidR="00AB5A5C">
        <w:rPr>
          <w:lang w:val="en-US"/>
        </w:rPr>
        <w:t xml:space="preserve"> </w:t>
      </w:r>
      <w:proofErr w:type="spellStart"/>
      <w:r w:rsidR="00AB5A5C">
        <w:rPr>
          <w:lang w:val="en-US"/>
        </w:rPr>
        <w:t>berdasarkan</w:t>
      </w:r>
      <w:proofErr w:type="spellEnd"/>
      <w:r w:rsidR="00AB5A5C">
        <w:rPr>
          <w:lang w:val="en-US"/>
        </w:rPr>
        <w:t xml:space="preserve"> database yang </w:t>
      </w:r>
      <w:proofErr w:type="spellStart"/>
      <w:r w:rsidR="00AB5A5C">
        <w:rPr>
          <w:lang w:val="en-US"/>
        </w:rPr>
        <w:t>tersimpan</w:t>
      </w:r>
      <w:proofErr w:type="spellEnd"/>
      <w:r w:rsidR="00AB5A5C">
        <w:rPr>
          <w:lang w:val="en-US"/>
        </w:rPr>
        <w:t xml:space="preserve"> </w:t>
      </w:r>
      <w:proofErr w:type="spellStart"/>
      <w:r w:rsidR="00AB5A5C">
        <w:rPr>
          <w:lang w:val="en-US"/>
        </w:rPr>
        <w:t>dengan</w:t>
      </w:r>
      <w:proofErr w:type="spellEnd"/>
      <w:r w:rsidR="00AB5A5C">
        <w:rPr>
          <w:lang w:val="en-US"/>
        </w:rPr>
        <w:t xml:space="preserve"> </w:t>
      </w:r>
      <w:proofErr w:type="spellStart"/>
      <w:r w:rsidR="00AB5A5C">
        <w:rPr>
          <w:lang w:val="en-US"/>
        </w:rPr>
        <w:t>menggunakan</w:t>
      </w:r>
      <w:proofErr w:type="spellEnd"/>
      <w:r w:rsidR="00AB5A5C">
        <w:rPr>
          <w:lang w:val="en-US"/>
        </w:rPr>
        <w:t xml:space="preserve"> model user, </w:t>
      </w:r>
      <w:proofErr w:type="spellStart"/>
      <w:r w:rsidR="00AB5A5C">
        <w:rPr>
          <w:lang w:val="en-US"/>
        </w:rPr>
        <w:t>namun</w:t>
      </w:r>
      <w:proofErr w:type="spellEnd"/>
      <w:r w:rsidR="00AB5A5C">
        <w:rPr>
          <w:lang w:val="en-US"/>
        </w:rPr>
        <w:t xml:space="preserve"> </w:t>
      </w:r>
      <w:proofErr w:type="spellStart"/>
      <w:r w:rsidR="00AB5A5C">
        <w:rPr>
          <w:lang w:val="en-US"/>
        </w:rPr>
        <w:t>ketika</w:t>
      </w:r>
      <w:proofErr w:type="spellEnd"/>
      <w:r w:rsidR="00AB5A5C">
        <w:rPr>
          <w:lang w:val="en-US"/>
        </w:rPr>
        <w:t xml:space="preserve"> </w:t>
      </w:r>
      <w:proofErr w:type="spellStart"/>
      <w:r w:rsidR="00AB5A5C">
        <w:rPr>
          <w:lang w:val="en-US"/>
        </w:rPr>
        <w:t>validasi</w:t>
      </w:r>
      <w:proofErr w:type="spellEnd"/>
      <w:r w:rsidR="00AB5A5C">
        <w:rPr>
          <w:lang w:val="en-US"/>
        </w:rPr>
        <w:t xml:space="preserve"> </w:t>
      </w:r>
      <w:proofErr w:type="spellStart"/>
      <w:r w:rsidR="00AB5A5C">
        <w:rPr>
          <w:lang w:val="en-US"/>
        </w:rPr>
        <w:t>gagal</w:t>
      </w:r>
      <w:proofErr w:type="spellEnd"/>
      <w:r w:rsidR="00AB5A5C">
        <w:rPr>
          <w:lang w:val="en-US"/>
        </w:rPr>
        <w:t xml:space="preserve">, </w:t>
      </w:r>
      <w:proofErr w:type="spellStart"/>
      <w:r w:rsidR="00AB5A5C">
        <w:rPr>
          <w:lang w:val="en-US"/>
        </w:rPr>
        <w:t>sistem</w:t>
      </w:r>
      <w:proofErr w:type="spellEnd"/>
      <w:r w:rsidR="00AB5A5C">
        <w:rPr>
          <w:lang w:val="en-US"/>
        </w:rPr>
        <w:t xml:space="preserve"> </w:t>
      </w:r>
      <w:proofErr w:type="spellStart"/>
      <w:r w:rsidR="00AB5A5C">
        <w:rPr>
          <w:lang w:val="en-US"/>
        </w:rPr>
        <w:t>akan</w:t>
      </w:r>
      <w:proofErr w:type="spellEnd"/>
      <w:r w:rsidR="00AB5A5C">
        <w:rPr>
          <w:lang w:val="en-US"/>
        </w:rPr>
        <w:t xml:space="preserve"> </w:t>
      </w:r>
      <w:proofErr w:type="spellStart"/>
      <w:r w:rsidR="00AB5A5C">
        <w:rPr>
          <w:lang w:val="en-US"/>
        </w:rPr>
        <w:t>mengembalikan</w:t>
      </w:r>
      <w:proofErr w:type="spellEnd"/>
      <w:r w:rsidR="00AB5A5C">
        <w:rPr>
          <w:lang w:val="en-US"/>
        </w:rPr>
        <w:t xml:space="preserve"> </w:t>
      </w:r>
      <w:r w:rsidR="00AB5A5C">
        <w:rPr>
          <w:i/>
          <w:iCs/>
          <w:lang w:val="en-US"/>
        </w:rPr>
        <w:t>callback</w:t>
      </w:r>
      <w:r w:rsidR="00AB5A5C">
        <w:rPr>
          <w:lang w:val="en-US"/>
        </w:rPr>
        <w:t xml:space="preserve"> </w:t>
      </w:r>
      <w:proofErr w:type="spellStart"/>
      <w:r w:rsidR="00AB5A5C">
        <w:rPr>
          <w:lang w:val="en-US"/>
        </w:rPr>
        <w:t>kedalam</w:t>
      </w:r>
      <w:proofErr w:type="spellEnd"/>
      <w:r w:rsidR="00AB5A5C">
        <w:rPr>
          <w:lang w:val="en-US"/>
        </w:rPr>
        <w:t xml:space="preserve"> </w:t>
      </w:r>
      <w:proofErr w:type="spellStart"/>
      <w:r w:rsidR="00AB5A5C">
        <w:rPr>
          <w:lang w:val="en-US"/>
        </w:rPr>
        <w:t>layar</w:t>
      </w:r>
      <w:proofErr w:type="spellEnd"/>
      <w:r w:rsidR="00AB5A5C">
        <w:rPr>
          <w:lang w:val="en-US"/>
        </w:rPr>
        <w:t xml:space="preserve"> login </w:t>
      </w:r>
      <w:proofErr w:type="spellStart"/>
      <w:r w:rsidR="00AB5A5C">
        <w:rPr>
          <w:lang w:val="en-US"/>
        </w:rPr>
        <w:t>pengguna</w:t>
      </w:r>
      <w:proofErr w:type="spellEnd"/>
      <w:r w:rsidR="00D04744">
        <w:rPr>
          <w:lang w:val="en-US"/>
        </w:rPr>
        <w:t>.</w:t>
      </w:r>
    </w:p>
    <w:p w14:paraId="77DB9C0B" w14:textId="18B0B08F" w:rsidR="008C1482" w:rsidRDefault="006D7AD7" w:rsidP="008C1482">
      <w:pPr>
        <w:pStyle w:val="Subtitle"/>
        <w:numPr>
          <w:ilvl w:val="0"/>
          <w:numId w:val="50"/>
        </w:numPr>
        <w:rPr>
          <w:lang w:val="en-US"/>
        </w:rPr>
      </w:pPr>
      <w:r>
        <w:rPr>
          <w:noProof/>
        </w:rPr>
        <w:lastRenderedPageBreak/>
        <mc:AlternateContent>
          <mc:Choice Requires="wps">
            <w:drawing>
              <wp:anchor distT="0" distB="0" distL="114300" distR="114300" simplePos="0" relativeHeight="251998208" behindDoc="0" locked="0" layoutInCell="1" allowOverlap="1" wp14:anchorId="45E6C759" wp14:editId="720A8582">
                <wp:simplePos x="0" y="0"/>
                <wp:positionH relativeFrom="column">
                  <wp:posOffset>742430</wp:posOffset>
                </wp:positionH>
                <wp:positionV relativeFrom="paragraph">
                  <wp:posOffset>2209915</wp:posOffset>
                </wp:positionV>
                <wp:extent cx="4319270" cy="635"/>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wps:spPr>
                      <wps:txbx>
                        <w:txbxContent>
                          <w:p w14:paraId="5DBA4B01" w14:textId="7B55CEA0" w:rsidR="008E3E20" w:rsidRPr="001D096B" w:rsidRDefault="008E3E20" w:rsidP="008E3E20">
                            <w:pPr>
                              <w:pStyle w:val="Caption"/>
                              <w:jc w:val="center"/>
                              <w:rPr>
                                <w:noProof/>
                                <w:spacing w:val="15"/>
                                <w:lang w:val="en-US"/>
                              </w:rPr>
                            </w:pPr>
                            <w:bookmarkStart w:id="69" w:name="_Toc103228115"/>
                            <w:r>
                              <w:t xml:space="preserve">Gambar </w:t>
                            </w:r>
                            <w:fldSimple w:instr=" SEQ Gambar \* ARABIC ">
                              <w:r w:rsidR="00793A59">
                                <w:rPr>
                                  <w:noProof/>
                                </w:rPr>
                                <w:t>22</w:t>
                              </w:r>
                            </w:fldSimple>
                            <w:r>
                              <w:t>. Sequence diagram signu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C759" id="Text Box 202" o:spid="_x0000_s1049" type="#_x0000_t202" style="position:absolute;left:0;text-align:left;margin-left:58.45pt;margin-top:174pt;width:340.1pt;height:.05pt;z-index:25199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sVs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vZ5NP048UkhS7mX2INbLrVYc+fFHQsGgUHImTBJU4&#10;bnzoU4eU2MmD0eVaGxN/YmBlkB0F8dfWOqhz8d+yjI25FuKtvmD0ZNc5ohW6Xcd0WfDpbBhyB+WJ&#10;ZkfoZeGdXGtquBE+PAkkHdBMpO3wSEdloC04nC3OasAff/PHfKKHopy1pKuC++8HgYoz89UScVGE&#10;g4GDsRsMe2hWQKNOaGucTCZdwGAGs0JoXkjyy9iFQsJK6lXwMJir0KubVkaq5TIlkdScCBu7dTKW&#10;HoB97l4EujMtgdh8gEFxIn/FTp+b+HHLQyCoE3UR2B7FM94k00T+eaXiHvz6n7Kui7/4CQAA//8D&#10;AFBLAwQUAAYACAAAACEA6WAEWuEAAAALAQAADwAAAGRycy9kb3ducmV2LnhtbEyPwU7DMBBE70j8&#10;g7VIXBB1QqO0DXGqqoIDXCpCL9zceBsHYjuynTb8PUsvcJzZp9mZcj2Znp3Qh85ZAeksAYa2caqz&#10;rYD9+/P9EliI0irZO4sCvjHAurq+KmWh3Nm+4amOLaMQGwopQMc4FJyHRqORYeYGtHQ7Om9kJOlb&#10;rrw8U7jp+UOS5NzIztIHLQfcamy+6tEI2GUfO303Hp9eN9ncv+zHbf7Z1kLc3kybR2ARp/gHw299&#10;qg4VdTq40arAetJpviJUwDxb0igiFqtFCuxwcVLgVcn/b6h+AAAA//8DAFBLAQItABQABgAIAAAA&#10;IQC2gziS/gAAAOEBAAATAAAAAAAAAAAAAAAAAAAAAABbQ29udGVudF9UeXBlc10ueG1sUEsBAi0A&#10;FAAGAAgAAAAhADj9If/WAAAAlAEAAAsAAAAAAAAAAAAAAAAALwEAAF9yZWxzLy5yZWxzUEsBAi0A&#10;FAAGAAgAAAAhAMVyxWwbAgAAQAQAAA4AAAAAAAAAAAAAAAAALgIAAGRycy9lMm9Eb2MueG1sUEsB&#10;Ai0AFAAGAAgAAAAhAOlgBFrhAAAACwEAAA8AAAAAAAAAAAAAAAAAdQQAAGRycy9kb3ducmV2Lnht&#10;bFBLBQYAAAAABAAEAPMAAACDBQAAAAA=&#10;" stroked="f">
                <v:textbox style="mso-fit-shape-to-text:t" inset="0,0,0,0">
                  <w:txbxContent>
                    <w:p w14:paraId="5DBA4B01" w14:textId="7B55CEA0" w:rsidR="008E3E20" w:rsidRPr="001D096B" w:rsidRDefault="008E3E20" w:rsidP="008E3E20">
                      <w:pPr>
                        <w:pStyle w:val="Caption"/>
                        <w:jc w:val="center"/>
                        <w:rPr>
                          <w:noProof/>
                          <w:spacing w:val="15"/>
                          <w:lang w:val="en-US"/>
                        </w:rPr>
                      </w:pPr>
                      <w:bookmarkStart w:id="70" w:name="_Toc103228115"/>
                      <w:r>
                        <w:t xml:space="preserve">Gambar </w:t>
                      </w:r>
                      <w:fldSimple w:instr=" SEQ Gambar \* ARABIC ">
                        <w:r w:rsidR="00793A59">
                          <w:rPr>
                            <w:noProof/>
                          </w:rPr>
                          <w:t>22</w:t>
                        </w:r>
                      </w:fldSimple>
                      <w:r>
                        <w:t>. Sequence diagram signup</w:t>
                      </w:r>
                      <w:bookmarkEnd w:id="70"/>
                    </w:p>
                  </w:txbxContent>
                </v:textbox>
                <w10:wrap type="topAndBottom"/>
              </v:shape>
            </w:pict>
          </mc:Fallback>
        </mc:AlternateContent>
      </w:r>
      <w:r w:rsidR="00765CE0">
        <w:rPr>
          <w:noProof/>
          <w:lang w:val="en-US"/>
        </w:rPr>
        <w:drawing>
          <wp:anchor distT="0" distB="0" distL="114300" distR="114300" simplePos="0" relativeHeight="251996160" behindDoc="0" locked="0" layoutInCell="1" allowOverlap="1" wp14:anchorId="7233179E" wp14:editId="2AC4DFCB">
            <wp:simplePos x="0" y="0"/>
            <wp:positionH relativeFrom="column">
              <wp:posOffset>737755</wp:posOffset>
            </wp:positionH>
            <wp:positionV relativeFrom="paragraph">
              <wp:posOffset>290830</wp:posOffset>
            </wp:positionV>
            <wp:extent cx="4319456" cy="1800000"/>
            <wp:effectExtent l="19050" t="19050" r="24130" b="1016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1945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C1482">
        <w:rPr>
          <w:lang w:val="en-US"/>
        </w:rPr>
        <w:t>Sequence diagram Signup</w:t>
      </w:r>
    </w:p>
    <w:p w14:paraId="4D7219D1" w14:textId="571569EB" w:rsidR="006D7AD7" w:rsidRDefault="006D7AD7" w:rsidP="00DA492D">
      <w:pPr>
        <w:pStyle w:val="Subtitle"/>
        <w:ind w:left="1134" w:firstLine="993"/>
        <w:rPr>
          <w:lang w:val="en-US"/>
        </w:rPr>
      </w:pPr>
      <w:r>
        <w:rPr>
          <w:lang w:val="en-US"/>
        </w:rPr>
        <w:t xml:space="preserve">Proses </w:t>
      </w:r>
      <w:proofErr w:type="spellStart"/>
      <w:r>
        <w:rPr>
          <w:lang w:val="en-US"/>
        </w:rPr>
        <w:t>registrasi</w:t>
      </w:r>
      <w:proofErr w:type="spellEnd"/>
      <w:r>
        <w:rPr>
          <w:lang w:val="en-US"/>
        </w:rPr>
        <w:t xml:space="preserve">/signup user </w:t>
      </w:r>
      <w:proofErr w:type="spellStart"/>
      <w:r>
        <w:rPr>
          <w:lang w:val="en-US"/>
        </w:rPr>
        <w:t>terdap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nomor</w:t>
      </w:r>
      <w:proofErr w:type="spellEnd"/>
      <w:r>
        <w:rPr>
          <w:lang w:val="en-US"/>
        </w:rPr>
        <w:t xml:space="preserve"> 22</w:t>
      </w:r>
      <w:r w:rsidR="00294E1C">
        <w:rPr>
          <w:lang w:val="en-US"/>
        </w:rPr>
        <w:t xml:space="preserve">, </w:t>
      </w:r>
      <w:proofErr w:type="spellStart"/>
      <w:r w:rsidR="00294E1C">
        <w:rPr>
          <w:lang w:val="en-US"/>
        </w:rPr>
        <w:t>ketika</w:t>
      </w:r>
      <w:proofErr w:type="spellEnd"/>
      <w:r w:rsidR="00294E1C">
        <w:rPr>
          <w:lang w:val="en-US"/>
        </w:rPr>
        <w:t xml:space="preserve"> user </w:t>
      </w:r>
      <w:proofErr w:type="spellStart"/>
      <w:r w:rsidR="00294E1C">
        <w:rPr>
          <w:lang w:val="en-US"/>
        </w:rPr>
        <w:t>mengisi</w:t>
      </w:r>
      <w:proofErr w:type="spellEnd"/>
      <w:r w:rsidR="00294E1C">
        <w:rPr>
          <w:lang w:val="en-US"/>
        </w:rPr>
        <w:t xml:space="preserve"> </w:t>
      </w:r>
      <w:proofErr w:type="spellStart"/>
      <w:r w:rsidR="00294E1C">
        <w:rPr>
          <w:lang w:val="en-US"/>
        </w:rPr>
        <w:t>inputan</w:t>
      </w:r>
      <w:proofErr w:type="spellEnd"/>
      <w:r w:rsidR="00294E1C">
        <w:rPr>
          <w:lang w:val="en-US"/>
        </w:rPr>
        <w:t xml:space="preserve"> di </w:t>
      </w:r>
      <w:proofErr w:type="spellStart"/>
      <w:r w:rsidR="00294E1C">
        <w:rPr>
          <w:lang w:val="en-US"/>
        </w:rPr>
        <w:t>layar</w:t>
      </w:r>
      <w:proofErr w:type="spellEnd"/>
      <w:r w:rsidR="00294E1C">
        <w:rPr>
          <w:lang w:val="en-US"/>
        </w:rPr>
        <w:t xml:space="preserve"> Signup </w:t>
      </w:r>
      <w:proofErr w:type="spellStart"/>
      <w:r w:rsidR="00294E1C">
        <w:rPr>
          <w:lang w:val="en-US"/>
        </w:rPr>
        <w:t>aplikasi</w:t>
      </w:r>
      <w:proofErr w:type="spellEnd"/>
      <w:r w:rsidR="00294E1C">
        <w:rPr>
          <w:lang w:val="en-US"/>
        </w:rPr>
        <w:t xml:space="preserve"> dan </w:t>
      </w:r>
      <w:proofErr w:type="spellStart"/>
      <w:r w:rsidR="00294E1C">
        <w:rPr>
          <w:lang w:val="en-US"/>
        </w:rPr>
        <w:t>menekan</w:t>
      </w:r>
      <w:proofErr w:type="spellEnd"/>
      <w:r w:rsidR="00294E1C">
        <w:rPr>
          <w:lang w:val="en-US"/>
        </w:rPr>
        <w:t xml:space="preserve"> </w:t>
      </w:r>
      <w:proofErr w:type="spellStart"/>
      <w:r w:rsidR="00294E1C">
        <w:rPr>
          <w:lang w:val="en-US"/>
        </w:rPr>
        <w:t>tombol</w:t>
      </w:r>
      <w:proofErr w:type="spellEnd"/>
      <w:r w:rsidR="00294E1C">
        <w:rPr>
          <w:lang w:val="en-US"/>
        </w:rPr>
        <w:t xml:space="preserve"> register, </w:t>
      </w:r>
      <w:proofErr w:type="spellStart"/>
      <w:r w:rsidR="00294E1C">
        <w:rPr>
          <w:lang w:val="en-US"/>
        </w:rPr>
        <w:t>maka</w:t>
      </w:r>
      <w:proofErr w:type="spellEnd"/>
      <w:r w:rsidR="00294E1C">
        <w:rPr>
          <w:lang w:val="en-US"/>
        </w:rPr>
        <w:t xml:space="preserve"> </w:t>
      </w:r>
      <w:proofErr w:type="spellStart"/>
      <w:r w:rsidR="00294E1C">
        <w:rPr>
          <w:lang w:val="en-US"/>
        </w:rPr>
        <w:t>sistem</w:t>
      </w:r>
      <w:proofErr w:type="spellEnd"/>
      <w:r w:rsidR="00294E1C">
        <w:rPr>
          <w:lang w:val="en-US"/>
        </w:rPr>
        <w:t xml:space="preserve"> </w:t>
      </w:r>
      <w:proofErr w:type="spellStart"/>
      <w:r w:rsidR="00294E1C">
        <w:rPr>
          <w:lang w:val="en-US"/>
        </w:rPr>
        <w:t>akan</w:t>
      </w:r>
      <w:proofErr w:type="spellEnd"/>
      <w:r w:rsidR="00294E1C">
        <w:rPr>
          <w:lang w:val="en-US"/>
        </w:rPr>
        <w:t xml:space="preserve"> </w:t>
      </w:r>
      <w:proofErr w:type="spellStart"/>
      <w:r w:rsidR="00294E1C">
        <w:rPr>
          <w:lang w:val="en-US"/>
        </w:rPr>
        <w:t>melakukan</w:t>
      </w:r>
      <w:proofErr w:type="spellEnd"/>
      <w:r w:rsidR="00294E1C">
        <w:rPr>
          <w:lang w:val="en-US"/>
        </w:rPr>
        <w:t xml:space="preserve"> </w:t>
      </w:r>
      <w:proofErr w:type="spellStart"/>
      <w:r w:rsidR="00294E1C">
        <w:rPr>
          <w:lang w:val="en-US"/>
        </w:rPr>
        <w:t>validasi</w:t>
      </w:r>
      <w:proofErr w:type="spellEnd"/>
      <w:r w:rsidR="00294E1C">
        <w:rPr>
          <w:lang w:val="en-US"/>
        </w:rPr>
        <w:t xml:space="preserve"> </w:t>
      </w:r>
      <w:proofErr w:type="spellStart"/>
      <w:r w:rsidR="00294E1C">
        <w:rPr>
          <w:lang w:val="en-US"/>
        </w:rPr>
        <w:t>inputan</w:t>
      </w:r>
      <w:proofErr w:type="spellEnd"/>
      <w:r w:rsidR="00294E1C">
        <w:rPr>
          <w:lang w:val="en-US"/>
        </w:rPr>
        <w:t xml:space="preserve"> yang </w:t>
      </w:r>
      <w:proofErr w:type="spellStart"/>
      <w:r w:rsidR="00294E1C">
        <w:rPr>
          <w:lang w:val="en-US"/>
        </w:rPr>
        <w:t>terdiri</w:t>
      </w:r>
      <w:proofErr w:type="spellEnd"/>
      <w:r w:rsidR="00294E1C">
        <w:rPr>
          <w:lang w:val="en-US"/>
        </w:rPr>
        <w:t xml:space="preserve"> </w:t>
      </w:r>
      <w:proofErr w:type="spellStart"/>
      <w:r w:rsidR="00294E1C">
        <w:rPr>
          <w:lang w:val="en-US"/>
        </w:rPr>
        <w:t>dari</w:t>
      </w:r>
      <w:proofErr w:type="spellEnd"/>
      <w:r w:rsidR="00294E1C">
        <w:rPr>
          <w:lang w:val="en-US"/>
        </w:rPr>
        <w:t xml:space="preserve"> email dan password</w:t>
      </w:r>
      <w:r w:rsidR="00CD330A">
        <w:rPr>
          <w:lang w:val="en-US"/>
        </w:rPr>
        <w:t xml:space="preserve">, </w:t>
      </w:r>
      <w:proofErr w:type="spellStart"/>
      <w:r w:rsidR="00CD330A">
        <w:rPr>
          <w:lang w:val="en-US"/>
        </w:rPr>
        <w:t>ketika</w:t>
      </w:r>
      <w:proofErr w:type="spellEnd"/>
      <w:r w:rsidR="00CD330A">
        <w:rPr>
          <w:lang w:val="en-US"/>
        </w:rPr>
        <w:t xml:space="preserve"> </w:t>
      </w:r>
      <w:proofErr w:type="spellStart"/>
      <w:r w:rsidR="00CD330A">
        <w:rPr>
          <w:lang w:val="en-US"/>
        </w:rPr>
        <w:t>validasi</w:t>
      </w:r>
      <w:proofErr w:type="spellEnd"/>
      <w:r w:rsidR="00CD330A">
        <w:rPr>
          <w:lang w:val="en-US"/>
        </w:rPr>
        <w:t xml:space="preserve"> </w:t>
      </w:r>
      <w:proofErr w:type="spellStart"/>
      <w:r w:rsidR="00CD330A">
        <w:rPr>
          <w:lang w:val="en-US"/>
        </w:rPr>
        <w:t>berhasil</w:t>
      </w:r>
      <w:proofErr w:type="spellEnd"/>
      <w:r w:rsidR="00CD330A">
        <w:rPr>
          <w:lang w:val="en-US"/>
        </w:rPr>
        <w:t xml:space="preserve">, user </w:t>
      </w:r>
      <w:proofErr w:type="spellStart"/>
      <w:r w:rsidR="00CD330A">
        <w:rPr>
          <w:lang w:val="en-US"/>
        </w:rPr>
        <w:t>akan</w:t>
      </w:r>
      <w:proofErr w:type="spellEnd"/>
      <w:r w:rsidR="00CD330A">
        <w:rPr>
          <w:lang w:val="en-US"/>
        </w:rPr>
        <w:t xml:space="preserve"> </w:t>
      </w:r>
      <w:proofErr w:type="spellStart"/>
      <w:r w:rsidR="00CD330A">
        <w:rPr>
          <w:lang w:val="en-US"/>
        </w:rPr>
        <w:t>dialihkan</w:t>
      </w:r>
      <w:proofErr w:type="spellEnd"/>
      <w:r w:rsidR="00CD330A">
        <w:rPr>
          <w:lang w:val="en-US"/>
        </w:rPr>
        <w:t xml:space="preserve"> </w:t>
      </w:r>
      <w:proofErr w:type="spellStart"/>
      <w:r w:rsidR="00CD330A">
        <w:rPr>
          <w:lang w:val="en-US"/>
        </w:rPr>
        <w:t>menuju</w:t>
      </w:r>
      <w:proofErr w:type="spellEnd"/>
      <w:r w:rsidR="00CD330A">
        <w:rPr>
          <w:lang w:val="en-US"/>
        </w:rPr>
        <w:t xml:space="preserve"> </w:t>
      </w:r>
      <w:proofErr w:type="spellStart"/>
      <w:r w:rsidR="00CD330A">
        <w:rPr>
          <w:lang w:val="en-US"/>
        </w:rPr>
        <w:t>halaman</w:t>
      </w:r>
      <w:proofErr w:type="spellEnd"/>
      <w:r w:rsidR="00CD330A">
        <w:rPr>
          <w:lang w:val="en-US"/>
        </w:rPr>
        <w:t xml:space="preserve"> </w:t>
      </w:r>
      <w:proofErr w:type="spellStart"/>
      <w:r w:rsidR="00CD330A">
        <w:rPr>
          <w:lang w:val="en-US"/>
        </w:rPr>
        <w:t>beranda</w:t>
      </w:r>
      <w:proofErr w:type="spellEnd"/>
      <w:r w:rsidR="00CD330A">
        <w:rPr>
          <w:lang w:val="en-US"/>
        </w:rPr>
        <w:t xml:space="preserve"> </w:t>
      </w:r>
      <w:proofErr w:type="spellStart"/>
      <w:r w:rsidR="00CD330A">
        <w:rPr>
          <w:lang w:val="en-US"/>
        </w:rPr>
        <w:t>aplikasi</w:t>
      </w:r>
      <w:proofErr w:type="spellEnd"/>
      <w:r w:rsidR="00CD330A">
        <w:rPr>
          <w:lang w:val="en-US"/>
        </w:rPr>
        <w:t xml:space="preserve"> dan data user </w:t>
      </w:r>
      <w:proofErr w:type="spellStart"/>
      <w:r w:rsidR="00CD330A">
        <w:rPr>
          <w:lang w:val="en-US"/>
        </w:rPr>
        <w:t>akan</w:t>
      </w:r>
      <w:proofErr w:type="spellEnd"/>
      <w:r w:rsidR="00CD330A">
        <w:rPr>
          <w:lang w:val="en-US"/>
        </w:rPr>
        <w:t xml:space="preserve"> </w:t>
      </w:r>
      <w:proofErr w:type="spellStart"/>
      <w:r w:rsidR="00CD330A">
        <w:rPr>
          <w:lang w:val="en-US"/>
        </w:rPr>
        <w:t>tersimpan</w:t>
      </w:r>
      <w:proofErr w:type="spellEnd"/>
      <w:r w:rsidR="00CD330A">
        <w:rPr>
          <w:lang w:val="en-US"/>
        </w:rPr>
        <w:t xml:space="preserve"> </w:t>
      </w:r>
      <w:proofErr w:type="spellStart"/>
      <w:r w:rsidR="00CD330A">
        <w:rPr>
          <w:lang w:val="en-US"/>
        </w:rPr>
        <w:t>kedalam</w:t>
      </w:r>
      <w:proofErr w:type="spellEnd"/>
      <w:r w:rsidR="00CD330A">
        <w:rPr>
          <w:lang w:val="en-US"/>
        </w:rPr>
        <w:t xml:space="preserve"> database</w:t>
      </w:r>
      <w:r w:rsidR="00992F65">
        <w:rPr>
          <w:lang w:val="en-US"/>
        </w:rPr>
        <w:t xml:space="preserve"> </w:t>
      </w:r>
      <w:proofErr w:type="spellStart"/>
      <w:r w:rsidR="00992F65">
        <w:rPr>
          <w:lang w:val="en-US"/>
        </w:rPr>
        <w:t>dengan</w:t>
      </w:r>
      <w:proofErr w:type="spellEnd"/>
      <w:r w:rsidR="00992F65">
        <w:rPr>
          <w:lang w:val="en-US"/>
        </w:rPr>
        <w:t xml:space="preserve"> </w:t>
      </w:r>
      <w:proofErr w:type="spellStart"/>
      <w:r w:rsidR="00992F65">
        <w:rPr>
          <w:lang w:val="en-US"/>
        </w:rPr>
        <w:t>melakukan</w:t>
      </w:r>
      <w:proofErr w:type="spellEnd"/>
      <w:r w:rsidR="00992F65">
        <w:rPr>
          <w:lang w:val="en-US"/>
        </w:rPr>
        <w:t xml:space="preserve"> </w:t>
      </w:r>
      <w:proofErr w:type="spellStart"/>
      <w:r w:rsidR="00992F65">
        <w:rPr>
          <w:lang w:val="en-US"/>
        </w:rPr>
        <w:t>eksekusi</w:t>
      </w:r>
      <w:proofErr w:type="spellEnd"/>
      <w:r w:rsidR="00992F65">
        <w:rPr>
          <w:lang w:val="en-US"/>
        </w:rPr>
        <w:t xml:space="preserve"> </w:t>
      </w:r>
      <w:proofErr w:type="spellStart"/>
      <w:r w:rsidR="00992F65">
        <w:rPr>
          <w:lang w:val="en-US"/>
        </w:rPr>
        <w:t>fungis</w:t>
      </w:r>
      <w:proofErr w:type="spellEnd"/>
      <w:r w:rsidR="00992F65">
        <w:rPr>
          <w:lang w:val="en-US"/>
        </w:rPr>
        <w:t xml:space="preserve"> </w:t>
      </w:r>
      <w:proofErr w:type="spellStart"/>
      <w:r w:rsidR="00992F65">
        <w:rPr>
          <w:lang w:val="en-US"/>
        </w:rPr>
        <w:t>createUserWithEmailAndPassword</w:t>
      </w:r>
      <w:proofErr w:type="spellEnd"/>
      <w:r w:rsidR="00641277">
        <w:rPr>
          <w:lang w:val="en-US"/>
        </w:rPr>
        <w:t xml:space="preserve"> </w:t>
      </w:r>
      <w:proofErr w:type="spellStart"/>
      <w:r w:rsidR="00641277">
        <w:rPr>
          <w:lang w:val="en-US"/>
        </w:rPr>
        <w:t>dengan</w:t>
      </w:r>
      <w:proofErr w:type="spellEnd"/>
      <w:r w:rsidR="00641277">
        <w:rPr>
          <w:lang w:val="en-US"/>
        </w:rPr>
        <w:t xml:space="preserve"> parameter</w:t>
      </w:r>
      <w:r w:rsidR="00326847">
        <w:rPr>
          <w:lang w:val="en-US"/>
        </w:rPr>
        <w:t xml:space="preserve"> email dan password</w:t>
      </w:r>
      <w:r w:rsidR="00BF7759">
        <w:rPr>
          <w:lang w:val="en-US"/>
        </w:rPr>
        <w:t xml:space="preserve">, </w:t>
      </w:r>
      <w:proofErr w:type="spellStart"/>
      <w:r w:rsidR="00BF7759">
        <w:rPr>
          <w:lang w:val="en-US"/>
        </w:rPr>
        <w:t>namun</w:t>
      </w:r>
      <w:proofErr w:type="spellEnd"/>
      <w:r w:rsidR="00BF7759">
        <w:rPr>
          <w:lang w:val="en-US"/>
        </w:rPr>
        <w:t xml:space="preserve"> </w:t>
      </w:r>
      <w:proofErr w:type="spellStart"/>
      <w:r w:rsidR="00BF7759">
        <w:rPr>
          <w:lang w:val="en-US"/>
        </w:rPr>
        <w:t>ketika</w:t>
      </w:r>
      <w:proofErr w:type="spellEnd"/>
      <w:r w:rsidR="00BF7759">
        <w:rPr>
          <w:lang w:val="en-US"/>
        </w:rPr>
        <w:t xml:space="preserve"> </w:t>
      </w:r>
      <w:proofErr w:type="spellStart"/>
      <w:r w:rsidR="00BF7759">
        <w:rPr>
          <w:lang w:val="en-US"/>
        </w:rPr>
        <w:t>validasi</w:t>
      </w:r>
      <w:proofErr w:type="spellEnd"/>
      <w:r w:rsidR="00BF7759">
        <w:rPr>
          <w:lang w:val="en-US"/>
        </w:rPr>
        <w:t xml:space="preserve"> </w:t>
      </w:r>
      <w:proofErr w:type="spellStart"/>
      <w:r w:rsidR="00BF7759">
        <w:rPr>
          <w:lang w:val="en-US"/>
        </w:rPr>
        <w:t>aplikasi</w:t>
      </w:r>
      <w:proofErr w:type="spellEnd"/>
      <w:r w:rsidR="00BF7759">
        <w:rPr>
          <w:lang w:val="en-US"/>
        </w:rPr>
        <w:t xml:space="preserve"> </w:t>
      </w:r>
      <w:proofErr w:type="spellStart"/>
      <w:r w:rsidR="00BF7759">
        <w:rPr>
          <w:lang w:val="en-US"/>
        </w:rPr>
        <w:t>gagal</w:t>
      </w:r>
      <w:proofErr w:type="spellEnd"/>
      <w:r w:rsidR="00BF7759">
        <w:rPr>
          <w:lang w:val="en-US"/>
        </w:rPr>
        <w:t xml:space="preserve">, </w:t>
      </w:r>
      <w:proofErr w:type="spellStart"/>
      <w:r w:rsidR="00BF7759">
        <w:rPr>
          <w:lang w:val="en-US"/>
        </w:rPr>
        <w:t>sistem</w:t>
      </w:r>
      <w:proofErr w:type="spellEnd"/>
      <w:r w:rsidR="00BF7759">
        <w:rPr>
          <w:lang w:val="en-US"/>
        </w:rPr>
        <w:t xml:space="preserve"> </w:t>
      </w:r>
      <w:proofErr w:type="spellStart"/>
      <w:r w:rsidR="00BF7759">
        <w:rPr>
          <w:lang w:val="en-US"/>
        </w:rPr>
        <w:t>akan</w:t>
      </w:r>
      <w:proofErr w:type="spellEnd"/>
      <w:r w:rsidR="00BF7759">
        <w:rPr>
          <w:lang w:val="en-US"/>
        </w:rPr>
        <w:t xml:space="preserve"> </w:t>
      </w:r>
      <w:proofErr w:type="spellStart"/>
      <w:r w:rsidR="00BF7759">
        <w:rPr>
          <w:lang w:val="en-US"/>
        </w:rPr>
        <w:t>memberikan</w:t>
      </w:r>
      <w:proofErr w:type="spellEnd"/>
      <w:r w:rsidR="00BF7759">
        <w:rPr>
          <w:lang w:val="en-US"/>
        </w:rPr>
        <w:t xml:space="preserve"> </w:t>
      </w:r>
      <w:r w:rsidR="0047554D">
        <w:rPr>
          <w:i/>
          <w:iCs/>
          <w:lang w:val="en-US"/>
        </w:rPr>
        <w:t xml:space="preserve">callback </w:t>
      </w:r>
      <w:proofErr w:type="spellStart"/>
      <w:r w:rsidR="0047554D">
        <w:rPr>
          <w:lang w:val="en-US"/>
        </w:rPr>
        <w:t>kepada</w:t>
      </w:r>
      <w:proofErr w:type="spellEnd"/>
      <w:r w:rsidR="0047554D">
        <w:rPr>
          <w:lang w:val="en-US"/>
        </w:rPr>
        <w:t xml:space="preserve"> user </w:t>
      </w:r>
      <w:proofErr w:type="spellStart"/>
      <w:r w:rsidR="0047554D">
        <w:rPr>
          <w:lang w:val="en-US"/>
        </w:rPr>
        <w:t>mengenai</w:t>
      </w:r>
      <w:proofErr w:type="spellEnd"/>
      <w:r w:rsidR="0047554D">
        <w:rPr>
          <w:lang w:val="en-US"/>
        </w:rPr>
        <w:t xml:space="preserve"> error yang </w:t>
      </w:r>
      <w:proofErr w:type="spellStart"/>
      <w:r w:rsidR="0047554D">
        <w:rPr>
          <w:lang w:val="en-US"/>
        </w:rPr>
        <w:t>terjadi</w:t>
      </w:r>
      <w:proofErr w:type="spellEnd"/>
      <w:r w:rsidR="000F5E15">
        <w:rPr>
          <w:lang w:val="en-US"/>
        </w:rPr>
        <w:t>.</w:t>
      </w:r>
    </w:p>
    <w:p w14:paraId="6B8D4DCF" w14:textId="565E2ADD" w:rsidR="0052339D" w:rsidRPr="0052339D" w:rsidRDefault="001E1694" w:rsidP="0052339D">
      <w:pPr>
        <w:pStyle w:val="Subtitle"/>
        <w:numPr>
          <w:ilvl w:val="0"/>
          <w:numId w:val="50"/>
        </w:numPr>
        <w:rPr>
          <w:lang w:val="en-US"/>
        </w:rPr>
      </w:pPr>
      <w:r>
        <w:rPr>
          <w:noProof/>
          <w:lang w:val="en-US"/>
        </w:rPr>
        <w:drawing>
          <wp:anchor distT="0" distB="0" distL="114300" distR="114300" simplePos="0" relativeHeight="251999232" behindDoc="0" locked="0" layoutInCell="1" allowOverlap="1" wp14:anchorId="40CA6252" wp14:editId="51EEC7B9">
            <wp:simplePos x="0" y="0"/>
            <wp:positionH relativeFrom="column">
              <wp:posOffset>828040</wp:posOffset>
            </wp:positionH>
            <wp:positionV relativeFrom="paragraph">
              <wp:posOffset>361950</wp:posOffset>
            </wp:positionV>
            <wp:extent cx="3978546" cy="1800000"/>
            <wp:effectExtent l="19050" t="19050" r="22225" b="1016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978546"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F43BF1">
        <w:rPr>
          <w:noProof/>
        </w:rPr>
        <mc:AlternateContent>
          <mc:Choice Requires="wps">
            <w:drawing>
              <wp:anchor distT="0" distB="0" distL="114300" distR="114300" simplePos="0" relativeHeight="252001280" behindDoc="0" locked="0" layoutInCell="1" allowOverlap="1" wp14:anchorId="2670AE63" wp14:editId="01724A3A">
                <wp:simplePos x="0" y="0"/>
                <wp:positionH relativeFrom="column">
                  <wp:posOffset>789940</wp:posOffset>
                </wp:positionH>
                <wp:positionV relativeFrom="paragraph">
                  <wp:posOffset>2310130</wp:posOffset>
                </wp:positionV>
                <wp:extent cx="4375785"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4375785" cy="635"/>
                        </a:xfrm>
                        <a:prstGeom prst="rect">
                          <a:avLst/>
                        </a:prstGeom>
                        <a:solidFill>
                          <a:prstClr val="white"/>
                        </a:solidFill>
                        <a:ln>
                          <a:noFill/>
                        </a:ln>
                      </wps:spPr>
                      <wps:txbx>
                        <w:txbxContent>
                          <w:p w14:paraId="30AD8CCB" w14:textId="425594B3" w:rsidR="00F43BF1" w:rsidRPr="00954AC4" w:rsidRDefault="00F43BF1" w:rsidP="00F43BF1">
                            <w:pPr>
                              <w:pStyle w:val="Caption"/>
                              <w:jc w:val="center"/>
                              <w:rPr>
                                <w:noProof/>
                                <w:spacing w:val="15"/>
                                <w:lang w:val="en-US"/>
                              </w:rPr>
                            </w:pPr>
                            <w:bookmarkStart w:id="71" w:name="_Toc103228116"/>
                            <w:r>
                              <w:t xml:space="preserve">Gambar </w:t>
                            </w:r>
                            <w:fldSimple w:instr=" SEQ Gambar \* ARABIC ">
                              <w:r w:rsidR="00793A59">
                                <w:rPr>
                                  <w:noProof/>
                                </w:rPr>
                                <w:t>23</w:t>
                              </w:r>
                            </w:fldSimple>
                            <w:r>
                              <w:t>. Sequence diagram reset password</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0AE63" id="Text Box 204" o:spid="_x0000_s1050" type="#_x0000_t202" style="position:absolute;left:0;text-align:left;margin-left:62.2pt;margin-top:181.9pt;width:344.55pt;height:.0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sXHAIAAEA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JeX93Obu9mnEmK3VzNYo3sctWhD18UNCwaBUfiJEEl&#10;jhsf+tQhJXbyYHS51sbEnxhYGWRHQfy1tQ7qXPy3LGNjroV4qy8YPdlljmiFbtcxXRZ8ej0MuYPy&#10;RLMj9LLwTq41NdwIH54Fkg5oXNJ2eKKjMtAWHM4WZzXgj7/5Yz7RQ1HOWtJVwf33g0DFmflqibgo&#10;wsHAwdgNhj00K6BRJ7Q1TiaTLmAwg1khNK8k+WXsQiFhJfUqeBjMVejVTSsj1XKZkkhqToSN3ToZ&#10;Sw/AvnSvAt2ZlkBsPsKgOJG/Y6fPTfy45SEQ1Im6CGyP4hlvkmki/7xScQ9+/U9Zl8Vf/AQAAP//&#10;AwBQSwMEFAAGAAgAAAAhAIXzeY/hAAAACwEAAA8AAABkcnMvZG93bnJldi54bWxMj8FOwzAQRO9I&#10;/IO1SFwQddqEqIQ4VVXBoVwqQi/c3NiNA/E6sp02/D1bLnCc2afZmXI12Z6dtA+dQwHzWQJMY+NU&#10;h62A/fvL/RJYiBKV7B1qAd86wKq6viplodwZ3/Spji2jEAyFFGBiHArOQ2O0lWHmBo10OzpvZSTp&#10;W668PFO47fkiSXJuZYf0wchBb4xuvurRCthlHztzNx6fX9dZ6rf7cZN/trUQtzfT+glY1FP8g+FS&#10;n6pDRZ0ObkQVWE96kWWECkjzlDYQsZynD8AOv84j8Krk/zdUPwAAAP//AwBQSwECLQAUAAYACAAA&#10;ACEAtoM4kv4AAADhAQAAEwAAAAAAAAAAAAAAAAAAAAAAW0NvbnRlbnRfVHlwZXNdLnhtbFBLAQIt&#10;ABQABgAIAAAAIQA4/SH/1gAAAJQBAAALAAAAAAAAAAAAAAAAAC8BAABfcmVscy8ucmVsc1BLAQIt&#10;ABQABgAIAAAAIQBLoEsXHAIAAEAEAAAOAAAAAAAAAAAAAAAAAC4CAABkcnMvZTJvRG9jLnhtbFBL&#10;AQItABQABgAIAAAAIQCF83mP4QAAAAsBAAAPAAAAAAAAAAAAAAAAAHYEAABkcnMvZG93bnJldi54&#10;bWxQSwUGAAAAAAQABADzAAAAhAUAAAAA&#10;" stroked="f">
                <v:textbox style="mso-fit-shape-to-text:t" inset="0,0,0,0">
                  <w:txbxContent>
                    <w:p w14:paraId="30AD8CCB" w14:textId="425594B3" w:rsidR="00F43BF1" w:rsidRPr="00954AC4" w:rsidRDefault="00F43BF1" w:rsidP="00F43BF1">
                      <w:pPr>
                        <w:pStyle w:val="Caption"/>
                        <w:jc w:val="center"/>
                        <w:rPr>
                          <w:noProof/>
                          <w:spacing w:val="15"/>
                          <w:lang w:val="en-US"/>
                        </w:rPr>
                      </w:pPr>
                      <w:bookmarkStart w:id="72" w:name="_Toc103228116"/>
                      <w:r>
                        <w:t xml:space="preserve">Gambar </w:t>
                      </w:r>
                      <w:fldSimple w:instr=" SEQ Gambar \* ARABIC ">
                        <w:r w:rsidR="00793A59">
                          <w:rPr>
                            <w:noProof/>
                          </w:rPr>
                          <w:t>23</w:t>
                        </w:r>
                      </w:fldSimple>
                      <w:r>
                        <w:t>. Sequence diagram reset password</w:t>
                      </w:r>
                      <w:bookmarkEnd w:id="72"/>
                    </w:p>
                  </w:txbxContent>
                </v:textbox>
                <w10:wrap type="topAndBottom"/>
              </v:shape>
            </w:pict>
          </mc:Fallback>
        </mc:AlternateContent>
      </w:r>
      <w:r w:rsidR="0052339D">
        <w:rPr>
          <w:lang w:val="en-US"/>
        </w:rPr>
        <w:t xml:space="preserve">Sequence diagram </w:t>
      </w:r>
      <w:r w:rsidR="007C07BB">
        <w:rPr>
          <w:lang w:val="en-US"/>
        </w:rPr>
        <w:t>reset</w:t>
      </w:r>
      <w:r w:rsidR="0052339D">
        <w:rPr>
          <w:lang w:val="en-US"/>
        </w:rPr>
        <w:t xml:space="preserve"> password</w:t>
      </w:r>
    </w:p>
    <w:p w14:paraId="3B630836" w14:textId="1C2F06E5" w:rsidR="006D7AD7" w:rsidRDefault="00100E4A" w:rsidP="00062A4B">
      <w:pPr>
        <w:pStyle w:val="Subtitle"/>
        <w:ind w:left="1134" w:firstLine="1276"/>
        <w:rPr>
          <w:lang w:val="en-US"/>
        </w:rPr>
      </w:pPr>
      <w:r>
        <w:rPr>
          <w:lang w:val="en-US"/>
        </w:rPr>
        <w:t xml:space="preserve">Reset password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inputan</w:t>
      </w:r>
      <w:proofErr w:type="spellEnd"/>
      <w:r>
        <w:rPr>
          <w:lang w:val="en-US"/>
        </w:rPr>
        <w:t xml:space="preserve"> user </w:t>
      </w:r>
      <w:proofErr w:type="spellStart"/>
      <w:r>
        <w:rPr>
          <w:lang w:val="en-US"/>
        </w:rPr>
        <w:t>bertipe</w:t>
      </w:r>
      <w:proofErr w:type="spellEnd"/>
      <w:r>
        <w:rPr>
          <w:lang w:val="en-US"/>
        </w:rPr>
        <w:t xml:space="preserve"> email yang </w:t>
      </w:r>
      <w:proofErr w:type="spellStart"/>
      <w:r>
        <w:rPr>
          <w:lang w:val="en-US"/>
        </w:rPr>
        <w:t>dilakukan</w:t>
      </w:r>
      <w:proofErr w:type="spellEnd"/>
      <w:r>
        <w:rPr>
          <w:lang w:val="en-US"/>
        </w:rPr>
        <w:t xml:space="preserve"> </w:t>
      </w:r>
      <w:r w:rsidR="00FB39C7">
        <w:rPr>
          <w:lang w:val="en-US"/>
        </w:rPr>
        <w:t xml:space="preserve">oleh </w:t>
      </w:r>
      <w:proofErr w:type="spellStart"/>
      <w:r w:rsidR="00FB39C7">
        <w:rPr>
          <w:lang w:val="en-US"/>
        </w:rPr>
        <w:t>sistem</w:t>
      </w:r>
      <w:proofErr w:type="spellEnd"/>
      <w:r w:rsidR="000F2D0D">
        <w:rPr>
          <w:lang w:val="en-US"/>
        </w:rPr>
        <w:t xml:space="preserve">, </w:t>
      </w:r>
      <w:proofErr w:type="spellStart"/>
      <w:r w:rsidR="000F2D0D">
        <w:rPr>
          <w:lang w:val="en-US"/>
        </w:rPr>
        <w:t>ketika</w:t>
      </w:r>
      <w:proofErr w:type="spellEnd"/>
      <w:r w:rsidR="000F2D0D">
        <w:rPr>
          <w:lang w:val="en-US"/>
        </w:rPr>
        <w:t xml:space="preserve"> email </w:t>
      </w:r>
      <w:proofErr w:type="spellStart"/>
      <w:r w:rsidR="000F2D0D">
        <w:rPr>
          <w:lang w:val="en-US"/>
        </w:rPr>
        <w:t>terdaftar</w:t>
      </w:r>
      <w:proofErr w:type="spellEnd"/>
      <w:r w:rsidR="000F2D0D">
        <w:rPr>
          <w:lang w:val="en-US"/>
        </w:rPr>
        <w:t xml:space="preserve"> </w:t>
      </w:r>
      <w:proofErr w:type="spellStart"/>
      <w:r w:rsidR="000F2D0D">
        <w:rPr>
          <w:lang w:val="en-US"/>
        </w:rPr>
        <w:t>didalam</w:t>
      </w:r>
      <w:proofErr w:type="spellEnd"/>
      <w:r w:rsidR="000F2D0D">
        <w:rPr>
          <w:lang w:val="en-US"/>
        </w:rPr>
        <w:t xml:space="preserve"> database, </w:t>
      </w:r>
      <w:proofErr w:type="spellStart"/>
      <w:r w:rsidR="000F2D0D">
        <w:rPr>
          <w:lang w:val="en-US"/>
        </w:rPr>
        <w:t>maka</w:t>
      </w:r>
      <w:proofErr w:type="spellEnd"/>
      <w:r w:rsidR="000F2D0D">
        <w:rPr>
          <w:lang w:val="en-US"/>
        </w:rPr>
        <w:t xml:space="preserve"> </w:t>
      </w:r>
      <w:proofErr w:type="spellStart"/>
      <w:r w:rsidR="000D5C25">
        <w:rPr>
          <w:lang w:val="en-US"/>
        </w:rPr>
        <w:t>f</w:t>
      </w:r>
      <w:r w:rsidR="000F2D0D">
        <w:rPr>
          <w:lang w:val="en-US"/>
        </w:rPr>
        <w:t>ungsi</w:t>
      </w:r>
      <w:proofErr w:type="spellEnd"/>
      <w:r w:rsidR="000F2D0D">
        <w:rPr>
          <w:lang w:val="en-US"/>
        </w:rPr>
        <w:t xml:space="preserve"> </w:t>
      </w:r>
      <w:proofErr w:type="spellStart"/>
      <w:proofErr w:type="gramStart"/>
      <w:r w:rsidR="000F2D0D" w:rsidRPr="000F2D0D">
        <w:rPr>
          <w:lang w:val="en-US"/>
        </w:rPr>
        <w:lastRenderedPageBreak/>
        <w:t>sendPasswordResetEmail</w:t>
      </w:r>
      <w:proofErr w:type="spellEnd"/>
      <w:r w:rsidR="000F2D0D">
        <w:rPr>
          <w:lang w:val="en-US"/>
        </w:rPr>
        <w:t>(</w:t>
      </w:r>
      <w:proofErr w:type="gram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dijalankan</w:t>
      </w:r>
      <w:proofErr w:type="spellEnd"/>
      <w:r w:rsidR="000F2D0D">
        <w:rPr>
          <w:lang w:val="en-US"/>
        </w:rPr>
        <w:t xml:space="preserve"> dan email </w:t>
      </w:r>
      <w:proofErr w:type="spellStart"/>
      <w:r w:rsidR="000F2D0D">
        <w:rPr>
          <w:lang w:val="en-US"/>
        </w:rPr>
        <w:t>terkait</w:t>
      </w:r>
      <w:proofErr w:type="spellEnd"/>
      <w:r w:rsidR="000F2D0D">
        <w:rPr>
          <w:lang w:val="en-US"/>
        </w:rPr>
        <w:t xml:space="preserve"> </w:t>
      </w:r>
      <w:proofErr w:type="spellStart"/>
      <w:r w:rsidR="000F2D0D">
        <w:rPr>
          <w:lang w:val="en-US"/>
        </w:rPr>
        <w:t>akan</w:t>
      </w:r>
      <w:proofErr w:type="spellEnd"/>
      <w:r w:rsidR="000F2D0D">
        <w:rPr>
          <w:lang w:val="en-US"/>
        </w:rPr>
        <w:t xml:space="preserve"> </w:t>
      </w:r>
      <w:proofErr w:type="spellStart"/>
      <w:r w:rsidR="000F2D0D">
        <w:rPr>
          <w:lang w:val="en-US"/>
        </w:rPr>
        <w:t>menerima</w:t>
      </w:r>
      <w:proofErr w:type="spellEnd"/>
      <w:r w:rsidR="000F2D0D">
        <w:rPr>
          <w:lang w:val="en-US"/>
        </w:rPr>
        <w:t xml:space="preserve"> </w:t>
      </w:r>
      <w:proofErr w:type="spellStart"/>
      <w:r w:rsidR="000F2D0D">
        <w:rPr>
          <w:lang w:val="en-US"/>
        </w:rPr>
        <w:t>tautan</w:t>
      </w:r>
      <w:proofErr w:type="spellEnd"/>
      <w:r w:rsidR="000F2D0D">
        <w:rPr>
          <w:lang w:val="en-US"/>
        </w:rPr>
        <w:t xml:space="preserve"> </w:t>
      </w:r>
      <w:proofErr w:type="spellStart"/>
      <w:r w:rsidR="000F2D0D">
        <w:rPr>
          <w:lang w:val="en-US"/>
        </w:rPr>
        <w:t>untuk</w:t>
      </w:r>
      <w:proofErr w:type="spellEnd"/>
      <w:r w:rsidR="000F2D0D">
        <w:rPr>
          <w:lang w:val="en-US"/>
        </w:rPr>
        <w:t xml:space="preserve"> reset email</w:t>
      </w:r>
      <w:r w:rsidR="0017798F">
        <w:rPr>
          <w:lang w:val="en-US"/>
        </w:rPr>
        <w:t xml:space="preserve"> </w:t>
      </w:r>
      <w:proofErr w:type="spellStart"/>
      <w:r w:rsidR="0017798F">
        <w:rPr>
          <w:lang w:val="en-US"/>
        </w:rPr>
        <w:t>akun</w:t>
      </w:r>
      <w:proofErr w:type="spellEnd"/>
      <w:r w:rsidR="000F2D0D">
        <w:rPr>
          <w:lang w:val="en-US"/>
        </w:rPr>
        <w:t>.</w:t>
      </w:r>
    </w:p>
    <w:p w14:paraId="7274EE78" w14:textId="53283537" w:rsidR="00A92751" w:rsidRDefault="00D357DF" w:rsidP="00A92751">
      <w:pPr>
        <w:pStyle w:val="Subtitle"/>
        <w:numPr>
          <w:ilvl w:val="0"/>
          <w:numId w:val="50"/>
        </w:numPr>
        <w:rPr>
          <w:lang w:val="en-US"/>
        </w:rPr>
      </w:pPr>
      <w:r>
        <w:rPr>
          <w:noProof/>
          <w:lang w:val="en-US"/>
        </w:rPr>
        <w:drawing>
          <wp:anchor distT="0" distB="0" distL="114300" distR="114300" simplePos="0" relativeHeight="252002304" behindDoc="0" locked="0" layoutInCell="1" allowOverlap="1" wp14:anchorId="1CE2B68D" wp14:editId="017E3035">
            <wp:simplePos x="0" y="0"/>
            <wp:positionH relativeFrom="column">
              <wp:posOffset>745490</wp:posOffset>
            </wp:positionH>
            <wp:positionV relativeFrom="paragraph">
              <wp:posOffset>257810</wp:posOffset>
            </wp:positionV>
            <wp:extent cx="4316757" cy="1440000"/>
            <wp:effectExtent l="19050" t="19050" r="26670" b="27305"/>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16757" cy="14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CF361D">
        <w:rPr>
          <w:noProof/>
        </w:rPr>
        <mc:AlternateContent>
          <mc:Choice Requires="wps">
            <w:drawing>
              <wp:anchor distT="0" distB="0" distL="114300" distR="114300" simplePos="0" relativeHeight="252004352" behindDoc="0" locked="0" layoutInCell="1" allowOverlap="1" wp14:anchorId="61C90B78" wp14:editId="0751F513">
                <wp:simplePos x="0" y="0"/>
                <wp:positionH relativeFrom="column">
                  <wp:posOffset>782320</wp:posOffset>
                </wp:positionH>
                <wp:positionV relativeFrom="paragraph">
                  <wp:posOffset>1750060</wp:posOffset>
                </wp:positionV>
                <wp:extent cx="4355465" cy="222250"/>
                <wp:effectExtent l="0" t="0" r="6985" b="6350"/>
                <wp:wrapTopAndBottom/>
                <wp:docPr id="209" name="Text Box 209"/>
                <wp:cNvGraphicFramePr/>
                <a:graphic xmlns:a="http://schemas.openxmlformats.org/drawingml/2006/main">
                  <a:graphicData uri="http://schemas.microsoft.com/office/word/2010/wordprocessingShape">
                    <wps:wsp>
                      <wps:cNvSpPr txBox="1"/>
                      <wps:spPr>
                        <a:xfrm>
                          <a:off x="0" y="0"/>
                          <a:ext cx="4355465" cy="222250"/>
                        </a:xfrm>
                        <a:prstGeom prst="rect">
                          <a:avLst/>
                        </a:prstGeom>
                        <a:solidFill>
                          <a:prstClr val="white"/>
                        </a:solidFill>
                        <a:ln>
                          <a:noFill/>
                        </a:ln>
                      </wps:spPr>
                      <wps:txbx>
                        <w:txbxContent>
                          <w:p w14:paraId="5A21DEC4" w14:textId="29A42594" w:rsidR="00BB39A6" w:rsidRPr="00103BF8" w:rsidRDefault="00BB39A6" w:rsidP="00BB39A6">
                            <w:pPr>
                              <w:pStyle w:val="Caption"/>
                              <w:jc w:val="center"/>
                              <w:rPr>
                                <w:noProof/>
                                <w:spacing w:val="15"/>
                                <w:lang w:val="en-US"/>
                              </w:rPr>
                            </w:pPr>
                            <w:bookmarkStart w:id="73" w:name="_Toc103228117"/>
                            <w:r>
                              <w:t xml:space="preserve">Gambar </w:t>
                            </w:r>
                            <w:fldSimple w:instr=" SEQ Gambar \* ARABIC ">
                              <w:r w:rsidR="00793A59">
                                <w:rPr>
                                  <w:noProof/>
                                </w:rPr>
                                <w:t>24</w:t>
                              </w:r>
                            </w:fldSimple>
                            <w:r>
                              <w:t xml:space="preserve">. Sequence diagram </w:t>
                            </w:r>
                            <w:proofErr w:type="spellStart"/>
                            <w:r>
                              <w:t>presensi</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90B78" id="Text Box 209" o:spid="_x0000_s1051" type="#_x0000_t202" style="position:absolute;left:0;text-align:left;margin-left:61.6pt;margin-top:137.8pt;width:342.95pt;height:17.5pt;z-index:25200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mWLHgIAAEMEAAAOAAAAZHJzL2Uyb0RvYy54bWysU01v2zAMvQ/YfxB0X5xkTTEEcYosRYYB&#10;QVsgHXpWZCkWIIsapcTufv0oOU62bqdhPsgUSfHjPXJx1zWWnRQGA67kk9GYM+UkVMYdSv7tefPh&#10;E2chClcJC06V/FUFfrd8/27R+rmaQg22UsgoiAvz1pe8jtHPiyLIWjUijMArR0YN2IhIVzwUFYqW&#10;oje2mI7Ht0ULWHkEqUIg7X1v5MscX2sl46PWQUVmS061xXxiPvfpLJYLMT+g8LWR5zLEP1TRCOMo&#10;6SXUvYiCHdH8EaoxEiGAjiMJTQFaG6lyD9TNZPymm10tvMq9EDjBX2AK/y+sfDjt/BOy2H2GjghM&#10;gLQ+zAMpUz+dxib9qVJGdoLw9QKb6iKTpLz5OJvd3M44k2Sb0jfLuBbX1x5D/KKgYUkoORItGS1x&#10;2oZIGcl1cEnJAlhTbYy16ZIMa4vsJIjCtjZRpRrpxW9e1iVfB+lVb06a4tpKkmK375ipqMjZ0Oce&#10;qldqH6GfjODlxlDCrQjxSSCNAnVM4x0f6dAW2pLDWeKsBvzxN33yJ4bIyllLo1Xy8P0oUHFmvzri&#10;Ls3hIOAg7AfBHZs1UKsTWhwvs0gPMNpB1AjNC039KmUhk3CScpU8DuI69gNOWyPVapWdaNq8iFu3&#10;8zKFHoB97l4E+jMtkQh9gGHoxPwNO71vD/PqGEGbTF0CtkfxjDdNaubnvFVpFX69Z6/r7i9/AgAA&#10;//8DAFBLAwQUAAYACAAAACEAIG3A4eEAAAALAQAADwAAAGRycy9kb3ducmV2LnhtbEyPy07DMBBF&#10;90j8gzVIbBC144rQhjgVtLAriz7UtRubJCIeR7HTpH/PsILl1RzdeyZfTa5lF9uHxqOCZCaAWSy9&#10;abBScDx8PC6AhajR6NajVXC1AVbF7U2uM+NH3NnLPlaMSjBkWkEdY5dxHsraOh1mvrNIty/fOx0p&#10;9hU3vR6p3LVcCpFypxukhVp3dl3b8ns/OAXpph/GHa4fNsf3rf7sKnl6u56Uur+bXl+ARTvFPxh+&#10;9UkdCnI6+wFNYC1lOZeEKpDPTykwIhZimQA7K5gnIgVe5Pz/D8UPAAAA//8DAFBLAQItABQABgAI&#10;AAAAIQC2gziS/gAAAOEBAAATAAAAAAAAAAAAAAAAAAAAAABbQ29udGVudF9UeXBlc10ueG1sUEsB&#10;Ai0AFAAGAAgAAAAhADj9If/WAAAAlAEAAAsAAAAAAAAAAAAAAAAALwEAAF9yZWxzLy5yZWxzUEsB&#10;Ai0AFAAGAAgAAAAhAOAqZYseAgAAQwQAAA4AAAAAAAAAAAAAAAAALgIAAGRycy9lMm9Eb2MueG1s&#10;UEsBAi0AFAAGAAgAAAAhACBtwOHhAAAACwEAAA8AAAAAAAAAAAAAAAAAeAQAAGRycy9kb3ducmV2&#10;LnhtbFBLBQYAAAAABAAEAPMAAACGBQAAAAA=&#10;" stroked="f">
                <v:textbox inset="0,0,0,0">
                  <w:txbxContent>
                    <w:p w14:paraId="5A21DEC4" w14:textId="29A42594" w:rsidR="00BB39A6" w:rsidRPr="00103BF8" w:rsidRDefault="00BB39A6" w:rsidP="00BB39A6">
                      <w:pPr>
                        <w:pStyle w:val="Caption"/>
                        <w:jc w:val="center"/>
                        <w:rPr>
                          <w:noProof/>
                          <w:spacing w:val="15"/>
                          <w:lang w:val="en-US"/>
                        </w:rPr>
                      </w:pPr>
                      <w:bookmarkStart w:id="74" w:name="_Toc103228117"/>
                      <w:r>
                        <w:t xml:space="preserve">Gambar </w:t>
                      </w:r>
                      <w:fldSimple w:instr=" SEQ Gambar \* ARABIC ">
                        <w:r w:rsidR="00793A59">
                          <w:rPr>
                            <w:noProof/>
                          </w:rPr>
                          <w:t>24</w:t>
                        </w:r>
                      </w:fldSimple>
                      <w:r>
                        <w:t xml:space="preserve">. Sequence diagram </w:t>
                      </w:r>
                      <w:proofErr w:type="spellStart"/>
                      <w:r>
                        <w:t>presensi</w:t>
                      </w:r>
                      <w:bookmarkEnd w:id="74"/>
                      <w:proofErr w:type="spellEnd"/>
                    </w:p>
                  </w:txbxContent>
                </v:textbox>
                <w10:wrap type="topAndBottom"/>
              </v:shape>
            </w:pict>
          </mc:Fallback>
        </mc:AlternateContent>
      </w:r>
      <w:r w:rsidR="00A92751">
        <w:rPr>
          <w:lang w:val="en-US"/>
        </w:rPr>
        <w:t xml:space="preserve">Sequence diagram </w:t>
      </w:r>
      <w:proofErr w:type="spellStart"/>
      <w:r w:rsidR="00A92751">
        <w:rPr>
          <w:lang w:val="en-US"/>
        </w:rPr>
        <w:t>presensi</w:t>
      </w:r>
      <w:proofErr w:type="spellEnd"/>
    </w:p>
    <w:p w14:paraId="12EB1981" w14:textId="54BE2CD2" w:rsidR="00956552" w:rsidRDefault="004010A8" w:rsidP="00B21FFC">
      <w:pPr>
        <w:pStyle w:val="Subtitle"/>
        <w:ind w:left="1134" w:firstLine="993"/>
        <w:rPr>
          <w:lang w:val="en-US"/>
        </w:rPr>
      </w:pPr>
      <w:r>
        <w:rPr>
          <w:lang w:val="en-US"/>
        </w:rPr>
        <w:t xml:space="preserve">Proses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button di </w:t>
      </w:r>
      <w:proofErr w:type="spellStart"/>
      <w:r>
        <w:rPr>
          <w:lang w:val="en-US"/>
        </w:rPr>
        <w:t>laya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telah</w:t>
      </w:r>
      <w:proofErr w:type="spellEnd"/>
      <w:r>
        <w:rPr>
          <w:lang w:val="en-US"/>
        </w:rPr>
        <w:t xml:space="preserve"> button </w:t>
      </w:r>
      <w:proofErr w:type="spellStart"/>
      <w:r>
        <w:rPr>
          <w:lang w:val="en-US"/>
        </w:rPr>
        <w:t>dikl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disi</w:t>
      </w:r>
      <w:proofErr w:type="spellEnd"/>
      <w:r w:rsidR="00DF536C">
        <w:rPr>
          <w:lang w:val="en-US"/>
        </w:rPr>
        <w:t xml:space="preserve"> yang </w:t>
      </w:r>
      <w:proofErr w:type="spellStart"/>
      <w:r w:rsidR="00DF536C">
        <w:rPr>
          <w:lang w:val="en-US"/>
        </w:rPr>
        <w:t>harus</w:t>
      </w:r>
      <w:proofErr w:type="spellEnd"/>
      <w:r w:rsidR="00DF536C">
        <w:rPr>
          <w:lang w:val="en-US"/>
        </w:rPr>
        <w:t xml:space="preserve"> </w:t>
      </w:r>
      <w:proofErr w:type="spellStart"/>
      <w:r w:rsidR="00DF536C">
        <w:rPr>
          <w:lang w:val="en-US"/>
        </w:rPr>
        <w:t>terpenuhi</w:t>
      </w:r>
      <w:proofErr w:type="spellEnd"/>
      <w:r w:rsidR="00DF536C">
        <w:rPr>
          <w:lang w:val="en-US"/>
        </w:rPr>
        <w:t xml:space="preserve"> </w:t>
      </w:r>
      <w:proofErr w:type="spellStart"/>
      <w:r w:rsidR="00DF536C">
        <w:rPr>
          <w:lang w:val="en-US"/>
        </w:rPr>
        <w:t>sebelum</w:t>
      </w:r>
      <w:proofErr w:type="spellEnd"/>
      <w:r w:rsidR="00DF536C">
        <w:rPr>
          <w:lang w:val="en-US"/>
        </w:rPr>
        <w:t xml:space="preserve"> </w:t>
      </w:r>
      <w:proofErr w:type="spellStart"/>
      <w:r w:rsidR="00DF536C">
        <w:rPr>
          <w:lang w:val="en-US"/>
        </w:rPr>
        <w:t>presensi</w:t>
      </w:r>
      <w:proofErr w:type="spellEnd"/>
      <w:r w:rsidR="00DF536C">
        <w:rPr>
          <w:lang w:val="en-US"/>
        </w:rPr>
        <w:t xml:space="preserve"> </w:t>
      </w:r>
      <w:proofErr w:type="spellStart"/>
      <w:r w:rsidR="00DF536C">
        <w:rPr>
          <w:lang w:val="en-US"/>
        </w:rPr>
        <w:t>dapat</w:t>
      </w:r>
      <w:proofErr w:type="spellEnd"/>
      <w:r w:rsidR="00DF536C">
        <w:rPr>
          <w:lang w:val="en-US"/>
        </w:rPr>
        <w:t xml:space="preserve"> </w:t>
      </w:r>
      <w:proofErr w:type="spellStart"/>
      <w:r w:rsidR="00DF536C">
        <w:rPr>
          <w:lang w:val="en-US"/>
        </w:rPr>
        <w:t>dilakukan</w:t>
      </w:r>
      <w:proofErr w:type="spellEnd"/>
      <w:r w:rsidR="00051581">
        <w:rPr>
          <w:lang w:val="en-US"/>
        </w:rPr>
        <w:t xml:space="preserve">, </w:t>
      </w:r>
      <w:proofErr w:type="spellStart"/>
      <w:r w:rsidR="00051581">
        <w:rPr>
          <w:lang w:val="en-US"/>
        </w:rPr>
        <w:t>kondisi</w:t>
      </w:r>
      <w:proofErr w:type="spellEnd"/>
      <w:r w:rsidR="00051581">
        <w:rPr>
          <w:lang w:val="en-US"/>
        </w:rPr>
        <w:t xml:space="preserve"> </w:t>
      </w:r>
      <w:proofErr w:type="spellStart"/>
      <w:r w:rsidR="00051581">
        <w:rPr>
          <w:lang w:val="en-US"/>
        </w:rPr>
        <w:t>itu</w:t>
      </w:r>
      <w:proofErr w:type="spellEnd"/>
      <w:r w:rsidR="00051581">
        <w:rPr>
          <w:lang w:val="en-US"/>
        </w:rPr>
        <w:t xml:space="preserve"> </w:t>
      </w:r>
      <w:proofErr w:type="spellStart"/>
      <w:r w:rsidR="00051581">
        <w:rPr>
          <w:lang w:val="en-US"/>
        </w:rPr>
        <w:t>antara</w:t>
      </w:r>
      <w:proofErr w:type="spellEnd"/>
      <w:r w:rsidR="00051581">
        <w:rPr>
          <w:lang w:val="en-US"/>
        </w:rPr>
        <w:t xml:space="preserve"> lain </w:t>
      </w:r>
      <w:proofErr w:type="spellStart"/>
      <w:r w:rsidR="00051581">
        <w:rPr>
          <w:lang w:val="en-US"/>
        </w:rPr>
        <w:t>cek</w:t>
      </w:r>
      <w:proofErr w:type="spellEnd"/>
      <w:r w:rsidR="00051581">
        <w:rPr>
          <w:lang w:val="en-US"/>
        </w:rPr>
        <w:t xml:space="preserve"> </w:t>
      </w:r>
      <w:proofErr w:type="spellStart"/>
      <w:r w:rsidR="00051581">
        <w:rPr>
          <w:lang w:val="en-US"/>
        </w:rPr>
        <w:t>koneksi</w:t>
      </w:r>
      <w:proofErr w:type="spellEnd"/>
      <w:r w:rsidR="00051581">
        <w:rPr>
          <w:lang w:val="en-US"/>
        </w:rPr>
        <w:t xml:space="preserve"> internet</w:t>
      </w:r>
      <w:r w:rsidR="00AA37C4">
        <w:rPr>
          <w:lang w:val="en-US"/>
        </w:rPr>
        <w:t xml:space="preserve">, </w:t>
      </w:r>
      <w:proofErr w:type="spellStart"/>
      <w:r w:rsidR="00AA37C4">
        <w:rPr>
          <w:lang w:val="en-US"/>
        </w:rPr>
        <w:t>waktu</w:t>
      </w:r>
      <w:proofErr w:type="spellEnd"/>
      <w:r w:rsidR="00AA37C4">
        <w:rPr>
          <w:lang w:val="en-US"/>
        </w:rPr>
        <w:t xml:space="preserve"> </w:t>
      </w:r>
      <w:proofErr w:type="spellStart"/>
      <w:r w:rsidR="00AA37C4">
        <w:rPr>
          <w:lang w:val="en-US"/>
        </w:rPr>
        <w:t>presensi</w:t>
      </w:r>
      <w:proofErr w:type="spellEnd"/>
      <w:r w:rsidR="00AA37C4">
        <w:rPr>
          <w:lang w:val="en-US"/>
        </w:rPr>
        <w:t xml:space="preserve"> yang </w:t>
      </w:r>
      <w:proofErr w:type="spellStart"/>
      <w:r w:rsidR="00AA37C4">
        <w:rPr>
          <w:lang w:val="en-US"/>
        </w:rPr>
        <w:t>diizinkan</w:t>
      </w:r>
      <w:proofErr w:type="spellEnd"/>
      <w:r w:rsidR="006D49B8">
        <w:rPr>
          <w:lang w:val="en-US"/>
        </w:rPr>
        <w:t xml:space="preserve">, </w:t>
      </w:r>
      <w:proofErr w:type="spellStart"/>
      <w:r w:rsidR="006D49B8">
        <w:rPr>
          <w:lang w:val="en-US"/>
        </w:rPr>
        <w:t>cek</w:t>
      </w:r>
      <w:proofErr w:type="spellEnd"/>
      <w:r w:rsidR="006D49B8">
        <w:rPr>
          <w:lang w:val="en-US"/>
        </w:rPr>
        <w:t xml:space="preserve"> </w:t>
      </w:r>
      <w:proofErr w:type="spellStart"/>
      <w:r w:rsidR="006D49B8">
        <w:rPr>
          <w:lang w:val="en-US"/>
        </w:rPr>
        <w:t>perizinan</w:t>
      </w:r>
      <w:proofErr w:type="spellEnd"/>
      <w:r w:rsidR="006D49B8">
        <w:rPr>
          <w:lang w:val="en-US"/>
        </w:rPr>
        <w:t xml:space="preserve"> </w:t>
      </w:r>
      <w:proofErr w:type="spellStart"/>
      <w:r w:rsidR="006D49B8">
        <w:rPr>
          <w:lang w:val="en-US"/>
        </w:rPr>
        <w:t>aplikasi</w:t>
      </w:r>
      <w:proofErr w:type="spellEnd"/>
      <w:r w:rsidR="000B416B">
        <w:rPr>
          <w:lang w:val="en-US"/>
        </w:rPr>
        <w:t xml:space="preserve">, </w:t>
      </w:r>
      <w:proofErr w:type="spellStart"/>
      <w:r w:rsidR="000B416B">
        <w:rPr>
          <w:lang w:val="en-US"/>
        </w:rPr>
        <w:t>cek</w:t>
      </w:r>
      <w:proofErr w:type="spellEnd"/>
      <w:r w:rsidR="000B416B">
        <w:rPr>
          <w:lang w:val="en-US"/>
        </w:rPr>
        <w:t xml:space="preserve"> </w:t>
      </w:r>
      <w:proofErr w:type="spellStart"/>
      <w:r w:rsidR="007903FA">
        <w:rPr>
          <w:lang w:val="en-US"/>
        </w:rPr>
        <w:t>kondisi</w:t>
      </w:r>
      <w:proofErr w:type="spellEnd"/>
      <w:r w:rsidR="007903FA">
        <w:rPr>
          <w:lang w:val="en-US"/>
        </w:rPr>
        <w:t xml:space="preserve"> </w:t>
      </w:r>
      <w:proofErr w:type="spellStart"/>
      <w:r w:rsidR="007903FA">
        <w:rPr>
          <w:lang w:val="en-US"/>
        </w:rPr>
        <w:t>fitur</w:t>
      </w:r>
      <w:proofErr w:type="spellEnd"/>
      <w:r w:rsidR="000B416B">
        <w:rPr>
          <w:lang w:val="en-US"/>
        </w:rPr>
        <w:t xml:space="preserve"> GPS pada</w:t>
      </w:r>
      <w:r w:rsidR="007903FA">
        <w:rPr>
          <w:lang w:val="en-US"/>
        </w:rPr>
        <w:t xml:space="preserve"> </w:t>
      </w:r>
      <w:proofErr w:type="spellStart"/>
      <w:r w:rsidR="007903FA">
        <w:rPr>
          <w:lang w:val="en-US"/>
        </w:rPr>
        <w:t>perangkat</w:t>
      </w:r>
      <w:proofErr w:type="spellEnd"/>
      <w:r w:rsidR="007903FA">
        <w:rPr>
          <w:lang w:val="en-US"/>
        </w:rPr>
        <w:t xml:space="preserve"> android</w:t>
      </w:r>
      <w:r w:rsidR="006C634C">
        <w:rPr>
          <w:lang w:val="en-US"/>
        </w:rPr>
        <w:t xml:space="preserve"> dan </w:t>
      </w:r>
      <w:proofErr w:type="spellStart"/>
      <w:r w:rsidR="006C634C">
        <w:rPr>
          <w:lang w:val="en-US"/>
        </w:rPr>
        <w:t>terakhir</w:t>
      </w:r>
      <w:proofErr w:type="spellEnd"/>
      <w:r w:rsidR="006C634C">
        <w:rPr>
          <w:lang w:val="en-US"/>
        </w:rPr>
        <w:t xml:space="preserve"> </w:t>
      </w:r>
      <w:proofErr w:type="spellStart"/>
      <w:r w:rsidR="006C634C">
        <w:rPr>
          <w:lang w:val="en-US"/>
        </w:rPr>
        <w:t>adalah</w:t>
      </w:r>
      <w:proofErr w:type="spellEnd"/>
      <w:r w:rsidR="006C634C">
        <w:rPr>
          <w:lang w:val="en-US"/>
        </w:rPr>
        <w:t xml:space="preserve"> </w:t>
      </w:r>
      <w:proofErr w:type="spellStart"/>
      <w:r w:rsidR="00F57713">
        <w:rPr>
          <w:lang w:val="en-US"/>
        </w:rPr>
        <w:t>jarak</w:t>
      </w:r>
      <w:proofErr w:type="spellEnd"/>
      <w:r w:rsidR="00F57713">
        <w:rPr>
          <w:lang w:val="en-US"/>
        </w:rPr>
        <w:t xml:space="preserve"> </w:t>
      </w:r>
      <w:proofErr w:type="spellStart"/>
      <w:r w:rsidR="00F57713">
        <w:rPr>
          <w:lang w:val="en-US"/>
        </w:rPr>
        <w:t>presensi</w:t>
      </w:r>
      <w:proofErr w:type="spellEnd"/>
      <w:r w:rsidR="00F57713">
        <w:rPr>
          <w:lang w:val="en-US"/>
        </w:rPr>
        <w:t xml:space="preserve"> </w:t>
      </w:r>
      <w:proofErr w:type="spellStart"/>
      <w:r w:rsidR="00F57713">
        <w:rPr>
          <w:lang w:val="en-US"/>
        </w:rPr>
        <w:t>terpenuhi</w:t>
      </w:r>
      <w:proofErr w:type="spellEnd"/>
      <w:r w:rsidR="00326113">
        <w:rPr>
          <w:lang w:val="en-US"/>
        </w:rPr>
        <w:t xml:space="preserve">, </w:t>
      </w:r>
      <w:proofErr w:type="spellStart"/>
      <w:r w:rsidR="00326113">
        <w:rPr>
          <w:lang w:val="en-US"/>
        </w:rPr>
        <w:t>untuk</w:t>
      </w:r>
      <w:proofErr w:type="spellEnd"/>
      <w:r w:rsidR="00326113">
        <w:rPr>
          <w:lang w:val="en-US"/>
        </w:rPr>
        <w:t xml:space="preserve"> </w:t>
      </w:r>
      <w:proofErr w:type="spellStart"/>
      <w:r w:rsidR="00326113">
        <w:rPr>
          <w:lang w:val="en-US"/>
        </w:rPr>
        <w:t>memperoleh</w:t>
      </w:r>
      <w:proofErr w:type="spellEnd"/>
      <w:r w:rsidR="00326113">
        <w:rPr>
          <w:lang w:val="en-US"/>
        </w:rPr>
        <w:t xml:space="preserve"> </w:t>
      </w:r>
      <w:proofErr w:type="spellStart"/>
      <w:r w:rsidR="00326113">
        <w:rPr>
          <w:lang w:val="en-US"/>
        </w:rPr>
        <w:t>hasil</w:t>
      </w:r>
      <w:proofErr w:type="spellEnd"/>
      <w:r w:rsidR="00326113">
        <w:rPr>
          <w:lang w:val="en-US"/>
        </w:rPr>
        <w:t xml:space="preserve"> </w:t>
      </w:r>
      <w:proofErr w:type="spellStart"/>
      <w:r w:rsidR="00326113">
        <w:rPr>
          <w:lang w:val="en-US"/>
        </w:rPr>
        <w:t>kalkulasi</w:t>
      </w:r>
      <w:proofErr w:type="spellEnd"/>
      <w:r w:rsidR="00326113">
        <w:rPr>
          <w:lang w:val="en-US"/>
        </w:rPr>
        <w:t xml:space="preserve"> </w:t>
      </w:r>
      <w:proofErr w:type="spellStart"/>
      <w:r w:rsidR="00326113">
        <w:rPr>
          <w:lang w:val="en-US"/>
        </w:rPr>
        <w:t>jarak</w:t>
      </w:r>
      <w:proofErr w:type="spellEnd"/>
      <w:r w:rsidR="00326113">
        <w:rPr>
          <w:lang w:val="en-US"/>
        </w:rPr>
        <w:t xml:space="preserve"> yang </w:t>
      </w:r>
      <w:proofErr w:type="spellStart"/>
      <w:r w:rsidR="00326113">
        <w:rPr>
          <w:lang w:val="en-US"/>
        </w:rPr>
        <w:t>sesuai</w:t>
      </w:r>
      <w:proofErr w:type="spellEnd"/>
      <w:r w:rsidR="002547F3">
        <w:rPr>
          <w:lang w:val="en-US"/>
        </w:rPr>
        <w:t xml:space="preserve">, </w:t>
      </w:r>
      <w:proofErr w:type="spellStart"/>
      <w:r w:rsidR="002547F3">
        <w:rPr>
          <w:lang w:val="en-US"/>
        </w:rPr>
        <w:t>maka</w:t>
      </w:r>
      <w:proofErr w:type="spellEnd"/>
      <w:r w:rsidR="002547F3">
        <w:rPr>
          <w:lang w:val="en-US"/>
        </w:rPr>
        <w:t xml:space="preserve"> </w:t>
      </w:r>
      <w:proofErr w:type="spellStart"/>
      <w:r w:rsidR="002547F3">
        <w:rPr>
          <w:lang w:val="en-US"/>
        </w:rPr>
        <w:t>digunakan</w:t>
      </w:r>
      <w:proofErr w:type="spellEnd"/>
      <w:r w:rsidR="002547F3">
        <w:rPr>
          <w:lang w:val="en-US"/>
        </w:rPr>
        <w:t xml:space="preserve"> </w:t>
      </w:r>
      <w:proofErr w:type="spellStart"/>
      <w:r w:rsidR="002547F3">
        <w:rPr>
          <w:lang w:val="en-US"/>
        </w:rPr>
        <w:t>algoritma</w:t>
      </w:r>
      <w:proofErr w:type="spellEnd"/>
      <w:r w:rsidR="002547F3">
        <w:rPr>
          <w:lang w:val="en-US"/>
        </w:rPr>
        <w:t xml:space="preserve"> haversine</w:t>
      </w:r>
      <w:r w:rsidR="009311EB">
        <w:rPr>
          <w:lang w:val="en-US"/>
        </w:rPr>
        <w:t xml:space="preserve">. </w:t>
      </w:r>
    </w:p>
    <w:p w14:paraId="1ECA5553" w14:textId="10477D0B" w:rsidR="009311EB" w:rsidRDefault="009311EB" w:rsidP="007B7D39">
      <w:pPr>
        <w:pStyle w:val="Subtitle"/>
        <w:ind w:left="1134" w:firstLine="993"/>
        <w:rPr>
          <w:lang w:val="en-US"/>
        </w:rPr>
      </w:pPr>
      <w:proofErr w:type="spellStart"/>
      <w:r>
        <w:rPr>
          <w:lang w:val="en-US"/>
        </w:rPr>
        <w:t>Setel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dimana</w:t>
      </w:r>
      <w:proofErr w:type="spellEnd"/>
      <w:r>
        <w:rPr>
          <w:lang w:val="en-US"/>
        </w:rPr>
        <w:t xml:space="preserve"> user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sidR="00BA0794">
        <w:rPr>
          <w:lang w:val="en-US"/>
        </w:rPr>
        <w:t>dengan</w:t>
      </w:r>
      <w:proofErr w:type="spellEnd"/>
      <w:r w:rsidR="00BA0794">
        <w:rPr>
          <w:lang w:val="en-US"/>
        </w:rPr>
        <w:t xml:space="preserve"> </w:t>
      </w:r>
      <w:proofErr w:type="spellStart"/>
      <w:r w:rsidR="00BA0794">
        <w:rPr>
          <w:lang w:val="en-US"/>
        </w:rPr>
        <w:t>melakukan</w:t>
      </w:r>
      <w:proofErr w:type="spellEnd"/>
      <w:r w:rsidR="00BA0794">
        <w:rPr>
          <w:lang w:val="en-US"/>
        </w:rPr>
        <w:t xml:space="preserve"> </w:t>
      </w:r>
      <w:proofErr w:type="spellStart"/>
      <w:r w:rsidR="00BA0794">
        <w:rPr>
          <w:lang w:val="en-US"/>
        </w:rPr>
        <w:t>aksi</w:t>
      </w:r>
      <w:proofErr w:type="spellEnd"/>
      <w:r w:rsidR="00BA0794">
        <w:rPr>
          <w:lang w:val="en-US"/>
        </w:rPr>
        <w:t xml:space="preserve"> pada </w:t>
      </w:r>
      <w:proofErr w:type="spellStart"/>
      <w:r w:rsidR="00D840E1">
        <w:rPr>
          <w:lang w:val="en-US"/>
        </w:rPr>
        <w:t>tombol</w:t>
      </w:r>
      <w:proofErr w:type="spellEnd"/>
      <w:r w:rsidR="00BA0794">
        <w:rPr>
          <w:lang w:val="en-US"/>
        </w:rPr>
        <w:t xml:space="preserve"> </w:t>
      </w:r>
      <w:r w:rsidR="00A0124F">
        <w:rPr>
          <w:lang w:val="en-US"/>
        </w:rPr>
        <w:t>“</w:t>
      </w:r>
      <w:proofErr w:type="spellStart"/>
      <w:r w:rsidR="00BA0794">
        <w:rPr>
          <w:lang w:val="en-US"/>
        </w:rPr>
        <w:t>presensi</w:t>
      </w:r>
      <w:proofErr w:type="spellEnd"/>
      <w:r w:rsidR="00BA0794">
        <w:rPr>
          <w:lang w:val="en-US"/>
        </w:rPr>
        <w:t xml:space="preserve"> </w:t>
      </w:r>
      <w:proofErr w:type="spellStart"/>
      <w:r w:rsidR="00BA0794">
        <w:rPr>
          <w:lang w:val="en-US"/>
        </w:rPr>
        <w:t>sekarang</w:t>
      </w:r>
      <w:proofErr w:type="spellEnd"/>
      <w:r w:rsidR="00A0124F">
        <w:rPr>
          <w:lang w:val="en-US"/>
        </w:rPr>
        <w:t>”</w:t>
      </w:r>
      <w:r w:rsidR="00836247">
        <w:rPr>
          <w:lang w:val="en-US"/>
        </w:rPr>
        <w:t xml:space="preserve"> dan </w:t>
      </w:r>
      <w:proofErr w:type="spellStart"/>
      <w:r w:rsidR="00836247">
        <w:rPr>
          <w:lang w:val="en-US"/>
        </w:rPr>
        <w:t>secara</w:t>
      </w:r>
      <w:proofErr w:type="spellEnd"/>
      <w:r w:rsidR="00836247">
        <w:rPr>
          <w:lang w:val="en-US"/>
        </w:rPr>
        <w:t xml:space="preserve"> </w:t>
      </w:r>
      <w:proofErr w:type="spellStart"/>
      <w:r w:rsidR="00836247">
        <w:rPr>
          <w:lang w:val="en-US"/>
        </w:rPr>
        <w:t>otomatis</w:t>
      </w:r>
      <w:proofErr w:type="spellEnd"/>
      <w:r w:rsidR="00836247">
        <w:rPr>
          <w:lang w:val="en-US"/>
        </w:rPr>
        <w:t xml:space="preserve"> username </w:t>
      </w:r>
      <w:proofErr w:type="spellStart"/>
      <w:r w:rsidR="00070E9A">
        <w:rPr>
          <w:lang w:val="en-US"/>
        </w:rPr>
        <w:t>dari</w:t>
      </w:r>
      <w:proofErr w:type="spellEnd"/>
      <w:r w:rsidR="00070E9A">
        <w:rPr>
          <w:lang w:val="en-US"/>
        </w:rPr>
        <w:t xml:space="preserve"> </w:t>
      </w:r>
      <w:proofErr w:type="spellStart"/>
      <w:r w:rsidR="00070E9A">
        <w:rPr>
          <w:lang w:val="en-US"/>
        </w:rPr>
        <w:t>pengguna</w:t>
      </w:r>
      <w:proofErr w:type="spellEnd"/>
      <w:r w:rsidR="00070E9A">
        <w:rPr>
          <w:lang w:val="en-US"/>
        </w:rPr>
        <w:t xml:space="preserve"> </w:t>
      </w:r>
      <w:proofErr w:type="spellStart"/>
      <w:r w:rsidR="00070E9A">
        <w:rPr>
          <w:lang w:val="en-US"/>
        </w:rPr>
        <w:t>akan</w:t>
      </w:r>
      <w:proofErr w:type="spellEnd"/>
      <w:r w:rsidR="00070E9A">
        <w:rPr>
          <w:lang w:val="en-US"/>
        </w:rPr>
        <w:t xml:space="preserve"> </w:t>
      </w:r>
      <w:proofErr w:type="spellStart"/>
      <w:r w:rsidR="00070E9A">
        <w:rPr>
          <w:lang w:val="en-US"/>
        </w:rPr>
        <w:t>dijadikan</w:t>
      </w:r>
      <w:proofErr w:type="spellEnd"/>
      <w:r w:rsidR="00070E9A">
        <w:rPr>
          <w:lang w:val="en-US"/>
        </w:rPr>
        <w:t xml:space="preserve"> </w:t>
      </w:r>
      <w:proofErr w:type="spellStart"/>
      <w:r w:rsidR="00070E9A">
        <w:rPr>
          <w:lang w:val="en-US"/>
        </w:rPr>
        <w:t>bukti</w:t>
      </w:r>
      <w:proofErr w:type="spellEnd"/>
      <w:r w:rsidR="00070E9A">
        <w:rPr>
          <w:lang w:val="en-US"/>
        </w:rPr>
        <w:t xml:space="preserve"> </w:t>
      </w:r>
      <w:proofErr w:type="spellStart"/>
      <w:r w:rsidR="00070E9A">
        <w:rPr>
          <w:lang w:val="en-US"/>
        </w:rPr>
        <w:t>presensi</w:t>
      </w:r>
      <w:proofErr w:type="spellEnd"/>
      <w:r w:rsidR="00FB500C">
        <w:rPr>
          <w:lang w:val="en-US"/>
        </w:rPr>
        <w:t xml:space="preserve">, </w:t>
      </w:r>
      <w:proofErr w:type="spellStart"/>
      <w:r w:rsidR="00FB500C">
        <w:rPr>
          <w:lang w:val="en-US"/>
        </w:rPr>
        <w:t>presensi</w:t>
      </w:r>
      <w:proofErr w:type="spellEnd"/>
      <w:r w:rsidR="00FB500C">
        <w:rPr>
          <w:lang w:val="en-US"/>
        </w:rPr>
        <w:t xml:space="preserve"> </w:t>
      </w:r>
      <w:proofErr w:type="spellStart"/>
      <w:r w:rsidR="00FB500C">
        <w:rPr>
          <w:lang w:val="en-US"/>
        </w:rPr>
        <w:t>dikategorikan</w:t>
      </w:r>
      <w:proofErr w:type="spellEnd"/>
      <w:r w:rsidR="00646FC0">
        <w:rPr>
          <w:lang w:val="en-US"/>
        </w:rPr>
        <w:t xml:space="preserve"> </w:t>
      </w:r>
      <w:proofErr w:type="spellStart"/>
      <w:r w:rsidR="00646FC0">
        <w:rPr>
          <w:lang w:val="en-US"/>
        </w:rPr>
        <w:t>berhasil</w:t>
      </w:r>
      <w:proofErr w:type="spellEnd"/>
      <w:r w:rsidR="00646FC0">
        <w:rPr>
          <w:lang w:val="en-US"/>
        </w:rPr>
        <w:t xml:space="preserve"> </w:t>
      </w:r>
      <w:proofErr w:type="spellStart"/>
      <w:r w:rsidR="00646FC0">
        <w:rPr>
          <w:lang w:val="en-US"/>
        </w:rPr>
        <w:t>ketika</w:t>
      </w:r>
      <w:proofErr w:type="spellEnd"/>
      <w:r w:rsidR="00646FC0">
        <w:rPr>
          <w:lang w:val="en-US"/>
        </w:rPr>
        <w:t xml:space="preserve"> </w:t>
      </w:r>
      <w:proofErr w:type="spellStart"/>
      <w:r w:rsidR="00646FC0">
        <w:rPr>
          <w:lang w:val="en-US"/>
        </w:rPr>
        <w:t>sistem</w:t>
      </w:r>
      <w:proofErr w:type="spellEnd"/>
      <w:r w:rsidR="00646FC0">
        <w:rPr>
          <w:lang w:val="en-US"/>
        </w:rPr>
        <w:t xml:space="preserve"> </w:t>
      </w:r>
      <w:proofErr w:type="spellStart"/>
      <w:r w:rsidR="00646FC0">
        <w:rPr>
          <w:lang w:val="en-US"/>
        </w:rPr>
        <w:t>mengembalikan</w:t>
      </w:r>
      <w:proofErr w:type="spellEnd"/>
      <w:r w:rsidR="00646FC0">
        <w:rPr>
          <w:lang w:val="en-US"/>
        </w:rPr>
        <w:t xml:space="preserve"> </w:t>
      </w:r>
      <w:r w:rsidR="00646FC0" w:rsidRPr="00646FC0">
        <w:rPr>
          <w:i/>
          <w:iCs/>
          <w:lang w:val="en-US"/>
        </w:rPr>
        <w:t>callback</w:t>
      </w:r>
      <w:r w:rsidR="00646FC0">
        <w:rPr>
          <w:lang w:val="en-US"/>
        </w:rPr>
        <w:t xml:space="preserve"> </w:t>
      </w:r>
      <w:r w:rsidR="00646FC0">
        <w:rPr>
          <w:i/>
          <w:iCs/>
          <w:lang w:val="en-US"/>
        </w:rPr>
        <w:t xml:space="preserve">successful </w:t>
      </w:r>
      <w:proofErr w:type="spellStart"/>
      <w:r w:rsidR="00646FC0">
        <w:rPr>
          <w:lang w:val="en-US"/>
        </w:rPr>
        <w:t>direpresentasikan</w:t>
      </w:r>
      <w:proofErr w:type="spellEnd"/>
      <w:r w:rsidR="00646FC0">
        <w:rPr>
          <w:lang w:val="en-US"/>
        </w:rPr>
        <w:t xml:space="preserve"> </w:t>
      </w:r>
      <w:proofErr w:type="spellStart"/>
      <w:r w:rsidR="00646FC0">
        <w:rPr>
          <w:lang w:val="en-US"/>
        </w:rPr>
        <w:t>dengan</w:t>
      </w:r>
      <w:proofErr w:type="spellEnd"/>
      <w:r w:rsidR="00646FC0">
        <w:rPr>
          <w:lang w:val="en-US"/>
        </w:rPr>
        <w:t xml:space="preserve"> </w:t>
      </w:r>
      <w:r w:rsidR="00646FC0">
        <w:rPr>
          <w:i/>
          <w:iCs/>
          <w:lang w:val="en-US"/>
        </w:rPr>
        <w:t>toast</w:t>
      </w:r>
      <w:r w:rsidR="00646FC0">
        <w:rPr>
          <w:lang w:val="en-US"/>
        </w:rPr>
        <w:t xml:space="preserve"> </w:t>
      </w:r>
      <w:proofErr w:type="spellStart"/>
      <w:r w:rsidR="00646FC0">
        <w:rPr>
          <w:lang w:val="en-US"/>
        </w:rPr>
        <w:t>berwarna</w:t>
      </w:r>
      <w:proofErr w:type="spellEnd"/>
      <w:r w:rsidR="00646FC0">
        <w:rPr>
          <w:lang w:val="en-US"/>
        </w:rPr>
        <w:t xml:space="preserve"> </w:t>
      </w:r>
      <w:proofErr w:type="spellStart"/>
      <w:r w:rsidR="00646FC0">
        <w:rPr>
          <w:lang w:val="en-US"/>
        </w:rPr>
        <w:t>hijau</w:t>
      </w:r>
      <w:proofErr w:type="spellEnd"/>
      <w:r w:rsidR="00646FC0">
        <w:rPr>
          <w:lang w:val="en-US"/>
        </w:rPr>
        <w:t>.</w:t>
      </w:r>
    </w:p>
    <w:p w14:paraId="2194D907" w14:textId="57E763D4" w:rsidR="00651118" w:rsidRDefault="000959A4" w:rsidP="00651118">
      <w:pPr>
        <w:pStyle w:val="Subtitle"/>
        <w:numPr>
          <w:ilvl w:val="0"/>
          <w:numId w:val="50"/>
        </w:numPr>
        <w:rPr>
          <w:lang w:val="en-US"/>
        </w:rPr>
      </w:pPr>
      <w:r>
        <w:rPr>
          <w:noProof/>
          <w:lang w:val="en-US"/>
        </w:rPr>
        <w:drawing>
          <wp:anchor distT="0" distB="0" distL="114300" distR="114300" simplePos="0" relativeHeight="252005376" behindDoc="0" locked="0" layoutInCell="1" allowOverlap="1" wp14:anchorId="6164C92C" wp14:editId="2A376716">
            <wp:simplePos x="0" y="0"/>
            <wp:positionH relativeFrom="column">
              <wp:posOffset>779780</wp:posOffset>
            </wp:positionH>
            <wp:positionV relativeFrom="paragraph">
              <wp:posOffset>363855</wp:posOffset>
            </wp:positionV>
            <wp:extent cx="3844195" cy="1800000"/>
            <wp:effectExtent l="19050" t="19050" r="23495" b="1016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844195" cy="180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8530A4">
        <w:rPr>
          <w:noProof/>
        </w:rPr>
        <mc:AlternateContent>
          <mc:Choice Requires="wps">
            <w:drawing>
              <wp:anchor distT="0" distB="0" distL="114300" distR="114300" simplePos="0" relativeHeight="252007424" behindDoc="0" locked="0" layoutInCell="1" allowOverlap="1" wp14:anchorId="45C1E1CE" wp14:editId="3A7B21D4">
                <wp:simplePos x="0" y="0"/>
                <wp:positionH relativeFrom="column">
                  <wp:posOffset>779780</wp:posOffset>
                </wp:positionH>
                <wp:positionV relativeFrom="paragraph">
                  <wp:posOffset>2343785</wp:posOffset>
                </wp:positionV>
                <wp:extent cx="4228465" cy="635"/>
                <wp:effectExtent l="0" t="0" r="0" b="0"/>
                <wp:wrapTopAndBottom/>
                <wp:docPr id="210" name="Text Box 210"/>
                <wp:cNvGraphicFramePr/>
                <a:graphic xmlns:a="http://schemas.openxmlformats.org/drawingml/2006/main">
                  <a:graphicData uri="http://schemas.microsoft.com/office/word/2010/wordprocessingShape">
                    <wps:wsp>
                      <wps:cNvSpPr txBox="1"/>
                      <wps:spPr>
                        <a:xfrm>
                          <a:off x="0" y="0"/>
                          <a:ext cx="4228465" cy="635"/>
                        </a:xfrm>
                        <a:prstGeom prst="rect">
                          <a:avLst/>
                        </a:prstGeom>
                        <a:solidFill>
                          <a:prstClr val="white"/>
                        </a:solidFill>
                        <a:ln>
                          <a:noFill/>
                        </a:ln>
                      </wps:spPr>
                      <wps:txbx>
                        <w:txbxContent>
                          <w:p w14:paraId="08C6DAAF" w14:textId="1246219E" w:rsidR="008530A4" w:rsidRPr="005718EA" w:rsidRDefault="008530A4" w:rsidP="008530A4">
                            <w:pPr>
                              <w:pStyle w:val="Caption"/>
                              <w:jc w:val="center"/>
                              <w:rPr>
                                <w:noProof/>
                                <w:spacing w:val="15"/>
                                <w:lang w:val="en-US"/>
                              </w:rPr>
                            </w:pPr>
                            <w:bookmarkStart w:id="75" w:name="_Toc103228118"/>
                            <w:r>
                              <w:t xml:space="preserve">Gambar </w:t>
                            </w:r>
                            <w:r w:rsidR="00F65416">
                              <w:fldChar w:fldCharType="begin"/>
                            </w:r>
                            <w:r w:rsidR="00F65416">
                              <w:instrText xml:space="preserve"> SEQ Gambar \* ARABIC </w:instrText>
                            </w:r>
                            <w:r w:rsidR="00F65416">
                              <w:fldChar w:fldCharType="separate"/>
                            </w:r>
                            <w:r w:rsidR="00793A59">
                              <w:rPr>
                                <w:noProof/>
                              </w:rPr>
                              <w:t>25</w:t>
                            </w:r>
                            <w:r w:rsidR="00F65416">
                              <w:rPr>
                                <w:noProof/>
                              </w:rPr>
                              <w:fldChar w:fldCharType="end"/>
                            </w:r>
                            <w:r>
                              <w:t xml:space="preserve">. Sequence diagram </w:t>
                            </w:r>
                            <w:proofErr w:type="spellStart"/>
                            <w:r>
                              <w:t>histori</w:t>
                            </w:r>
                            <w:proofErr w:type="spellEnd"/>
                            <w:r>
                              <w:t xml:space="preserve"> </w:t>
                            </w:r>
                            <w:proofErr w:type="spellStart"/>
                            <w:r>
                              <w:t>presensi</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E1CE" id="Text Box 210" o:spid="_x0000_s1052" type="#_x0000_t202" style="position:absolute;left:0;text-align:left;margin-left:61.4pt;margin-top:184.55pt;width:332.95pt;height:.05pt;z-index:2520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ehGwIAAEA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TKd3N7NbziTFZp9vY43setWhD18V1CwaOUfiJEEl&#10;TlsfutQhJXbyYHSx0cbEnxhYG2QnQfw1lQ6qL/5blrEx10K81RWMnuw6R7RCu2+ZLnI+nQ1D7qE4&#10;0+wInSy8kxtNDbfCh2eBpAMal7QdnugoDTQ5h97irAL8+Td/zCd6KMpZQ7rKuf9xFKg4M98sERdF&#10;OBg4GPvBsMd6DTTqhLbGyWTSBQxmMEuE+pUkv4pdKCSspF45D4O5Dp26aWWkWq1SEknNibC1Oydj&#10;6QHYl/ZVoOtpCcTmIwyKE/N37HS5iR+3OgaCOlEXge1Q7PEmmSby+5WKe/D2P2VdF3/5CwAA//8D&#10;AFBLAwQUAAYACAAAACEAr4VzyuEAAAALAQAADwAAAGRycy9kb3ducmV2LnhtbEyPwU7DMBBE70j8&#10;g7VIXBB1mlZpCHGqqoIDXCpCL9zc2I0D8TqynTb8PUsvcJyd0czbcj3Znp20D51DAfNZAkxj41SH&#10;rYD9+/N9DixEiUr2DrWAbx1gXV1flbJQ7oxv+lTHllEJhkIKMDEOBeehMdrKMHODRvKOzlsZSfqW&#10;Ky/PVG57niZJxq3skBaMHPTW6OarHq2A3fJjZ+7G49PrZrnwL/txm322tRC3N9PmEVjUU/wLwy8+&#10;oUNFTAc3ogqsJ52mhB4FLLKHOTBKrPJ8BexwuaTAq5L//6H6AQAA//8DAFBLAQItABQABgAIAAAA&#10;IQC2gziS/gAAAOEBAAATAAAAAAAAAAAAAAAAAAAAAABbQ29udGVudF9UeXBlc10ueG1sUEsBAi0A&#10;FAAGAAgAAAAhADj9If/WAAAAlAEAAAsAAAAAAAAAAAAAAAAALwEAAF9yZWxzLy5yZWxzUEsBAi0A&#10;FAAGAAgAAAAhAGJ/N6EbAgAAQAQAAA4AAAAAAAAAAAAAAAAALgIAAGRycy9lMm9Eb2MueG1sUEsB&#10;Ai0AFAAGAAgAAAAhAK+Fc8rhAAAACwEAAA8AAAAAAAAAAAAAAAAAdQQAAGRycy9kb3ducmV2Lnht&#10;bFBLBQYAAAAABAAEAPMAAACDBQAAAAA=&#10;" stroked="f">
                <v:textbox style="mso-fit-shape-to-text:t" inset="0,0,0,0">
                  <w:txbxContent>
                    <w:p w14:paraId="08C6DAAF" w14:textId="1246219E" w:rsidR="008530A4" w:rsidRPr="005718EA" w:rsidRDefault="008530A4" w:rsidP="008530A4">
                      <w:pPr>
                        <w:pStyle w:val="Caption"/>
                        <w:jc w:val="center"/>
                        <w:rPr>
                          <w:noProof/>
                          <w:spacing w:val="15"/>
                          <w:lang w:val="en-US"/>
                        </w:rPr>
                      </w:pPr>
                      <w:bookmarkStart w:id="76" w:name="_Toc103228118"/>
                      <w:r>
                        <w:t xml:space="preserve">Gambar </w:t>
                      </w:r>
                      <w:r w:rsidR="00F65416">
                        <w:fldChar w:fldCharType="begin"/>
                      </w:r>
                      <w:r w:rsidR="00F65416">
                        <w:instrText xml:space="preserve"> SEQ Gambar \* ARABIC </w:instrText>
                      </w:r>
                      <w:r w:rsidR="00F65416">
                        <w:fldChar w:fldCharType="separate"/>
                      </w:r>
                      <w:r w:rsidR="00793A59">
                        <w:rPr>
                          <w:noProof/>
                        </w:rPr>
                        <w:t>25</w:t>
                      </w:r>
                      <w:r w:rsidR="00F65416">
                        <w:rPr>
                          <w:noProof/>
                        </w:rPr>
                        <w:fldChar w:fldCharType="end"/>
                      </w:r>
                      <w:r>
                        <w:t xml:space="preserve">. Sequence diagram </w:t>
                      </w:r>
                      <w:proofErr w:type="spellStart"/>
                      <w:r>
                        <w:t>histori</w:t>
                      </w:r>
                      <w:proofErr w:type="spellEnd"/>
                      <w:r>
                        <w:t xml:space="preserve"> </w:t>
                      </w:r>
                      <w:proofErr w:type="spellStart"/>
                      <w:r>
                        <w:t>presensi</w:t>
                      </w:r>
                      <w:bookmarkEnd w:id="76"/>
                      <w:proofErr w:type="spellEnd"/>
                    </w:p>
                  </w:txbxContent>
                </v:textbox>
                <w10:wrap type="topAndBottom"/>
              </v:shape>
            </w:pict>
          </mc:Fallback>
        </mc:AlternateContent>
      </w:r>
      <w:r w:rsidR="00651118">
        <w:rPr>
          <w:lang w:val="en-US"/>
        </w:rPr>
        <w:t>Sequence diagram</w:t>
      </w:r>
      <w:r w:rsidR="004E3347">
        <w:rPr>
          <w:lang w:val="en-US"/>
        </w:rPr>
        <w:t xml:space="preserve"> </w:t>
      </w:r>
      <w:proofErr w:type="spellStart"/>
      <w:r w:rsidR="004E3347">
        <w:rPr>
          <w:lang w:val="en-US"/>
        </w:rPr>
        <w:t>histori</w:t>
      </w:r>
      <w:proofErr w:type="spellEnd"/>
      <w:r w:rsidR="004E3347">
        <w:rPr>
          <w:lang w:val="en-US"/>
        </w:rPr>
        <w:t xml:space="preserve"> </w:t>
      </w:r>
      <w:proofErr w:type="spellStart"/>
      <w:r w:rsidR="004E3347">
        <w:rPr>
          <w:lang w:val="en-US"/>
        </w:rPr>
        <w:t>presensi</w:t>
      </w:r>
      <w:proofErr w:type="spellEnd"/>
    </w:p>
    <w:p w14:paraId="72EDF6A5" w14:textId="300368A9" w:rsidR="00540184" w:rsidRDefault="00C56279" w:rsidP="001365F8">
      <w:pPr>
        <w:pStyle w:val="Subtitle"/>
        <w:ind w:left="1134" w:firstLine="993"/>
        <w:rPr>
          <w:lang w:val="en-US"/>
        </w:rPr>
      </w:pPr>
      <w:r>
        <w:rPr>
          <w:lang w:val="en-US"/>
        </w:rPr>
        <w:lastRenderedPageBreak/>
        <w:t xml:space="preserve">Ketika user </w:t>
      </w:r>
      <w:proofErr w:type="spellStart"/>
      <w:r>
        <w:rPr>
          <w:lang w:val="en-US"/>
        </w:rPr>
        <w:t>berada</w:t>
      </w:r>
      <w:proofErr w:type="spellEnd"/>
      <w:r>
        <w:rPr>
          <w:lang w:val="en-US"/>
        </w:rPr>
        <w:t xml:space="preserve"> pada </w:t>
      </w:r>
      <w:proofErr w:type="spellStart"/>
      <w:r>
        <w:rPr>
          <w:lang w:val="en-US"/>
        </w:rPr>
        <w:t>bagian</w:t>
      </w:r>
      <w:proofErr w:type="spellEnd"/>
      <w:r>
        <w:rPr>
          <w:lang w:val="en-US"/>
        </w:rPr>
        <w:t xml:space="preserve"> menu </w:t>
      </w:r>
      <w:proofErr w:type="spellStart"/>
      <w:r>
        <w:rPr>
          <w:lang w:val="en-US"/>
        </w:rPr>
        <w:t>histori</w:t>
      </w:r>
      <w:proofErr w:type="spellEnd"/>
      <w:r>
        <w:rPr>
          <w:lang w:val="en-US"/>
        </w:rPr>
        <w:t xml:space="preserve"> </w:t>
      </w:r>
      <w:proofErr w:type="spellStart"/>
      <w:r>
        <w:rPr>
          <w:lang w:val="en-US"/>
        </w:rPr>
        <w:t>presensi</w:t>
      </w:r>
      <w:proofErr w:type="spellEnd"/>
      <w:r w:rsidR="00D006BF">
        <w:rPr>
          <w:lang w:val="en-US"/>
        </w:rPr>
        <w:t xml:space="preserve">, </w:t>
      </w:r>
      <w:proofErr w:type="spellStart"/>
      <w:r w:rsidR="00D006BF">
        <w:rPr>
          <w:lang w:val="en-US"/>
        </w:rPr>
        <w:t>aplikasi</w:t>
      </w:r>
      <w:proofErr w:type="spellEnd"/>
      <w:r w:rsidR="00D006BF">
        <w:rPr>
          <w:lang w:val="en-US"/>
        </w:rPr>
        <w:t xml:space="preserve"> </w:t>
      </w:r>
      <w:proofErr w:type="spellStart"/>
      <w:r w:rsidR="00D006BF">
        <w:rPr>
          <w:lang w:val="en-US"/>
        </w:rPr>
        <w:t>akan</w:t>
      </w:r>
      <w:proofErr w:type="spellEnd"/>
      <w:r w:rsidR="00D006BF">
        <w:rPr>
          <w:lang w:val="en-US"/>
        </w:rPr>
        <w:t xml:space="preserve"> </w:t>
      </w:r>
      <w:proofErr w:type="spellStart"/>
      <w:r w:rsidR="00D006BF">
        <w:rPr>
          <w:lang w:val="en-US"/>
        </w:rPr>
        <w:t>menampilkan</w:t>
      </w:r>
      <w:proofErr w:type="spellEnd"/>
      <w:r w:rsidR="00D006BF">
        <w:rPr>
          <w:lang w:val="en-US"/>
        </w:rPr>
        <w:t xml:space="preserve"> </w:t>
      </w:r>
      <w:proofErr w:type="spellStart"/>
      <w:r w:rsidR="00D006BF">
        <w:rPr>
          <w:lang w:val="en-US"/>
        </w:rPr>
        <w:t>histori</w:t>
      </w:r>
      <w:proofErr w:type="spellEnd"/>
      <w:r w:rsidR="00D006BF">
        <w:rPr>
          <w:lang w:val="en-US"/>
        </w:rPr>
        <w:t xml:space="preserve"> </w:t>
      </w:r>
      <w:proofErr w:type="spellStart"/>
      <w:r w:rsidR="00D006BF">
        <w:rPr>
          <w:lang w:val="en-US"/>
        </w:rPr>
        <w:t>presensi</w:t>
      </w:r>
      <w:proofErr w:type="spellEnd"/>
      <w:r w:rsidR="00D006BF">
        <w:rPr>
          <w:lang w:val="en-US"/>
        </w:rPr>
        <w:t xml:space="preserve"> yang </w:t>
      </w:r>
      <w:proofErr w:type="spellStart"/>
      <w:r w:rsidR="00D006BF">
        <w:rPr>
          <w:lang w:val="en-US"/>
        </w:rPr>
        <w:t>tersedia</w:t>
      </w:r>
      <w:proofErr w:type="spellEnd"/>
      <w:r w:rsidR="00D006BF">
        <w:rPr>
          <w:lang w:val="en-US"/>
        </w:rPr>
        <w:t xml:space="preserve"> </w:t>
      </w:r>
      <w:proofErr w:type="spellStart"/>
      <w:r w:rsidR="00D006BF">
        <w:rPr>
          <w:lang w:val="en-US"/>
        </w:rPr>
        <w:t>dengan</w:t>
      </w:r>
      <w:proofErr w:type="spellEnd"/>
      <w:r w:rsidR="00D006BF">
        <w:rPr>
          <w:lang w:val="en-US"/>
        </w:rPr>
        <w:t xml:space="preserve"> </w:t>
      </w:r>
      <w:proofErr w:type="spellStart"/>
      <w:r w:rsidR="009E3894">
        <w:rPr>
          <w:lang w:val="en-US"/>
        </w:rPr>
        <w:t>melakukan</w:t>
      </w:r>
      <w:proofErr w:type="spellEnd"/>
      <w:r w:rsidR="009E3894">
        <w:rPr>
          <w:lang w:val="en-US"/>
        </w:rPr>
        <w:t xml:space="preserve"> </w:t>
      </w:r>
      <w:proofErr w:type="spellStart"/>
      <w:r w:rsidR="009E3894">
        <w:rPr>
          <w:lang w:val="en-US"/>
        </w:rPr>
        <w:t>koneksi</w:t>
      </w:r>
      <w:proofErr w:type="spellEnd"/>
      <w:r w:rsidR="009E3894">
        <w:rPr>
          <w:lang w:val="en-US"/>
        </w:rPr>
        <w:t xml:space="preserve"> </w:t>
      </w:r>
      <w:proofErr w:type="spellStart"/>
      <w:r w:rsidR="009E3894">
        <w:rPr>
          <w:lang w:val="en-US"/>
        </w:rPr>
        <w:t>ke</w:t>
      </w:r>
      <w:proofErr w:type="spellEnd"/>
      <w:r w:rsidR="009E3894">
        <w:rPr>
          <w:lang w:val="en-US"/>
        </w:rPr>
        <w:t xml:space="preserve"> database</w:t>
      </w:r>
      <w:r w:rsidR="00FD6A6C">
        <w:rPr>
          <w:lang w:val="en-US"/>
        </w:rPr>
        <w:t xml:space="preserve">, </w:t>
      </w:r>
      <w:proofErr w:type="spellStart"/>
      <w:r w:rsidR="00500096">
        <w:rPr>
          <w:lang w:val="en-US"/>
        </w:rPr>
        <w:t>jika</w:t>
      </w:r>
      <w:proofErr w:type="spellEnd"/>
      <w:r w:rsidR="00FD6A6C">
        <w:rPr>
          <w:lang w:val="en-US"/>
        </w:rPr>
        <w:t xml:space="preserve"> data </w:t>
      </w:r>
      <w:proofErr w:type="spellStart"/>
      <w:r w:rsidR="00FD6A6C">
        <w:rPr>
          <w:lang w:val="en-US"/>
        </w:rPr>
        <w:t>tersedia</w:t>
      </w:r>
      <w:proofErr w:type="spellEnd"/>
      <w:r w:rsidR="00FD6A6C">
        <w:rPr>
          <w:lang w:val="en-US"/>
        </w:rPr>
        <w:t xml:space="preserve"> dan </w:t>
      </w:r>
      <w:proofErr w:type="spellStart"/>
      <w:r w:rsidR="00FD6A6C">
        <w:rPr>
          <w:lang w:val="en-US"/>
        </w:rPr>
        <w:t>koneksi</w:t>
      </w:r>
      <w:proofErr w:type="spellEnd"/>
      <w:r w:rsidR="00FD6A6C">
        <w:rPr>
          <w:lang w:val="en-US"/>
        </w:rPr>
        <w:t xml:space="preserve"> </w:t>
      </w:r>
      <w:proofErr w:type="spellStart"/>
      <w:r w:rsidR="00FD6A6C">
        <w:rPr>
          <w:lang w:val="en-US"/>
        </w:rPr>
        <w:t>berhasil</w:t>
      </w:r>
      <w:proofErr w:type="spellEnd"/>
      <w:r w:rsidR="00FD6A6C">
        <w:rPr>
          <w:lang w:val="en-US"/>
        </w:rPr>
        <w:t xml:space="preserve">, data </w:t>
      </w:r>
      <w:proofErr w:type="spellStart"/>
      <w:r w:rsidR="00FD6A6C">
        <w:rPr>
          <w:lang w:val="en-US"/>
        </w:rPr>
        <w:t>akan</w:t>
      </w:r>
      <w:proofErr w:type="spellEnd"/>
      <w:r w:rsidR="00FD6A6C">
        <w:rPr>
          <w:lang w:val="en-US"/>
        </w:rPr>
        <w:t xml:space="preserve"> </w:t>
      </w:r>
      <w:proofErr w:type="spellStart"/>
      <w:r w:rsidR="00FD6A6C">
        <w:rPr>
          <w:lang w:val="en-US"/>
        </w:rPr>
        <w:t>ditampilkan</w:t>
      </w:r>
      <w:proofErr w:type="spellEnd"/>
      <w:r w:rsidR="00FD6A6C">
        <w:rPr>
          <w:lang w:val="en-US"/>
        </w:rPr>
        <w:t xml:space="preserve"> </w:t>
      </w:r>
      <w:proofErr w:type="spellStart"/>
      <w:r w:rsidR="000D7BCC">
        <w:rPr>
          <w:lang w:val="en-US"/>
        </w:rPr>
        <w:t>dalam</w:t>
      </w:r>
      <w:proofErr w:type="spellEnd"/>
      <w:r w:rsidR="00FD6A6C">
        <w:rPr>
          <w:lang w:val="en-US"/>
        </w:rPr>
        <w:t xml:space="preserve"> </w:t>
      </w:r>
      <w:proofErr w:type="spellStart"/>
      <w:r w:rsidR="00FD6A6C">
        <w:rPr>
          <w:lang w:val="en-US"/>
        </w:rPr>
        <w:t>bentuk</w:t>
      </w:r>
      <w:proofErr w:type="spellEnd"/>
      <w:r w:rsidR="00FD6A6C">
        <w:rPr>
          <w:lang w:val="en-US"/>
        </w:rPr>
        <w:t xml:space="preserve"> list </w:t>
      </w:r>
      <w:proofErr w:type="spellStart"/>
      <w:r w:rsidR="00DA14C6">
        <w:rPr>
          <w:lang w:val="en-US"/>
        </w:rPr>
        <w:t>objek</w:t>
      </w:r>
      <w:proofErr w:type="spellEnd"/>
      <w:r w:rsidR="00DA14C6">
        <w:rPr>
          <w:lang w:val="en-US"/>
        </w:rPr>
        <w:t xml:space="preserve"> </w:t>
      </w:r>
      <w:proofErr w:type="spellStart"/>
      <w:r w:rsidR="00DA14C6" w:rsidRPr="00DA14C6">
        <w:rPr>
          <w:i/>
          <w:iCs/>
          <w:lang w:val="en-US"/>
        </w:rPr>
        <w:t>recyclerView</w:t>
      </w:r>
      <w:proofErr w:type="spellEnd"/>
      <w:r w:rsidR="00A5259D">
        <w:rPr>
          <w:i/>
          <w:iCs/>
          <w:lang w:val="en-US"/>
        </w:rPr>
        <w:t>,</w:t>
      </w:r>
      <w:r w:rsidR="00A5259D">
        <w:rPr>
          <w:lang w:val="en-US"/>
        </w:rPr>
        <w:t xml:space="preserve"> </w:t>
      </w:r>
      <w:proofErr w:type="spellStart"/>
      <w:r w:rsidR="00A5259D">
        <w:rPr>
          <w:lang w:val="en-US"/>
        </w:rPr>
        <w:t>namun</w:t>
      </w:r>
      <w:proofErr w:type="spellEnd"/>
      <w:r w:rsidR="00A5259D">
        <w:rPr>
          <w:lang w:val="en-US"/>
        </w:rPr>
        <w:t xml:space="preserve"> </w:t>
      </w:r>
      <w:proofErr w:type="spellStart"/>
      <w:r w:rsidR="00A5259D">
        <w:rPr>
          <w:lang w:val="en-US"/>
        </w:rPr>
        <w:t>ketika</w:t>
      </w:r>
      <w:proofErr w:type="spellEnd"/>
      <w:r w:rsidR="00A5259D">
        <w:rPr>
          <w:lang w:val="en-US"/>
        </w:rPr>
        <w:t xml:space="preserve"> data </w:t>
      </w:r>
      <w:proofErr w:type="spellStart"/>
      <w:r w:rsidR="00A5259D">
        <w:rPr>
          <w:lang w:val="en-US"/>
        </w:rPr>
        <w:t>tidak</w:t>
      </w:r>
      <w:proofErr w:type="spellEnd"/>
      <w:r w:rsidR="00A5259D">
        <w:rPr>
          <w:lang w:val="en-US"/>
        </w:rPr>
        <w:t xml:space="preserve"> </w:t>
      </w:r>
      <w:proofErr w:type="spellStart"/>
      <w:r w:rsidR="00A5259D">
        <w:rPr>
          <w:lang w:val="en-US"/>
        </w:rPr>
        <w:t>tersedia</w:t>
      </w:r>
      <w:proofErr w:type="spellEnd"/>
      <w:r w:rsidR="00A5259D">
        <w:rPr>
          <w:lang w:val="en-US"/>
        </w:rPr>
        <w:t xml:space="preserve"> dan </w:t>
      </w:r>
      <w:proofErr w:type="spellStart"/>
      <w:r w:rsidR="00A5259D">
        <w:rPr>
          <w:lang w:val="en-US"/>
        </w:rPr>
        <w:t>koneksi</w:t>
      </w:r>
      <w:proofErr w:type="spellEnd"/>
      <w:r w:rsidR="00A5259D">
        <w:rPr>
          <w:lang w:val="en-US"/>
        </w:rPr>
        <w:t xml:space="preserve"> </w:t>
      </w:r>
      <w:proofErr w:type="spellStart"/>
      <w:r w:rsidR="00A5259D">
        <w:rPr>
          <w:lang w:val="en-US"/>
        </w:rPr>
        <w:t>gagal</w:t>
      </w:r>
      <w:proofErr w:type="spellEnd"/>
      <w:r w:rsidR="00A5259D">
        <w:rPr>
          <w:lang w:val="en-US"/>
        </w:rPr>
        <w:t xml:space="preserve">, </w:t>
      </w:r>
      <w:proofErr w:type="spellStart"/>
      <w:r w:rsidR="00A5259D">
        <w:rPr>
          <w:lang w:val="en-US"/>
        </w:rPr>
        <w:t>aplikasi</w:t>
      </w:r>
      <w:proofErr w:type="spellEnd"/>
      <w:r w:rsidR="00A5259D">
        <w:rPr>
          <w:lang w:val="en-US"/>
        </w:rPr>
        <w:t xml:space="preserve"> </w:t>
      </w:r>
      <w:proofErr w:type="spellStart"/>
      <w:r w:rsidR="00A5259D">
        <w:rPr>
          <w:lang w:val="en-US"/>
        </w:rPr>
        <w:t>akan</w:t>
      </w:r>
      <w:proofErr w:type="spellEnd"/>
      <w:r w:rsidR="00A5259D">
        <w:rPr>
          <w:lang w:val="en-US"/>
        </w:rPr>
        <w:t xml:space="preserve"> </w:t>
      </w:r>
      <w:proofErr w:type="spellStart"/>
      <w:r w:rsidR="00A5259D">
        <w:rPr>
          <w:lang w:val="en-US"/>
        </w:rPr>
        <w:t>menampilkan</w:t>
      </w:r>
      <w:proofErr w:type="spellEnd"/>
      <w:r w:rsidR="00A5259D">
        <w:rPr>
          <w:lang w:val="en-US"/>
        </w:rPr>
        <w:t xml:space="preserve"> </w:t>
      </w:r>
      <w:r w:rsidR="00794B7D">
        <w:rPr>
          <w:lang w:val="en-US"/>
        </w:rPr>
        <w:t xml:space="preserve">data </w:t>
      </w:r>
      <w:proofErr w:type="spellStart"/>
      <w:r w:rsidR="00794B7D">
        <w:rPr>
          <w:lang w:val="en-US"/>
        </w:rPr>
        <w:t>tidak</w:t>
      </w:r>
      <w:proofErr w:type="spellEnd"/>
      <w:r w:rsidR="00794B7D">
        <w:rPr>
          <w:lang w:val="en-US"/>
        </w:rPr>
        <w:t xml:space="preserve"> </w:t>
      </w:r>
      <w:proofErr w:type="spellStart"/>
      <w:r w:rsidR="00794B7D">
        <w:rPr>
          <w:lang w:val="en-US"/>
        </w:rPr>
        <w:t>tersedia</w:t>
      </w:r>
      <w:proofErr w:type="spellEnd"/>
      <w:r w:rsidR="00794B7D">
        <w:rPr>
          <w:lang w:val="en-US"/>
        </w:rPr>
        <w:t xml:space="preserve"> </w:t>
      </w:r>
      <w:proofErr w:type="spellStart"/>
      <w:r w:rsidR="00794B7D">
        <w:rPr>
          <w:lang w:val="en-US"/>
        </w:rPr>
        <w:t>berupa</w:t>
      </w:r>
      <w:proofErr w:type="spellEnd"/>
      <w:r w:rsidR="00794B7D">
        <w:rPr>
          <w:lang w:val="en-US"/>
        </w:rPr>
        <w:t xml:space="preserve"> </w:t>
      </w:r>
      <w:proofErr w:type="spellStart"/>
      <w:r w:rsidR="00794B7D">
        <w:rPr>
          <w:lang w:val="en-US"/>
        </w:rPr>
        <w:t>gambar</w:t>
      </w:r>
      <w:proofErr w:type="spellEnd"/>
      <w:r w:rsidR="00794B7D">
        <w:rPr>
          <w:lang w:val="en-US"/>
        </w:rPr>
        <w:t xml:space="preserve"> dan </w:t>
      </w:r>
      <w:r w:rsidR="00794B7D" w:rsidRPr="00DE10E7">
        <w:rPr>
          <w:i/>
          <w:iCs/>
          <w:lang w:val="en-US"/>
        </w:rPr>
        <w:t>log</w:t>
      </w:r>
      <w:r w:rsidR="00794B7D">
        <w:rPr>
          <w:lang w:val="en-US"/>
        </w:rPr>
        <w:t xml:space="preserve"> error </w:t>
      </w:r>
      <w:proofErr w:type="spellStart"/>
      <w:r w:rsidR="00794B7D">
        <w:rPr>
          <w:lang w:val="en-US"/>
        </w:rPr>
        <w:t>dalam</w:t>
      </w:r>
      <w:proofErr w:type="spellEnd"/>
      <w:r w:rsidR="00794B7D">
        <w:rPr>
          <w:lang w:val="en-US"/>
        </w:rPr>
        <w:t xml:space="preserve"> </w:t>
      </w:r>
      <w:proofErr w:type="spellStart"/>
      <w:r w:rsidR="00794B7D">
        <w:rPr>
          <w:lang w:val="en-US"/>
        </w:rPr>
        <w:t>bentuk</w:t>
      </w:r>
      <w:proofErr w:type="spellEnd"/>
      <w:r w:rsidR="00794B7D">
        <w:rPr>
          <w:lang w:val="en-US"/>
        </w:rPr>
        <w:t xml:space="preserve"> </w:t>
      </w:r>
      <w:r w:rsidR="00794B7D" w:rsidRPr="00794B7D">
        <w:rPr>
          <w:i/>
          <w:iCs/>
          <w:lang w:val="en-US"/>
        </w:rPr>
        <w:t>toast</w:t>
      </w:r>
      <w:r w:rsidR="00BF637E">
        <w:rPr>
          <w:lang w:val="en-US"/>
        </w:rPr>
        <w:t>.</w:t>
      </w:r>
      <w:r w:rsidR="00794B7D">
        <w:rPr>
          <w:lang w:val="en-US"/>
        </w:rPr>
        <w:t xml:space="preserve"> </w:t>
      </w:r>
    </w:p>
    <w:p w14:paraId="24746550" w14:textId="1C8E5D7D" w:rsidR="000D0684" w:rsidRDefault="00256FD4" w:rsidP="000D0684">
      <w:pPr>
        <w:pStyle w:val="Subtitle"/>
        <w:numPr>
          <w:ilvl w:val="0"/>
          <w:numId w:val="50"/>
        </w:numPr>
        <w:rPr>
          <w:lang w:val="en-US"/>
        </w:rPr>
      </w:pPr>
      <w:r>
        <w:rPr>
          <w:noProof/>
        </w:rPr>
        <mc:AlternateContent>
          <mc:Choice Requires="wps">
            <w:drawing>
              <wp:anchor distT="0" distB="0" distL="114300" distR="114300" simplePos="0" relativeHeight="252010496" behindDoc="0" locked="0" layoutInCell="1" allowOverlap="1" wp14:anchorId="2AA1FC10" wp14:editId="580EC9A2">
                <wp:simplePos x="0" y="0"/>
                <wp:positionH relativeFrom="column">
                  <wp:posOffset>814185</wp:posOffset>
                </wp:positionH>
                <wp:positionV relativeFrom="paragraph">
                  <wp:posOffset>2629535</wp:posOffset>
                </wp:positionV>
                <wp:extent cx="4189095" cy="635"/>
                <wp:effectExtent l="0" t="0" r="0" b="0"/>
                <wp:wrapTopAndBottom/>
                <wp:docPr id="212" name="Text Box 212"/>
                <wp:cNvGraphicFramePr/>
                <a:graphic xmlns:a="http://schemas.openxmlformats.org/drawingml/2006/main">
                  <a:graphicData uri="http://schemas.microsoft.com/office/word/2010/wordprocessingShape">
                    <wps:wsp>
                      <wps:cNvSpPr txBox="1"/>
                      <wps:spPr>
                        <a:xfrm>
                          <a:off x="0" y="0"/>
                          <a:ext cx="4189095" cy="635"/>
                        </a:xfrm>
                        <a:prstGeom prst="rect">
                          <a:avLst/>
                        </a:prstGeom>
                        <a:solidFill>
                          <a:prstClr val="white"/>
                        </a:solidFill>
                        <a:ln>
                          <a:noFill/>
                        </a:ln>
                      </wps:spPr>
                      <wps:txbx>
                        <w:txbxContent>
                          <w:p w14:paraId="19218BB8" w14:textId="7883F230" w:rsidR="00FE14C6" w:rsidRPr="00FE33F1" w:rsidRDefault="00FE14C6" w:rsidP="00FE14C6">
                            <w:pPr>
                              <w:pStyle w:val="Caption"/>
                              <w:jc w:val="center"/>
                              <w:rPr>
                                <w:noProof/>
                                <w:spacing w:val="15"/>
                                <w:lang w:val="en-US"/>
                              </w:rPr>
                            </w:pPr>
                            <w:bookmarkStart w:id="77" w:name="_Toc103228119"/>
                            <w:r>
                              <w:t xml:space="preserve">Gambar </w:t>
                            </w:r>
                            <w:r w:rsidR="00F65416">
                              <w:fldChar w:fldCharType="begin"/>
                            </w:r>
                            <w:r w:rsidR="00F65416">
                              <w:instrText xml:space="preserve"> SEQ Gambar \* ARABIC </w:instrText>
                            </w:r>
                            <w:r w:rsidR="00F65416">
                              <w:fldChar w:fldCharType="separate"/>
                            </w:r>
                            <w:r w:rsidR="00793A59">
                              <w:rPr>
                                <w:noProof/>
                              </w:rPr>
                              <w:t>26</w:t>
                            </w:r>
                            <w:r w:rsidR="00F65416">
                              <w:rPr>
                                <w:noProof/>
                              </w:rPr>
                              <w:fldChar w:fldCharType="end"/>
                            </w:r>
                            <w:r>
                              <w:t xml:space="preserve">. Sequence diagram update </w:t>
                            </w:r>
                            <w:proofErr w:type="spellStart"/>
                            <w:r>
                              <w:t>foto</w:t>
                            </w:r>
                            <w:proofErr w:type="spellEnd"/>
                            <w:r>
                              <w:t xml:space="preserve"> </w:t>
                            </w:r>
                            <w:proofErr w:type="spellStart"/>
                            <w:r>
                              <w:t>profil</w:t>
                            </w:r>
                            <w:bookmarkEnd w:id="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1FC10" id="Text Box 212" o:spid="_x0000_s1053" type="#_x0000_t202" style="position:absolute;left:0;text-align:left;margin-left:64.1pt;margin-top:207.05pt;width:329.85pt;height:.0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YEHAIAAEAEAAAOAAAAZHJzL2Uyb0RvYy54bWysU8Fu2zAMvQ/YPwi6L06ytWuDOEWWIsOA&#10;oC2QDj0rshwLkEWNUmJnXz9KtpOu22nYRaZJihTfe5zftbVhR4Veg835ZDTmTFkJhbb7nH9/Xn+4&#10;4cwHYQthwKqcn5Tnd4v37+aNm6kpVGAKhYyKWD9rXM6rENwsy7ysVC38CJyyFCwBaxHoF/dZgaKh&#10;6rXJpuPxddYAFg5BKu/Je98F+SLVL0slw2NZehWYyTm9LaQT07mLZ7aYi9kehau07J8h/uEVtdCW&#10;mp5L3Ysg2AH1H6VqLRE8lGEkoc6gLLVUaQaaZjJ+M822Ek6lWQgc784w+f9XVj4ct+4JWWi/QEsE&#10;RkAa52eenHGetsQ6fumljOIE4ekMm2oDk+T8NLm5Hd9ecSYpdv3xKtbILlcd+vBVQc2ikXMkThJU&#10;4rjxoUsdUmInD0YXa21M/ImBlUF2FMRfU+mg+uK/ZRkbcy3EW13B6Mkuc0QrtLuW6SLn08/DkDso&#10;TjQ7QicL7+RaU8ON8OFJIOmAxiVth0c6SgNNzqG3OKsAf/7NH/OJHopy1pCucu5/HAQqzsw3S8RF&#10;EQ4GDsZuMOyhXgGNOqGtcTKZdAGDGcwSoX4hyS9jFwoJK6lXzsNgrkKnbloZqZbLlERScyJs7NbJ&#10;WHoA9rl9Eeh6WgKx+QCD4sTsDTtdbuLHLQ+BoE7URWA7FHu8SaaJ/H6l4h68/k9Zl8Vf/AIAAP//&#10;AwBQSwMEFAAGAAgAAAAhAImK+hXhAAAACwEAAA8AAABkcnMvZG93bnJldi54bWxMj7FOwzAQhnck&#10;3sE6JBZEnYSoDSFOVVUwwFIRurC5sRsH4nNkO214ew4WGP+7T/99V61nO7CT9qF3KCBdJMA0tk71&#10;2AnYvz3dFsBClKjk4FAL+NIB1vXlRSVL5c74qk9N7BiVYCilABPjWHIeWqOtDAs3aqTd0XkrI0Xf&#10;ceXlmcrtwLMkWXIre6QLRo56a3T72UxWwC5/35mb6fj4ssnv/PN+2i4/ukaI66t58wAs6jn+wfCj&#10;T+pQk9PBTagCGyhnRUaogDzNU2BErIrVPbDD7yQDXlf8/w/1NwAAAP//AwBQSwECLQAUAAYACAAA&#10;ACEAtoM4kv4AAADhAQAAEwAAAAAAAAAAAAAAAAAAAAAAW0NvbnRlbnRfVHlwZXNdLnhtbFBLAQIt&#10;ABQABgAIAAAAIQA4/SH/1gAAAJQBAAALAAAAAAAAAAAAAAAAAC8BAABfcmVscy8ucmVsc1BLAQIt&#10;ABQABgAIAAAAIQC3DZYEHAIAAEAEAAAOAAAAAAAAAAAAAAAAAC4CAABkcnMvZTJvRG9jLnhtbFBL&#10;AQItABQABgAIAAAAIQCJivoV4QAAAAsBAAAPAAAAAAAAAAAAAAAAAHYEAABkcnMvZG93bnJldi54&#10;bWxQSwUGAAAAAAQABADzAAAAhAUAAAAA&#10;" stroked="f">
                <v:textbox style="mso-fit-shape-to-text:t" inset="0,0,0,0">
                  <w:txbxContent>
                    <w:p w14:paraId="19218BB8" w14:textId="7883F230" w:rsidR="00FE14C6" w:rsidRPr="00FE33F1" w:rsidRDefault="00FE14C6" w:rsidP="00FE14C6">
                      <w:pPr>
                        <w:pStyle w:val="Caption"/>
                        <w:jc w:val="center"/>
                        <w:rPr>
                          <w:noProof/>
                          <w:spacing w:val="15"/>
                          <w:lang w:val="en-US"/>
                        </w:rPr>
                      </w:pPr>
                      <w:bookmarkStart w:id="78" w:name="_Toc103228119"/>
                      <w:r>
                        <w:t xml:space="preserve">Gambar </w:t>
                      </w:r>
                      <w:r w:rsidR="00F65416">
                        <w:fldChar w:fldCharType="begin"/>
                      </w:r>
                      <w:r w:rsidR="00F65416">
                        <w:instrText xml:space="preserve"> SEQ Gambar \* ARABIC </w:instrText>
                      </w:r>
                      <w:r w:rsidR="00F65416">
                        <w:fldChar w:fldCharType="separate"/>
                      </w:r>
                      <w:r w:rsidR="00793A59">
                        <w:rPr>
                          <w:noProof/>
                        </w:rPr>
                        <w:t>26</w:t>
                      </w:r>
                      <w:r w:rsidR="00F65416">
                        <w:rPr>
                          <w:noProof/>
                        </w:rPr>
                        <w:fldChar w:fldCharType="end"/>
                      </w:r>
                      <w:r>
                        <w:t xml:space="preserve">. Sequence diagram update </w:t>
                      </w:r>
                      <w:proofErr w:type="spellStart"/>
                      <w:r>
                        <w:t>foto</w:t>
                      </w:r>
                      <w:proofErr w:type="spellEnd"/>
                      <w:r>
                        <w:t xml:space="preserve"> </w:t>
                      </w:r>
                      <w:proofErr w:type="spellStart"/>
                      <w:r>
                        <w:t>profil</w:t>
                      </w:r>
                      <w:bookmarkEnd w:id="78"/>
                      <w:proofErr w:type="spellEnd"/>
                    </w:p>
                  </w:txbxContent>
                </v:textbox>
                <w10:wrap type="topAndBottom"/>
              </v:shape>
            </w:pict>
          </mc:Fallback>
        </mc:AlternateContent>
      </w:r>
      <w:r w:rsidR="003F19BD">
        <w:rPr>
          <w:noProof/>
          <w:lang w:val="en-US"/>
        </w:rPr>
        <w:drawing>
          <wp:anchor distT="0" distB="0" distL="114300" distR="114300" simplePos="0" relativeHeight="252008448" behindDoc="0" locked="0" layoutInCell="1" allowOverlap="1" wp14:anchorId="6E144E33" wp14:editId="4030226F">
            <wp:simplePos x="0" y="0"/>
            <wp:positionH relativeFrom="column">
              <wp:posOffset>737690</wp:posOffset>
            </wp:positionH>
            <wp:positionV relativeFrom="paragraph">
              <wp:posOffset>388042</wp:posOffset>
            </wp:positionV>
            <wp:extent cx="4260423" cy="2160000"/>
            <wp:effectExtent l="19050" t="19050" r="26035" b="12065"/>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260423"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0D0684">
        <w:rPr>
          <w:lang w:val="en-US"/>
        </w:rPr>
        <w:t xml:space="preserve">Sequence diagram update </w:t>
      </w:r>
      <w:proofErr w:type="spellStart"/>
      <w:r w:rsidR="000D0684">
        <w:rPr>
          <w:lang w:val="en-US"/>
        </w:rPr>
        <w:t>foto</w:t>
      </w:r>
      <w:proofErr w:type="spellEnd"/>
      <w:r w:rsidR="000D0684">
        <w:rPr>
          <w:lang w:val="en-US"/>
        </w:rPr>
        <w:t xml:space="preserve"> </w:t>
      </w:r>
      <w:proofErr w:type="spellStart"/>
      <w:r w:rsidR="000D0684">
        <w:rPr>
          <w:lang w:val="en-US"/>
        </w:rPr>
        <w:t>profil</w:t>
      </w:r>
      <w:proofErr w:type="spellEnd"/>
    </w:p>
    <w:p w14:paraId="77F63338" w14:textId="55640436" w:rsidR="00850BFC" w:rsidRDefault="00A818F5" w:rsidP="00D60262">
      <w:pPr>
        <w:pStyle w:val="Subtitle"/>
        <w:ind w:left="1134" w:firstLine="993"/>
        <w:rPr>
          <w:lang w:val="id-ID"/>
        </w:rPr>
      </w:pPr>
      <w:r>
        <w:rPr>
          <w:lang w:val="en-US"/>
        </w:rPr>
        <w:t xml:space="preserve">User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di menu </w:t>
      </w:r>
      <w:proofErr w:type="spellStart"/>
      <w:r>
        <w:rPr>
          <w:lang w:val="en-US"/>
        </w:rPr>
        <w:t>ak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kamera</w:t>
      </w:r>
      <w:proofErr w:type="spellEnd"/>
      <w:r>
        <w:rPr>
          <w:lang w:val="en-US"/>
        </w:rPr>
        <w:t xml:space="preserve"> dan user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belakang</w:t>
      </w:r>
      <w:proofErr w:type="spellEnd"/>
      <w:r w:rsidR="00E071D2">
        <w:rPr>
          <w:lang w:val="en-US"/>
        </w:rPr>
        <w:t xml:space="preserve">, </w:t>
      </w:r>
      <w:proofErr w:type="spellStart"/>
      <w:r w:rsidR="00E071D2">
        <w:rPr>
          <w:lang w:val="en-US"/>
        </w:rPr>
        <w:t>setelah</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diambil</w:t>
      </w:r>
      <w:proofErr w:type="spellEnd"/>
      <w:r w:rsidR="00E071D2">
        <w:rPr>
          <w:lang w:val="en-US"/>
        </w:rPr>
        <w:t xml:space="preserve">, </w:t>
      </w:r>
      <w:proofErr w:type="spellStart"/>
      <w:r w:rsidR="00E071D2">
        <w:rPr>
          <w:lang w:val="en-US"/>
        </w:rPr>
        <w:t>aplikasi</w:t>
      </w:r>
      <w:proofErr w:type="spellEnd"/>
      <w:r w:rsidR="00E071D2">
        <w:rPr>
          <w:lang w:val="en-US"/>
        </w:rPr>
        <w:t xml:space="preserve"> </w:t>
      </w:r>
      <w:proofErr w:type="spellStart"/>
      <w:r w:rsidR="00E071D2">
        <w:rPr>
          <w:lang w:val="en-US"/>
        </w:rPr>
        <w:t>akan</w:t>
      </w:r>
      <w:proofErr w:type="spellEnd"/>
      <w:r w:rsidR="00E071D2">
        <w:rPr>
          <w:lang w:val="en-US"/>
        </w:rPr>
        <w:t xml:space="preserve"> </w:t>
      </w:r>
      <w:proofErr w:type="spellStart"/>
      <w:r w:rsidR="00E071D2">
        <w:rPr>
          <w:lang w:val="en-US"/>
        </w:rPr>
        <w:t>menampilkan</w:t>
      </w:r>
      <w:proofErr w:type="spellEnd"/>
      <w:r w:rsidR="00E071D2">
        <w:rPr>
          <w:lang w:val="en-US"/>
        </w:rPr>
        <w:t xml:space="preserve"> </w:t>
      </w:r>
      <w:proofErr w:type="spellStart"/>
      <w:r w:rsidR="00E071D2">
        <w:rPr>
          <w:lang w:val="en-US"/>
        </w:rPr>
        <w:t>gambar</w:t>
      </w:r>
      <w:proofErr w:type="spellEnd"/>
      <w:r w:rsidR="00E071D2">
        <w:rPr>
          <w:lang w:val="en-US"/>
        </w:rPr>
        <w:t xml:space="preserve"> </w:t>
      </w:r>
      <w:proofErr w:type="spellStart"/>
      <w:r w:rsidR="00E071D2">
        <w:rPr>
          <w:lang w:val="en-US"/>
        </w:rPr>
        <w:t>terbaru</w:t>
      </w:r>
      <w:proofErr w:type="spellEnd"/>
      <w:r w:rsidR="00E071D2">
        <w:rPr>
          <w:lang w:val="en-US"/>
        </w:rPr>
        <w:t xml:space="preserve"> </w:t>
      </w:r>
      <w:proofErr w:type="spellStart"/>
      <w:r w:rsidR="00E071D2">
        <w:rPr>
          <w:lang w:val="en-US"/>
        </w:rPr>
        <w:t>hasil</w:t>
      </w:r>
      <w:proofErr w:type="spellEnd"/>
      <w:r w:rsidR="00E071D2">
        <w:rPr>
          <w:lang w:val="en-US"/>
        </w:rPr>
        <w:t xml:space="preserve"> </w:t>
      </w:r>
      <w:proofErr w:type="spellStart"/>
      <w:r w:rsidR="00E071D2">
        <w:rPr>
          <w:lang w:val="en-US"/>
        </w:rPr>
        <w:t>pengambilan</w:t>
      </w:r>
      <w:proofErr w:type="spellEnd"/>
      <w:r w:rsidR="00E071D2">
        <w:rPr>
          <w:lang w:val="en-US"/>
        </w:rPr>
        <w:t xml:space="preserve"> </w:t>
      </w:r>
      <w:proofErr w:type="spellStart"/>
      <w:r w:rsidR="00E071D2">
        <w:rPr>
          <w:lang w:val="en-US"/>
        </w:rPr>
        <w:t>gambar</w:t>
      </w:r>
      <w:proofErr w:type="spellEnd"/>
      <w:r w:rsidR="00467372">
        <w:rPr>
          <w:lang w:val="id-ID"/>
        </w:rPr>
        <w:t xml:space="preserve">, </w:t>
      </w:r>
      <w:proofErr w:type="spellStart"/>
      <w:r w:rsidR="00D265DA">
        <w:rPr>
          <w:lang w:val="en-US"/>
        </w:rPr>
        <w:t>ketika</w:t>
      </w:r>
      <w:proofErr w:type="spellEnd"/>
      <w:r w:rsidR="00D265DA">
        <w:rPr>
          <w:lang w:val="en-US"/>
        </w:rPr>
        <w:t xml:space="preserve"> user </w:t>
      </w:r>
      <w:proofErr w:type="spellStart"/>
      <w:r w:rsidR="00D265DA">
        <w:rPr>
          <w:lang w:val="en-US"/>
        </w:rPr>
        <w:t>melakukan</w:t>
      </w:r>
      <w:proofErr w:type="spellEnd"/>
      <w:r w:rsidR="00D265DA">
        <w:rPr>
          <w:lang w:val="en-US"/>
        </w:rPr>
        <w:t xml:space="preserve"> </w:t>
      </w:r>
      <w:proofErr w:type="spellStart"/>
      <w:r w:rsidR="00D265DA">
        <w:rPr>
          <w:lang w:val="en-US"/>
        </w:rPr>
        <w:t>aksi</w:t>
      </w:r>
      <w:proofErr w:type="spellEnd"/>
      <w:r w:rsidR="00D265DA">
        <w:rPr>
          <w:lang w:val="en-US"/>
        </w:rPr>
        <w:t xml:space="preserve"> </w:t>
      </w:r>
      <w:proofErr w:type="spellStart"/>
      <w:r w:rsidR="00D265DA">
        <w:rPr>
          <w:lang w:val="en-US"/>
        </w:rPr>
        <w:t>klik</w:t>
      </w:r>
      <w:proofErr w:type="spellEnd"/>
      <w:r w:rsidR="00D265DA">
        <w:rPr>
          <w:lang w:val="en-US"/>
        </w:rPr>
        <w:t xml:space="preserve"> pada </w:t>
      </w:r>
      <w:proofErr w:type="spellStart"/>
      <w:r w:rsidR="00D265DA">
        <w:rPr>
          <w:lang w:val="en-US"/>
        </w:rPr>
        <w:t>tombol</w:t>
      </w:r>
      <w:proofErr w:type="spellEnd"/>
      <w:r w:rsidR="00D265DA">
        <w:rPr>
          <w:lang w:val="en-US"/>
        </w:rPr>
        <w:t xml:space="preserve"> update profile, </w:t>
      </w:r>
      <w:proofErr w:type="spellStart"/>
      <w:r w:rsidR="00D265DA">
        <w:rPr>
          <w:lang w:val="en-US"/>
        </w:rPr>
        <w:t>maka</w:t>
      </w:r>
      <w:proofErr w:type="spellEnd"/>
      <w:r w:rsidR="00D265DA">
        <w:rPr>
          <w:lang w:val="en-US"/>
        </w:rPr>
        <w:t xml:space="preserve"> </w:t>
      </w:r>
      <w:proofErr w:type="spellStart"/>
      <w:r w:rsidR="00D265DA">
        <w:rPr>
          <w:lang w:val="en-US"/>
        </w:rPr>
        <w:t>gambar</w:t>
      </w:r>
      <w:proofErr w:type="spellEnd"/>
      <w:r w:rsidR="00D265DA">
        <w:rPr>
          <w:lang w:val="en-US"/>
        </w:rPr>
        <w:t xml:space="preserve"> </w:t>
      </w:r>
      <w:proofErr w:type="spellStart"/>
      <w:r w:rsidR="000502B1">
        <w:rPr>
          <w:lang w:val="en-US"/>
        </w:rPr>
        <w:t>terbaru</w:t>
      </w:r>
      <w:proofErr w:type="spellEnd"/>
      <w:r w:rsidR="000502B1">
        <w:rPr>
          <w:lang w:val="en-US"/>
        </w:rPr>
        <w:t xml:space="preserve"> </w:t>
      </w:r>
      <w:proofErr w:type="spellStart"/>
      <w:r w:rsidR="000502B1">
        <w:rPr>
          <w:lang w:val="en-US"/>
        </w:rPr>
        <w:t>akan</w:t>
      </w:r>
      <w:proofErr w:type="spellEnd"/>
      <w:r w:rsidR="000502B1">
        <w:rPr>
          <w:lang w:val="en-US"/>
        </w:rPr>
        <w:t xml:space="preserve"> </w:t>
      </w:r>
      <w:proofErr w:type="spellStart"/>
      <w:r w:rsidR="000502B1">
        <w:rPr>
          <w:lang w:val="en-US"/>
        </w:rPr>
        <w:t>menggantikan</w:t>
      </w:r>
      <w:proofErr w:type="spellEnd"/>
      <w:r w:rsidR="000502B1">
        <w:rPr>
          <w:lang w:val="en-US"/>
        </w:rPr>
        <w:t xml:space="preserve"> </w:t>
      </w:r>
      <w:proofErr w:type="spellStart"/>
      <w:r w:rsidR="000502B1">
        <w:rPr>
          <w:lang w:val="en-US"/>
        </w:rPr>
        <w:t>gambar</w:t>
      </w:r>
      <w:proofErr w:type="spellEnd"/>
      <w:r w:rsidR="000502B1">
        <w:rPr>
          <w:lang w:val="en-US"/>
        </w:rPr>
        <w:t xml:space="preserve"> lama di </w:t>
      </w:r>
      <w:proofErr w:type="spellStart"/>
      <w:proofErr w:type="gramStart"/>
      <w:r w:rsidR="000502B1">
        <w:rPr>
          <w:lang w:val="en-US"/>
        </w:rPr>
        <w:t>dalam</w:t>
      </w:r>
      <w:proofErr w:type="spellEnd"/>
      <w:r w:rsidR="000502B1">
        <w:rPr>
          <w:lang w:val="en-US"/>
        </w:rPr>
        <w:t xml:space="preserve">  database</w:t>
      </w:r>
      <w:proofErr w:type="gramEnd"/>
      <w:r w:rsidR="000502B1">
        <w:rPr>
          <w:lang w:val="en-US"/>
        </w:rPr>
        <w:t xml:space="preserve"> dan </w:t>
      </w:r>
      <w:proofErr w:type="spellStart"/>
      <w:r w:rsidR="000502B1">
        <w:rPr>
          <w:lang w:val="en-US"/>
        </w:rPr>
        <w:t>akan</w:t>
      </w:r>
      <w:proofErr w:type="spellEnd"/>
      <w:r w:rsidR="000502B1">
        <w:rPr>
          <w:lang w:val="en-US"/>
        </w:rPr>
        <w:t xml:space="preserve"> </w:t>
      </w:r>
      <w:proofErr w:type="spellStart"/>
      <w:r w:rsidR="000502B1">
        <w:rPr>
          <w:lang w:val="en-US"/>
        </w:rPr>
        <w:t>ditampilkan</w:t>
      </w:r>
      <w:proofErr w:type="spellEnd"/>
      <w:r w:rsidR="000502B1">
        <w:rPr>
          <w:lang w:val="en-US"/>
        </w:rPr>
        <w:t xml:space="preserve"> </w:t>
      </w:r>
      <w:proofErr w:type="spellStart"/>
      <w:r w:rsidR="000502B1">
        <w:rPr>
          <w:lang w:val="en-US"/>
        </w:rPr>
        <w:t>gambar</w:t>
      </w:r>
      <w:proofErr w:type="spellEnd"/>
      <w:r w:rsidR="000502B1">
        <w:rPr>
          <w:lang w:val="en-US"/>
        </w:rPr>
        <w:t xml:space="preserve"> </w:t>
      </w:r>
      <w:proofErr w:type="spellStart"/>
      <w:r w:rsidR="000502B1">
        <w:rPr>
          <w:lang w:val="en-US"/>
        </w:rPr>
        <w:t>baru</w:t>
      </w:r>
      <w:proofErr w:type="spellEnd"/>
      <w:r w:rsidR="000502B1">
        <w:rPr>
          <w:lang w:val="en-US"/>
        </w:rPr>
        <w:t xml:space="preserve"> pada </w:t>
      </w:r>
      <w:proofErr w:type="spellStart"/>
      <w:r w:rsidR="000502B1">
        <w:rPr>
          <w:lang w:val="en-US"/>
        </w:rPr>
        <w:t>aplikasi</w:t>
      </w:r>
      <w:proofErr w:type="spellEnd"/>
      <w:r w:rsidR="000502B1">
        <w:rPr>
          <w:lang w:val="en-US"/>
        </w:rPr>
        <w:t xml:space="preserve"> </w:t>
      </w:r>
      <w:r w:rsidR="009C6A8B">
        <w:rPr>
          <w:lang w:val="en-US"/>
        </w:rPr>
        <w:t xml:space="preserve"> </w:t>
      </w:r>
      <w:proofErr w:type="spellStart"/>
      <w:r w:rsidR="009C6A8B">
        <w:rPr>
          <w:lang w:val="en-US"/>
        </w:rPr>
        <w:t>dibagi</w:t>
      </w:r>
      <w:proofErr w:type="spellEnd"/>
      <w:r w:rsidR="009C6A8B">
        <w:rPr>
          <w:lang w:val="id-ID"/>
        </w:rPr>
        <w:t>an menu akun.</w:t>
      </w:r>
    </w:p>
    <w:p w14:paraId="3027EAAB" w14:textId="16819CC4" w:rsidR="00D75ACB" w:rsidRDefault="004B097C" w:rsidP="00D75ACB">
      <w:pPr>
        <w:pStyle w:val="Subtitle"/>
        <w:numPr>
          <w:ilvl w:val="0"/>
          <w:numId w:val="50"/>
        </w:numPr>
        <w:rPr>
          <w:lang w:val="en-US"/>
        </w:rPr>
      </w:pPr>
      <w:r>
        <w:rPr>
          <w:noProof/>
          <w:lang w:val="en-US"/>
        </w:rPr>
        <w:lastRenderedPageBreak/>
        <w:drawing>
          <wp:anchor distT="0" distB="0" distL="114300" distR="114300" simplePos="0" relativeHeight="252011520" behindDoc="0" locked="0" layoutInCell="1" allowOverlap="1" wp14:anchorId="7171C2AA" wp14:editId="4230877B">
            <wp:simplePos x="0" y="0"/>
            <wp:positionH relativeFrom="column">
              <wp:posOffset>902393</wp:posOffset>
            </wp:positionH>
            <wp:positionV relativeFrom="paragraph">
              <wp:posOffset>386427</wp:posOffset>
            </wp:positionV>
            <wp:extent cx="3995388" cy="2160000"/>
            <wp:effectExtent l="19050" t="19050" r="24765" b="12065"/>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9538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00793A59">
        <w:rPr>
          <w:noProof/>
        </w:rPr>
        <mc:AlternateContent>
          <mc:Choice Requires="wps">
            <w:drawing>
              <wp:anchor distT="0" distB="0" distL="114300" distR="114300" simplePos="0" relativeHeight="252013568" behindDoc="0" locked="0" layoutInCell="1" allowOverlap="1" wp14:anchorId="1CAA71EA" wp14:editId="70F8364C">
                <wp:simplePos x="0" y="0"/>
                <wp:positionH relativeFrom="column">
                  <wp:posOffset>833120</wp:posOffset>
                </wp:positionH>
                <wp:positionV relativeFrom="paragraph">
                  <wp:posOffset>2676525</wp:posOffset>
                </wp:positionV>
                <wp:extent cx="419481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4194810" cy="635"/>
                        </a:xfrm>
                        <a:prstGeom prst="rect">
                          <a:avLst/>
                        </a:prstGeom>
                        <a:solidFill>
                          <a:prstClr val="white"/>
                        </a:solidFill>
                        <a:ln>
                          <a:noFill/>
                        </a:ln>
                      </wps:spPr>
                      <wps:txbx>
                        <w:txbxContent>
                          <w:p w14:paraId="313C6E54" w14:textId="716B5814" w:rsidR="00793A59" w:rsidRPr="0072110C" w:rsidRDefault="00793A59" w:rsidP="00793A59">
                            <w:pPr>
                              <w:pStyle w:val="Caption"/>
                              <w:jc w:val="center"/>
                              <w:rPr>
                                <w:noProof/>
                                <w:spacing w:val="15"/>
                                <w:lang w:val="en-US"/>
                              </w:rPr>
                            </w:pPr>
                            <w:bookmarkStart w:id="79" w:name="_Toc103228120"/>
                            <w:r>
                              <w:t xml:space="preserve">Gambar </w:t>
                            </w:r>
                            <w:fldSimple w:instr=" SEQ Gambar \* ARABIC ">
                              <w:r>
                                <w:rPr>
                                  <w:noProof/>
                                </w:rPr>
                                <w:t>27</w:t>
                              </w:r>
                            </w:fldSimple>
                            <w:r>
                              <w:t>. Sequence diagram update usernam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AA71EA" id="Text Box 214" o:spid="_x0000_s1054" type="#_x0000_t202" style="position:absolute;left:0;text-align:left;margin-left:65.6pt;margin-top:210.75pt;width:330.3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FkaGwIAAEAEAAAOAAAAZHJzL2Uyb0RvYy54bWysU8Fu2zAMvQ/YPwi6L06yrki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5O5mNqGQpNjtx0+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5eGgwuEAAAALAQAADwAAAGRycy9kb3ducmV2LnhtbEyPwU7DMBBE70j8&#10;g7VIXBB1koYAIU5VVXCAS0XohZsbu3EgXke204a/Z+ECx5l9mp2pVrMd2FH70DsUkC4SYBpbp3rs&#10;BOzenq7vgIUoUcnBoRbwpQOs6vOzSpbKnfBVH5vYMQrBUEoBJsax5Dy0RlsZFm7USLeD81ZGkr7j&#10;yssThduBZ0lScCt7pA9GjnpjdPvZTFbANn/fmqvp8Piyzpf+eTdtio+uEeLyYl4/AIt6jn8w/NSn&#10;6lBTp72bUAU2kF6mGaEC8iy9AUbE7X1KY/a/TgG8rvj/DfU3AAAA//8DAFBLAQItABQABgAIAAAA&#10;IQC2gziS/gAAAOEBAAATAAAAAAAAAAAAAAAAAAAAAABbQ29udGVudF9UeXBlc10ueG1sUEsBAi0A&#10;FAAGAAgAAAAhADj9If/WAAAAlAEAAAsAAAAAAAAAAAAAAAAALwEAAF9yZWxzLy5yZWxzUEsBAi0A&#10;FAAGAAgAAAAhAM7QWRobAgAAQAQAAA4AAAAAAAAAAAAAAAAALgIAAGRycy9lMm9Eb2MueG1sUEsB&#10;Ai0AFAAGAAgAAAAhAOXhoMLhAAAACwEAAA8AAAAAAAAAAAAAAAAAdQQAAGRycy9kb3ducmV2Lnht&#10;bFBLBQYAAAAABAAEAPMAAACDBQAAAAA=&#10;" stroked="f">
                <v:textbox style="mso-fit-shape-to-text:t" inset="0,0,0,0">
                  <w:txbxContent>
                    <w:p w14:paraId="313C6E54" w14:textId="716B5814" w:rsidR="00793A59" w:rsidRPr="0072110C" w:rsidRDefault="00793A59" w:rsidP="00793A59">
                      <w:pPr>
                        <w:pStyle w:val="Caption"/>
                        <w:jc w:val="center"/>
                        <w:rPr>
                          <w:noProof/>
                          <w:spacing w:val="15"/>
                          <w:lang w:val="en-US"/>
                        </w:rPr>
                      </w:pPr>
                      <w:bookmarkStart w:id="80" w:name="_Toc103228120"/>
                      <w:r>
                        <w:t xml:space="preserve">Gambar </w:t>
                      </w:r>
                      <w:fldSimple w:instr=" SEQ Gambar \* ARABIC ">
                        <w:r>
                          <w:rPr>
                            <w:noProof/>
                          </w:rPr>
                          <w:t>27</w:t>
                        </w:r>
                      </w:fldSimple>
                      <w:r>
                        <w:t>. Sequence diagram update username</w:t>
                      </w:r>
                      <w:bookmarkEnd w:id="80"/>
                    </w:p>
                  </w:txbxContent>
                </v:textbox>
                <w10:wrap type="topAndBottom"/>
              </v:shape>
            </w:pict>
          </mc:Fallback>
        </mc:AlternateContent>
      </w:r>
      <w:r w:rsidR="00D75ACB">
        <w:rPr>
          <w:lang w:val="en-US"/>
        </w:rPr>
        <w:t>Sequence diagram</w:t>
      </w:r>
      <w:r w:rsidR="00E571B0">
        <w:rPr>
          <w:lang w:val="en-US"/>
        </w:rPr>
        <w:t xml:space="preserve"> update username</w:t>
      </w:r>
    </w:p>
    <w:p w14:paraId="2FE1CBAA" w14:textId="6B9E4D6B" w:rsidR="00F151FD" w:rsidRDefault="00402357" w:rsidP="0001641B">
      <w:pPr>
        <w:pStyle w:val="Subtitle"/>
        <w:ind w:left="1276" w:firstLine="992"/>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date username</w:t>
      </w:r>
      <w:r w:rsidR="004630BF">
        <w:rPr>
          <w:lang w:val="en-US"/>
        </w:rPr>
        <w:t xml:space="preserve">, </w:t>
      </w:r>
      <w:proofErr w:type="spellStart"/>
      <w:r w:rsidR="004630BF">
        <w:rPr>
          <w:lang w:val="en-US"/>
        </w:rPr>
        <w:t>pengguna</w:t>
      </w:r>
      <w:proofErr w:type="spellEnd"/>
      <w:r w:rsidR="004630BF">
        <w:rPr>
          <w:lang w:val="en-US"/>
        </w:rPr>
        <w:t xml:space="preserve"> </w:t>
      </w:r>
      <w:proofErr w:type="spellStart"/>
      <w:r w:rsidR="004630BF">
        <w:rPr>
          <w:lang w:val="en-US"/>
        </w:rPr>
        <w:t>harus</w:t>
      </w:r>
      <w:proofErr w:type="spellEnd"/>
      <w:r w:rsidR="004630BF">
        <w:rPr>
          <w:lang w:val="en-US"/>
        </w:rPr>
        <w:t xml:space="preserve"> </w:t>
      </w:r>
      <w:proofErr w:type="spellStart"/>
      <w:r w:rsidR="004630BF">
        <w:rPr>
          <w:lang w:val="en-US"/>
        </w:rPr>
        <w:t>menekan</w:t>
      </w:r>
      <w:proofErr w:type="spellEnd"/>
      <w:r w:rsidR="004630BF">
        <w:rPr>
          <w:lang w:val="en-US"/>
        </w:rPr>
        <w:t xml:space="preserve"> </w:t>
      </w:r>
      <w:proofErr w:type="spellStart"/>
      <w:r w:rsidR="004630BF">
        <w:rPr>
          <w:lang w:val="en-US"/>
        </w:rPr>
        <w:t>tombol</w:t>
      </w:r>
      <w:proofErr w:type="spellEnd"/>
      <w:r w:rsidR="004630BF">
        <w:rPr>
          <w:lang w:val="en-US"/>
        </w:rPr>
        <w:t xml:space="preserve"> update username yang </w:t>
      </w:r>
      <w:proofErr w:type="spellStart"/>
      <w:r w:rsidR="004630BF">
        <w:rPr>
          <w:lang w:val="en-US"/>
        </w:rPr>
        <w:t>terdapat</w:t>
      </w:r>
      <w:proofErr w:type="spellEnd"/>
      <w:r w:rsidR="004630BF">
        <w:rPr>
          <w:lang w:val="en-US"/>
        </w:rPr>
        <w:t xml:space="preserve"> pada menu </w:t>
      </w:r>
      <w:proofErr w:type="spellStart"/>
      <w:r w:rsidR="004630BF">
        <w:rPr>
          <w:lang w:val="en-US"/>
        </w:rPr>
        <w:t>akun</w:t>
      </w:r>
      <w:proofErr w:type="spellEnd"/>
      <w:r w:rsidR="004630BF">
        <w:rPr>
          <w:lang w:val="en-US"/>
        </w:rPr>
        <w:t xml:space="preserve"> </w:t>
      </w:r>
      <w:proofErr w:type="spellStart"/>
      <w:r w:rsidR="004630BF">
        <w:rPr>
          <w:lang w:val="en-US"/>
        </w:rPr>
        <w:t>aplikasi</w:t>
      </w:r>
      <w:proofErr w:type="spellEnd"/>
      <w:r w:rsidR="008F4BC7">
        <w:rPr>
          <w:lang w:val="en-US"/>
        </w:rPr>
        <w:t xml:space="preserve">, </w:t>
      </w:r>
      <w:proofErr w:type="spellStart"/>
      <w:r w:rsidR="008F4BC7">
        <w:rPr>
          <w:lang w:val="en-US"/>
        </w:rPr>
        <w:t>apliksi</w:t>
      </w:r>
      <w:proofErr w:type="spellEnd"/>
      <w:r w:rsidR="008F4BC7">
        <w:rPr>
          <w:lang w:val="en-US"/>
        </w:rPr>
        <w:t xml:space="preserve"> </w:t>
      </w:r>
      <w:proofErr w:type="spellStart"/>
      <w:r w:rsidR="008F4BC7">
        <w:rPr>
          <w:lang w:val="en-US"/>
        </w:rPr>
        <w:t>akan</w:t>
      </w:r>
      <w:proofErr w:type="spellEnd"/>
      <w:r w:rsidR="008F4BC7">
        <w:rPr>
          <w:lang w:val="en-US"/>
        </w:rPr>
        <w:t xml:space="preserve"> </w:t>
      </w:r>
      <w:proofErr w:type="spellStart"/>
      <w:r w:rsidR="008F4BC7">
        <w:rPr>
          <w:lang w:val="en-US"/>
        </w:rPr>
        <w:t>membaca</w:t>
      </w:r>
      <w:proofErr w:type="spellEnd"/>
      <w:r w:rsidR="008F4BC7">
        <w:rPr>
          <w:lang w:val="en-US"/>
        </w:rPr>
        <w:t xml:space="preserve"> username </w:t>
      </w:r>
      <w:proofErr w:type="spellStart"/>
      <w:r w:rsidR="008F4BC7">
        <w:rPr>
          <w:lang w:val="en-US"/>
        </w:rPr>
        <w:t>berdasarkan</w:t>
      </w:r>
      <w:proofErr w:type="spellEnd"/>
      <w:r w:rsidR="008F4BC7">
        <w:rPr>
          <w:lang w:val="en-US"/>
        </w:rPr>
        <w:t xml:space="preserve"> </w:t>
      </w:r>
      <w:r w:rsidR="008F4BC7">
        <w:rPr>
          <w:i/>
          <w:iCs/>
          <w:lang w:val="en-US"/>
        </w:rPr>
        <w:t>current user</w:t>
      </w:r>
      <w:r w:rsidR="008F4BC7">
        <w:rPr>
          <w:lang w:val="en-US"/>
        </w:rPr>
        <w:t xml:space="preserve"> yang </w:t>
      </w:r>
      <w:proofErr w:type="spellStart"/>
      <w:r w:rsidR="008F4BC7">
        <w:rPr>
          <w:lang w:val="en-US"/>
        </w:rPr>
        <w:t>sedang</w:t>
      </w:r>
      <w:proofErr w:type="spellEnd"/>
      <w:r w:rsidR="008F4BC7">
        <w:rPr>
          <w:lang w:val="en-US"/>
        </w:rPr>
        <w:t xml:space="preserve"> login, </w:t>
      </w:r>
      <w:proofErr w:type="spellStart"/>
      <w:r w:rsidR="008F4BC7">
        <w:rPr>
          <w:lang w:val="en-US"/>
        </w:rPr>
        <w:t>ketika</w:t>
      </w:r>
      <w:proofErr w:type="spellEnd"/>
      <w:r w:rsidR="008F4BC7">
        <w:rPr>
          <w:lang w:val="en-US"/>
        </w:rPr>
        <w:t xml:space="preserve"> username </w:t>
      </w:r>
      <w:proofErr w:type="spellStart"/>
      <w:r w:rsidR="008F4BC7">
        <w:rPr>
          <w:lang w:val="en-US"/>
        </w:rPr>
        <w:t>ditemukan</w:t>
      </w:r>
      <w:proofErr w:type="spellEnd"/>
      <w:r w:rsidR="008F4BC7">
        <w:rPr>
          <w:lang w:val="en-US"/>
        </w:rPr>
        <w:t xml:space="preserve"> </w:t>
      </w:r>
      <w:proofErr w:type="spellStart"/>
      <w:r w:rsidR="008F4BC7">
        <w:rPr>
          <w:lang w:val="en-US"/>
        </w:rPr>
        <w:t>didalam</w:t>
      </w:r>
      <w:proofErr w:type="spellEnd"/>
      <w:r w:rsidR="008F4BC7">
        <w:rPr>
          <w:lang w:val="en-US"/>
        </w:rPr>
        <w:t xml:space="preserve"> database</w:t>
      </w:r>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akan</w:t>
      </w:r>
      <w:proofErr w:type="spellEnd"/>
      <w:r w:rsidR="00E86077">
        <w:rPr>
          <w:lang w:val="en-US"/>
        </w:rPr>
        <w:t xml:space="preserve"> </w:t>
      </w:r>
      <w:proofErr w:type="spellStart"/>
      <w:r w:rsidR="00E86077">
        <w:rPr>
          <w:lang w:val="en-US"/>
        </w:rPr>
        <w:t>ditampilkan</w:t>
      </w:r>
      <w:proofErr w:type="spellEnd"/>
      <w:r w:rsidR="00E86077">
        <w:rPr>
          <w:lang w:val="en-US"/>
        </w:rPr>
        <w:t xml:space="preserve"> </w:t>
      </w:r>
      <w:proofErr w:type="spellStart"/>
      <w:r w:rsidR="00E86077">
        <w:rPr>
          <w:lang w:val="en-US"/>
        </w:rPr>
        <w:t>kepada</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namun</w:t>
      </w:r>
      <w:proofErr w:type="spellEnd"/>
      <w:r w:rsidR="00E86077">
        <w:rPr>
          <w:lang w:val="en-US"/>
        </w:rPr>
        <w:t xml:space="preserve"> </w:t>
      </w:r>
      <w:proofErr w:type="spellStart"/>
      <w:r w:rsidR="00E86077">
        <w:rPr>
          <w:lang w:val="en-US"/>
        </w:rPr>
        <w:t>ketika</w:t>
      </w:r>
      <w:proofErr w:type="spellEnd"/>
      <w:r w:rsidR="00E86077">
        <w:rPr>
          <w:lang w:val="en-US"/>
        </w:rPr>
        <w:t xml:space="preserve"> </w:t>
      </w:r>
      <w:proofErr w:type="spellStart"/>
      <w:r w:rsidR="00E86077">
        <w:rPr>
          <w:lang w:val="en-US"/>
        </w:rPr>
        <w:t>tidak</w:t>
      </w:r>
      <w:proofErr w:type="spellEnd"/>
      <w:r w:rsidR="00E86077">
        <w:rPr>
          <w:lang w:val="en-US"/>
        </w:rPr>
        <w:t xml:space="preserve"> </w:t>
      </w:r>
      <w:proofErr w:type="spellStart"/>
      <w:r w:rsidR="00E86077">
        <w:rPr>
          <w:lang w:val="en-US"/>
        </w:rPr>
        <w:t>ada</w:t>
      </w:r>
      <w:proofErr w:type="spellEnd"/>
      <w:r w:rsidR="00E86077">
        <w:rPr>
          <w:lang w:val="en-US"/>
        </w:rPr>
        <w:t xml:space="preserve">, </w:t>
      </w:r>
      <w:proofErr w:type="spellStart"/>
      <w:r w:rsidR="00E86077">
        <w:rPr>
          <w:lang w:val="en-US"/>
        </w:rPr>
        <w:t>maka</w:t>
      </w:r>
      <w:proofErr w:type="spellEnd"/>
      <w:r w:rsidR="00E86077">
        <w:rPr>
          <w:lang w:val="en-US"/>
        </w:rPr>
        <w:t xml:space="preserve"> </w:t>
      </w:r>
      <w:proofErr w:type="spellStart"/>
      <w:r w:rsidR="00E86077">
        <w:rPr>
          <w:lang w:val="en-US"/>
        </w:rPr>
        <w:t>kolom</w:t>
      </w:r>
      <w:proofErr w:type="spellEnd"/>
      <w:r w:rsidR="00E86077">
        <w:rPr>
          <w:lang w:val="en-US"/>
        </w:rPr>
        <w:t xml:space="preserve"> username </w:t>
      </w:r>
      <w:proofErr w:type="spellStart"/>
      <w:r w:rsidR="00E86077">
        <w:rPr>
          <w:lang w:val="en-US"/>
        </w:rPr>
        <w:t>akan</w:t>
      </w:r>
      <w:proofErr w:type="spellEnd"/>
      <w:r w:rsidR="00E86077">
        <w:rPr>
          <w:lang w:val="en-US"/>
        </w:rPr>
        <w:t xml:space="preserve"> </w:t>
      </w:r>
      <w:proofErr w:type="spellStart"/>
      <w:r w:rsidR="00E86077">
        <w:rPr>
          <w:lang w:val="en-US"/>
        </w:rPr>
        <w:t>kosong</w:t>
      </w:r>
      <w:proofErr w:type="spellEnd"/>
      <w:r w:rsidR="00E86077">
        <w:rPr>
          <w:lang w:val="en-US"/>
        </w:rPr>
        <w:t xml:space="preserve">, </w:t>
      </w:r>
      <w:proofErr w:type="spellStart"/>
      <w:r w:rsidR="00E86077">
        <w:rPr>
          <w:lang w:val="en-US"/>
        </w:rPr>
        <w:t>untuk</w:t>
      </w:r>
      <w:proofErr w:type="spellEnd"/>
      <w:r w:rsidR="00E86077">
        <w:rPr>
          <w:lang w:val="en-US"/>
        </w:rPr>
        <w:t xml:space="preserve"> </w:t>
      </w:r>
      <w:proofErr w:type="spellStart"/>
      <w:r w:rsidR="00E86077">
        <w:rPr>
          <w:lang w:val="en-US"/>
        </w:rPr>
        <w:t>membuat</w:t>
      </w:r>
      <w:proofErr w:type="spellEnd"/>
      <w:r w:rsidR="00E86077">
        <w:rPr>
          <w:lang w:val="en-US"/>
        </w:rPr>
        <w:t xml:space="preserve"> username </w:t>
      </w:r>
      <w:proofErr w:type="spellStart"/>
      <w:r w:rsidR="00E86077">
        <w:rPr>
          <w:lang w:val="en-US"/>
        </w:rPr>
        <w:t>baru</w:t>
      </w:r>
      <w:proofErr w:type="spellEnd"/>
      <w:r w:rsidR="00E86077">
        <w:rPr>
          <w:lang w:val="en-US"/>
        </w:rPr>
        <w:t xml:space="preserve">, </w:t>
      </w:r>
      <w:proofErr w:type="spellStart"/>
      <w:r w:rsidR="00E86077">
        <w:rPr>
          <w:lang w:val="en-US"/>
        </w:rPr>
        <w:t>pengguna</w:t>
      </w:r>
      <w:proofErr w:type="spellEnd"/>
      <w:r w:rsidR="00E86077">
        <w:rPr>
          <w:lang w:val="en-US"/>
        </w:rPr>
        <w:t xml:space="preserve"> </w:t>
      </w:r>
      <w:proofErr w:type="spellStart"/>
      <w:r w:rsidR="00E86077">
        <w:rPr>
          <w:lang w:val="en-US"/>
        </w:rPr>
        <w:t>harus</w:t>
      </w:r>
      <w:proofErr w:type="spellEnd"/>
      <w:r w:rsidR="00E86077">
        <w:rPr>
          <w:lang w:val="en-US"/>
        </w:rPr>
        <w:t xml:space="preserve"> </w:t>
      </w:r>
      <w:proofErr w:type="spellStart"/>
      <w:r w:rsidR="00E86077">
        <w:rPr>
          <w:lang w:val="en-US"/>
        </w:rPr>
        <w:t>memasukkan</w:t>
      </w:r>
      <w:proofErr w:type="spellEnd"/>
      <w:r w:rsidR="00E86077">
        <w:rPr>
          <w:lang w:val="en-US"/>
        </w:rPr>
        <w:t xml:space="preserve"> </w:t>
      </w:r>
      <w:proofErr w:type="spellStart"/>
      <w:r w:rsidR="00E86077">
        <w:rPr>
          <w:lang w:val="en-US"/>
        </w:rPr>
        <w:t>kedalam</w:t>
      </w:r>
      <w:proofErr w:type="spellEnd"/>
      <w:r w:rsidR="00E86077">
        <w:rPr>
          <w:lang w:val="en-US"/>
        </w:rPr>
        <w:t xml:space="preserve"> </w:t>
      </w:r>
      <w:proofErr w:type="spellStart"/>
      <w:r w:rsidR="00E86077">
        <w:rPr>
          <w:lang w:val="en-US"/>
        </w:rPr>
        <w:t>kolom</w:t>
      </w:r>
      <w:proofErr w:type="spellEnd"/>
      <w:r w:rsidR="00E86077">
        <w:rPr>
          <w:lang w:val="en-US"/>
        </w:rPr>
        <w:t xml:space="preserve"> update username dan </w:t>
      </w:r>
      <w:proofErr w:type="spellStart"/>
      <w:r w:rsidR="00E86077">
        <w:rPr>
          <w:lang w:val="en-US"/>
        </w:rPr>
        <w:t>memberikan</w:t>
      </w:r>
      <w:proofErr w:type="spellEnd"/>
      <w:r w:rsidR="00E86077">
        <w:rPr>
          <w:lang w:val="en-US"/>
        </w:rPr>
        <w:t xml:space="preserve"> </w:t>
      </w:r>
      <w:proofErr w:type="spellStart"/>
      <w:r w:rsidR="00E86077">
        <w:rPr>
          <w:lang w:val="en-US"/>
        </w:rPr>
        <w:t>aksi</w:t>
      </w:r>
      <w:proofErr w:type="spellEnd"/>
      <w:r w:rsidR="00E86077">
        <w:rPr>
          <w:lang w:val="en-US"/>
        </w:rPr>
        <w:t xml:space="preserve"> </w:t>
      </w:r>
      <w:proofErr w:type="spellStart"/>
      <w:r w:rsidR="00E86077">
        <w:rPr>
          <w:lang w:val="en-US"/>
        </w:rPr>
        <w:t>klik</w:t>
      </w:r>
      <w:proofErr w:type="spellEnd"/>
      <w:r w:rsidR="00E86077">
        <w:rPr>
          <w:lang w:val="en-US"/>
        </w:rPr>
        <w:t xml:space="preserve"> pada </w:t>
      </w:r>
      <w:proofErr w:type="spellStart"/>
      <w:r w:rsidR="00E86077">
        <w:rPr>
          <w:lang w:val="en-US"/>
        </w:rPr>
        <w:t>tombol</w:t>
      </w:r>
      <w:proofErr w:type="spellEnd"/>
      <w:r w:rsidR="00E86077">
        <w:rPr>
          <w:lang w:val="en-US"/>
        </w:rPr>
        <w:t xml:space="preserve"> update </w:t>
      </w:r>
      <w:r w:rsidR="00DA7190">
        <w:rPr>
          <w:lang w:val="en-US"/>
        </w:rPr>
        <w:t xml:space="preserve">username, </w:t>
      </w:r>
      <w:proofErr w:type="spellStart"/>
      <w:r w:rsidR="00DA7190">
        <w:rPr>
          <w:lang w:val="en-US"/>
        </w:rPr>
        <w:t>maka</w:t>
      </w:r>
      <w:proofErr w:type="spellEnd"/>
      <w:r w:rsidR="00DA7190">
        <w:rPr>
          <w:lang w:val="en-US"/>
        </w:rPr>
        <w:t xml:space="preserve"> username </w:t>
      </w:r>
      <w:proofErr w:type="spellStart"/>
      <w:r w:rsidR="00DA7190">
        <w:rPr>
          <w:lang w:val="en-US"/>
        </w:rPr>
        <w:t>terbaru</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tersimpan</w:t>
      </w:r>
      <w:proofErr w:type="spellEnd"/>
      <w:r w:rsidR="00DA7190">
        <w:rPr>
          <w:lang w:val="en-US"/>
        </w:rPr>
        <w:t xml:space="preserve"> </w:t>
      </w:r>
      <w:proofErr w:type="spellStart"/>
      <w:r w:rsidR="00DA7190">
        <w:rPr>
          <w:lang w:val="en-US"/>
        </w:rPr>
        <w:t>kedalam</w:t>
      </w:r>
      <w:proofErr w:type="spellEnd"/>
      <w:r w:rsidR="00DA7190">
        <w:rPr>
          <w:lang w:val="en-US"/>
        </w:rPr>
        <w:t xml:space="preserve"> database dan </w:t>
      </w:r>
      <w:proofErr w:type="spellStart"/>
      <w:r w:rsidR="00DA7190">
        <w:rPr>
          <w:lang w:val="en-US"/>
        </w:rPr>
        <w:t>aplikasi</w:t>
      </w:r>
      <w:proofErr w:type="spellEnd"/>
      <w:r w:rsidR="00DA7190">
        <w:rPr>
          <w:lang w:val="en-US"/>
        </w:rPr>
        <w:t xml:space="preserve"> </w:t>
      </w:r>
      <w:proofErr w:type="spellStart"/>
      <w:r w:rsidR="00DA7190">
        <w:rPr>
          <w:lang w:val="en-US"/>
        </w:rPr>
        <w:t>akan</w:t>
      </w:r>
      <w:proofErr w:type="spellEnd"/>
      <w:r w:rsidR="00DA7190">
        <w:rPr>
          <w:lang w:val="en-US"/>
        </w:rPr>
        <w:t xml:space="preserve"> </w:t>
      </w:r>
      <w:proofErr w:type="spellStart"/>
      <w:r w:rsidR="00DA7190">
        <w:rPr>
          <w:lang w:val="en-US"/>
        </w:rPr>
        <w:t>membuat</w:t>
      </w:r>
      <w:proofErr w:type="spellEnd"/>
      <w:r w:rsidR="00DA7190">
        <w:rPr>
          <w:lang w:val="en-US"/>
        </w:rPr>
        <w:t xml:space="preserve"> </w:t>
      </w:r>
      <w:r w:rsidR="00DA7190">
        <w:rPr>
          <w:i/>
          <w:iCs/>
          <w:lang w:val="en-US"/>
        </w:rPr>
        <w:t>toast</w:t>
      </w:r>
      <w:r w:rsidR="00DA7190">
        <w:rPr>
          <w:lang w:val="en-US"/>
        </w:rPr>
        <w:t xml:space="preserve"> yang </w:t>
      </w:r>
      <w:proofErr w:type="spellStart"/>
      <w:r w:rsidR="00DA7190">
        <w:rPr>
          <w:lang w:val="en-US"/>
        </w:rPr>
        <w:t>menandakan</w:t>
      </w:r>
      <w:proofErr w:type="spellEnd"/>
      <w:r w:rsidR="00DA7190">
        <w:rPr>
          <w:lang w:val="en-US"/>
        </w:rPr>
        <w:t xml:space="preserve"> update username </w:t>
      </w:r>
      <w:proofErr w:type="spellStart"/>
      <w:r w:rsidR="00DA7190">
        <w:rPr>
          <w:lang w:val="en-US"/>
        </w:rPr>
        <w:t>berhasil</w:t>
      </w:r>
      <w:proofErr w:type="spellEnd"/>
      <w:r w:rsidR="00DA7190">
        <w:rPr>
          <w:lang w:val="en-US"/>
        </w:rPr>
        <w:t>.</w:t>
      </w:r>
    </w:p>
    <w:p w14:paraId="330CF915" w14:textId="434D8A4C" w:rsidR="001C26B1" w:rsidRPr="001C26B1" w:rsidRDefault="00AF086A" w:rsidP="001C26B1">
      <w:pPr>
        <w:pStyle w:val="Subtitle"/>
        <w:numPr>
          <w:ilvl w:val="0"/>
          <w:numId w:val="50"/>
        </w:numPr>
        <w:rPr>
          <w:lang w:val="en-US"/>
        </w:rPr>
      </w:pPr>
      <w:proofErr w:type="spellStart"/>
      <w:r>
        <w:rPr>
          <w:lang w:val="en-US"/>
        </w:rPr>
        <w:t>Sequnce</w:t>
      </w:r>
      <w:proofErr w:type="spellEnd"/>
      <w:r>
        <w:rPr>
          <w:lang w:val="en-US"/>
        </w:rPr>
        <w:t xml:space="preserve"> </w:t>
      </w:r>
      <w:proofErr w:type="spellStart"/>
      <w:r w:rsidR="00D636EB">
        <w:rPr>
          <w:lang w:val="en-US"/>
        </w:rPr>
        <w:t>ganti</w:t>
      </w:r>
      <w:proofErr w:type="spellEnd"/>
      <w:r w:rsidR="00D636EB">
        <w:rPr>
          <w:lang w:val="en-US"/>
        </w:rPr>
        <w:t xml:space="preserve"> email</w:t>
      </w:r>
    </w:p>
    <w:p w14:paraId="618948F6" w14:textId="0A582D50" w:rsidR="00E75DFF" w:rsidRPr="00A84ABC" w:rsidRDefault="00E75DFF" w:rsidP="00E75DFF">
      <w:pPr>
        <w:pStyle w:val="Subtitle"/>
        <w:numPr>
          <w:ilvl w:val="0"/>
          <w:numId w:val="38"/>
        </w:numPr>
        <w:spacing w:line="276" w:lineRule="auto"/>
        <w:ind w:left="2127" w:hanging="916"/>
        <w:rPr>
          <w:lang w:val="en-US"/>
        </w:rPr>
      </w:pPr>
      <w:r>
        <w:rPr>
          <w:lang w:val="en-US"/>
        </w:rPr>
        <w:t xml:space="preserve">Wireframe </w:t>
      </w:r>
      <w:proofErr w:type="spellStart"/>
      <w:r>
        <w:rPr>
          <w:lang w:val="en-US"/>
        </w:rPr>
        <w:t>aplikasi</w:t>
      </w:r>
      <w:proofErr w:type="spellEnd"/>
    </w:p>
    <w:p w14:paraId="6AC0F9BB" w14:textId="77777777" w:rsidR="00E75DFF" w:rsidRDefault="00E75DFF" w:rsidP="00E75DFF">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uatan</w:t>
      </w:r>
      <w:proofErr w:type="spellEnd"/>
      <w:r>
        <w:rPr>
          <w:lang w:val="en-US"/>
        </w:rPr>
        <w:t xml:space="preserve"> UML </w:t>
      </w:r>
      <w:proofErr w:type="spellStart"/>
      <w:r>
        <w:rPr>
          <w:lang w:val="en-US"/>
        </w:rPr>
        <w:t>adalah</w:t>
      </w:r>
      <w:proofErr w:type="spellEnd"/>
      <w:r>
        <w:rPr>
          <w:lang w:val="en-US"/>
        </w:rPr>
        <w:t xml:space="preserve"> </w:t>
      </w:r>
      <w:r w:rsidRPr="00642527">
        <w:rPr>
          <w:i/>
          <w:iCs/>
          <w:lang w:val="en-US"/>
        </w:rPr>
        <w:t>wireframe</w:t>
      </w:r>
      <w:r>
        <w:rPr>
          <w:i/>
          <w:iCs/>
          <w:lang w:val="en-US"/>
        </w:rPr>
        <w:t xml:space="preserve">. </w:t>
      </w:r>
      <w:r>
        <w:rPr>
          <w:lang w:val="en-US"/>
        </w:rPr>
        <w:t xml:space="preserve"> </w:t>
      </w:r>
      <w:r w:rsidRPr="00642527">
        <w:rPr>
          <w:i/>
          <w:iCs/>
          <w:lang w:val="en-US"/>
        </w:rPr>
        <w:t>Wireframe</w:t>
      </w:r>
      <w:r>
        <w:rPr>
          <w:lang w:val="en-US"/>
        </w:rPr>
        <w:t xml:space="preserve"> </w:t>
      </w:r>
      <w:proofErr w:type="spellStart"/>
      <w:r>
        <w:rPr>
          <w:lang w:val="en-US"/>
        </w:rPr>
        <w:t>adal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basiskan</w:t>
      </w:r>
      <w:proofErr w:type="spellEnd"/>
      <w:r>
        <w:rPr>
          <w:lang w:val="en-US"/>
        </w:rPr>
        <w:t xml:space="preserve"> website </w:t>
      </w:r>
      <w:proofErr w:type="spellStart"/>
      <w:r>
        <w:rPr>
          <w:lang w:val="en-US"/>
        </w:rPr>
        <w:t>maupun</w:t>
      </w:r>
      <w:proofErr w:type="spellEnd"/>
      <w:r>
        <w:rPr>
          <w:lang w:val="en-US"/>
        </w:rPr>
        <w:t xml:space="preserve"> mobile , </w:t>
      </w:r>
      <w:proofErr w:type="spellStart"/>
      <w:r>
        <w:rPr>
          <w:lang w:val="en-US"/>
        </w:rPr>
        <w:t>tahapan</w:t>
      </w:r>
      <w:proofErr w:type="spellEnd"/>
      <w:r>
        <w:rPr>
          <w:lang w:val="en-US"/>
        </w:rPr>
        <w:t xml:space="preserve"> </w:t>
      </w:r>
      <w:proofErr w:type="spellStart"/>
      <w:r>
        <w:rPr>
          <w:lang w:val="en-US"/>
        </w:rPr>
        <w:t>pembuatan</w:t>
      </w:r>
      <w:proofErr w:type="spellEnd"/>
      <w:r>
        <w:rPr>
          <w:lang w:val="en-US"/>
        </w:rPr>
        <w:t xml:space="preserve"> wirefram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mbuatan</w:t>
      </w:r>
      <w:proofErr w:type="spellEnd"/>
      <w:r>
        <w:rPr>
          <w:lang w:val="en-US"/>
        </w:rPr>
        <w:t xml:space="preserve"> UI  (</w:t>
      </w:r>
      <w:r>
        <w:rPr>
          <w:i/>
          <w:iCs/>
          <w:lang w:val="en-US"/>
        </w:rPr>
        <w:t>user interface</w:t>
      </w:r>
      <w:r>
        <w:rPr>
          <w:lang w:val="en-US"/>
        </w:rPr>
        <w:t xml:space="preserve">) dan </w:t>
      </w:r>
      <w:proofErr w:type="spellStart"/>
      <w:r>
        <w:rPr>
          <w:lang w:val="en-US"/>
        </w:rPr>
        <w:t>diimplementas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C5769C">
        <w:rPr>
          <w:noProof/>
          <w:lang w:val="en-US"/>
        </w:rPr>
        <w:t>(Salamah and Ismawan, 2021)</w:t>
      </w:r>
      <w:r>
        <w:rPr>
          <w:lang w:val="en-US"/>
        </w:rPr>
        <w:fldChar w:fldCharType="end"/>
      </w:r>
      <w:r>
        <w:rPr>
          <w:lang w:val="en-US"/>
        </w:rPr>
        <w:t>.</w:t>
      </w:r>
      <w:r>
        <w:rPr>
          <w:lang w:val="en-US"/>
        </w:rPr>
        <w:tab/>
      </w:r>
    </w:p>
    <w:p w14:paraId="08395826" w14:textId="77777777" w:rsidR="00E75DFF" w:rsidRPr="00613B49" w:rsidRDefault="00E75DFF" w:rsidP="00E75DFF">
      <w:pPr>
        <w:pStyle w:val="Subtitle"/>
        <w:numPr>
          <w:ilvl w:val="0"/>
          <w:numId w:val="31"/>
        </w:numPr>
        <w:rPr>
          <w:lang w:val="en-US"/>
        </w:rPr>
      </w:pPr>
      <w:r>
        <w:rPr>
          <w:noProof/>
        </w:rPr>
        <w:lastRenderedPageBreak/>
        <mc:AlternateContent>
          <mc:Choice Requires="wps">
            <w:drawing>
              <wp:anchor distT="0" distB="0" distL="114300" distR="114300" simplePos="0" relativeHeight="251964416" behindDoc="0" locked="0" layoutInCell="1" allowOverlap="1" wp14:anchorId="3A2FA971" wp14:editId="51841F21">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05B903A4" w14:textId="2768D995" w:rsidR="00E75DFF" w:rsidRPr="001216BE" w:rsidRDefault="00E75DFF" w:rsidP="00E75DFF">
                            <w:pPr>
                              <w:pStyle w:val="Caption"/>
                              <w:jc w:val="center"/>
                              <w:rPr>
                                <w:spacing w:val="15"/>
                              </w:rPr>
                            </w:pPr>
                            <w:bookmarkStart w:id="81" w:name="_Toc103228121"/>
                            <w:r>
                              <w:t xml:space="preserve">Gambar </w:t>
                            </w:r>
                            <w:fldSimple w:instr=" SEQ Gambar \* ARABIC ">
                              <w:r w:rsidR="00793A59">
                                <w:rPr>
                                  <w:noProof/>
                                </w:rPr>
                                <w:t>28</w:t>
                              </w:r>
                            </w:fldSimple>
                            <w:r>
                              <w:t xml:space="preserve">. Wireframe login dan signup </w:t>
                            </w:r>
                            <w:proofErr w:type="spellStart"/>
                            <w:r>
                              <w:t>aplikasi</w:t>
                            </w:r>
                            <w:proofErr w:type="spellEnd"/>
                            <w:r>
                              <w:t xml:space="preserve"> </w:t>
                            </w:r>
                            <w:proofErr w:type="spellStart"/>
                            <w:r>
                              <w:t>presensi</w:t>
                            </w:r>
                            <w:bookmarkEnd w:id="8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FA971" id="Text Box 10" o:spid="_x0000_s1055" type="#_x0000_t202" style="position:absolute;left:0;text-align:left;margin-left:53.6pt;margin-top:278.75pt;width:262.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t7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Foub6ZxCkmK3i5tYI7tedejDFwUNi0bBkThJUInz&#10;zoc+dUyJnTwYXW61MfEnBjYG2VkQf22tgxqK/5ZlbMy1EG/1BaMnu84RrdAdOqbLgs8/jUMeoHyl&#10;2RF6WXgnt5oa7oQPTwJJBzQTaTs80lEZaAsOg8VZDfjjb/6YT/RQlLOWdFVw//0kUHFmvloiLopw&#10;NHA0DqNhT80GaNQZbY2TyaQLGMxoVgjNC0l+HbtQSFhJvQoeRnMTenXTyki1XqckkpoTYWf3TsbS&#10;I7DP3YtAN9ASiM0HGBUn8jfs9LmJH7c+BYI6UReB7VEc8CaZJvKHlYp78Ot/yrou/uonAAAA//8D&#10;AFBLAwQUAAYACAAAACEAdHeDNOEAAAALAQAADwAAAGRycy9kb3ducmV2LnhtbEyPsU7DMBCGdyTe&#10;wTokFkQd0iRFIU5VVTDAUhG6sLnxNQ7EdmQ7bXh7DhYY/7tP/31XrWczsBP60Dsr4G6RAEPbOtXb&#10;TsD+7en2HliI0io5OIsCvjDAur68qGSp3Nm+4qmJHaMSG0opQMc4lpyHVqORYeFGtLQ7Om9kpOg7&#10;rrw8U7kZeJokBTeyt3RByxG3GtvPZjICdtn7Tt9Mx8eXTbb0z/tpW3x0jRDXV/PmAVjEOf7B8KNP&#10;6lCT08FNVgU2UE5WKaEC8nyVAyOiWKYZsMPvpABeV/z/D/U3AAAA//8DAFBLAQItABQABgAIAAAA&#10;IQC2gziS/gAAAOEBAAATAAAAAAAAAAAAAAAAAAAAAABbQ29udGVudF9UeXBlc10ueG1sUEsBAi0A&#10;FAAGAAgAAAAhADj9If/WAAAAlAEAAAsAAAAAAAAAAAAAAAAALwEAAF9yZWxzLy5yZWxzUEsBAi0A&#10;FAAGAAgAAAAhAH8Oq3sbAgAAQAQAAA4AAAAAAAAAAAAAAAAALgIAAGRycy9lMm9Eb2MueG1sUEsB&#10;Ai0AFAAGAAgAAAAhAHR3gzThAAAACwEAAA8AAAAAAAAAAAAAAAAAdQQAAGRycy9kb3ducmV2Lnht&#10;bFBLBQYAAAAABAAEAPMAAACDBQAAAAA=&#10;" stroked="f">
                <v:textbox style="mso-fit-shape-to-text:t" inset="0,0,0,0">
                  <w:txbxContent>
                    <w:p w14:paraId="05B903A4" w14:textId="2768D995" w:rsidR="00E75DFF" w:rsidRPr="001216BE" w:rsidRDefault="00E75DFF" w:rsidP="00E75DFF">
                      <w:pPr>
                        <w:pStyle w:val="Caption"/>
                        <w:jc w:val="center"/>
                        <w:rPr>
                          <w:spacing w:val="15"/>
                        </w:rPr>
                      </w:pPr>
                      <w:bookmarkStart w:id="82" w:name="_Toc103228121"/>
                      <w:r>
                        <w:t xml:space="preserve">Gambar </w:t>
                      </w:r>
                      <w:fldSimple w:instr=" SEQ Gambar \* ARABIC ">
                        <w:r w:rsidR="00793A59">
                          <w:rPr>
                            <w:noProof/>
                          </w:rPr>
                          <w:t>28</w:t>
                        </w:r>
                      </w:fldSimple>
                      <w:r>
                        <w:t xml:space="preserve">. Wireframe login dan signup </w:t>
                      </w:r>
                      <w:proofErr w:type="spellStart"/>
                      <w:r>
                        <w:t>aplikasi</w:t>
                      </w:r>
                      <w:proofErr w:type="spellEnd"/>
                      <w:r>
                        <w:t xml:space="preserve"> </w:t>
                      </w:r>
                      <w:proofErr w:type="spellStart"/>
                      <w:r>
                        <w:t>presensi</w:t>
                      </w:r>
                      <w:bookmarkEnd w:id="82"/>
                      <w:proofErr w:type="spellEnd"/>
                    </w:p>
                  </w:txbxContent>
                </v:textbox>
                <w10:wrap type="topAndBottom"/>
              </v:shape>
            </w:pict>
          </mc:Fallback>
        </mc:AlternateContent>
      </w:r>
      <w:r w:rsidRPr="00091C85">
        <w:rPr>
          <w:noProof/>
        </w:rPr>
        <w:drawing>
          <wp:anchor distT="0" distB="0" distL="114300" distR="114300" simplePos="0" relativeHeight="251963392" behindDoc="0" locked="0" layoutInCell="1" allowOverlap="1" wp14:anchorId="54AB0EFA" wp14:editId="416A6C6E">
            <wp:simplePos x="0" y="0"/>
            <wp:positionH relativeFrom="column">
              <wp:posOffset>680720</wp:posOffset>
            </wp:positionH>
            <wp:positionV relativeFrom="paragraph">
              <wp:posOffset>243352</wp:posOffset>
            </wp:positionV>
            <wp:extent cx="3335613" cy="3240000"/>
            <wp:effectExtent l="0" t="0" r="0" b="0"/>
            <wp:wrapTopAndBottom/>
            <wp:docPr id="5" name="Picture 3" descr="A picture containing text, different, bunch, lined&#10;&#10;Description automatically generated">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picture containing text, different, bunch, lined&#10;&#10;Description automatically generated">
                      <a:extLst>
                        <a:ext uri="{FF2B5EF4-FFF2-40B4-BE49-F238E27FC236}">
                          <a16:creationId xmlns:a16="http://schemas.microsoft.com/office/drawing/2014/main" id="{4B79C3FF-342F-413D-87E5-BF1F8FE1E0E8}"/>
                        </a:ext>
                      </a:extLst>
                    </pic:cNvPr>
                    <pic:cNvPicPr>
                      <a:picLocks noChangeAspect="1"/>
                    </pic:cNvPicPr>
                  </pic:nvPicPr>
                  <pic:blipFill rotWithShape="1">
                    <a:blip r:embed="rId99"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Wireframe login dan signup </w:t>
      </w:r>
    </w:p>
    <w:p w14:paraId="1AF75BC9" w14:textId="77777777" w:rsidR="00E75DFF" w:rsidRDefault="00E75DFF" w:rsidP="00E75DFF">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1E88E76B" w14:textId="77777777" w:rsidR="00E75DFF" w:rsidRDefault="00E75DFF" w:rsidP="00E75DFF">
      <w:pPr>
        <w:rPr>
          <w:lang w:val="en-US"/>
        </w:rPr>
      </w:pPr>
    </w:p>
    <w:p w14:paraId="0522AC99" w14:textId="77777777" w:rsidR="00E75DFF" w:rsidRDefault="00E75DFF" w:rsidP="00E75DFF">
      <w:pPr>
        <w:pStyle w:val="Subtitle"/>
        <w:rPr>
          <w:lang w:val="en-US"/>
        </w:rPr>
      </w:pPr>
      <w:r>
        <w:rPr>
          <w:noProof/>
        </w:rPr>
        <w:lastRenderedPageBreak/>
        <mc:AlternateContent>
          <mc:Choice Requires="wps">
            <w:drawing>
              <wp:anchor distT="0" distB="0" distL="114300" distR="114300" simplePos="0" relativeHeight="251966464" behindDoc="0" locked="0" layoutInCell="1" allowOverlap="1" wp14:anchorId="2ACE891C" wp14:editId="506EC625">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2227651" w14:textId="59E55AF6" w:rsidR="00E75DFF" w:rsidRPr="00E86B49" w:rsidRDefault="00E75DFF" w:rsidP="00E75DFF">
                            <w:pPr>
                              <w:pStyle w:val="Caption"/>
                              <w:jc w:val="center"/>
                              <w:rPr>
                                <w:spacing w:val="15"/>
                              </w:rPr>
                            </w:pPr>
                            <w:bookmarkStart w:id="83" w:name="_Toc103228122"/>
                            <w:r>
                              <w:t xml:space="preserve">Gambar </w:t>
                            </w:r>
                            <w:fldSimple w:instr=" SEQ Gambar \* ARABIC ">
                              <w:r w:rsidR="00793A59">
                                <w:rPr>
                                  <w:noProof/>
                                </w:rPr>
                                <w:t>29</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891C" id="Text Box 14" o:spid="_x0000_s1056" type="#_x0000_t202" style="position:absolute;left:0;text-align:left;margin-left:46.1pt;margin-top:259.6pt;width:283.9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x4pGAIAAEAEAAAOAAAAZHJzL2Uyb0RvYy54bWysU1GP2jAMfp+0/xDlfRQOgSZEOTFOTJPQ&#10;3Unc6Z5DmtJIaZw5gZb9+jlpC9ttT9NeUtd2Psf+Pi/v29qws0KvweZ8MhpzpqyEQttjzl9ftp8+&#10;c+aDsIUwYFXOL8rz+9XHD8vGLdQdVGAKhYxArF80LudVCG6RZV5WqhZ+BE5ZCpaAtQj0i8esQNEQ&#10;em2yu/F4njWAhUOQynvyPnRBvkr4ZalkeCpLrwIzOae3hXRiOg/xzFZLsTiicJWW/TPEP7yiFtpS&#10;0SvUgwiCnVD/AVVrieChDCMJdQZlqaVKPVA3k/G7bvaVcCr1QsPx7jom//9g5eN5756RhfYLtERg&#10;HEjj/MKTM/bTlljHL72UUZxGeLmOTbWBSXJO5+PZbEohSbH5dBYxsttVhz58VVCzaOQciZM0KnHe&#10;+dClDimxkgeji602Jv7EwMYgOwvir6l0UD34b1nGxlwL8VYHGD3ZrY9ohfbQMl3QcxPr0XWA4kK9&#10;I3Sy8E5uNRXcCR+eBZIOqCfSdniiozTQ5Bx6i7MK8Mff/DGf6KEoZw3pKuf++0mg4sx8s0RcFOFg&#10;4GAcBsOe6g1QqxPaGieTSRcwmMEsEeo3kvw6VqGQsJJq5TwM5iZ06qaVkWq9TkkkNSfCzu6djNDD&#10;YF/aN4GupyUQm48wKE4s3rHT5SZ+3PoUaNSJutsU+3mTTBP5/UrFPfj1P2XdFn/1EwAA//8DAFBL&#10;AwQUAAYACAAAACEADKRNBOAAAAAKAQAADwAAAGRycy9kb3ducmV2LnhtbEyPMU/DMBCFdyT+g3VI&#10;LIg6TUtEQ5yqqmCApSJ0YXPjaxyIz1HstOHfc7DAdnfv6d33ivXkOnHCIbSeFMxnCQik2puWGgX7&#10;t6fbexAhajK684QKvjDAury8KHRu/Jle8VTFRnAIhVwrsDH2uZShtuh0mPkeibWjH5yOvA6NNIM+&#10;c7jrZJokmXS6Jf5gdY9bi/VnNToFu+X7zt6Mx8eXzXIxPO/HbfbRVEpdX02bBxARp/hnhh98RoeS&#10;mQ5+JBNEp2CVpuxUcDdf8cCGLEu43OH3sgBZFvJ/hfIbAAD//wMAUEsBAi0AFAAGAAgAAAAhALaD&#10;OJL+AAAA4QEAABMAAAAAAAAAAAAAAAAAAAAAAFtDb250ZW50X1R5cGVzXS54bWxQSwECLQAUAAYA&#10;CAAAACEAOP0h/9YAAACUAQAACwAAAAAAAAAAAAAAAAAvAQAAX3JlbHMvLnJlbHNQSwECLQAUAAYA&#10;CAAAACEAXMMeKRgCAABABAAADgAAAAAAAAAAAAAAAAAuAgAAZHJzL2Uyb0RvYy54bWxQSwECLQAU&#10;AAYACAAAACEADKRNBOAAAAAKAQAADwAAAAAAAAAAAAAAAAByBAAAZHJzL2Rvd25yZXYueG1sUEsF&#10;BgAAAAAEAAQA8wAAAH8FAAAAAA==&#10;" stroked="f">
                <v:textbox style="mso-fit-shape-to-text:t" inset="0,0,0,0">
                  <w:txbxContent>
                    <w:p w14:paraId="52227651" w14:textId="59E55AF6" w:rsidR="00E75DFF" w:rsidRPr="00E86B49" w:rsidRDefault="00E75DFF" w:rsidP="00E75DFF">
                      <w:pPr>
                        <w:pStyle w:val="Caption"/>
                        <w:jc w:val="center"/>
                        <w:rPr>
                          <w:spacing w:val="15"/>
                        </w:rPr>
                      </w:pPr>
                      <w:bookmarkStart w:id="84" w:name="_Toc103228122"/>
                      <w:r>
                        <w:t xml:space="preserve">Gambar </w:t>
                      </w:r>
                      <w:fldSimple w:instr=" SEQ Gambar \* ARABIC ">
                        <w:r w:rsidR="00793A59">
                          <w:rPr>
                            <w:noProof/>
                          </w:rPr>
                          <w:t>29</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84"/>
                      <w:proofErr w:type="spellEnd"/>
                    </w:p>
                  </w:txbxContent>
                </v:textbox>
                <w10:wrap type="topAndBottom"/>
              </v:shape>
            </w:pict>
          </mc:Fallback>
        </mc:AlternateContent>
      </w:r>
      <w:r w:rsidRPr="00CE108F">
        <w:rPr>
          <w:noProof/>
        </w:rPr>
        <w:drawing>
          <wp:anchor distT="0" distB="0" distL="114300" distR="114300" simplePos="0" relativeHeight="251965440" behindDoc="0" locked="0" layoutInCell="1" allowOverlap="1" wp14:anchorId="44B46484" wp14:editId="5780E515">
            <wp:simplePos x="0" y="0"/>
            <wp:positionH relativeFrom="column">
              <wp:posOffset>585470</wp:posOffset>
            </wp:positionH>
            <wp:positionV relativeFrom="paragraph">
              <wp:posOffset>0</wp:posOffset>
            </wp:positionV>
            <wp:extent cx="3605727" cy="3240000"/>
            <wp:effectExtent l="0" t="0" r="0" b="0"/>
            <wp:wrapTopAndBottom/>
            <wp:docPr id="13" name="Picture 7" descr="A picture containing text, different, bunch, lined&#10;&#10;Description automatically generated">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A picture containing text, different, bunch, lined&#10;&#10;Description automatically generated">
                      <a:extLst>
                        <a:ext uri="{FF2B5EF4-FFF2-40B4-BE49-F238E27FC236}">
                          <a16:creationId xmlns:a16="http://schemas.microsoft.com/office/drawing/2014/main" id="{443F1DFB-B8CA-4C9F-A999-BFAC2BC67344}"/>
                        </a:ext>
                      </a:extLst>
                    </pic:cNvPr>
                    <pic:cNvPicPr>
                      <a:picLocks noChangeAspect="1"/>
                    </pic:cNvPicPr>
                  </pic:nvPicPr>
                  <pic:blipFill rotWithShape="1">
                    <a:blip r:embed="rId100"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1E4409F4" w14:textId="77777777" w:rsidR="00E75DFF" w:rsidRDefault="00E75DFF" w:rsidP="00E75DFF">
      <w:pPr>
        <w:pStyle w:val="Subtitle"/>
        <w:numPr>
          <w:ilvl w:val="0"/>
          <w:numId w:val="31"/>
        </w:numPr>
        <w:rPr>
          <w:lang w:val="en-US"/>
        </w:rPr>
      </w:pPr>
      <w:r>
        <w:rPr>
          <w:noProof/>
        </w:rPr>
        <mc:AlternateContent>
          <mc:Choice Requires="wps">
            <w:drawing>
              <wp:anchor distT="0" distB="0" distL="114300" distR="114300" simplePos="0" relativeHeight="251968512" behindDoc="0" locked="0" layoutInCell="1" allowOverlap="1" wp14:anchorId="06E13B43" wp14:editId="09AB2AA5">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24638928" w14:textId="30945AF2" w:rsidR="00E75DFF" w:rsidRPr="00D97BB3" w:rsidRDefault="00E75DFF" w:rsidP="00E75DFF">
                            <w:pPr>
                              <w:pStyle w:val="Caption"/>
                              <w:jc w:val="center"/>
                              <w:rPr>
                                <w:spacing w:val="15"/>
                              </w:rPr>
                            </w:pPr>
                            <w:bookmarkStart w:id="85" w:name="_Toc103228123"/>
                            <w:r>
                              <w:t xml:space="preserve">Gambar </w:t>
                            </w:r>
                            <w:fldSimple w:instr=" SEQ Gambar \* ARABIC ">
                              <w:r w:rsidR="00793A59">
                                <w:rPr>
                                  <w:noProof/>
                                </w:rPr>
                                <w:t>30</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13B43" id="Text Box 17" o:spid="_x0000_s1057" type="#_x0000_t202" style="position:absolute;left:0;text-align:left;margin-left:56.1pt;margin-top:282.4pt;width:252.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mpGgIAAEA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ur+fT67vqGM0m+26ubmCO7PHXowxcFDYtGwZE4SVCJ&#10;09aHPnQMiZU8GF1utDHxJzrWBtlJEH9trYMakv8WZWyMtRBf9QnjTXaZI1qh23dMl9Tuecg9lG80&#10;O0IvC+/kRlPBrfDhWSDpgMYlbYcnOioDbcFhsDirAX/87T7GEz3k5awlXRXcfz8KVJyZr5aIiyIc&#10;DRyN/WjYY7MGGnVGW+NkMukBBjOaFULzSpJfxSrkElZSrYKH0VyHXt20MlKtVimIpOZE2NqdkzH1&#10;COxL9yrQDbQEYvMRRsWJ/B07fWzix62OgaBO1EVgexQHvEmmifxhpeIe/Pqfoi6Lv/wJAAD//wMA&#10;UEsDBBQABgAIAAAAIQD9V+IA4AAAAAsBAAAPAAAAZHJzL2Rvd25yZXYueG1sTI/BTsMwEETvSPyD&#10;tUhcEHUSQkRDnKqq4ACXitALNzfexoHYjmynDX/P0gscZ/ZpdqZazWZgR/Shd1ZAukiAoW2d6m0n&#10;YPf+fPsALERplRycRQHfGGBVX15UslTuZN/w2MSOUYgNpRSgYxxLzkOr0ciwcCNauh2cNzKS9B1X&#10;Xp4o3Aw8S5KCG9lb+qDliBuN7VczGQHb/GOrb6bD0+s6v/Mvu2lTfHaNENdX8/oRWMQ5/sHwW5+q&#10;Q02d9m6yKrCBdJplhAq4L3LaQESRFktg+7OzBF5X/P+G+gcAAP//AwBQSwECLQAUAAYACAAAACEA&#10;toM4kv4AAADhAQAAEwAAAAAAAAAAAAAAAAAAAAAAW0NvbnRlbnRfVHlwZXNdLnhtbFBLAQItABQA&#10;BgAIAAAAIQA4/SH/1gAAAJQBAAALAAAAAAAAAAAAAAAAAC8BAABfcmVscy8ucmVsc1BLAQItABQA&#10;BgAIAAAAIQAg+ampGgIAAEAEAAAOAAAAAAAAAAAAAAAAAC4CAABkcnMvZTJvRG9jLnhtbFBLAQIt&#10;ABQABgAIAAAAIQD9V+IA4AAAAAsBAAAPAAAAAAAAAAAAAAAAAHQEAABkcnMvZG93bnJldi54bWxQ&#10;SwUGAAAAAAQABADzAAAAgQUAAAAA&#10;" stroked="f">
                <v:textbox style="mso-fit-shape-to-text:t" inset="0,0,0,0">
                  <w:txbxContent>
                    <w:p w14:paraId="24638928" w14:textId="30945AF2" w:rsidR="00E75DFF" w:rsidRPr="00D97BB3" w:rsidRDefault="00E75DFF" w:rsidP="00E75DFF">
                      <w:pPr>
                        <w:pStyle w:val="Caption"/>
                        <w:jc w:val="center"/>
                        <w:rPr>
                          <w:spacing w:val="15"/>
                        </w:rPr>
                      </w:pPr>
                      <w:bookmarkStart w:id="86" w:name="_Toc103228123"/>
                      <w:r>
                        <w:t xml:space="preserve">Gambar </w:t>
                      </w:r>
                      <w:fldSimple w:instr=" SEQ Gambar \* ARABIC ">
                        <w:r w:rsidR="00793A59">
                          <w:rPr>
                            <w:noProof/>
                          </w:rPr>
                          <w:t>30</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86"/>
                      <w:proofErr w:type="spellEnd"/>
                    </w:p>
                  </w:txbxContent>
                </v:textbox>
                <w10:wrap type="topAndBottom"/>
              </v:shape>
            </w:pict>
          </mc:Fallback>
        </mc:AlternateContent>
      </w:r>
      <w:r w:rsidRPr="00680201">
        <w:rPr>
          <w:noProof/>
        </w:rPr>
        <w:drawing>
          <wp:anchor distT="0" distB="0" distL="114300" distR="114300" simplePos="0" relativeHeight="251967488" behindDoc="0" locked="0" layoutInCell="1" allowOverlap="1" wp14:anchorId="068FC35A" wp14:editId="54460B24">
            <wp:simplePos x="0" y="0"/>
            <wp:positionH relativeFrom="column">
              <wp:posOffset>712470</wp:posOffset>
            </wp:positionH>
            <wp:positionV relativeFrom="paragraph">
              <wp:posOffset>289560</wp:posOffset>
            </wp:positionV>
            <wp:extent cx="3205040" cy="3240000"/>
            <wp:effectExtent l="0" t="0" r="0" b="0"/>
            <wp:wrapTopAndBottom/>
            <wp:docPr id="16" name="Picture 3" descr="A picture containing text, different, lined&#10;&#10;Description automatically generated">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A picture containing text, different, lined&#10;&#10;Description automatically generated">
                      <a:extLst>
                        <a:ext uri="{FF2B5EF4-FFF2-40B4-BE49-F238E27FC236}">
                          <a16:creationId xmlns:a16="http://schemas.microsoft.com/office/drawing/2014/main" id="{A103772D-6E8E-4FED-A0A3-4197E116D3A9}"/>
                        </a:ext>
                      </a:extLst>
                    </pic:cNvPr>
                    <pic:cNvPicPr>
                      <a:picLocks noChangeAspect="1"/>
                    </pic:cNvPicPr>
                  </pic:nvPicPr>
                  <pic:blipFill rotWithShape="1">
                    <a:blip r:embed="rId101"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Pr>
          <w:lang w:val="en-US"/>
        </w:rPr>
        <w:t xml:space="preserve">Wireframe </w:t>
      </w:r>
      <w:proofErr w:type="spellStart"/>
      <w:r>
        <w:rPr>
          <w:lang w:val="en-US"/>
        </w:rPr>
        <w:t>halaman</w:t>
      </w:r>
      <w:proofErr w:type="spellEnd"/>
      <w:r>
        <w:rPr>
          <w:lang w:val="en-US"/>
        </w:rPr>
        <w:t xml:space="preserve"> dan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w:t>
      </w:r>
    </w:p>
    <w:p w14:paraId="333E9B1A" w14:textId="77777777" w:rsidR="00E75DFF" w:rsidRPr="00680201" w:rsidRDefault="00E75DFF" w:rsidP="00E75DFF">
      <w:pPr>
        <w:rPr>
          <w:lang w:val="en-US"/>
        </w:rPr>
      </w:pPr>
    </w:p>
    <w:p w14:paraId="028EA131" w14:textId="1DD708BE" w:rsidR="00E75DFF" w:rsidRDefault="00460229" w:rsidP="00E75DFF">
      <w:pPr>
        <w:pStyle w:val="Subtitle"/>
        <w:numPr>
          <w:ilvl w:val="0"/>
          <w:numId w:val="31"/>
        </w:numPr>
        <w:rPr>
          <w:rFonts w:eastAsiaTheme="majorEastAsia"/>
          <w:lang w:val="en-US"/>
        </w:rPr>
      </w:pPr>
      <w:r w:rsidRPr="00AE0B0A">
        <w:rPr>
          <w:noProof/>
        </w:rPr>
        <w:lastRenderedPageBreak/>
        <w:drawing>
          <wp:anchor distT="0" distB="0" distL="114300" distR="114300" simplePos="0" relativeHeight="251969536" behindDoc="0" locked="0" layoutInCell="1" allowOverlap="1" wp14:anchorId="59365A34" wp14:editId="63EC648D">
            <wp:simplePos x="0" y="0"/>
            <wp:positionH relativeFrom="column">
              <wp:posOffset>661741</wp:posOffset>
            </wp:positionH>
            <wp:positionV relativeFrom="paragraph">
              <wp:posOffset>293370</wp:posOffset>
            </wp:positionV>
            <wp:extent cx="3323755" cy="3240000"/>
            <wp:effectExtent l="0" t="0" r="0" b="0"/>
            <wp:wrapTopAndBottom/>
            <wp:docPr id="21" name="Picture 7" descr="A picture containing text, different, lined&#10;&#10;Description automatically generated">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A picture containing text, different, lined&#10;&#10;Description automatically generated">
                      <a:extLst>
                        <a:ext uri="{FF2B5EF4-FFF2-40B4-BE49-F238E27FC236}">
                          <a16:creationId xmlns:a16="http://schemas.microsoft.com/office/drawing/2014/main" id="{8CD65CAC-73D4-40D4-A538-0DB405BDC92F}"/>
                        </a:ext>
                      </a:extLst>
                    </pic:cNvPr>
                    <pic:cNvPicPr>
                      <a:picLocks noChangeAspect="1"/>
                    </pic:cNvPicPr>
                  </pic:nvPicPr>
                  <pic:blipFill rotWithShape="1">
                    <a:blip r:embed="rId101"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E75DFF">
        <w:rPr>
          <w:noProof/>
        </w:rPr>
        <mc:AlternateContent>
          <mc:Choice Requires="wps">
            <w:drawing>
              <wp:anchor distT="0" distB="0" distL="114300" distR="114300" simplePos="0" relativeHeight="251970560" behindDoc="0" locked="0" layoutInCell="1" allowOverlap="1" wp14:anchorId="1E264DCE" wp14:editId="08282411">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7FE512FC" w14:textId="2E35DF4B" w:rsidR="00E75DFF" w:rsidRPr="00A50533" w:rsidRDefault="00E75DFF" w:rsidP="00E75DFF">
                            <w:pPr>
                              <w:pStyle w:val="Caption"/>
                              <w:jc w:val="center"/>
                              <w:rPr>
                                <w:spacing w:val="15"/>
                              </w:rPr>
                            </w:pPr>
                            <w:bookmarkStart w:id="87" w:name="_Toc103228124"/>
                            <w:r>
                              <w:t xml:space="preserve">Gambar </w:t>
                            </w:r>
                            <w:fldSimple w:instr=" SEQ Gambar \* ARABIC ">
                              <w:r w:rsidR="00793A59">
                                <w:rPr>
                                  <w:noProof/>
                                </w:rPr>
                                <w:t>31</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64DCE" id="Text Box 24" o:spid="_x0000_s1058" type="#_x0000_t202" style="position:absolute;left:0;text-align:left;margin-left:52.1pt;margin-top:282.7pt;width:261.7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RTyGgIAAEAEAAAOAAAAZHJzL2Uyb0RvYy54bWysU01v2zAMvQ/YfxB0X5wPtNiMOEWWIsOA&#10;oC2QDj0rshwLkEWNUmJ3v36UbCdbt9Owi0yLFD/ee1zedY1hZ4Vegy34bDLlTFkJpbbHgn973n74&#10;yJkPwpbCgFUFf1We363ev1u2LldzqMGUChklsT5vXcHrEFyeZV7WqhF+Ak5ZclaAjQj0i8esRNFS&#10;9sZk8+n0NmsBS4cglfd0e987+Srlryolw2NVeRWYKTj1FtKJ6TzEM1stRX5E4WothzbEP3TRCG2p&#10;6CXVvQiCnVD/karREsFDFSYSmgyqSkuVZqBpZtM30+xr4VSahcDx7gKT/39p5cN5756Qhe4zdERg&#10;BKR1Pvd0GefpKmzilzpl5CcIXy+wqS4wSZeLxXxx84lckny3i5uYI7s+dejDFwUNi0bBkThJUInz&#10;zoc+dAyJlTwYXW61MfEnOjYG2VkQf22tgxqS/xZlbIy1EF/1CeNNdp0jWqE7dEyX1O58HPIA5SvN&#10;jtDLwju51VRwJ3x4Ekg6oJlI2+GRjspAW3AYLM5qwB9/u4/xRA95OWtJVwX3308CFWfmqyXioghH&#10;A0fjMBr21GyARp3R1jiZTHqAwYxmhdC8kOTXsQq5hJVUq+BhNDehVzetjFTrdQoiqTkRdnbvZEw9&#10;AvvcvQh0Ay2B2HyAUXEif8NOH5v4cetTIKgTdRHYHsUBb5JpIn9YqbgHv/6nqOvir34CAAD//wMA&#10;UEsDBBQABgAIAAAAIQC7TOcF4AAAAAsBAAAPAAAAZHJzL2Rvd25yZXYueG1sTI+xTsMwEIZ3JN7B&#10;OiQWRB1C4lYhTlVVMMBSEbqwufE1DsR2FDtteHsOFhj/u0//fVeuZ9uzE46h807C3SIBhq7xunOt&#10;hP3b0+0KWIjKadV7hxK+MMC6urwoVaH92b3iqY4toxIXCiXBxDgUnIfGoFVh4Qd0tDv60apIcWy5&#10;HtWZym3P0yQR3KrO0QWjBtwabD7ryUrYZe87czMdH1822f34vJ+24qOtpby+mjcPwCLO8Q+GH31S&#10;h4qcDn5yOrCecpKlhErIRZ4BI0KkSwHs8DvJgVcl//9D9Q0AAP//AwBQSwECLQAUAAYACAAAACEA&#10;toM4kv4AAADhAQAAEwAAAAAAAAAAAAAAAAAAAAAAW0NvbnRlbnRfVHlwZXNdLnhtbFBLAQItABQA&#10;BgAIAAAAIQA4/SH/1gAAAJQBAAALAAAAAAAAAAAAAAAAAC8BAABfcmVscy8ucmVsc1BLAQItABQA&#10;BgAIAAAAIQBgWRTyGgIAAEAEAAAOAAAAAAAAAAAAAAAAAC4CAABkcnMvZTJvRG9jLnhtbFBLAQIt&#10;ABQABgAIAAAAIQC7TOcF4AAAAAsBAAAPAAAAAAAAAAAAAAAAAHQEAABkcnMvZG93bnJldi54bWxQ&#10;SwUGAAAAAAQABADzAAAAgQUAAAAA&#10;" stroked="f">
                <v:textbox style="mso-fit-shape-to-text:t" inset="0,0,0,0">
                  <w:txbxContent>
                    <w:p w14:paraId="7FE512FC" w14:textId="2E35DF4B" w:rsidR="00E75DFF" w:rsidRPr="00A50533" w:rsidRDefault="00E75DFF" w:rsidP="00E75DFF">
                      <w:pPr>
                        <w:pStyle w:val="Caption"/>
                        <w:jc w:val="center"/>
                        <w:rPr>
                          <w:spacing w:val="15"/>
                        </w:rPr>
                      </w:pPr>
                      <w:bookmarkStart w:id="88" w:name="_Toc103228124"/>
                      <w:r>
                        <w:t xml:space="preserve">Gambar </w:t>
                      </w:r>
                      <w:fldSimple w:instr=" SEQ Gambar \* ARABIC ">
                        <w:r w:rsidR="00793A59">
                          <w:rPr>
                            <w:noProof/>
                          </w:rPr>
                          <w:t>31</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8"/>
                      <w:proofErr w:type="spellEnd"/>
                    </w:p>
                  </w:txbxContent>
                </v:textbox>
                <w10:wrap type="topAndBottom"/>
              </v:shape>
            </w:pict>
          </mc:Fallback>
        </mc:AlternateContent>
      </w:r>
      <w:r w:rsidR="00E75DFF">
        <w:rPr>
          <w:rFonts w:eastAsiaTheme="majorEastAsia"/>
          <w:lang w:val="en-US"/>
        </w:rPr>
        <w:t xml:space="preserve">Wireframe </w:t>
      </w:r>
      <w:proofErr w:type="spellStart"/>
      <w:r w:rsidR="00E75DFF">
        <w:rPr>
          <w:rFonts w:eastAsiaTheme="majorEastAsia"/>
          <w:lang w:val="en-US"/>
        </w:rPr>
        <w:t>halaman</w:t>
      </w:r>
      <w:proofErr w:type="spellEnd"/>
      <w:r w:rsidR="00E75DFF">
        <w:rPr>
          <w:rFonts w:eastAsiaTheme="majorEastAsia"/>
          <w:lang w:val="en-US"/>
        </w:rPr>
        <w:t xml:space="preserve"> </w:t>
      </w:r>
      <w:proofErr w:type="spellStart"/>
      <w:r w:rsidR="00E75DFF">
        <w:rPr>
          <w:rFonts w:eastAsiaTheme="majorEastAsia"/>
          <w:lang w:val="en-US"/>
        </w:rPr>
        <w:t>profil</w:t>
      </w:r>
      <w:proofErr w:type="spellEnd"/>
      <w:r w:rsidR="00E75DFF">
        <w:rPr>
          <w:rFonts w:eastAsiaTheme="majorEastAsia"/>
          <w:lang w:val="en-US"/>
        </w:rPr>
        <w:t xml:space="preserve"> </w:t>
      </w:r>
      <w:proofErr w:type="spellStart"/>
      <w:r w:rsidR="00E75DFF">
        <w:rPr>
          <w:rFonts w:eastAsiaTheme="majorEastAsia"/>
          <w:lang w:val="en-US"/>
        </w:rPr>
        <w:t>pengguna</w:t>
      </w:r>
      <w:proofErr w:type="spellEnd"/>
    </w:p>
    <w:p w14:paraId="34CA89DA" w14:textId="77777777" w:rsidR="00E75DFF" w:rsidRPr="00AE0B0A" w:rsidRDefault="00E75DFF" w:rsidP="00E75DFF">
      <w:pPr>
        <w:rPr>
          <w:lang w:val="en-US"/>
        </w:rPr>
      </w:pPr>
    </w:p>
    <w:p w14:paraId="6F717492" w14:textId="123F3D29" w:rsidR="00AF7169" w:rsidRDefault="00AF7169" w:rsidP="000C0B0E">
      <w:pPr>
        <w:pStyle w:val="Subtitle"/>
        <w:numPr>
          <w:ilvl w:val="0"/>
          <w:numId w:val="38"/>
        </w:numPr>
        <w:ind w:left="2127" w:hanging="851"/>
        <w:rPr>
          <w:rFonts w:eastAsiaTheme="majorEastAsia"/>
          <w:lang w:val="en-US"/>
        </w:rPr>
      </w:pPr>
      <w:proofErr w:type="spellStart"/>
      <w:r>
        <w:rPr>
          <w:rFonts w:eastAsiaTheme="majorEastAsia"/>
          <w:lang w:val="en-US"/>
        </w:rPr>
        <w:t>Antar</w:t>
      </w:r>
      <w:proofErr w:type="spellEnd"/>
      <w:r>
        <w:rPr>
          <w:rFonts w:eastAsiaTheme="majorEastAsia"/>
          <w:lang w:val="en-US"/>
        </w:rPr>
        <w:t xml:space="preserve"> </w:t>
      </w:r>
      <w:proofErr w:type="spellStart"/>
      <w:r>
        <w:rPr>
          <w:rFonts w:eastAsiaTheme="majorEastAsia"/>
          <w:lang w:val="en-US"/>
        </w:rPr>
        <w:t>muka</w:t>
      </w:r>
      <w:proofErr w:type="spellEnd"/>
      <w:r>
        <w:rPr>
          <w:rFonts w:eastAsiaTheme="majorEastAsia"/>
          <w:lang w:val="en-US"/>
        </w:rPr>
        <w:t xml:space="preserve"> </w:t>
      </w:r>
      <w:proofErr w:type="spellStart"/>
      <w:r>
        <w:rPr>
          <w:rFonts w:eastAsiaTheme="majorEastAsia"/>
          <w:lang w:val="en-US"/>
        </w:rPr>
        <w:t>pengguna</w:t>
      </w:r>
      <w:proofErr w:type="spellEnd"/>
      <w:r>
        <w:rPr>
          <w:rFonts w:eastAsiaTheme="majorEastAsia"/>
          <w:lang w:val="en-US"/>
        </w:rPr>
        <w:t xml:space="preserve"> (</w:t>
      </w:r>
      <w:r>
        <w:rPr>
          <w:rFonts w:eastAsiaTheme="majorEastAsia"/>
          <w:i/>
          <w:iCs/>
          <w:lang w:val="en-US"/>
        </w:rPr>
        <w:t>User Interface</w:t>
      </w:r>
      <w:r>
        <w:rPr>
          <w:rFonts w:eastAsiaTheme="majorEastAsia"/>
          <w:lang w:val="en-US"/>
        </w:rPr>
        <w:t>)</w:t>
      </w:r>
    </w:p>
    <w:p w14:paraId="6E91EA6A" w14:textId="1477010F" w:rsidR="00AF7169" w:rsidRDefault="00AF7169" w:rsidP="00AF7169">
      <w:pPr>
        <w:pStyle w:val="Subtitle"/>
        <w:ind w:left="1276" w:firstLine="851"/>
        <w:rPr>
          <w:lang w:val="en-US"/>
        </w:rPr>
      </w:pP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User Interfac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terask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masukan</w:t>
      </w:r>
      <w:proofErr w:type="spellEnd"/>
      <w:r>
        <w:rPr>
          <w:lang w:val="en-US"/>
        </w:rPr>
        <w:t xml:space="preserve"> data dan </w:t>
      </w:r>
      <w:proofErr w:type="spellStart"/>
      <w:r>
        <w:rPr>
          <w:lang w:val="en-US"/>
        </w:rPr>
        <w:t>penggunaan</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fldChar w:fldCharType="begin" w:fldLock="1"/>
      </w:r>
      <w:r w:rsidR="008031BB">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eviouslyFormattedCitation":"(Salamah and Ismawan, 2021)"},"properties":{"noteIndex":0},"schema":"https://github.com/citation-style-language/schema/raw/master/csl-citation.json"}</w:instrText>
      </w:r>
      <w:r>
        <w:rPr>
          <w:lang w:val="en-US"/>
        </w:rPr>
        <w:fldChar w:fldCharType="separate"/>
      </w:r>
      <w:r w:rsidRPr="00510000">
        <w:rPr>
          <w:noProof/>
          <w:lang w:val="en-US"/>
        </w:rPr>
        <w:t>(Salamah and Ismawan, 2021)</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na</w:t>
      </w:r>
      <w:proofErr w:type="spellEnd"/>
      <w:r>
        <w:rPr>
          <w:lang w:val="en-US"/>
        </w:rPr>
        <w:t xml:space="preserve"> yang </w:t>
      </w:r>
      <w:proofErr w:type="spellStart"/>
      <w:r>
        <w:rPr>
          <w:lang w:val="en-US"/>
        </w:rPr>
        <w:t>ram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omponen</w:t>
      </w:r>
      <w:proofErr w:type="spellEnd"/>
      <w:r>
        <w:rPr>
          <w:lang w:val="en-US"/>
        </w:rPr>
        <w:t xml:space="preserve"> </w:t>
      </w:r>
      <w:r w:rsidRPr="00C06F57">
        <w:rPr>
          <w:i/>
          <w:iCs/>
          <w:lang w:val="en-US"/>
        </w:rPr>
        <w:t>material design</w:t>
      </w:r>
      <w:r>
        <w:rPr>
          <w:lang w:val="en-US"/>
        </w:rPr>
        <w:t xml:space="preserve"> </w:t>
      </w:r>
      <w:proofErr w:type="spellStart"/>
      <w:r>
        <w:rPr>
          <w:lang w:val="en-US"/>
        </w:rPr>
        <w:t>sebagaia</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aplikasi</w:t>
      </w:r>
      <w:proofErr w:type="spellEnd"/>
      <w:r>
        <w:rPr>
          <w:lang w:val="en-US"/>
        </w:rPr>
        <w:t>.</w:t>
      </w:r>
    </w:p>
    <w:p w14:paraId="64E9179B" w14:textId="77777777" w:rsidR="00E75DFF" w:rsidRDefault="00E75DFF" w:rsidP="00E75DFF">
      <w:pPr>
        <w:tabs>
          <w:tab w:val="left" w:pos="2780"/>
        </w:tabs>
        <w:rPr>
          <w:rFonts w:ascii="Times New Roman" w:eastAsiaTheme="minorEastAsia" w:hAnsi="Times New Roman"/>
          <w:color w:val="000000" w:themeColor="text1"/>
          <w:spacing w:val="15"/>
          <w:sz w:val="24"/>
          <w:lang w:val="en-US"/>
        </w:rPr>
      </w:pPr>
    </w:p>
    <w:p w14:paraId="4F2913B0" w14:textId="77777777" w:rsidR="001F6514" w:rsidRPr="001F6514" w:rsidRDefault="001F6514" w:rsidP="001F6514">
      <w:pPr>
        <w:rPr>
          <w:lang w:val="en-US"/>
        </w:rPr>
      </w:pPr>
    </w:p>
    <w:p w14:paraId="72AE5DE2" w14:textId="77777777" w:rsidR="001F6514" w:rsidRPr="001F6514" w:rsidRDefault="001F6514" w:rsidP="001F6514">
      <w:pPr>
        <w:rPr>
          <w:lang w:val="en-US"/>
        </w:rPr>
      </w:pPr>
    </w:p>
    <w:p w14:paraId="59173AC0" w14:textId="14412065" w:rsidR="001F6514" w:rsidRPr="001F6514" w:rsidRDefault="001F6514" w:rsidP="001F6514">
      <w:pPr>
        <w:tabs>
          <w:tab w:val="left" w:pos="2029"/>
        </w:tabs>
        <w:rPr>
          <w:lang w:val="en-US"/>
        </w:rPr>
        <w:sectPr w:rsidR="001F6514" w:rsidRPr="001F6514" w:rsidSect="00C45DB8">
          <w:pgSz w:w="11906" w:h="16838" w:code="9"/>
          <w:pgMar w:top="2268" w:right="1701" w:bottom="1701" w:left="2268" w:header="706" w:footer="706" w:gutter="0"/>
          <w:paperSrc w:first="7"/>
          <w:cols w:space="708"/>
          <w:titlePg/>
          <w:docGrid w:linePitch="360"/>
        </w:sectPr>
      </w:pPr>
      <w:r>
        <w:rPr>
          <w:rFonts w:ascii="Times New Roman" w:eastAsiaTheme="minorEastAsia" w:hAnsi="Times New Roman"/>
          <w:color w:val="000000" w:themeColor="text1"/>
          <w:spacing w:val="15"/>
          <w:sz w:val="24"/>
          <w:lang w:val="en-US"/>
        </w:rPr>
        <w:tab/>
      </w:r>
    </w:p>
    <w:p w14:paraId="0519EE06" w14:textId="7431739F" w:rsidR="00E75DFF" w:rsidRDefault="00E75DFF" w:rsidP="00E75DFF">
      <w:pPr>
        <w:pStyle w:val="Subtitle"/>
        <w:numPr>
          <w:ilvl w:val="0"/>
          <w:numId w:val="33"/>
        </w:numPr>
        <w:rPr>
          <w:lang w:val="en-US"/>
        </w:rPr>
      </w:pPr>
      <w:r>
        <w:rPr>
          <w:noProof/>
          <w:lang w:val="en-US"/>
        </w:rPr>
        <w:lastRenderedPageBreak/>
        <w:drawing>
          <wp:anchor distT="0" distB="0" distL="114300" distR="114300" simplePos="0" relativeHeight="251971584" behindDoc="0" locked="0" layoutInCell="1" allowOverlap="1" wp14:anchorId="5888C2C7" wp14:editId="61FB2B22">
            <wp:simplePos x="0" y="0"/>
            <wp:positionH relativeFrom="column">
              <wp:posOffset>1482321</wp:posOffset>
            </wp:positionH>
            <wp:positionV relativeFrom="paragraph">
              <wp:posOffset>294418</wp:posOffset>
            </wp:positionV>
            <wp:extent cx="1592896" cy="3240000"/>
            <wp:effectExtent l="0" t="0" r="7620" b="0"/>
            <wp:wrapTopAndBottom/>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1592896" cy="3240000"/>
                    </a:xfrm>
                    <a:prstGeom prst="rect">
                      <a:avLst/>
                    </a:prstGeom>
                  </pic:spPr>
                </pic:pic>
              </a:graphicData>
            </a:graphic>
          </wp:anchor>
        </w:drawing>
      </w:r>
      <w:r>
        <w:rPr>
          <w:noProof/>
        </w:rPr>
        <mc:AlternateContent>
          <mc:Choice Requires="wps">
            <w:drawing>
              <wp:anchor distT="0" distB="0" distL="114300" distR="114300" simplePos="0" relativeHeight="251972608" behindDoc="0" locked="0" layoutInCell="1" allowOverlap="1" wp14:anchorId="0C2424F1" wp14:editId="1E94125C">
                <wp:simplePos x="0" y="0"/>
                <wp:positionH relativeFrom="column">
                  <wp:posOffset>1205865</wp:posOffset>
                </wp:positionH>
                <wp:positionV relativeFrom="paragraph">
                  <wp:posOffset>3589020</wp:posOffset>
                </wp:positionV>
                <wp:extent cx="215392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153920" cy="635"/>
                        </a:xfrm>
                        <a:prstGeom prst="rect">
                          <a:avLst/>
                        </a:prstGeom>
                        <a:solidFill>
                          <a:prstClr val="white"/>
                        </a:solidFill>
                        <a:ln>
                          <a:noFill/>
                        </a:ln>
                      </wps:spPr>
                      <wps:txbx>
                        <w:txbxContent>
                          <w:p w14:paraId="7D2D2B02" w14:textId="53973BD1" w:rsidR="00E75DFF" w:rsidRPr="00C14DEE" w:rsidRDefault="00E75DFF" w:rsidP="00E75DFF">
                            <w:pPr>
                              <w:pStyle w:val="Caption"/>
                              <w:jc w:val="center"/>
                              <w:rPr>
                                <w:noProof/>
                                <w:spacing w:val="15"/>
                                <w:lang w:val="en-US"/>
                              </w:rPr>
                            </w:pPr>
                            <w:bookmarkStart w:id="89" w:name="_Toc103228125"/>
                            <w:r>
                              <w:t xml:space="preserve">Gambar </w:t>
                            </w:r>
                            <w:fldSimple w:instr=" SEQ Gambar \* ARABIC ">
                              <w:r w:rsidR="00793A59">
                                <w:rPr>
                                  <w:noProof/>
                                </w:rPr>
                                <w:t>3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2424F1" id="Text Box 31" o:spid="_x0000_s1059" type="#_x0000_t202" style="position:absolute;left:0;text-align:left;margin-left:94.95pt;margin-top:282.6pt;width:169.6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9XGwIAAEA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LOZzeLT3MKSYrdLm5ijex61aEPXxQ0LBoFR+IkQSXO&#10;Ox/61DEldvJgdLnVxsSfGNgYZGdB/LW1Dmoo/luWsTHXQrzVF4ye7DpHtEJ36JguC75YjEMeoHyl&#10;2RF6WXgnt5oa7oQPTwJJBzQTaTs80lEZaAsOg8VZDfjjb/6YT/RQlLOWdFVw//0kUHFmvloiLopw&#10;NHA0DqNhT80GaNQZbY2TyaQLGMxoVgjNC0l+HbtQSFhJvQoeRnMTenXTyki1XqckkpoTYWf3TsbS&#10;I7DP3YtAN9ASiM0HGBUn8jfs9LmJH7c+BYI6UReB7VEc8CaZJvKHlYp78Ot/yrou/uonAAAA//8D&#10;AFBLAwQUAAYACAAAACEAZ42pEOEAAAALAQAADwAAAGRycy9kb3ducmV2LnhtbEyPsU7DMBCGdyTe&#10;wTokFkSdpk3UhDhVVcFQlorQhc2Nr3EgPkex04a3r2GB8b/79N93xXoyHTvj4FpLAuazCBhSbVVL&#10;jYDD+8vjCpjzkpTsLKGAb3SwLm9vCpkre6E3PFe+YaGEXC4FaO/7nHNXazTSzWyPFHYnOxjpQxwa&#10;rgZ5CeWm43EUpdzIlsIFLXvcaqy/qtEI2C8/9vphPD2/bpaLYXcYt+lnUwlxfzdtnoB5nPwfDD/6&#10;QR3K4HS0IynHupBXWRZQAUmaxMACkcTZHNjxd7IAXhb8/w/lFQAA//8DAFBLAQItABQABgAIAAAA&#10;IQC2gziS/gAAAOEBAAATAAAAAAAAAAAAAAAAAAAAAABbQ29udGVudF9UeXBlc10ueG1sUEsBAi0A&#10;FAAGAAgAAAAhADj9If/WAAAAlAEAAAsAAAAAAAAAAAAAAAAALwEAAF9yZWxzLy5yZWxzUEsBAi0A&#10;FAAGAAgAAAAhACLM/1cbAgAAQAQAAA4AAAAAAAAAAAAAAAAALgIAAGRycy9lMm9Eb2MueG1sUEsB&#10;Ai0AFAAGAAgAAAAhAGeNqRDhAAAACwEAAA8AAAAAAAAAAAAAAAAAdQQAAGRycy9kb3ducmV2Lnht&#10;bFBLBQYAAAAABAAEAPMAAACDBQAAAAA=&#10;" stroked="f">
                <v:textbox style="mso-fit-shape-to-text:t" inset="0,0,0,0">
                  <w:txbxContent>
                    <w:p w14:paraId="7D2D2B02" w14:textId="53973BD1" w:rsidR="00E75DFF" w:rsidRPr="00C14DEE" w:rsidRDefault="00E75DFF" w:rsidP="00E75DFF">
                      <w:pPr>
                        <w:pStyle w:val="Caption"/>
                        <w:jc w:val="center"/>
                        <w:rPr>
                          <w:noProof/>
                          <w:spacing w:val="15"/>
                          <w:lang w:val="en-US"/>
                        </w:rPr>
                      </w:pPr>
                      <w:bookmarkStart w:id="90" w:name="_Toc103228125"/>
                      <w:r>
                        <w:t xml:space="preserve">Gambar </w:t>
                      </w:r>
                      <w:fldSimple w:instr=" SEQ Gambar \* ARABIC ">
                        <w:r w:rsidR="00793A59">
                          <w:rPr>
                            <w:noProof/>
                          </w:rPr>
                          <w:t>32</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splash screen </w:t>
                      </w:r>
                      <w:proofErr w:type="spellStart"/>
                      <w:r>
                        <w:t>aplikasi</w:t>
                      </w:r>
                      <w:bookmarkEnd w:id="90"/>
                      <w:proofErr w:type="spellEnd"/>
                    </w:p>
                  </w:txbxContent>
                </v:textbox>
                <w10:wrap type="topAndBottom"/>
              </v:shape>
            </w:pict>
          </mc:Fallback>
        </mc:AlternateContent>
      </w:r>
      <w:proofErr w:type="spellStart"/>
      <w:r w:rsidRPr="00586E36">
        <w:rPr>
          <w:lang w:val="en-US"/>
        </w:rPr>
        <w:t>Antar</w:t>
      </w:r>
      <w:proofErr w:type="spellEnd"/>
      <w:r w:rsidRPr="00586E36">
        <w:rPr>
          <w:lang w:val="en-US"/>
        </w:rPr>
        <w:t xml:space="preserve"> </w:t>
      </w:r>
      <w:proofErr w:type="spellStart"/>
      <w:r w:rsidRPr="00586E36">
        <w:rPr>
          <w:lang w:val="en-US"/>
        </w:rPr>
        <w:t>muka</w:t>
      </w:r>
      <w:proofErr w:type="spellEnd"/>
      <w:r w:rsidRPr="00586E36">
        <w:rPr>
          <w:lang w:val="en-US"/>
        </w:rPr>
        <w:t xml:space="preserve"> </w:t>
      </w:r>
      <w:proofErr w:type="spellStart"/>
      <w:r w:rsidRPr="00586E36">
        <w:rPr>
          <w:lang w:val="en-US"/>
        </w:rPr>
        <w:t>pengguna</w:t>
      </w:r>
      <w:proofErr w:type="spellEnd"/>
      <w:r w:rsidRPr="00586E36">
        <w:rPr>
          <w:lang w:val="en-US"/>
        </w:rPr>
        <w:t xml:space="preserve"> </w:t>
      </w:r>
      <w:r>
        <w:rPr>
          <w:i/>
          <w:iCs/>
          <w:lang w:val="en-US"/>
        </w:rPr>
        <w:t>splash screen</w:t>
      </w:r>
    </w:p>
    <w:p w14:paraId="282D8AB5" w14:textId="77777777" w:rsidR="0004117A" w:rsidRPr="0004117A" w:rsidRDefault="0004117A" w:rsidP="0004117A">
      <w:pPr>
        <w:rPr>
          <w:lang w:val="en-US"/>
        </w:rPr>
      </w:pPr>
    </w:p>
    <w:p w14:paraId="4ECD10B4" w14:textId="72C6720E" w:rsidR="00E75DFF" w:rsidRPr="009C4F89" w:rsidRDefault="00EF26FB" w:rsidP="00E75DFF">
      <w:pPr>
        <w:pStyle w:val="Subtitle"/>
        <w:numPr>
          <w:ilvl w:val="0"/>
          <w:numId w:val="33"/>
        </w:numPr>
        <w:rPr>
          <w:lang w:val="en-US"/>
        </w:rPr>
      </w:pPr>
      <w:r>
        <w:rPr>
          <w:noProof/>
        </w:rPr>
        <mc:AlternateContent>
          <mc:Choice Requires="wpg">
            <w:drawing>
              <wp:anchor distT="0" distB="0" distL="114300" distR="114300" simplePos="0" relativeHeight="251973632" behindDoc="0" locked="0" layoutInCell="1" allowOverlap="1" wp14:anchorId="50F74A5B" wp14:editId="0739D194">
                <wp:simplePos x="0" y="0"/>
                <wp:positionH relativeFrom="column">
                  <wp:posOffset>935355</wp:posOffset>
                </wp:positionH>
                <wp:positionV relativeFrom="paragraph">
                  <wp:posOffset>277165</wp:posOffset>
                </wp:positionV>
                <wp:extent cx="3102840" cy="3240000"/>
                <wp:effectExtent l="0" t="0" r="2540" b="0"/>
                <wp:wrapTopAndBottom/>
                <wp:docPr id="57" name="Group 57"/>
                <wp:cNvGraphicFramePr/>
                <a:graphic xmlns:a="http://schemas.openxmlformats.org/drawingml/2006/main">
                  <a:graphicData uri="http://schemas.microsoft.com/office/word/2010/wordprocessingGroup">
                    <wpg:wgp>
                      <wpg:cNvGrpSpPr/>
                      <wpg:grpSpPr>
                        <a:xfrm>
                          <a:off x="0" y="0"/>
                          <a:ext cx="3102840" cy="3240000"/>
                          <a:chOff x="0" y="0"/>
                          <a:chExt cx="3102840" cy="3260552"/>
                        </a:xfrm>
                      </wpg:grpSpPr>
                      <pic:pic xmlns:pic="http://schemas.openxmlformats.org/drawingml/2006/picture">
                        <pic:nvPicPr>
                          <pic:cNvPr id="33" name="Picture 3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572490" y="0"/>
                            <a:ext cx="1530350" cy="3239770"/>
                          </a:xfrm>
                          <a:prstGeom prst="rect">
                            <a:avLst/>
                          </a:prstGeom>
                        </pic:spPr>
                      </pic:pic>
                      <pic:pic xmlns:pic="http://schemas.openxmlformats.org/drawingml/2006/picture">
                        <pic:nvPicPr>
                          <pic:cNvPr id="32" name="Picture 32"/>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20782"/>
                            <a:ext cx="1571625" cy="3239770"/>
                          </a:xfrm>
                          <a:prstGeom prst="rect">
                            <a:avLst/>
                          </a:prstGeom>
                        </pic:spPr>
                      </pic:pic>
                    </wpg:wgp>
                  </a:graphicData>
                </a:graphic>
                <wp14:sizeRelV relativeFrom="margin">
                  <wp14:pctHeight>0</wp14:pctHeight>
                </wp14:sizeRelV>
              </wp:anchor>
            </w:drawing>
          </mc:Choice>
          <mc:Fallback>
            <w:pict>
              <v:group w14:anchorId="452DC3D8" id="Group 57" o:spid="_x0000_s1026" style="position:absolute;margin-left:73.65pt;margin-top:21.8pt;width:244.3pt;height:255.1pt;z-index:251973632;mso-height-relative:margin" coordsize="31028,32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ESmcQIAAGQHAAAOAAAAZHJzL2Uyb0RvYy54bWzUVdlqGzEUfS/0H8S8&#10;x7M4tpMhdihNYwqhMV0+QNZoZkRGC5K8/X2PNLazONASyEMM1mi9OufcI+nqeis7subWCa2mST7I&#10;EsIV05VQzTT58/v27CIhzlNV0U4rPk123CXXs8+frjam5IVudVdxSxBEuXJjpknrvSnT1LGWS+oG&#10;2nCFwVpbST2atkkrSzeILru0yLJxutG2MlYz7hx6b/rBZBbj1zVn/r6uHfekmybA5mNpY7kMZTq7&#10;omVjqWkF28Ogb0AhqVDY9BjqhnpKVlachJKCWe107QdMy1TXtWA8cgCbPHvBZm71ykQuTblpzFEm&#10;SPtCpzeHZT/Wc2t+mYWFEhvTQIvYCly2tZXhC5RkGyXbHSXjW08YOod5VlycQ1mGsWFxnuHXi8pa&#10;KH+yjrXfXl85zkajIqxMDxunz+AYwUr89xqgdqLBv72CVX5lebIPIv8rhqT2YWXOkC5DvViKTvhd&#10;tB4SE0Cp9UKwhe0bkHNhiaigxTAhikpYHsNhV4Ie0AtLwqx+DQ2c7jR7cETpry1VDf/iDFyLsxTF&#10;eD49Dc1nGy47YW5F14U8hfqeGhz+wiGvqNO770azleTK98fJ8g4stXKtMC4htuRyyUHHfq9yJBlH&#10;2YOSsUL5Ps3OW+5ZG/avgeMnsPdJPA5E0I84AwUHv73isHw0Kc4vYaZTn+WjYTYcHX02vJxMos+O&#10;boGS1vk515KEChADCVJES7q+c3tMhylw2SOMWEWzzw0qH8djxYnH4hEK3D6mx0DonT3Wu6vIJhdR&#10;KloebjKYLx8Xo8NN9j4Oi3carvJ4ze2fnfBWPG2j/vRxnP0FAAD//wMAUEsDBAoAAAAAAAAAIQDT&#10;7ukvZY0BAGWNAQAUAAAAZHJzL21lZGlhL2ltYWdlMS5wbmeJUE5HDQoaCgAAAA1JSERSAAABcAAA&#10;AwwIBgAAAEpm/KwAAAABc1JHQgCuzhzpAAAABGdBTUEAALGPC/xhBQAAAAlwSFlzAAAh1QAAIdUB&#10;BJy0nQAA/6VJREFUeF7snQWYF8Ubxw2kr7v7jpSQBklJEUHp7ubg7siDo0tQ2u7uIA2QEFBQQOmQ&#10;RgwUwcL+v//3O7vz2/nt7R31uwNk9nm+z+7OzM7O1mfffWd25gY96UlPetKTnvSkJz3pSU960pOe&#10;9KQnPelJT3rSk570pCc96UlPetKTnvSkJz3pSU960pOe9KQnPelJT3rSk570pCc96UlPetKTnvSk&#10;Jz3pSU960pOe9KQnPelJT3rSk570pCc96UlPetKTnvSkJz3pSU960pOe9KQnPelJT3rSk570pCc9&#10;6UlPetKTnvSkJz3pSU960pOe9KQnPelJT3rSk570pCc96UlPetKTnvSkJz3pSU96ElObm80FPelJ&#10;T3rS0zU03dSyVNcq5rJrqlOnToG0tDT/CRMmhM6atSh00SJLs1iDBw+OGzhwYGIvqNfAxMypU8Mm&#10;zJoVOmFCLjpf/Hk1wZR93R7uFCd1vu1U5ZAGx3EhUrfJZdtZ14Ccyu0op2O+KMlzrZ57rZxlO39O&#10;18Mepki9xnieoQHDhsVbz/vToYueZmGOZx/bTZgQzOmKMyZuNGhxw00suaynfJxuYd04ZcqsBL4w&#10;CePGjUvq129IqYyMsTEDhwxpkjZ8xLrxEyfT9Ptm0+wH5tH9c+aL+czZD9C0GbNoyrQZNGnKdJow&#10;eSpNmDhFKGvCZJfGjZ9EY8dPpCyeQ8hrvBIv0kyYJNJJZfG6ISOtGjc2a6KDJlDmuAnWOu8Pc4SJ&#10;cCGZ1ozDXMbzsroPlNNpfyIOZcYx4FgnQXzcLinrIn6q+7FwmLHdVJo4eZqbJsn5FGg6TZ46g8/t&#10;TJoyncVzrEtN5DTQZE6HtO4y8hISebGmcn4cJ7fPvg2L06jrrrJhX3J50jTr+ITU4zeOTV5fIazj&#10;fCnn0yVcc5xT5dyLe8G8dpiL68fXVr0GkBqG7d3ixo0XktfWJfMeyRyrhKkSeZr5ogxSvC73oaZV&#10;t8V2otxYFutIb4Sr6ceMHc/KMoVlVqYxH52ZRaPGjKNRmeNoNMdjHXKlswn5qefPeLaM8y+vy3g5&#10;R7jrWlnL8vqK+8O8N6bPnC2e9fv4+cZzPmf+Qpq34EGav+ghmrfwQbp/3gKaOuM+LtvY08OGZTww&#10;bNiIilOmTEno3Ll7jZEjR5Z95JFnEubPn5/Q99FHb4mJiSlsIEZPlzMVYOHt6DbNWbSo9OQZM8rd&#10;ffc9zdLSRpadOGnqD7iQuDnSMkb+OSR12Mn+A4cc7tev/6levftRtx69qHOX7tShU1dq36EztW3f&#10;kVq3aUf3tmbd25buYbW6pzW1bNWa7m55D7W4G2pFd93Vku688266q0UrsX53y3upJcs1R/pWnBbb&#10;KOEtW5kyw4TuvpfzgO7hfFktDLnCxD5leCtq3qKlEJbvuovFyyhDc5SJhTl0N8plE9KJ8psyynaP&#10;kFE2PtZ72vDcUCtex/G34jBD1nJLXsZxtrq3DZ8nyDhf97S2dC+rlQxnifPK57d1u/bUpl0Hat22&#10;vUsIh9qI9Q5G2tYIZ4llRUjblvPh5dYcD8k4hGF+jxDKoSy7yqess4xjMsoqrrdQG+sasXDNWvE5&#10;Mu4HvjZmGOJaYN0M43uPWuC+QDhfQxHfEuu4F/g63a1cPynXNTGuNbZ3i5fCtW3O17n53eJa49qL&#10;683ryPPOuxDOyxwmljnMuPbI17r22Id6T4htW9xtlFGWH5LlEellHN9v5r5FnpzuTi6TUQ6zfHe2&#10;4LAWZllbULM776JmYm5IlhGSYeIYkC+fH3FP8vm0S14b3HeYy+tnXVfzHmO14XuobbuOhvi5bsNz&#10;POMdOnahTp27iee+S9cezIDe1Kt3X+rTbwD1HziYBg0eSsPSR9BofvEwP2jmfffTvPmLaNaceecm&#10;TZ16V8t77+02Z87CihkZY0oFBQXBWtfTRUzwad8UHh4eEBISUgwBkyfPKDt8eGb5vn37Rs+eO2/z&#10;mLET/x2SOvS73n36b27bofMywAA3ZqOmd1KduvWpevWaVLFiJSpduiwlJ5eghIQkik9IoPj4RIqL&#10;i6eYmDiKjomlmGiWOY+MimZFUWSkoQihSFPGeiQvQ1GR0RQdFcN5xFBsbBzngTyNfC0h3xihaFYU&#10;5y9l7Mtc57wiI4x5RATvJyKS+NgpDAoLE+Lz4FIwFBxCoaGhrrDQkFBDHOZaDgnjdQjh4ULhYazw&#10;CBbvB+J9RbLk8WH/OHaUJUocL4vDovi8uMssuxCOL9Y8D8bcEJZzEc5RlLGM7ZBHNK+LayKvC59f&#10;dT/WXEotA9a5bCi/ml4eh7h2fK7F+eZjFsIxR/C54HPC5ybMFM5/CJ+/kGBWEJ9DPp8hwaF83kMp&#10;KJDPeRCuQTAFBQRTgH8Q+fsHkJ+fP/n6+pKPjw/Ll7y9fVje5O3lTcWLF3dTsWKsosWoaNGiVKRI&#10;ESpSuDAVLlzEVFEqVKgw3XJLQVYhMS/I84Ji3RCWESbTFCxYmIV5QSrMy4U5vyKcj9iOw8U25txN&#10;BW4xZS674m6hAjezOByy0iHMkLFcQMg9XgnjfGTecjsj3li2tkMaU2r5FIlj5uMTx8nLhfjYCvN5&#10;Mo61CBUtUoy8inmRd3Fv8vP15+sSSIG4VvyshPG9j3s6LjaeeZBCZcqUo8qVqlHdug2oORtp9/CL&#10;vX37Tgz8bocGDhr2B74m8MWekTH8FL9QB89dtKhqk06dvBlF+OrXU24TA6uov7+/d9euXSMGDBlS&#10;p8+gQRUzsya+PWRY+p7OXXu82LJlm/vZKvjzjjuaUPUaNV2QLlGiFKWklKSkpCQGdoK4UGXLlqXK&#10;lStT7dq1qXHjxmxhtGSruw2/rTvwW7oTdezIb+tOljp26iTCO3TsaKmDpfYdOhhq3z5nseWJeTue&#10;txPzdtbcVFtVbduyJWGqjaHWbdqwBdpGzFu3hlqbUsNs4WZcmxxkbcN58zb33nuv0D2KWt1zjyX+&#10;umjVqtUFqSVbnZZaekR33323qRam2Hps0cKSfZ1111135ajmzZuz1XhnNjVt2lSoSZMmQo0aNRK6&#10;4447qEGDBlS/fn2hunXrCuFeqlWrllCNGjWoatWqVKVKFapUqRLddtttVKFCBapQvgLdems5cf+V&#10;KVOGSpUqJVSyZEm+T0tQclIyJSUmUWJConiBRUebLxj5QjVfKuLFwi8T8eJVXjB4MYfh5Wy+rEOk&#10;+AVjiV8yQcEMsSAKCAgUQMOLxt/PeNkI+fiRL79s8MLBi8d46fiQV3EvftF4UTGIoVgcLxzx0inO&#10;Lx1+8TAsixbBy8cUvyws4YVkyHopWRLhhaCihngbyD0PQ9njZN5qWFEqKsVlcS3nILn/Qvyig7AN&#10;jjkwMJgNhjiqWKES1W/QUFj/nbt2p9Sh6TR56vRf+/QfmDFkyLC2kyZNr2qiSk/2CfAeMCD1tj59&#10;+nfs3W/A/CFDhx3u23fgJ23bdniGP9F+qHV7Hbq1XHmGdAo/KLdRuXLlxAOCh4qBT8OGDaNRo0bR&#10;yJEjKT09g9J4fejQoTR48GAaMGAA9evXj3r16kU9evSg7t27C3Xr1k1s2wXqwp9eDHJDnbIJgO/I&#10;UPeEOvCLQEhdNiVfFG7r8gWhLtskXhrmS8Kutm0NtRPztjkKLxCncCHE2eKdXhZS1gvm4iVfMOfT&#10;PeJl4/xiUeX0krgQyReJfd1J9heK00sFLxJIXba/VJo1ayYkXy5NzZcLjBAIL5iGDRu6Xi5S9erV&#10;y/aiwUumWrVq4iUDYwYvmYoVKwqVL1+eXzS3UllWGX7ZlCpTWrxo8JJJKZFCScn8kklKpITEBGEU&#10;xfPXq/yCio7GV47xRSa+WOWLx5R48YivSCnja1K8ePACwhcivnKE1JeOoSAWXj6B/PKREi8fXz9D&#10;8uWDl46X+dLBy4ZfMsWKQOaLxgHihhBnpuEvISEOL8Jwx4sK+8aXO77m4crq1r0npWeM+n1c1qR3&#10;s7ImtRqTlVXPyys8wEQXvAZw+V6/E0PNr2vXHq0HDx62bmja8J969+n/Rzv+rGnUuClVqFiJEhOT&#10;qWbNmuJGhHU0dtxYmj59Ok2ePJnGjRtHY8aMEeAeMWIEf/pkCJinpqa6wbt3794C0m3YCsUDhIcC&#10;eckb/vbbcdPf7lLNmlAtUzWtOVv+NS5Q1avXMGVft8uIs29fw5auWrXqVL0aL/O8Gs+xLlVVWa5W&#10;FWILUU3DYdjW2E7KjFPSVKtaTVlWwlxxOasqx0NYrlIF1ml2Vc0WVsWUPTy73LeV2wFONlWqzFZx&#10;5ezhdlUyxctV7HFSZjwk91WJwywZ+8KykZ73K/aNsEpuuu02Q+qyuwBYA7IVKhigvY3XsXx+VRBQ&#10;lnMhNnjkHF8G6no5RfZ1S+XYaGLxF4WTypblFwDD36UyxrwMzw2VoTKl8RWClwOrpPvXSEoKxC8L&#10;/ipJ5K+SBP4qSYjHyyKBXxRwxcE9Fi2El4R8EQD6cGMFBvLXBcNduq+sLwj+WuCvBvHF4CYT1tnC&#10;ncTpGPBwWZYsWZrq3t7gTMtWbValpg2n9OEjD3Xq0m182siR1eAnv64rPidMmFZq+PAxowcPSVvX&#10;b8CgvwHuBg0a8YUvyzfJrVS7Th1qypbJfbPuo7lz59L9999PM2ZMpylTptDEiRMFwEePHk3Dhw8X&#10;FjesbFhnDRs2YjjXozq16zCg6wiLBA9JyRIlhc8UF8aP3+rFi3vzxTIuNj7J5KebJfOzzz7Hp9gl&#10;ytie85bL5r7cbiDTgnCVw5VenVsqZFsvzBYGVCQnFbKt8/6MbVEeo1ywSFxhIk8pI29Darhdajq5&#10;r+LZws8ntZzZ47Pv1/k6qnLPE4JFZs8b10Ddp7hHcJ6UMLc8xTUztpP3lNv1tK/bw4QctpNC3jJ/&#10;ua0abw+XaeV2LHm86jHIMCl7eplGTeuWr7lfEafu1y57uFzHdqZEmAyH1GOU5+SihPMplVO8lzl3&#10;Ssf3E+8bvnUYkrWZKfe27fBP/4FDfh+Smr4hbcSIeibKMF03zRJv7NmzZ/iwYRltR2RmLRo6bPjO&#10;Dp26/3BHwybibQdXyR13NKQBAwfQvPnzaeHChTRv3jwB7/vuu0/Ae/z48ZSZmUlDhgzhT+l7+TOy&#10;Ad1eq7awWlAJhrexAE9BBhH8Y+pFyeGGwIUSN6At/HwqAsk8pWxpssvpZrGvyzBV6s2GZVX2cGO9&#10;mJIGy9a6ldYIw7rT/u3lkNvbt1HT2NNdiox81PJnz19dh+zlti87yb5tTrqQfJzCL1A53UNyXYVb&#10;Tts4SNzXvJ1UbvCGXPtRJOPkC8sprVOYKIMZLp4RMyxbWhlnD1PD5TpLPqvZnju73M4RXx9z2dpW&#10;XnvIfo9xvCkwpFixYsLihxu3Tt0G1L5zl89Hjhnbb9Cg9OZdevatFGI0vMjWeu6/NhVs37lz1ZGj&#10;xz6ZOnTY4T59+59s2uzuY+Ur3EYp/FlVv0EDGjpsGC1ctIgeffRRWsRzCe8ZM2YIeMNlcuedzalO&#10;nXpUia1qtLIowheiCFuJbheHL7rrRsG6vCDiwinrl6lLAzgkbxJ5w0DyBpLhTpCSN5pd9nh1Gyvc&#10;HeAyHF8iMtwer6ZzCpeyHxuk5nexsueV0z6c4tXlHHQh1yqXayquuy3MJXMb172YQ7xbvlhWQZVT&#10;ehlnLrv2ASnby3v/fJKAtK+r4Rb05ReH+dVhyr6N3E4V0stwua09nbq9Pc6Q/MKyyqTGZ8tPnhOx&#10;bmyrfqGJdVTG4nyZ582QvJ9wH1r3EtLC3w5ffmxs4mc1atz+ZPsOXXb26jVgca9e/Woy3/7bAMcf&#10;U8Myhq9KyxhJXbr1EE3/0AyvarVqNHDQQJozdy499dRT9MQTT9AjjzxCCxYsoNmzZ9PUqVNp0KBB&#10;VIutbPho8Uljv2DWhcoeJi6KfBguSvJCOqzLi+2K84SQt4SXfb/qsrquxtvD5Q1oxQPghXm5iCtc&#10;Sk2LZfebN/u6XFbDchPSSdnzsutC87wAOV0n+30hl2W4Gq+G87J42HnZdY/JNBDnpcLAMY1cx1wK&#10;ZVDj1TSYm+VWwSeX1TApGa6mkdvYAWyFW5J5SFnAw7qEoJFW5qFuoy7LNKpkmMzjfLK2s8puSF3O&#10;Lc35pZYLkufckO1+ZJCjIjUh3qjsbHVv6zcGDhzWulOnTmGMOVRq/rdcKZ07dy42eOjQfiNHjn10&#10;SGr6F2i/XaFCJeGPrluvHk2bNo1efPFFeu655wTAYX3DdTJr1izq27evqFgsUaKkcaL5hhYn2DzR&#10;6klX5XYx1GXzQXE9aOqFcV0gU9ni+ELKOFXZ0knhwkvJdXWem9Rt1fQXsm1u4q8VnudoPXpS5z0/&#10;qmzHpZ5fmYe6nFMaNdy89uL687p6P2RLY0svw+z3myoJCRkv0ijp3fZhzl3bq+nMMss4md61bi6r&#10;+7PPneLdl53BJdOpkvnZt5Vh8jhkWvs2OYVJGXk6KecyWXFOutB0FyL3srrdT677C1/7RcnH25ci&#10;wiMpLi5hTMeOHWNat+7lz7hDy5SCrP8GxNH/wPBRmU8NG5axpW//gT83adLseFKyUfuM5nzz58+n&#10;V155hV566SV69tlnheWNCku0KKlbpx7FxyeItqjSl21/oOSFk8vyxNsvhJR4OLCMfOSFkVIulmN8&#10;LhLp5QWWQpw9LCfJvFxhCrxlnCs+F4hnS6sop3BFEu7ieOQ5k9up2yLelGtb87yKdOZ5zrYs1+Wy&#10;mZeUzNOVtynHdc7HdU0RLpcdJNOqsofjnslpO3mfGbIedie58jTLKcNkfm5pWOJ4zPDC5rK6bys+&#10;9/26S6Y9n6y0cn9S2fM0pMZb6Q3L3JAVpx6zDJPLqtzzcA93L6+TZHqnuIuXuk8sy3tOyHW/Mo84&#10;Hmzy8fF9zd8/pOoNNxgtUpo0aRJUqlQptd+Va3OaMGFCwfETJr+Tlj5qX4+efX69o2Fj8WcUWoOg&#10;BQks7tdff51efvllF7znzJlD+PEGP+mgMjLHSkg+scZFt2RdcGvZLU7ZVkius5BG5MnLMq0Mc9vG&#10;XHfFI06uq+WTy3KOtPIYpGS43Eaml7LH2eMVif07pBXHby67wpGvzNsMxzFjbuRjPUhSru2UuSvO&#10;lFg34522Q5zYjymZRoQjXg0zw11pbfH26wvJtK5tWEgnpa6r20khXN3WHmfJ/tDbw83tzON1lpXW&#10;qaxWfG660HQXL6M89nB7mCy3FWa/b6TUNIZyKrsanlMaJ11M2osR8nWXuEdMgONZKVSoyA/Fi/ss&#10;CAwMu42xV7h169ZF6tSpUzwyMrKIQcJrdBo7fsIHo0aP+b5bj94/1a3XQPySjHag8xfMpzfefJPe&#10;ZMH6lvBGe+46depSUGCwC0zZhIfafLDlzeH8AFhx9rQuSUCYcFDTudI77Q/p5TaIcyofL4uLjWXM&#10;ITONfLDlvt0k84HscWa82LcpmY9cd+WJuZIWy/ZzgnQyXsS55saDqMa79g+Z26r5uc4NC+HZ9mWu&#10;yzh1GzVcrst8rGUnOBgPmRpmz0euq2F2qeWT65ir2xqyP9xS9nh1m5zCz5fWXfJY3ZVz+vxRzmV2&#10;Lq8qT5c9r8+FPFZD8lnAsyLiCxX5zsfHb3JYWFg0ow+VmRDcKddmO/HmzZsHjs7M+rV7zz5/1q1/&#10;B0M5iBITE+nhRx6m5cuX0zvvvEOvvfaasMIB7549e4rf4PF7rwsUdpDZ1uUD5/ywGeHqw2kPUyXz&#10;cQrHdmLZ3Kfcvys/tSxyGfFYZrnyM9dFnBKWo8w0Mm+xzOGqZBmwLLcRcTKcJcIVgEthXZZRbmNP&#10;41hGEWfcuGpaKZGvuSzLL8OkRL4spzgjzHpwsG7A21iHzlcGyCl/Y909b1kWmd6+jSW5naqLDZdS&#10;8z1f2px0qdtdvFz/MTjEXZjUstqvQw4S/yHYwq6Y5HXKLte9WajYN77evhMCAwOTGIHyD81rs2VK&#10;5tisnb379v+nfoNGFBgQJPp6WLBwAS1fsZyWLl1Kb7zxhqi4fOyxx6hz587i11r4k9yAbZcaJ06c&#10;8wOnhtnTqOuQ/cF1Cndtx/tV153yc8ET85xkphXb28OVeHvZxLKSFudBxiHM7bwoca581PQs7N9V&#10;BiXcXcbN6RYm0juEZxPHC2veKc6SqxzKsvrwIB95DGpa17EqsrbPLSz7QynTWumzp7HCLkQXm/7q&#10;lgFwLOfjcV0VAHe6/mqYcT9JsSX+AxuhM4OCwsszBkUnWGyVl+DZjbGxsTFYv9qnIpMmT/98wKCh&#10;9ze98y7R6Q5+fZ056z5heQPeb7/9tvB7P/nkk6I/EnS247KuVQFIEJ8kMZdhWBcnzpQAiiWkwdw4&#10;ue6yh1kXwX1ZXXeFcb7Zwky5yiPLoqY1l0WcjDfj5LJLMg1LPVaxzJJ5uqVHPGTbxi3OlNxezUfm&#10;68rTlAgzPxFd6w5zsS/HMN6Ot1f3L9PKdPbt5LKU68FQ4mS67Pm6P2BWfjLcOA61DIas+Oxh9vgL&#10;0aVsk4/KTzB6el8FWflSdnkfqLLirXvNWLbuU6jITz4+fpOCgyPLMg9hiReMjIwsw/NbeJ5tIJqr&#10;apo2c9YXQ4am/dvqnjY/468l9E0waMhgWrFiBb377ru0ZMkSevXVV0Vb7+7de5Kvr5/xkKvAViFu&#10;D8ecT6Z8AMVDKuN5WcTxsgg316XkhVDj1DA1Tq6r8chXuhzUcFk+VxpzrqYTknGmZLhcdx2jeZzo&#10;MtPqNtM4RwZQlW3MuZqXOF5z//Y4uY65t7fR/amEtHEzqulkuLXsHm/McyyDWJfbSVnbG9uo+8ie&#10;j11GuJGP2K95jEYZZF5GvMxH7l/dj7us7SzlFG5XbnlcSeVSpmsZ4BeYH74WjC+GS5W8rqqc0hn3&#10;ltFRllvYr35+AcNDQkLiGItojVKADdkQHzbPBSiv1ilt+IgVnbt0+6dKleqiH9/SZcvQsmXLBLwx&#10;h+sElnfPnr0EQPAAqtCyQ8xtXQmTD7QqnGSncAkTe7h6cexxarx9XRXCUR7HcGVZhJvpnNYl8HGM&#10;uAHwyQqwenl5CcjiXPFbXcy9vMw/J3k7eVwiP3PZday2chngKyrqGZAn+oKB0MUoenczbjxzW7GN&#10;vCGtbeU+rTxl2uxhah7YVuZllVuGGeFyW7ks1+W+rThrG3t6e37O4fY0cv1qkKfKc7Udl00XCOJL&#10;VTaAe3x/7veOeHbFMyzvVQ4vVGTfDTcUjjLReENUVFQ4OsBiqAebQVfXNGHi1H39B6ZmNmzU5Jyv&#10;Lzq696NVH35I7733ngD44sWL6fnnn6chg4dQ8WJWR1ISynZIixPCJ0nIXMZJEwBAvIwzZZ1UQ2qc&#10;Gu+0fr70clmVkc68WLZw9zTZJeCNY5LHaC6jU3/04+LFYAWwfRmucDEFmDL6dQ4gXx9/8vbyFedQ&#10;3lD2fUjJsiCd0QWnDxXj8w9442VQnNdxrXDunbeT67wf8wsge5yUvIGtcNe2Qsa6cc7cw6w83CXT&#10;uqcxtrOWZT7WsrvUcKfl/5guFVgXso1T3he7v4tNf7nK4/3h3nTxynyWCxcuctjLy/cJRqNrdB+2&#10;wvukpKR48WJRI+QqmfoPHJzat//AB1u1avNryZJlGESF6IUXX6QPPvhAAByuE/ysg54Dvb0BC4ff&#10;qfmghZRl42GXJ8SYizicMDPOekhzlysvU2q4sWzCR+zXWJZpZDr7dtnkKrN1YXOSPA65P8PqLsbW&#10;MPo+ZmAHGF1mCngHWOuys36AHZDHiCRqvm5l5fzU8gLWBsCNLjjRFSeWEY785HaWzHPCy/Yb1shX&#10;hln7yD5Xt5H5GeuGrHgjjQx3F86VfT/qshqWXcY+ncIt2ddlmF32NFep8huS55NanqutbJct897A&#10;s6zwrEiRIocCA0Nre3v738eYFD/2JCYmel9VnV8NnTDBd/yEKZs6du72L/o3wWcE+gReuXIlvf/+&#10;+8L/DdcJOqNCb4E59oXBByzArMzlwytPkAC4kjb3h9Zd2Na1LKSefPvFUJetbdR1NcyY2yFhQMk5&#10;rTG3jpPTFmHLmy1iuDQkpL1gMbMM2PqKPhjQJFN0em+m8WXgFysCiFv7M5aNdVcY70cFOF4UyFda&#10;43hJuJVLLKv5yHNihCGtXJfbufalyjzvRpzc3pZOnAOZxphbZbDWEQfJODUekvHqNmq8mgfWrfJn&#10;PwZV6r7U9O7bG1LP0xUVAIlKP6c4LY/Jdb/gPmc2SYCrdUuFfX1jzOaFN6JCE6OPhYWFNTQIemWn&#10;GzPHTvio38DBz9zZvMVp/EFZnCG0eMlil/WNNt+otGzbtj0fGOBtHKCb+OBd4GbJB0l9mMS6TMdS&#10;4+zKKc7KUzm5rnV7GnddaJ4W3Kw4dVt12ThWYxsMZwV4G5Y2W9cMbsPNAeh6C9jyhaegIAvgEuKI&#10;M/Yt9yePzchbhPE5QzpvQJwBLgWAY0xBWOBqGWU5rTxluWW+7mHZjtu8RpaMNBYI3eWe1rjGYkgv&#10;jLRivvDRracIcwk9LJppTMne5LKtyzDM1TzUMDMdtpFh6j2qls8ot3WepdRz7xk57+di5PkyOcjT&#10;VvWl5JfTNhcbfokS97wpw90IFaOg4BB+9rxnMy/RT8pNCQkJ8I3DIsf6lZvadesWmzl+wpaOnbtS&#10;zZq1+UYvSvXq1aeVq1a5rG/8bTl8+AiOU/zedvEBq8r+oLiH2ePUNPYwZ1kn167c8pX7tdKYF84V&#10;ZuWLdQErXEwRZ0imRTjicQNh2QC04S6BawPwBlzRZS6Gm0JXlkiDUUnCwiLMkUkMgAP8OLeuvE0Z&#10;ZTPF+4CvW1SEmpY4VJwhDp86fOtGWnV793Lb1610xj6c4ixZZZHnTJ4vVxrz2uNY4GrDsWH0FZwX&#10;P355qa4kIy5IvNAMBfO5MQZ+lpIjuUihK1AM+YVxJ7FuDP/lnkZKDhFmnFuUyZRZRvVcyOMwZF+/&#10;lnQZZfcEDGUeqpzS5aSctuEwx5YpuaR3DD+v1HtCVVHcm6VZ9U103uDn5+fD92gpc/XKTCPHjH14&#10;wMAhv97VohWlpJTiB7CoaG3y4YcfiopLtPlG/yYYzT1H61uR6EiJD9gu+wnJPdwdJoZyOsHZw7Pl&#10;yw9sTnEWlNzj5LoEuFy3y4BBUWHtAaJiEFoGhgS4d3FfatyoGdWr20D4u2EtYkxBY0T3GNMKNyx2&#10;wF3NWy0njhHlQB7+voE8R3q0RoFbBhXODEYGuPM5MmTla5yznPaF4zGaVZnHL9JaUrd3y4vLJ1/g&#10;KBegjZcUoIw5gGyMxWiM4I9ljNMYF4eR8Y3R6THHOobiwjIGu05OThZjO0IYxss1/iMvly5dWoz+&#10;hOHAEIY4CNvIgbLxExrGYzTuUdMAQTlF+aWs41LX7cesdR5JcKpySncJcgR4TrqEfbs9B3x/WPeG&#10;odCQ0P/5+vun8rOKSsyCfA+n8Fw0MQRLr8g0bebsd7r37PNvvfp3CIsIo+LA6ob7BCDHr/IY2f28&#10;8DYfXFEJwAeryv1BMeR2shQZ4fKkqnHuJzt7uJVW3bdYNy8G1q2yGNsZD6iRRpWEl5Sap5SI42NH&#10;erhPAG7AGFaybOrnxRZ4iZTSVCKpDFuY4RwfQSHBkaKzL/ToqLpRAGe5L/VYXMu8HwlwX6EAlgFv&#10;zAFwNb3c3lVWCMfnOnYrf/ftlPNirsswuWysK3mZ50GcO1FOX2EFA8KAtAQzoArFx8eLOfrWwfiN&#10;EraAMIRlpAGMJZwBbCxj7EhAG9siHmNYYrxIMY4jC/cw0iEegEcavDSMe9X9C9J+jDnJOvbzp9Uy&#10;lRtELwGweS/12vIy38eY457GvFDBwv9jZBYIDAxpz/PCDHD8rYm5HCQ53ya8MW6eMHVqpREjMp+/&#10;t3W7nzAAMW5ouEtWrVrlqrjEMGg5uk1UmQ+vfIDlg2E9INZclStO2caKN06m+/byBNtlpVGlboeH&#10;UILMBR5zW5FeKb8EqZXeyEuuizRmegiVl/BvA+D4ZPdl0MIKLcbnxsfLn0KDYyi5ZGVKKV2L4hPL&#10;MlgAmFJi1G7pTgCcRTlyEPy6AuB+EuCAtwVwNFGUae3nQj0OKaSRsoer63bJeMzV86GmwTkANAFh&#10;wFiCGxCGsAywArgAuFwGfAFjuQ44QwA20mHQ5erVq4t0WMcc6xLqmCMM8MZ+YInjBQK3Vbb7GNdQ&#10;lNe4D+Q94SQrDsftHuccpuX216UEtl32ba4aWdcUz7e5/j8/P78oLy+vEQZGb7iZvyqD4Eox1/Nn&#10;4gcL3SQWnDxtxmuDh6R93KTpnT/ExsaLvrsBcFlx+fTTT1OzZs34Zj+/60SFmXwwcgMGZJ0YY1lN&#10;a8gCrEhjyqpcUKXkZZNRFsstIPLA3CynKy3KYArHgDTyOKRcaSGkNeey9YmEsZC/4Rbx9QumlJI1&#10;qVqde6lq7VZUrnwlhk05tipLWgD3B8B93fO3CQDHi0EA3Ac/77ClzxL+b4Y4AC7L7NpGlSyvKXm+&#10;xLlwkNwuWxjyMfNS87bnj/JERcEVEitAjvsLiouLF8IXiBjNnCXDMMI5BqBFusQEBr5pect0ADMk&#10;XSTSykZcIgt5Yl/GiOgxwmfuzddG3EtmuWVZhURZjfvMuNcMofzWshVunTM1zF32vHKScZ6s9Bey&#10;jbtyL0dOuvj9QJe2L5c8Be7zbX+5+buU/XgLFSr6P29v7/FgZ+HChWvxvEBoaGIQz0WfKfk+TZo8&#10;9bkevfr+Xbt2PQGR9PR00dcJXCfoaXDW7Fmi4I6WC6Qu8wGrD7Jr3ZR14xuSD5O6rD78xgNkl3Vy&#10;Xduy7Pnb81GFtJi7tuV8hPhY3NLJcCwrUtNAIh9Ohz8uJcBRGSeFLnhDw2OoTLnbqWrNplSlWgO2&#10;Etl6ZIBHRkQJgAfCb86wL+7lY+2XJfahLEuAQ/Cvw20D4ece4X83LXB7me2S+Yq5fVmRTOvaFmXB&#10;XF53NRyy3Q8ABUY9wQtH/MQkjhMKMuoKeO4uGc/ibSA/XkblrBTOk5EXXliouDWFLxHz3FgyXnLy&#10;Wme75nIZcyVeHrN1v9mVW5y71LzskDb25Z4+57ydwq3yXkyZ3KVud6l55KMuBuDnS5ur5Dm1zgkA&#10;fvPNhXYyOr34+QPIMd2YmJhYKCwsLH9/7MnIyKidnj7ixbbtOv9Ypkw5AYLHH3/CZX2jp8Gmwvp2&#10;cJ/IB8D2wLpkW5c3mZQI520lhCEniKgn0Vi3Tq6Mx1zuQ01rD5dhdrmOA+VRw02p62q8lMib81AB&#10;HhjI4A5Ca4pwMQBGQnwilWErEa6BCgxvCBYmICYBDjgVLeZtnU+cD1NYxn4AcPy9idYsaH4H6x6/&#10;0GMZTRVRESrLLYRtndbNPNU49ZhcaficGPs1lrNJ5pNTGF8rIad0QvJ/AiklLsdtbDLLK0HodDw4&#10;BinXsUFy3RTiXcevhFn3nXX/YY59Io26L2N/EtTqsjGXy07rRph7GYz81DKoy3Ib93UnOe1L1YXk&#10;kVfKs30D3pfVjt793APghQoV2sL4vDkkJCSW53BFFwkPD0+OjIzEcGz5N02bMePBtLSMAy3ubvUT&#10;BibGJ+gzzzwrfN9vvfWW6O8EYHAEuCr5MCgPhYSxDMNJyAZohJtxQkhr5idvNrf0DhL5suTNLvcn&#10;4+W6SwhHPGSmwXK2dKxs5TUly4tldZ/o9AuVlwbAjYpJfL5HRkZRUmIy4cco+GhReQl4w4IU8GYF&#10;sKXp7Y2mbgA4n29b3tb5Li4sb9F2WkDb2/ypx1hHnm7bymVT8pic4kQ8JOMwV9Nh2VUOUzKNPVxV&#10;jmlyALcqse157j9T8iGTZXVdP3PuOg5VyN9cFmlluE0Il/lLyfR2qfeHse6e3lq3pIZZcdnzyElq&#10;HoZkOc4Xll3Z87o0eSqfy5bHrHBWoSIS4JiK+fj43IEWKQxv9FSYry1Rbp51/9xnUodlUIOGjSk8&#10;LJK6d+su3CZwoaC3wQEDBhoP83kfMJv4QMVDI5eVdSnXCTGXZVrXA1OEbwCWWFe2E0K8InU7WYZs&#10;ccr2TvnJ7YT4uBAuygWZaVz5qWmlzG1UPzgqMwFxNJ+LiIgUfmC0xADUDcCbaQKCxKd+0aLoF4Vf&#10;mPa8bcIPQRLYqkQrGF/ORy2n7RrJliJiXaazH5N9Xc0Dy1JOYW7KDbwS3FI5xAPeue5DkSyPTa5r&#10;bMptXaZDuCmZTsa57lV+oA2wSlnbyO3s6/Z85bLMS+Ytw1QZYTnFWXMrTzVd9nUrnT2NPZ1ctsLc&#10;188vpzJLZc8/j+VJN4oB8M/9/PwaFy1aNIyNtoXM0gL4KxNzQdZ8mm7KHDfhmb79BlHVajWE5Ya2&#10;3ujvBB1WvfDCC6JCyfFBUSUfAPMhUOcq+CAZJ8JZ4mYxl2Ue9rSuPNU0kLmtK40qe7i6HZZl2R3S&#10;CHGcTAuJcjqksQtp8defaP/sZ1nXLlC7ZFjnWIbLw9cP/mwfzsPBnaDu0xT83YYVLv9oBMDFwKyi&#10;TxW3Y1LzUMPtxwPJY3EKV5ft6dQwl1B+9Xic4u1pVCFcSg2X25r5qGWQy3apx82S11Ws2/ORaRXJ&#10;e9KQASA13JU2hzxc6cw4uW6AzLq/7HJP6y63fG3rMk9LBoxkGnu8Eaa+DOzwMtaN38qt9HIb52Ur&#10;TU6yjj97nF1q3vktWzn/V7Bg4e+9vLxer1mzZmmedzF5ejNcKPnWnHDMuHEdM0Zmru3avdfZ0mVu&#10;FVbdgw8+6Bpp59FHH+UbW31oziN54yo3sHxQhNQ4JVyEKXILN/MRy3I/OW0v0wlxmdVwSJYRkvm4&#10;bcOypzHl2o+IN/NW4u0CTEWTQrbE3QDuArrV7tsLzQwBXdcfrrbzLfet7NPI3+hbxepnBV3UuleA&#10;qtu41u3HLeMvRa48ZJll+SEnAF9IGmO9mJAVhnVjGXkoyu04ZFxuaexSz416rngu7mE1LId0bnKI&#10;NyCZfTmbnPKTsuerSObpEr5mGT5Ii3UJZvc02cOsdAbI5PaGjDyNdHLZAp5MY0LPJTWd+7qRj1Oa&#10;Ky17+Vj/Y+PpSKdOnRopfYMXjYiISArJr25mH3r00QWZWZN+6tip++8pKSXFqDsAOKxvNCMcOHCg&#10;8w2ek2w3kbiRVPEJyOmGE8opP5lePrwyXMqe3ikN8jhfGqd83OQAD7uUbQEf+du8aJ/tbzYVZKGy&#10;0svL+BXeApgKMSnk5bxfQBz5C6E1Cio/c0jrJvX41OVs+8P8AvITMtKKfkfEsnpM7sdlgFmGu29v&#10;yIizgK1uI9M4bOc6FiVevGyV9fMJ27vuN3OuLss4+/2kSk0jl+3xTnH2MPuyPb0SLiDrEK5u43oG&#10;zTm2cUvHMqCbg+z5mkKczEuCV4ZbsqCsbifDDChagLSnkeFSOW2XdzKO0doXl6tI8TPdunVrySjF&#10;SD0R6CM8JiYGlZp53pwQfpoCTz7z3IJx4ydR+w6dqWTJ0qKt9zPPPCNGmUd/38lJydaNfTEybxgs&#10;u+BtSlwYzJ1kz0fKMd58aN3CFIlt8PCqczPOMa0tTEjdh7qsxksQmfFyf670EMPHhKzos0RUOKrW&#10;tszDyscCnEyj7tNcd5VbhuWknNKoeZgS50rdr5nONZfL9jhLFsBlmHt+EsbuQJaywqxzYKU35L6N&#10;DDfKjjBsY7xArfxk2WV51XVF8ny4hLRmeqyr96+a3r69U5w9jRpvX1fD7MtSsiyAiQCKuW5TtmdQ&#10;LmN79XhkuBnnirelcYWZypb2QqXsxwCyum6XBVM1rQSqGp8n4rJa8EZLlCL/Fi5cZHvnzp3LFS5c&#10;OKpo0aKjmak3oymhIGweT/hv/8a5CxYtGDl6LN1zb1tKTEyhMWMyRcUlKjGfeuopthKVYdIuRPLi&#10;ygudUxo1TgIjp/SOkg+gfLik1DDjIXbJbb/ZtzEednscJAEg55YENIQAYzVehmdfN7aR4fZ4d0kw&#10;uQPLVkYXYCBsJ49FlTxuNX81Tll2nScZpsrazv043PPF/t3LbcQZ21jLOck4n9Y5zR5vhLvLyteY&#10;q9vJNDguKVlOhzh5DlznwpR93U32/B0knw01TK7LvLPln0u+Ij3HS6lx2JeZxgVu9dlUpWznSuuk&#10;nLZ3EtKqckpj35+ZVoYJYV2IIW26gdwBrobZoGsqp/CLlzvACxYs8lGdOnUKM0vLFChQ4D1B1vyc&#10;pk6fuSAtYwQ1bdqcoiJjafas2cL6BsQfeeQR0ZLC4wB3E246pwdSjVfTyzCkt6+reTjlqUJFxltp&#10;5MNspPEWsuIlCKQQ775u5WctI85aNvI00hpS85DpLFnprXIh3CwPW/RCZrhdRh7GsVlS46zjk/kb&#10;aeQ5NdJb+cCidT42VWpZ1TQ5p7eJv0yMY5Zp3POzwt2X1TCntIaM47KutZq3PGYpPg+u+1gJM2Xk&#10;LdfVeLnsnl5I5GcPzyW9CJPltofLOFkOWxr78+cCvS08m2z5qJLnQhyHEq7Gy3C5DAkmmPmqaezb&#10;2dkhl+1hSGdKgttt3QQ9QCv4JcKNOAlgdflSJAFuorQUA3yJuXwDfOIxMTGh5mreTeOyJi0YMjSd&#10;6ta7Q7RAmTFjBr3++uvi552ePXsSKuHcTnROsp9gVfa0LuGCWg+VdTOqYU5ySuMOFkMGBKSMeCvM&#10;Lb0KQgBEyIfXDdCq2xngNFwgxrKZVm5XFNuZacV2ZrgrXoYZ+RthMn1O26hxPHeFyzi5bK5znHq8&#10;1rEqadzCjThjXT3HkBVupDHWZR7nk8wnt2Uht2OyymjJ2L+71HxUIMvtZdnVMHsad8n01nZqnHXP&#10;qevo50aNc5aRxp6PlLEPzA1ZcbIsVpwsj5SVTt0e6+qzpkoNk9uf7xiMvMT+xLNthZ1XKgucuGCP&#10;s8erQpwJawvaOcs9nTOML0UmwDckJiYGRUdHx/v5+fU3sXpzQEBAeGxsbIy5nnfTyNFjZw0YlPoX&#10;mhCi/TBG2oH1Df93QkKS8wl0knri7XK8GSDcOFLygXQX+rcWPmNeRm9+YuACXsdABlJYF2EcJ8LM&#10;lhlirgi/cruFIQ0L3b3iL0Y3Ib3Yxl1u28plKbM82bYxhf27wsxtsA/79q51U2IbW1iOcu3LXM8h&#10;T3ucWiZHqWmV8By3U9KfV5yHbEUj6gbktTfngLocBMNxewjxQlhWw23ryMPMR15jLLvuISybEull&#10;vq51U3LdlLq9K42UTGOmk+vZ0mCOe1jcx+77FeVUjl+WUZwXU+q6McCHMfcWc8SzxP6U9Cy1DMY2&#10;kLEs07rSyHTKvtxlpjGPw8qPZT7DiMe1lc+0SId1XoYQJuMN8UtKGFgWFyzDROGJdMOyXC4ZSAJc&#10;xvGyBWJ3v/aFyUiPvzH5hfBHZGTM1jZt2tzGOJW/0ON3+ui4uLgQcz3vphEjxkzu13/gr+UrVBIH&#10;PXHiJDHeJTqvCgwIuUj3CU6ickJFOOYGpI0Tbi3Lh9MQLFjDipXbGmmMdBLkxg2IG8OY+3hZUPYp&#10;zoDkdQFKzKXOt87Cb+mQU5wquW9ZFiGsS5lhuCl91HAW+gP3gngZx4PjxVwcmxDnz1LzNB4CS3Ib&#10;Ney8Ussoy+AKM/YJ+WDfMp0rvTGXD6QojzzXWDcfZh9OJ4RlN7mfP0fxduK4edltfwiXknmJl6BN&#10;Ih9lf/Y4+7oqM9x1/c25XHY8Dhy7us5ybZNtH3J74xisfBWp27jyVverLrNc54b3yXMZbz0HPMd1&#10;EjLSQK5rjnWkNdOJfcrracYb2xppXPkjPeKUbUV6c11eN7mtKIciGZ6TnDhhcQR8YQHEct2U+xeJ&#10;+vWBOUu6jRTZrXThcmFlh7Ulw3p3Bz6YGR4e8X2vXr26mUi9ISYmpnBSUlJEfHx83vZM2Lx588DU&#10;oWmz+/YbcKZs2Qqiw6XJkycL6xu/zwcHA+DGScLcKnweiU+6d2AYJVRvSg2GP0wtZy3R0tLSylF3&#10;jHyUkmrdxdwIF/xw5MpFyR3a7nJOFxYW/vOgQYPuN7GKqUBKSopXnrdG6d27d7UhacPX9Os/iMqW&#10;LU/ok3r69OmiGSEqMENCwlxvMY8DHJ87/Nb1j0igss17iYtxzwMrtLS0tC5Z4MitLfpSQFSy4EsR&#10;5owjfy5bCsBDw34ZPHjwAyZW5VQgzwE+cMiwtsPSMvYJgN9agSpXrkKzZs0SgxZPmzaVLfIQjwO8&#10;mHcAeQeEUdm7ejteAC0tLS1PqVyr/uKrHtxx4tHFyvCfSxkADwwK/m3YsGGPMFJv8fb2lj0R5j3A&#10;R44cPWb4iFG/9u0/kG4tV4GaNbuT5s2bJ6zvAQMGiL8GpS+qSJHiSsEvXhER0ZRSsiy1GjGPej38&#10;gePJ1tLSurp175wV1Gbuu2K57bx3qS0vIwzLMvxy1Pex1UK9HvnQI/lBre5fRnVT57BVniSMRyc+&#10;XbwsCzwwMOj39PT05xmpNyt9gecpwPEX5i1Zk6ZMx088ffoB4BWpS5eutGjRInrooYfo7rvvFkN2&#10;GQD3vmSA+weFUXRCCXr57eX048+/0bdnfqVzf/4tLpDTyXbSvaxuD66kzgtzBn/7+e85hmtpaXlO&#10;/Rmuk17fLOA66Y3NNPmNT6nnI6to1pKtlPr0OsdtAHk8u5g7xePZ7cf5DnhiDf377/+ETp09J/Lv&#10;/eiHHnu2W85eyiCfSwERieTtH+rIqwuXI8ALMsADBWHzEuBooxgaGhpjB3ivXn1EPyhQrVq1RJOu&#10;SwU4tsOv+R1Ts2ju2x9T5ssf04Z9Jynr1U/o53N/0nMf7XM8yapwwfs9voYyX/mEVnx+lF7auF+A&#10;XE2DdaSZ+c4Wj72xtbS0nDV3+Re0+6sfxbP51JrdtG7PSRrx/AY69O1ZGvLU2mzp2857j4Y9u57j&#10;1ollezyU9eomsf3R738mOf399z908sdfaOuh72jCa5sct4P6PLqa0jh/KezHiQN4OYx4YQMNfeYj&#10;ajv7HarcPl3UvxW+SK5ZLhQJ8GIUFGQAHMNThoXFR5uYzTuAo7tDjN82YcqU6aPGMMD7MsDLV6Se&#10;PXvRwoULhSpWvM1s0mcAvGgRb7Pg5xeGxKpZszatXr2Gnly9W7yluzJo399+VLytz/72xwUBHBdj&#10;/d6vxRsZ01///EOvf/IldX/IgHiHBe/Royt30sodx2nN7q94/f1seWhpaXlOEuCt57xLs5duow+2&#10;HxfgPPr9TzSSAammbcfABjCnvPkZDX2awZkDwGcu3kp///OveMbt07dnfqPZS7Y5bgct2XKYvjr9&#10;Cx059ZPQZwx8+9c9jMftR7+nY/yC2HfyR1rw7nYu/wpqMepBqla9NgUEBDtyLCe5+8ENgA8bNux5&#10;dGQVFxeXbGL2ZlbedGiFBuboOUsCvHffAVS+QkXq168fLWB4z58/X1jPaDxvVGIaDefVQuckv6AI&#10;atOxK23duk1cgA92HKOXN+ynB5Z9TlsPf0fzVnxOv/7+1wUBPIvfvHv5hP/+598iL0x//PUPvfbJ&#10;AQHx/o+vprc+PSjgrQGupZX3ygnggGfGcxbABbwZ2oD39Le35BnAV+08Qat3neCvgT1Ci97bTp0W&#10;vi8gDuscaY589xPtOXGaxrGl/xKzCCBPe249TWLD8r11m6l28/bkw9xy4pmTZIMOCfKgoODfhw4d&#10;agc4+pq6yVj08AQ/Df7TnzRt2vRRmeMMgJe/jfr06SvgjYpMjAYuW6BcKMD9QmKo+j19aMlHW83T&#10;n/N0IQCH6+SjvSfpwNdnhN9cTn/x59Ubm76kUS9u0ADX0spHzV3+OR3/4Re6j6E7e+lW/qo2AH78&#10;h59pHD+vSAN4wn891YR3XgG8Iz/v4MObm78UPviRL24ULw7EvbHpIC3bekTUnz25eg+NfmmjCB/+&#10;/Ab67uxvovyDnlwrtms74xW6rWUfCo5McOSaKkDb/lMQAA4XCoZUY66WNDGbdy6U4ODgkIiIiMhJ&#10;U6ZNH80A78MAL8cA79WrN82dO1coPj6RoW20QLkQgPsGRVH5u/tQ1znv0Bp+I55vulCAA8y4SPu/&#10;/pF+++Mvc2ui//3vf7Sa374fsjTAtbTyR6MYknBZwnUx/IUNNH/FF2zpfijCnlq9m/o8tpreZONq&#10;5fZjLnjnFcDx4th+7Hvx8oCwfN/iLQLi73x6iJZvOyoAjrSoCH3o/R306scHBCvazzdYgZdA5suf&#10;0CMrNlPPjPEUHBHnyDcpWN9CWDYlAY4OrNg4xi/1mPIO4FFRUQl4UwiAj80yKjHLoxKzlxhODYqN&#10;TXDBG79v5wbw4n7BVLJ+W2o24QXq+fAqjwMcwmfS2j0n6Jszv5o5kPCNnzz9K328/2sNcC2tKyy0&#10;GFm27Qid+fV3NqyO5znAUTH55Jrd9NiqXcKvvfvEafG1jpeIPS3cKisY6GhIgTnKivAui1YK9+6a&#10;3Sfo3U07qX2foeSTS1NDO8ARBoDDB24MpRZdw8Rs3gEcw+Bj2J8Jk6ZMHyMBXq4i9TQB/sADDwiA&#10;W/2T5AzwIhweVe52umPEI+KE5BXAV/CNMeXNT+mRlTvcIP7Pv//SCf6k+2ivBriW1pUS3CbL+Rn9&#10;8+9/6Ff+Us4PgPdg1gx79iNX82LUjaF+bfBT7s0ZUZHagS1wVFyiFdz3P5+jZ9buEduhzblspgyw&#10;L179CVWp35yKFMuBdwxvtS8V9M0ifeD5BvDw8PAodH84dsIkw4UiAF6BevTqSQ/MecAEePwFATwo&#10;thTVHjDTdbLyCuB4s49+6WPxyfMgfwp9wxdWTv/+73/iE6pTLu3EtbS08kYA6fvbjwl4Y8ovgKN1&#10;G/aDViZYX7njGP3AcIZlnvbcRzTiBcPvvenAN6IhBZbhA8cXwpubD9LoFz8WhiG40mH++/T2p4dE&#10;2i4TH6GQxHKOvBMAN/uGkjAPDg75gy3wV/If4FmTpo/JzKK+JsC7A+AMbwlwtAMX3XsW93UEeGBk&#10;EtXpO8V1QiFPA1z61vDmRN4Ihz8LlSm4uID3fv5senbdXlcFhpaWVv6o66KVtIoh+jd/CcspvwAO&#10;S/uTA1/T5i+/oaVbj4jKyRfX7xfuEtSbfXbwO2Fdgw2/nPtLGIEI33XiB2GVQ3CpwHf+Ab+APj/y&#10;PaHZM4zE25lrQdEp2ZiH/2HUnhCh0JBQ+MBftgEcrVDQlNDzkwrwzLHjSfSFUq48devRg+43AR4T&#10;E29078kSALd/UhTxppiK9am17aSivfcqhu75pgc/2OG2nZPwZh/Db1fZHEgVfiRADTIqJsYy6PVP&#10;PFpa+SuADs+6Cm9M+QVwCC1PFrz7hfgqX/judsEfhMOvPW/FF2IZbFj03g5XGvw4hHAwJOO59bSI&#10;wxEHnsClIvKevZQSqzfJ5koxLHAD4kVMMcD/SEtLez0oKChUAXjeTaoLxQXwW8tT1+7dafb999P9&#10;LBfAvX2pOM/tFrh/RCLVGfyAcbCKcLImvLaZXtl4gN7iTxIn4XMGv87at71YoS2qU7iWllbeq8dD&#10;q+jxD3fR02v3uAmVivjdvv/ja1zquugD0WeKUz5DnllHb2w+KFwYdj3H1jPg77RdXqve0LnCRaxy&#10;zwVw04UCgEdERPzTr1+/E/Hx8Q8qAEcbcHRZ4vnJssAniErMvgMMgMMCdwE8lgGOju59/AyIK2+i&#10;osX9KKlWC9FJjNOB482GTytcYCd14YvptJ2Wlta1I3RgBSvcLviTEYdKQymn7aWQtjvYwF/cdsGi&#10;Bk+ctstrgW8l6rd268nQcKEYABdigEdFRVHv3r0pPiF5T774wPETD9qBuwDefyCVKVuOurEFDni7&#10;LHABcH/y5jlG6ZAH4RceT41GPe540FpaWlr/FTXOfNLNCncB3HSjYB4ZGSX+oYlPSMkfgMtf6UUl&#10;5ji4UAZS6dLlsrtQBMADBMAxJJI4CNFssDa/nZY7HrCWlpbWf0XgXGylhlSkmME/DBBh/B8jAV7M&#10;BfCUEiXyGeDwgY+bwBb4ICpV+lbq0q2bAPjs2bMFwAFuH9MCR2sUHIBXYDjVGzqPWs9fqaWlpfWf&#10;V/30heQXZvyhibpAY8xOFeDR4ifI5PwGeNakSdPHZkmAlzUAzvCeNUsC3M8AuI8FcLhPOjy+gTo9&#10;tUlLS0vrP68Oj2+k4Pgy5wV4ifwH+JTp48ZPFO3AS5UuQ10VgKMduAFww4WCkafhPkmo3ow6P/Op&#10;lpaW1nWjlDqtqKj5P0wxlgFwQ1EC4L0Z4CXzF+ATpkxzAbxEiTLUpWs3MSYmZAe4t7eP6POk+dRX&#10;HA9QS0tL67+q5lNfJd+QGAPgrnESYIF7mQBnC7xkPgM8a4LpQmGAp5QoyQDvKqxvdxeKBLifGLrf&#10;6eC0tLS0/usKiEwyAS5HKjMUHRUjLPCSJUvtCwmJqG9iNu8mVyVm1oTpmePGi75QklNKUJduDHC4&#10;UFyVmCrA/ckvNNbxwLS0tLT+6wqOLaX0DaUAPNIAeL67UFSAJyWXoM5duxgAt1ngGNzYxyeQwlIq&#10;OB6YlpaW1n9dkbfWYHj7GhAXfnAF4L3ZAi9Ven94eHgDE7N5D/AxY7OmjxkrAZ6iAHwWAzyOAQ54&#10;GwD38w+h2kPuczwwLS0trf+66qbeTz7+YaYVfpUBPDEpmTp3YYCblZjR0SrA/ckvMJw6PrHR8cC0&#10;tLS0/usC//xDY1wAx5jBWI4xXSj5D/AsBrjpQsEYmJ07WwCPjXUHuH9ghONBaWlpaV0vCgyNNQFu&#10;KUZUYvai5JKl8hvgpg+87wAGeJLLAr/vPgPgAt6+gTwPJP8gDXAtLa3rW4HhsaJfqGJFTTHAwcqe&#10;PXuhFYoKcPRGeIux6OEpWyUmAzyBAd6JAX6fAPh9FB0da1rfJsC1Ba6lpXWdSwAcYyQ4ADwpqaQK&#10;cAzoAIh7frIAPmn62HETqHef/hSfkOgG8IiIaA1wLS0tLUVBDHBvAFxxocSZAE9OzmcXCn6lz8wy&#10;AR6fwADvTDPvm0UzZ6oAN+Svf+LR0tK6zhUUCc8ExkdwBzh84KVKu1Vi5t2ADk4AjwPAO1sAj9QA&#10;19LS0nKTALi3zQKPixfNCEu7AzzvxsSUAJ/gAng/Bni8ADjcJzNnzjQBHki+viy4UHQlppaW1nUu&#10;AFx2r61a4BiRp0yZMgfCwsIam5gFwFGJ6XmIS4BPmjJt+tjxE/nt0U844jt26sQWeHaAoyWKBriW&#10;ltb1LpcLhQEONwpkAbysCnBMcKN4viLTDvCeDPAYALxjRwFvDXAtLS2t7JIuFDcfeFy8CfByqgsl&#10;7ybeSUBISHzwlGkzpo+bMIl69uorfp13A3ik4kLRANfS0tIyXCheNheKCfBy5crnD8BDQ0ODgoJi&#10;QoUFnjWRevTswwCPNVwoDO8ZM7IDPEADXEtL6zqX9IF7FTescOFCkQAvnw3g8H97viWKmwuFAd6t&#10;ey+Kiop2AHiAqMCENMC1tLSud1kAV3zgLgu8gh3gRUJCQoqZy56bXK1QGOBohdK1mzvAhQvFbEao&#10;Aa6lpaVlKCgSfURZAPdys8DdAQ54JyYmepurnpskwDGoMX6l79qtJ0UKgDtUYmqAa2lpaQkFR8YL&#10;HzhcKIA4FBcbL3ojLF26TP4CHL/Sj8nMoq5de7gBfMaMGQzwGA1wLS0tLUUAOFqhCIBLC5wB7lSJ&#10;6efn5xMWFhZornpuUgE+OnMcdenanSIjoxQfOAM8MsaowNQA19LS0hISAPexATwugQHeh8rbXCgx&#10;MTG+oaGJQeaq5yY7wDt3YYBHMMA7dqQZDPDpqgWuW6FoaWlpCQVHopttPwFu4QMv7kPxAuDwgVd0&#10;Azha+/n7R0aYq56bLIBPmD5mbBYDvBtFREZSh04McIa3mwtFA1xLS0tLyOUD9zJboTDAExISBcBv&#10;u+02FeAF4uPjoyMiIiLNdc9NKsBHjRlHnTozwCMkwKcLgBu9EVoAD9QA19LSus5luFDYAlfagcMC&#10;RyVmhYruFnhISEhwngCcdxIVHR0dnw3gHTvS9OnThQsFAJfwhg9cA1xLS+t6VzaAw4USnyD6A69o&#10;AzjgHRUVlWCuem6yAG74wAXAwy2AT2O5WeAa4FpaWlougMtf6QXA2QLv2bMnVaiQ3wCfYAE8XAX4&#10;NBvAWdoHrqWldb3LDnAMryZdKBUrVlEBfnNISEgsK85c99wE/zcyz2KAY1R6CfD2HTqYAJ9Gbv2B&#10;a4BraWlpKS4UowkhAJ4Qb/rAK1TYHxYW1tDEbN75wF2VmLDAx2ZRx85dGeARbgCP0gDX0tLScpOb&#10;D5yFFimJZiuUcuUrHWRoNzcxewN+4gkIiAo3Vz03xcTEhMKNMmbshOmjMscxwGGBR4h24CrAxU88&#10;JsC1D1xLS+t6FwDuywD3FgCHBe7jAniFCpXdAB4dHe0XHBwXYq56boqKigoPDQ2NGTk6cwrrHwlw&#10;ywfOAI9kgPtpgGtpaWlJCQvcW1rgPlTcBHifPn2oQiV3gLORHBAYGB1mrnpuki6UjJEjx4wYNeZX&#10;wwduABwVmFOnAuAx7gAP1gDX0tK6vmUAHD/yKABPTKI+fftSeRvA8/xX+vT04UMyRow8JX3gHTp2&#10;cAM4hlLTANfS0tIyFByZYALcakaYZAK8XAV3H3ieA3xoevqAjOEjv5UA7ygAPo2mwoUS5f4rvQa4&#10;lpbW9a4g6UIxAe7NcwC8b79+2Vwo+QZw4UKJkBY4A3zq1OwAD4l0PCAtLS2t60US4MXRH4rZCgUA&#10;78cAr1yl6qHg4OBWJmaFDxxDV5qrnptcAB+a1idjxMivpA+8fYf2At5TAHC4UABwU7oSU0tL63qX&#10;6gP3hg/cdKEA4BUrVgbAW5qYzft24AMHD+2QljHqgApwwNsR4NqFoqWldZ3LDnC4UlSABwUF3WNi&#10;Nu8ADnijGeHAIUNap2eM2mP9ickAnzJFyAVw7ULR0tLSEhIAx488pgsFgzu4fOC33XYkMDCwrYnZ&#10;vO+NMBvA2zsD3E8DXEtLS8tohSL6QjGscF8GeHJSMvVFK5Ty5Q8GBwe3MDF7g7+/vzd+5jFXPTfh&#10;T0y8GQYOtADOqy6AG5WYsSbAgxjgQRQYqgGupaV1fSs4MtEEuOH/Nn6lTxAulAqV3Vuh8HLeDGoM&#10;FwpnHtuv38C709JHbpcAb9uunWmBZwd4QJAGuJaW1vUty4Vi+L/xS70EeMWKFQ8HBQW1NjGbdwCX&#10;LpT+/Qe1EADHkGoM8HYugE/JboFrF4qWltZ1LrhQZF8oohmhAHiiYYFXrGj3gecXwLu7uVAmT55C&#10;0a524EFCgcEa4FpaWte3pA9cjItpulEwJmb//v2pfIUKVwbgGJXeHeCTzR95AhjeBsQDNMC1tLSu&#10;c6kAl6PSwwIHwPPNApftwPsPMgDepWt3ioyIonYMcMDbEeC6ElNLS+s6l2wHLn7iUQA+YMAAuq1S&#10;pfy1wAcOGSZaoXQGwCMNgE+aNIklAW65UHQlppaW1vUuVyUmgxt9ofh4oTdCtsAB8OztwPMW4EOG&#10;DeuUNmLkQeEDFwBv5wJ4pGgHblnguhJTS0vrepd0ocgh1WCJSwu8fIUKx/z9/buZmM07gKMNOGce&#10;5wbwiChqKwBuuFCyAVxb4FpaWte5DICjEyvDfeJdDGNiMsAHDpQWeHsTszf4+fn5YFg1c9Vzk/yR&#10;Z/DQ9A5pGaMP5A5wsxWKBrhWLmr35GZq8dgmQ48auvui9Uk2tRD6+JJ192OWWjy6UZEZjjmrJavt&#10;k5scj01LSyo4Es2r8Rem0QIFEE9KSBIAr1ip0klf34CBJmbzoRWKWYlp+MCjFRfKJOVXehPg2oWi&#10;lYvqLfyYioxdS4XGraHCmWuoWOZaKn5RWkPFx67MpmKZH1DRMe9R0dHv8vxdXn8/B73HQvxyKjbW&#10;UvFxK8gr612eI26ZJY5DuNfYd8mbt/Pj7WrNW+d4bFpaUsGRcWZnVkYlJiCOvlAGDGCA35bPAO/Z&#10;s2elYRnDV1mVmO1o4sSJNGmiBrjWxakOA/ym0avppjGr6eYxa/JODPq80WqqMm+D47FpaUlZvRFK&#10;H7ivGFINAL/ttsr5C/BOPXumpA8fsUQ0IwTA25kAZwvccKFYAA/SANfKRQD4zWPWstbliW4S4vwd&#10;4esJaYBrnV8ugMs/MdEXCgN88ODBVLlylfwFeJs2baIzRox+rWu3XqLZoAT4RLbA3SsxAzXAtXJV&#10;3gJ8LRUY8ibdPOgVB/B6ShrgWueXa0g1BeBwoRgAr/q1r6//EBOzNwQFBRXHsGrmqucmCfBGjVr7&#10;Dx815pmu3XtTVDQDvH37HAGuXShauSmvAV5qxCSq3Lc93TLoJQf4ekZV5m10PDYtLSkBcDQjxK/0&#10;LB8APAEAH0KVKlX7luMyTMyK7mQjIyP9zVXPTRLgzZs3Lzpi1LjHuvfoQ9HRsQrAJzLAozXAtS5Y&#10;ngS4cJeMZqiO+ID1PhUYvoL6vZhKby6JoEqjhlOBke8J3Tx6Jd3ElvNNDjC+FGmAa51P6qDGohkh&#10;W+EqwP38LIDnmQslKioqPCwsLLpNmzY3j87MWtSjZ18BcPSFAnhPmDCBIiPcAR6sf6XXykWeB/hq&#10;Chv7HHV9cABlvdWelm2tSOfOFKJln1ahrHc6UYMpQ6lYxkt0ownwm5wqPC9SVeZqgGvlLgPgaiWm&#10;DyUnJtOQIUOoWjV3CzwgIMCLDWXPD+jg4+Pjy1Z4AJYzM7MW9OzVj2JiLAt8PABus8CDtQWulYs8&#10;70JZQ6ETXqPeD/aglRui6d/fbiJi/fbDzfTWurLUYPIQKjriNQb4Wga4AX1rW5Tj4stSZe7Hjsem&#10;pSVl/EoP/7fRjBA/9CQlmQCvXiN/AA7TPiUlxQvLbIE7AzzKALifnwa41vl1sQC/EWnZela3AYRv&#10;NJclhIsNf5synu3EAL+FAX4jHd5XiNov6Ec3j3zfgrcJcGxbIP09GvLaFvIb8TpvD8va2uf5pAGu&#10;dT5JgMN1IgCOduAC4KlUvUbNb33yw4WSDeC9LYBPYIBnZWVRhHChAN5oRqh94Fq562IAfuOY1RTX&#10;sQ/5p70iQF5gxIfkn/4MFbsrlQqP+tAtbaHU12jgg61o7aYoGjM9kd55uwj1em4oxwHeH1nitMNe&#10;30aPrztIm7dtJ+++7UWaAgz3mwXkpZvFytsuDXCt88llgaMSs5gB8qSkJMsCz2+AZ47LWtCrT3+K&#10;iY1jgLcT/m8ngOtmhFq56UIBXnDoYqo3uicteDKRgsa8Si0n9qQXP2lIL66uQf4dx1OhUaupgJI+&#10;JHU+Nc9oQTWm3Uc+fRdQ7TG9qVL6QLpl6KsmvNcbGvMRLV7/BZ377RwtXrWMiqdXpQKjV1Gh0R/Q&#10;LYNeo5vGMsBRWankbZcGuNb55AZw2YzQdKFUv+IAb2cAfPz48WYlpgVw7ULRyk0XAvCAQQ9TQO+H&#10;acmHSdQurQzdndWadn7uS18dCaa7F2UxvFfQzaPdXSpFR71NgcOfYRizZc4ALjhiMRVOfYFuHr6U&#10;gSyt8PV0I2vT/q/ojz/+oEaL+lHx4bfR4t3f0FNrt9OTq7eTV4+ZGuBaly2jGaEBbwFwb4xKn0Kp&#10;qalUo2YtNx94ngEcvWTJ9okC4MKFEs8Ab88AV1uhaBeK1oXpfAAvkPoWzVvWkir27Ezb94RQubRM&#10;6tI/hVpM60M15j5IBYYvI68+D7ptA4CLvy/HrKaCfR6h4m3GU5Gh+JnnQwFjN4CzBd5i7rvUelJ/&#10;8h+cTj41y9M///5N33z/DdUb0o6KtOxntFjJpYwa4FrnUxD6QhHdycIHbrhQkpNTaAgDXPjA8wPg&#10;qBlNTk4W3RyOGzdhQW+2wGMVgMOFglYoALefn/ErvQa4Vm7KCeCoWLxh9Dq6tWc7entJKA2eVJ26&#10;Dkihyo1K02ebitNnu6Jp095ylHp/MyqQsSTb9rew5V3jvpn05JLytGpDCs15rg6VHv8A3ShcIhbA&#10;4UIpNGoVFUp/iQqOXEKbtm2jP//8k1pNGUAFB1cl/1urUlDrTLqpwaBs+5DSANc6nwyAG+CWLhRY&#10;4ALg+WWB2wHep+8AiotLEJWYcJ+oPnANcK0LUU4Ah8U7cck82ri+KT37ZCjdN/92eu2VmtS8Sym6&#10;q0ss1b43km7PGkchWajQRKsUue1aKjbkReow5W5a/mYkPTM5gQ7tTqRlD4XQa0+UpI6PDaNCI+FG&#10;sfzgN44ByLG8jpoMnUntB3cin3G1KWr23bTvwH7ae/gYPbt4BQV2GqPsx5IGuNb55GqFgnbgLOlC&#10;kQD3UgDO0y0M8ELmsucmN4BnTVrQt99AG8DHWwBneAPiuhJTKzflBPDgriOo7l0l6Lkny9C4hfdQ&#10;xa5dqe+QUPpwVTjt+CyB4lu0optGvc/glZWMnMeoDylu+AO06JFQ+nhpEL3QKIq2jxpMp78dSodm&#10;B9Gr9WJo/evBNHFRCoUPX8Tb4kWhVGgy1L1T36TCI5ZS0KR36MiPX9Mvv5ylV959nUqmtifvjlOy&#10;lRPSANc6nwyAY1BjA+D4lT7FdKFUq179++LevmMFZI3pllKlShU0lz03qZWYAHi//oNcAIf/e9y4&#10;ccIH7msC3J8BrisxtXKTM8DX0OhXOlD3nt40aWokDRxQgjZtDKJT3wfR3AW+lJBxPxUeuUJY6UKj&#10;11DBYe9Qnb4t6MPl/tQ6wZderxhG65Iiac3oIXT29ChaNa04LU4IomXlwqlLOT96/ZVoumPsQCow&#10;YpkCcBYD/UYGuf/k9fTn33/R3m8PU+i0hnTj9G5044hVAvI3cxpVGuBa55MFcLhRLICLSswabIF7&#10;+bhZ4HkCcPVPTAHwAYMpPj5R+MDhPgHAowBw0wcOiGuAa+UmJ4AXbzeJ5jyWQhlDvalapWgq0z2d&#10;ojLfJO8e08m3xwNsaRuWN1qeFBq5liInvkPLlibT0S+K0aJGYfRZSgztSwyndbVi6N2HU+mNlzJo&#10;7vAoWn9nHO1ODqXXUiLovpphtH99cRo3LY58Rj/DLwG8DGTLFIZ4xmoKKluZwu+tT8V6VqToKS2p&#10;1dhF5J3xJu8XlZqAt1FeDXCt88kOcPjCBcCHDhWtUPIF4KoFnjVh0oL+A4cIgLdv38FlgUdFRpM/&#10;AxzWt/aBa51PdoAXGvQy1RjSmp57K4a69fGl0s2a00ebEun3nwpS8/7lqOCItxiyhuWN9tqRVarS&#10;6ZMF6Ol58TS1RSgtTQih1PAg2pWcSMcHhdHXxwfTvl0L6PCeJPpqbBBtKR1DWbGR9E5COM2vH0EL&#10;JpWlkwf9qcb42SI/d5fKerqZYV6k//PUukcf+pct8n/++oMe3nCI067k8hrNCzXAtc4nF8BRiVnM&#10;V/SLkpKUQkMZ4DVr3c4Az+d24ALgAxjgCQC44kJBKxThQjGkAa6Vm9wAzlZwxYlz6IHHK9PAEcl0&#10;a+UYevOtANq+K4Lq3V2eigx+ngHL6UatpIDRL9ETTyTRT0e8qU9EcXo63I8t73B6t0w0vVGG53dH&#10;0tq3A+nv34bSn7/OoD9/LkCfrSpK77UOpklx/vR6fAhtT4qkD5MjaGyoL53cUZB69wil4HFvmxY2&#10;AP4RBUxYTbNeeZ/OnTtH35/+jp765C0KTO9MxQY+pgGudcGyAxyWOCxwA+CwwN0qMYuiPxRz2XMT&#10;2oHLTlaysgDwwS6AoxJTAtxoB24CPFgDXCtnSYADzPBHVxydQUvXxtCQuTWo59ga1GzKMBowvQnF&#10;pt9HN4/8gPyz3qFqfTvQ6e8C6MMXImhTSiJ9HB9J4yOC6cG4AHo0JZr29o+iP36+mc58U4C+O9Gf&#10;tmxaSBtXh9HZbwvRPz8Xol0ZETQnLpgWxQbRyNhg+ighkralxNPqBwPoq31+VC41jXzGoqUK+khZ&#10;QeUHTKeHXniOfBolUfFRDahY/zHiC0ADXOtCpQIckj5wALxGzVo/eHv7ZgnIGlPeuFDUybDADYDj&#10;T0wJ8KioaPJjgPujEhMuFA1wrVxkAXwtxQ0aT+W7tKFF79Sg1Ell6PbW1Wj9Rn96bXEcxUx8nAqP&#10;+oCefiOB/vjxFlr+hD/NiA6idfHBtDAmhBbERNBbcaG0tUQUbeweQnu3FadpE2NoysSx9NiiOVSz&#10;UkmamBlNu7d504dDQmljSgS9nhxNCxPZyk9JoA+SkumpJLbcF/nTXz/dQvc/Wd5woYxeQ0UGvUC3&#10;dB1BfoOaU4mZ/Sh80CK6KWOFgLcGuNaFSAIcrhMfBrgvXCgS4LWyAzxPmhGqk2qBt23bjiaMhwsl&#10;SwDc1zdAWN8a4FrnkwXwNTT0nQx64K2mlPVkYxo77lZ64ekI+mRDKNXIHCMGZ0AvhIdOhNP/fr2B&#10;5iQH04SwIBoWGki7E6NoR4lo2pUURu+khFGLqn7UpmUs9erRiQ7s2yP0+ssvUM+unalF01hqVdeP&#10;XioRQlsZ4DuTYmh3cjg9EB9FU8MC6NmYUPr31xtp5+5w0w8On/ha8p78EfV/6ws69cO39ObKNZTY&#10;ayYVTl+uAa51QQqOTDAscFRiFmOAM8QB8GFpaXChuAE8z3zg6gSAD0AlpgS49IGb3cm6XChBGuBa&#10;OcsFcLZ0U19Lo8+3hlHXzNqUOq0K9R4YSi3616HI0U9xGvwGv57efr80/Xn2RppT15u2M4BfuDWB&#10;diZG08pSCbSlfCwtbx1JjWvF0T13NqGHH5xPmzd9TEePHqIXn3+WRqYPo9YtW1ClMuH0VPMI+qxS&#10;NG3kPLaViKCPSyfTjpRIeqyav8i/75iGFsC5fHc8sZX+/ft3+vHMd7Rl/1aa+PAcCusyUQNc64Jk&#10;WOD+rt4IpQXuBHCeimBcTHM5byZXKxTFhTJ27Fi3AR0AcN2MUCs3SYDfkrGMms3IoM2fJ9C4R+pR&#10;6Vb3Up8RifTUK8lUbvajokOqGzPXUcKdrej7k7fQ2ncL09qS0bSPre9tKdH0fNUk+iwrijauKkqV&#10;by1FkyeOpbEzxlLbgZ1p4ryp1H9qBqVnptOYEcOpWpUK9MEyb9o2K4xeqhBFm9lq350cQZtKR9N7&#10;Lxel338uQKFDHjLhjeaCa6jyA2vpvS2baNayRygprRF5DbyLCqXOFXDXI/JonU+WD9wYkUf6wNMY&#10;4LfXrnOKAZ5pohVT3vvAXe3AYYED4FkWwF0/8rD0kGpauQkABwQL9niQfO/uR6OevINGjo+kXsNu&#10;pXeXh1DLtPoMyhcZpmsExItlvEHfnvITI+28nRZJuxPiaWOJaPq0URT99VNx2vhhYYqOCqCUGiWp&#10;WsbdNOv9pyhr+ULymVCXSg1rSHVbNqDSJWPovaW+9PcvvqK1yvqkCNrBen9QHP398w30zVfe4q9O&#10;CXCoQNo75NVzJEVN6ESVpnegkhPn0g2ikys9pJrW+QWA+4q+UIzBHCTAYYHXqnW7W18oPN3MKmAs&#10;5tGkAhwWeBZb4JkM8KioGLdKTG2Ba+UmF8DbjqFKLUtQ96mNqXX/ivTO22E07ekalNTqHio06DkX&#10;wG/OXEtL3gtl0N5E585E0+7EJHqLgfxx/XAGMgN8bREKLBlKXt1upWoz2tGcx+ZTp9mpVHRYJSo6&#10;qSZFpdahuApJ9N6SAPrnt+L0YVN/WpYQQTuTIunIp2H0v19voodfqcpwhu/bbA8OgDPQS0xeQZNf&#10;XEEr135Az6z9nMrP5i+H0av1oMZa55WwwL1NHzggDoAn5QjwG1k3GYt5NFk/8iSwBd6WAZ5FmZmZ&#10;AuC+GFJNVGJqF4pW7pIAL9R1BmXen0CPr2hAjXrWo/RZjWjkW/3p1vYNqWC/xxSAr6H6vWrR72du&#10;pj9+jKTtiVE0NyGM3qwUSduei6FZc73Ir0NZSnzgbmqT1ZMq1L+NYsvGU1yVJKrQryFFzGxCAZ3L&#10;0iNPh9KeN0NpcZ0QejgulL5gC/zYlmAG+M1UeugIC94mwAsPfoU6TpgnKjFPfn2Mvv7mBKU99QEV&#10;zVimAa51XqkAl/2BA+BwodS6PRvAC0VGRhYxlz03NWnSpFDr1q1FxuMY4Mav9AzwtgzwLAvgYkxM&#10;6QMP0wDXylkS4DenvkEjn29FB78Mo0HDoqjJkLvoo+2lqdOEJlQw9WU3gPv3m0u/nilIf58pRotL&#10;R9GCuGB6MD6MZpdLoIrVAymmXUVqPqYjW/Gv0/2zZ9KwoYNpeHoaZYwcRrcPbELR7cpSi9axNKtK&#10;DD2cHEmPxIbRkuQQ+vWED537oSgVSHs9G8BvGfQ63dZ7LGW+dD+lvjyZxr0+n24fP5cKZyzWANc6&#10;rwwXiglw+Sem6QMXAFdG5OGpcFhYWFFz2XNThw4dAtu3bx+CZQvgidTGBPiYMWNslZjaB66VuyTA&#10;C/R6nOoO70Jrt99KE6eE0QPz4+jH77yo8wO9qCBDUgV4gRHv0eef+tP/frqBPl3oR4fuD6bnu8TT&#10;rH7tacbksfTQvDn0yEPzad3qVXT86BE6fOggffnlfnr99Vdo1uxpNHf+LBqV1o9SW91Brw2MpyO8&#10;/Wdzfeiv0zfRiqWJxgAOwoWiulHWU6ERi8ln1BDyzqpLPqnd2fp+im4Zs5qqztOtULRyF5oR+vr6&#10;GwCHG4WVnJxMaenpVLN2na85LlVA1pjgPvG8CwXwZgs8AstqXyit27QWFZgGwA0LXLdC0boQAeBo&#10;hVKo23yKa9WeOs5oQz2H30pL3/GjFz+4jap0a0WFB6s+cNaYNdQ9ozYd3j+YfvtxGv34w0zKmtaC&#10;uswdRn1fm0JDV86nHosn04L1LxH9718i+pd+/ukszV31LHV6fRwNWvUAtX00nVqP7UFvLM2gX3+8&#10;n86emkhHDgyhegM60A28D9eo9QxvDLt2U8Z7VLjrIiqbNpNazBxNvgPniCaEujdCrQuRBLg6JmZy&#10;EgOcLfCatW4/6esbMFBANi+nli1bBrRq1SoYy2ozwtZt2rgAHmUHuG4HrpWLJMALpi2ljvN60Ii5&#10;1en2DnfQ24vLUt+JDahtWjOKGf8Ug3S1BXBWSJcp1PL5dOq+dBJ1WzGZbp3VigJnNaKbZ9emm+bV&#10;oxvn16UeH8xwAfyns2eo1/LpdMP8OkI3zbqdwmY2ocbPDaae702nzovHU+tnR1DhAU87ArzUrI/p&#10;yeXr6d11m+j1FR9QpbQF/GWwjC1z3Q5c6/wyAI5mhHChGC1RcgD4TeZfmGiJ4tmpTZs2oe3atYvC&#10;sgR4QmIScbj4iWe0ALjlQoGC9Z+YWrmozsKNDPDVVGD0Gkp7K5V27w2kQROrUcu+DWnBYyXoleUN&#10;qNzMp+lmc3BiqULDl1LBmTXphnm30w0LTS24ncHNcJ5fjwrczwB/fSKd+u5b+v777+jokcPU7bUJ&#10;dONcBvgC1kJFWJ9fmwqPZ/hnrrIB/CO6KW05JXWfQk+88CT9cPo7+uqrk/TAEy9RfOpjom16Ze1C&#10;0TqPpA8czQdlU0IJ8FruAEcLlEJ50g4cPnBAHMsTJk1dMGBQKiXAAm/dWgB81KhR2QAeGBzheEBa&#10;WtAdD20kr/EMzDFrKGnqU/TC+rq0d38wdUmrSG8ujqLRsytRmW6DqWjG224Ah7zvKm0AmOFbaEpN&#10;KjqplrC8C95XhxKzmtLsdx6n4wzuTzaspwN799CgpyaSd2plBn8tAe2C02pR0Sm16cZ5BsiD7qzG&#10;QF7DAF/rBvAbR6ykIl1nUqnuLenOp4dR66dGUJ2s3hTQdbIGuNYFyQC4P3kxuIsrFnh6ejaAY8qb&#10;H3kY1EGtWnUKw3LWpEkLBuYGcPRIyAoM0gDXylnNHvmEwibjZ5m1VKT7/VR+QG96fPntNH1aEK16&#10;z4s6zOtLvSbWoqisJwXkVYAXaz6I3tmzlh5b+xr1GTeE0mdm0pJ96+nhpc/TpPsm054v99H6D1fT&#10;Q7Pm0MbVa2nLvu005b5JtOCVR+mtHR/S6HmTqOeI/jR38ZO0eN86iuo0zgS4hLcJ8IwVdEvn2VR8&#10;2GgqPrwOFe7Xiwql81fBsLdFmioa4FrnkbTAXQD3sgBeu3ad4/7+gT0FZI2pCPpDMZc9NxmVmF2N&#10;SkwB8KHChQKAownhyJEM8KhYG8C1C0UrZ7V9cjOVn2P+zJP6EnVb2JXSHm5FDbrWoZdeTqSBD/Wm&#10;5R/dRhXnPpEN4IXT36JNj7xG6+Y/T4vHz6flUx+izby+ds5z9O60h+mTR16llbOepKUct3r2U5z2&#10;VXp/2iO0etZT9MlDr9AKTvNO1jxadf9TtOHRN8h/1FK6aazxyz7AfCOXqXjmB9R1/uu0bscB+uCL&#10;HTTj9deocKcZVGA0Xjof0S2cvvr8DY7HpqUlJXzg5q/00gJHM8L09HSqU7cuAzyou4AsT3nWmRVa&#10;oLRr1y4Wy9kAPnYsA3yk6I3QzYWiLXCtXNTp6U+pxvxP6ObRAOZK6vxIH/r401Ba8FAI3dU0hJo0&#10;j6LPPommagsfYajCD25VZt4ydjW9M3EhfTjxcfpwEmuyOZfLrFVy3U2PmTLWV016lO6oWpduGb5c&#10;5CsGjRj+HhWv05tuyXidmmYNpnPnfqOfzvxIaz76iMr1nixawiCd37jVVH+BBrhW7pIuFLQ+kT5w&#10;ADwjI4Pq1aunAvxmdGSVJ93JduzYMb5Dhw4lsAyACx+4CfCxY8cZABcuFAPe+BNT+8C1zqdaAPgo&#10;tnrZ4vUd/go9uKIRnfmmED3zcDB1zWhKC5+Ooird21DvCrXIf+ibFsAZoqUqNqAXM2bSCyNn0Auj&#10;Lk3PseKHPshQXmnkPXotBQ58gp4odxvdPGIFeQ8YRYnTW1LjAa3p7ZWLafqybS6A3zp7A7V/arPj&#10;cWlpSbnagTO4RSsUBrkEeP369VWAF8CoZ3niA0cLFEAcy44AHzWKIsItCxw/8miAa51PTR78mEIn&#10;yGHV1pBf1lJqNX0gbfgkgfr3DqfUzCSaendd+jglgWrUaUW3jFxOhQe/SgXZar85bQX5jVpF/rnI&#10;b9TKXOUz6gMqIIZRW02F+j5HBUesomWly9KqcuWo2KglVHz0Qiow/XbySa1NcQM6UHCf+8TLBgCv&#10;+ID+C1Pr/DIAHmAB3OwPXAC8wR1uLhSe8qYSE9Z3586dy2FZuFAGZ7fAwxng3t6GDxztwAO0C0Xr&#10;POr09GaqNOdjuhFAZigW7jKPKjVsR2X7z6TK/VMppWI5erpkPO1OjqTdSdF0R6UGtLJ0AgX0W8QQ&#10;XS/80Tdfhm5iFR6xnoZUaUZrSiTSnBKVaG9iBK1NiaXImq2peKsM8m09hEre0ZmaNulLBRj4gHfx&#10;cR9RTf56cDomLS1VViWmbAdu9IUCgN9xR5NsLpT8s8DNVij4kWfkiJEUERFFPibAYYVrgGtdiKrN&#10;2UgFRhruiwKZ62jQnb1oMwN0U2Ik9U+IoOVJkQzVaHq9RArt4LBdyRG0PSGaYpNuJ/GTD1vuwnfN&#10;QL9QAdwAeLGMd+mFshVpe3IU7UyJouUlY/lFESE6uHokNpreSYqlncmx9EyluuTf/2neFr0QrqEK&#10;sz9yPBYtLbuCIxMNC9zLssCTE1No+PDhdoDnnwtl4GCzEtP8E3PEiBEUEc4AVyox/TXAtS5Qtz2w&#10;QYAYVvhN4z6kqY060G6G9X4G6b6kKPoUgE2IpD0tmtLJKaMYslG0u2QMLS1fhuK6z6CiI9+ngiMB&#10;c/jTGc4qrIWMliPwt8NNUiz9PbqtXBNanRhLe/jlsL9sKTq3/zBtL1OSXq1QgQEeTvv4RbGX9/9O&#10;TDSVrtza5SMvNPYTum3OVsfj0NKySwDcrMQUo9ILgCcLgDdu3DR/AN6mTZtohngClvEjjx3gKEx4&#10;WKQGuNYlqSpb4YXYuhUAZwUNeJoWVatHuxige9gCX8mQ3RUXQj9vWEXffLiSdlcpRV9260B7q1ag&#10;HaUT6K1yt1LdO/pTWJ9nKSBtCfkMW0rFTRVj+XJYYNo7FNvtYWpXthatTI6mPWUSaV+j2rSr1m10&#10;cvFbtKFVI9o9YACt5X22Dg2kvQzwzzhd5u13M7zRyZUB8BIz11P7J7X7ROvCZDQjtIZUk32hCBdK&#10;43yywLt06VKyW7du5bE8yQR4Ir9F8Cs9AI7C2AGuXShaFyq0CS91HyxmC+IR92TSo7feSjvZ2p4V&#10;E0VPxoXR+oQw2puWSn/s2Udn336Tft2xgw60aUl7y6TQnkrlaHe5FFrD0F0YF0kjE2IpIz6WxsZE&#10;0guJUfRZiRjaVbks7alShvZ3aUP7BvamL3veQ79s2UBn1rxHn5SIpU0pUTQlPowt8BDamhJNM2vf&#10;TYWGfyDgjbboxcZiGDXddFDrwhUUaY6JCR84mhGKH3kMF0qDOxq7ARxtwPMN4NICx4886ekZFCYA&#10;bsBbW+BaF6sa8z4ir3FrhB/cgPhqSmg1kh4rW54hHkHPJEbSvMgo2sZA35UcS6sqVqADqUPoi/Sh&#10;tJ+t8YOzp9LR9CG0t/qttL9OJdpX8zbacyuDvWwK7atWgXZXLU9fTZtAR557ms5s+pSOjMuks+8u&#10;oX09O9KaxBhaVSqe3kwMpyXxMbQlOYZm1WlBBdl6x8j0UAF+uaSw9d1BNx3UuggFsQVuAFz6wA2A&#10;21uhoB/w8PDwAF70/JBqnTp1KsUQr4BlF8AT0AqlDY0BwNPSKSzUBLgpDXCti1HHpz+lcvdvpEJj&#10;DYBLBbYcR/OrVKfPU+JoU3I8rSuZQs8mJ9KbFavTntrVaW/3zrS10720e+hAOvXKy3TkiYfp6/eW&#10;0tEFs2lLhza0rU9POjJ1Eh3JGMwgv5W+mcbLI9Npa50qtCwlll6uXJ2yQoPpi8RYmhMZQKt5P1Nr&#10;30s3j3yP929UkKLpoN+Ej6jeAv3rvNbFyfCBBzgCvF49t3bghcwR6dGplWenXr163dqjR4+qWHa5&#10;UBKSXQBHz1p2gOs/MbUuVk0f/pjCJ6MS0oCmhLjv4Jdoev17aFG5UvRhQjTVr1CPwvs8Qffd3pKe&#10;rl6P3ihRmjYkJdCBxvXoh5eepdOvvEiHe3SnnS2a05ejh9HOOxvQjhaNaUetCrS+RBK9VL4iLarR&#10;iMrXaEGFMhbT+tIlaCVb9k+XL0+t67ejGzM3GJWWDHBUjBYdt5YqPKBdJ1oXL8MHjlYohg8cvRIC&#10;4PiVvnYd9IXiAnje9UbI8C7XpWfP6lhWfeAS4MOGDTMADveJBLjuTlbrElRz7ifkleUOcPRRcvOY&#10;D6htsz7UpVI9qtBpGt0AyI/eQMWHvUlVm6bS8NptaEGdu+nBag1pYfnq9PCtlenRCpXowQqVaWHV&#10;2znuTppWryX1aNqLYjrOoAIZKzjftUILKlSg1Np3UVjbiXSj2RoG/niUoRDHl75vvWNZtbTOJ/uf&#10;mGJUegY4jN4aNWocZ6tbAvwmuFHyBOD9+vWr0qtfv7pYFgAXf2KaAB8zhoYOHcoAj2AL3KrEDNQj&#10;8mhdotDLX3GGuAS4qiL9nqQi/TH4wkem1pv6SPxVWXjwG1Sk80Ly7jib/DrNpmKd7qfCfZ+ggsOX&#10;i3bjRptxyLSwx3xISXen0U0jP2Cr23ppiDbfbIXHTf+I7n5E/3WpdWnKDnAfF8CrV6+uAjzvLPCB&#10;AwfWZog3w7IBcFRiMsDbGAAfMmQIhdoBri1wrUtUJ1aVuRup+DgJU3eJViFslRtan7NEm3DnPFTd&#10;CJmVp1K38HrktA3U7JFNjmXU0roQGS4UozdCF8ATHQFeID4+3idPRqXv37//7aymWJ40afqCQYOH&#10;mQBvKwA+ePBgC+DahaLlAXV8ajNVnrORijlAHE36jMpFCKDOSRcGcJmXsW60OAmduoEaPfyZY9m0&#10;tC5URiWmBXBvb+NPTPjAqzHA/S2AF0QrlDwZlb5Pnz5Ve/bsUw/L4kcetsATE40h1TIzx9IgBrjL&#10;hWICPEi7ULQuU4B49Xkfi0pE2UY8u6y/Li9boz8Sv8pHTFlLDR7WlrfW5QsA9wHAUYlZXP6JmR3g&#10;AHdMTExongC8f+/+t/ftO7AJlsWv9INSXQAfPXoMDRw40AS44T6B9JiYWp5SjXkbqYiwxGFR2+UA&#10;4ksUOscqe98GavyQ9nlreUYGwP2F5Q14y1/pAfCqVaseDQgI6AiuAtxxcXEheeJC6ddvUN3+/fs3&#10;x7I1JqbxI8+o0aMtgMvOrNgS1wDX8qRqLfiE4mdsFP2ZOMH38rWBqs79hNo+6bx/La1LkXChMBdh&#10;gdsBXq1atSOBgYFtBWRvuKEARuTJk0pMtr4bDBgwoCWWJcBFM8JcAK594Fqe1t2PbaKa8z6mAqL1&#10;iBOEL02x0zeI0YEwSpDTfrW0LlXiV3pvdGYlf+SxAF6lShVY4J0FZI0pb/oDHzgwtdngwYPbYVkF&#10;+D333CsGNGa4U1hIuJsLJUgDXCuPVGfBRip7/0a6SfQj7gzl8wkVnF4TGNzzPqEW/GJA3+RO+9LS&#10;uhwZv9LD8lYBbvjAq1SurLZCwZQ3AO8/aFDjgQOHtMayCvBWre4RAO/Xrx+FKgDHgA7ahaKVVwJs&#10;Wz+5meou/JiSZm4UvQTecIFWOVqb+I5fR9UZ3I0f3qT7NtHKU6EZoajEZHCr3ckC4JXdAX6Tv7+/&#10;d56MSm9Y4EPdLfAkALyVI8ANC1z/Sq+VtwLI73l8MzV48GMqed86KjhqJUM6e8WmbFYYPXUD1V74&#10;Cd35yCca3Fr5IozIIyox3VqhGAC/7bbb4ANvLyB7ww2F0QolT0alHzQotTkDvAOWDYAPMS1wO8CV&#10;ZoQa4Fr5JGGRP7GJmj/yMTV6CDDfQLcA5KPXUejEtVRz3kZq+vAnAvYdtKtEKx/lssDhAy9u+cDx&#10;I0/58uWPsdXdFVxFK5T4+PjgPBmVflBqaqvU1NRuWM6aMGlB/4FDRHeyLQHw0aOpb9++2QAeHKIB&#10;rpX/AszRvzgqPKF7HzfcJNrHrXUl5GoHLn3g6MyKAY7+oxjgbu3AWdGRkZH+WPfoNCg1vfngoemG&#10;BS4BnmACfNRo6tNHAtyAt7bAtbS0tAwLXAyp5laJyQA3LHC3AR1MF0qQue65KTU1jS3wYcICn4BB&#10;jQXAkxngRiVmnz59KEQFuC9+pdcA19LSur7lAritHXhaerod4DcwwH3zBOBDh2bcM3RoutiRC+Bc&#10;iJYtW9FIBnhvE+DS+taVmFpaWlo5AxyVmAC40grl5jwbE3PIkGFt2QLvi2X8Si8rMe9q0UKMSN+z&#10;Vy8KDQlzd6FoH7iWltZ1LqMVih95F/MhH0ha4GlpdGs5dxcK/N950gpFtcAFwE0XSm4A139iamlp&#10;Xe+y2oH7GBBXAF7uVneAR0dH+7FFjmHVPDsNGcYW+DDTAp9gAbyFCfBevXobLhSzDTh+5NEA19LS&#10;ut5lAByVmOaQagB4kmmB31rO1YyQpyKwvtd0q+O7t9/dsQeGNPGcJQ4LPDU1rQeWJcCFC+Wuu8Tw&#10;+HaAQ7oSU0tL63qXqzdCCXCzGSEAXqZ8ebfOrErFx0cvad944b5B99CBwfemmeGXPw1NT283NC2t&#10;H5bhQkEzQgC8uQnw3r17U2iIe3eyelBjLS2t611WO3DFAjcBXrpMGTeAV01K6jurac2zx9La0IkR&#10;7T0H8LSMjPYZGSP6Y1kAfMBglwUOF4oF8AAXwIP1gA5aWlrXubIBnOUCeOnSKsBvalSmRMPn292x&#10;+ZsxnejU+K4eBHja8I7pw4cPwLL4ld4FcMMH3ruXBriWlpaWXa5KTDQjZMGFkpSYpAJc/CDJ040d&#10;K5ft/my7xmdOTepDP0zr40EXir0duNkboeUD75WtO1kNcC0tretdKsC9FICjHXjZsmXVMTEL9K1R&#10;If3FLnfRqRmD6If7BnvUAr+XAd4Ty7IZIXojvKuFO8DR+kQDXEtLS8uQGJHHyQJngJcqVfqEv39g&#10;LwFZBvig2pXTX+3Rik7dN4QBnupZF0paWsZALAsXigT4XS1cAA8PZYD7BZK/b5CQHtRYS0vrepcK&#10;cMBbADzBBHjpMid9fQMEV3kqOLROlRFv9DQBPtuzFnjXjIyRqVh2ATzRbIUywmiFEh4eYQDcP8ho&#10;B64BrqWldZ0rR4CnpcEC/9rX119wFb0RptatlvlWr3vo+/tSPQvw9PTh3UeMGCEydA3o4AbwPgLg&#10;/gLgwQLg2gLX0tK63oVf6QFwCW8V4CVKlPjWx8cvA1zFH5jpDapnLe7Tmk7NGko/zBnmOYCz9d2L&#10;AT4CyxLg6MzKagduAFxa4HChBIdGOR6QlpaW1vUiozMrZ4CzBf6Vn1+AaJ6NodRG1Ks+bokE+GwP&#10;+sBHKgCXP/KoAEd3sm4A92OAh2mAXyvKWrqLxi/dLTRuyS4a+Mo2V1wX1qBXt1nxnBbr6vaDeX3s&#10;kp2uNKpkmu7PfUaTV+ylxzYcpknLrfBuHJ72xheO2/Z+YQulvf6FKNOQVz93bQON53Jgnz2f/8wV&#10;1v+lrTTnwwO0aO1BGv7mdlc48hn19g4a/c5O6sXLMtyujLe20+Mbj9CsD/a5hfd9casoTzrn2e1Z&#10;K3wolw3h/Xi/OE8j39oh1nGs6vbQ8Dd38HHspEF8blHmMVyWUe/soD4vbHWlwXnEcaW+9jl15f1k&#10;8P7kuVA1nPej5q119cpwofg7ArxM2bJHZTNCuFBG1K+RCQv8e08D/KItcJYG+LWjvd/+RF9+94vQ&#10;/u9+pi9OnKFVe7+jKSv2MGy20EMfHXTFH0D8V2do05HTNO3dvWL7R9cfEtvINKoQP4xB9+nR03To&#10;+1/p1M9/0MFTv9Dynd8IAONl8NrW447b4sXy6pbjtPvrs5z/WQFiWeZ93xrlzHhjuwDi/DVf0rbj&#10;Z+jEmXP09dnfeZuf6PENh6gHx2E/a/Z/RxsPfi9ALvNQtfHQ92KbU7/8QcdO/0arOf2M94zjm7x8&#10;jyjPjq/OinMht3nx02MifOb7e8WL6MN934n1wbaXDWD87q5vaMfJM/xy+ZLS+YX18aEfaM83P9EL&#10;m4+50j3G5d3Px/X0x0eoz4tbaOmOk65zoWoF56Xmr3X1SvWBq80IRTtw9z8xC46+o+bwxX3bMMCH&#10;McDz0oUCC5zfIrIduAb4ta2///2X/v7nX5q9cj/NZQt21d5v6c+//6X1DLz+L2+lVxiw//7vf7SZ&#10;oY00iP/1j7/oMAN5wrLd9Pq2E/Tz73/TJ4d/ECBFGilYo4Dtb3/+Q8t2fk33r9pP72w/Sef++oeW&#10;8jqs73VfnqKz5/6iJQwsddv+L29j8J6iP/7+h3j39Oa2rwQMu7D+/vd/9NPvf9HYxbvYIt1O3/z0&#10;O8P7N3qMXyaPmC+UUz//Tg+u+5KmMYjx0jjx42+ivPbjX//l9/Qvn4OD3/9Ms7l8r2w5QX/x+dh6&#10;7EdhXT+w6gBh+h8XAmlhKWO7D/g8YHpw3UF+UWzhl98vYh2Wupo/zgHg/+uff9MLDP0xi3fSV/yi&#10;wTHhpSZfFG98/pU4z0t3fE0D+Ni38P4xAfLqecGLTc1f6+pVjs0IGeC33nrrsYCAgC4CsjfcUGBs&#10;w1rpi/uyBS4qMT1ogQ8bNqxbenr6UCy7XCgC4EYzQrdWKH4a4NeaAHAAC8twBeAz/pc//hbAu/9D&#10;BpoJ8GVsNSMN3BmfsAWJsHmrD7gAvpjB3OdFyyUA9WSrmTlFP7BlC1gjDK6MtQdO0VOfHKERDF8A&#10;/HuOX8jWqbotJAGOCcAe8Mq2bAAfu2SXiN/OXwY9GJYA5gNcbuxj9sp9uQIcx/sz5wM4j37HsM7h&#10;5oA1jXPwJkNVAhwT9vnMJ0dFussFOCa8KFfs+lqkyQngTi8drWtDALjrT0wxqLGP61f6smVvdetO&#10;dkLjWunL+tzreYDzztozxK2+UEyAWy4UDfBrWSrAIVi0gObJs+dowZoD2QAOH/lGBji2m6sAHMB5&#10;dtNRemLjYSG4PACmz0/8KCx8uAee53i4NQbxS6AvW7fSAgcYV+371rXtdIYutpcAX8Mw/oOt9j1f&#10;/5QN4Hgh4IvgVwbuZ0dP0/1spfZioGIf8HnnBvCeL3wmtvuWrXUZ1pU164P94pjhLpIAR5qjP/xK&#10;x/FiY0v9cgH+zU/nxEvn9K9/0JN8zDkBHC9GeV4gvHTU/LWuXrn9Sm8CPMXsTrbsreVUgBce26jm&#10;6OXSAvdkK5T0oent0oYavREaLpRUF8AzMjKoZ89eFBYWbjYjDKIA/2AN8GtIADFcCPich06Kz/v/&#10;CR8tIAiAYx3ABLy+ZrDDBQJXCFwsEuAALaxZKVTyIf9hDGn4gAEnWLVfcR7L2eqUcQD4vwzkc39a&#10;269jYMN3LgH+/OZjdIThiRfBhGW73AAOQN73wT4u+y8i/sff/qSjp3+jpz4+IvaRG8AnLN/N+/1b&#10;+PbV8EyGLKZd/MKQAAdQ8RJDeV7Zcly4kjBdKsAP8rmGG+kMlxfnYNX+7xwBju3U89qdX2Bq/lpX&#10;r8SIPN6G+8SrOCCudCdbtryrFQpPN2Y1un1wnjQjHDZkWJf0IelDsCx/pXcCuMsC161QrikB4AA0&#10;4PEPL+OzfsfJswIicIkA4JgATVjqSAcAy9YqEuDv7/mGRry1g4a89rkQ/NVyH7CmAetHNxym3xnU&#10;gOC7u79xARxW6FMfH3ZtixcDtpcAf3bTMUp97QtRtrPn/nQDOPJHWpQX7hS4P1BOlOlJhnhuAMdX&#10;AACJF5MaPmnFHnHMKsBRcZv+5he0nKH70zlY/H+J8MsB+FQuG14GOMbfON4J4A+wtS/PC6TmrXV1&#10;S1jgJsClD9wF8DLWn5hoB55Rv9p4AfD70AolzyxwDfD/mqQLBTCTks3tJMABlvd2f0tj3tkhKjMB&#10;0gdNn3VuPnCA+7uffxeuD6x3e/YzUVGKCS1T0LTuQnzgADhA+Kr5NSC/CCazBQ1If/vT7wzub8U2&#10;cNG89NkxkQatWHIDOMAPFwq+AGQYWrW8zNvjGD/68ns3gMMH//jGw3SGXyLIH9PlAHzCsj2UtXSn&#10;iJfHpX3g/x0ZPnDTArcBvFw5y4WCZoSj7qiRiXbgRjPCvHShiGaEObhQtA/8mpPdB65KBbj0gaNi&#10;D+lR+QYr3LLAv6Xxy3aJ9s1SeBEASrCa53y4XwBzwZovBZg+OXyaRr69QwAclZwvfHrUbVuA1A5w&#10;+H9//8uq1EQbcQAO+4CPPYMt5AFsvaNsmF7beiJXgEPwbWP7bSd+FO288SLB8cINM+iVz7MBHGVY&#10;xpCVkx3gcOeox3E+gKMMcBHB/YPJDvBF6750yw+uJfsxaF2dcgEc/YGz1AEdyleo4GpG6Abw2cM8&#10;7ANPZ4CbI/JYzQgTqXnz5ibAewqABwDgZmdWwWH6V/prRb//9bfwAzvFwYKGNfsnQ3TJdsNvjWZ0&#10;Gw5+L8Lw4wysXPidASC7kH7Kit3GOr8oYOn+wzr1y+/07OajNPT1z0Wba/t2ECoy0R4droqnPznq&#10;+olmwCtbRfzp3/6gzHd2Ur+XttA7278SYcgbwr4+P3FGtAGf+u4eAXf40NHCRh6bFCotYYVje1k+&#10;vFDkFwaa7iEOFbdw7SAMPwp9dtSonAXwAek93/ws1u1CuT8/fka8xJ7jY0Zrl6OnfxXAx485yK/7&#10;c5+KZpRIv/iLk+KnJHzp2POC0C5ell3r6pZTM0IngPN087iGtdKWoBIT7cDnZHjQBz4so0t6+nDh&#10;A1ct8DvvvNMCeKgN4KEa4NeKUCmWW8UYLE40zwPoZBiWEYY4LGN7rNul5jHy7Z0M+xPCQsW6PS+n&#10;bWGxA25qegjx9jLjZYPWI2jmh32pcYCo+helk/AieJ0t9jmr9meLw/7s28tyy3XEy7KrknEorzyO&#10;bnxMOeWHudzGnhdk307r6pWwwOEDNy1wtRKzfPnyx4Os/sBvmNqs7sClDHCPV2IOTU/vwLJG5FEA&#10;np6eQT16GAAXLhQAHD5w3ZmVlpbWdS4JcLhOAG8oxRngBSY0rZ2+LC8APmLE6L6jho8ajeVJDPCB&#10;g4cqAE83AG6vxNQWuJaW1nUuwwdudmZV3EdIArxCxYpulZiiL5Te9+aBBT546D2pg9J6YFkCPJEB&#10;3owBjo7Ju3fv4Q5wuFC0Ba6lpXWdS/jAZTPCYgbADRdKOlWsWNkN4MPr1xgrAO7pH3n69u1biVUb&#10;y24Ab9aMhvGbpFv37tkrMbUFrqWldZ1LdCcrf+TBqPTCB26MiVm5cmVXXyiJiYnew+pVn/ROrzwA&#10;eIsWLbzatGnjg2UngHft1s3VjNCP4Q1pC1xLS+t6l9uADgxvFeCVKlVytUJBf+AZ9aqPe6fXPZ4H&#10;OODdsWNHPyxbAE+mpk0Z4MOGUZeuXSk0NEy4UDTAtbS0tAy5+kIxKzBRoQmAw4XCFrjajLDA6Ia1&#10;0t/pfY/xI888DzYj7NSpU2S7du1isawCvEmTJjR06DDq3LmLALi/v1WJGRSsAa6lpXV9SwW4+JEH&#10;7cATDB945SpVXQM68FQgiwG+pLfZDtyTAG/dunWRhg0bFsOyC+BJydS4cWMT4J0FwOEDlxa4BriW&#10;ltb1LqMVimF9S4AnCYCnUdUaNY4GBAR0EpC94YaC4xrWGLG0N7qTRSsUDwJcndxdKE1p6LBhxBZ6&#10;NoBrF4qWltb1Lglw4QM3JYdUq1GjhupCKTSyfo2Ri8Wo9PkC8KRsAIcP3NcXLVECNcC1tLSue4lm&#10;hLIS0xSaEaISs1r16oeCg4NbmmgtMLpBjfR3YIGLX+k9WIkZGRlZBLWkWBYAH2IA3HChDNUA19LS&#10;0nKQAXBrUGM0KSyRmGIAvGbNg8zV5gKyDPCRDPC3UYmJzqzmeRDg0dHRfsnJyYFYdgO4qMQEwA0f&#10;uBvAtQ9cS0vrOlc2C5yXUxjg6EOqOlvgQUFB9wjISoDDhSL+xPSgCyUbwE0XSiO2wFNTUw2AB1sA&#10;99MA19LS0jJ94EZvhGp/4LDAa9asdTQgILizgCwDfHjdqulv9WqVXwBPpoaNGpkA70ShIQxwHwPe&#10;UGBQhOMBaV260BNdz+e3CGEZPfU5pctvYeBiT5cl9bXPacWub0S3rU7xqrBvcU5Y6OXPKU1eqht6&#10;CLTtF93LIlwNEz0JXoHySeEcXcn9X49SAS67k00yAW5UYgaLZoT4lX7w7ZXHvdmTAe7p/sDtAB80&#10;ZJhoRthIArwjAxwWOANculA0wD2vL06cob3f/GzqJzFm5dr9p6jfS+6j4OS3MLwaunE9HxwwUg6G&#10;PMOAC07xqka9vYMOiwEPjP6ycxKgOH/1l67zgnOCgRAwyIJT+rzQy58dF/2jZygvm81HT4swud73&#10;xS207fiPYlALGZafQje2r249QQ99dFCA3CmNluclAe5yobBggcOFUq1atWMBAUHiV3qeCg6tU2XE&#10;Gz1asgXu4T8x3QE+fcFgF8ANF0rHjh0NgDO4NcDzThj0d883ZwXUoFkr99POk2dpzf7vHNPnlzAO&#10;JkaQsffZbRcAh5FpMKK7U7yqCwU4RvyRAx7L8/ICrx869YtrUOO81iPrD9GJH8+5lRUDXGBINrmO&#10;kYswiIUcR/RKKO2N7TT41c/FqP5O8VqelxPA0RshLPDq1au7upNFI5H+NStmvdq9ped7I3QGeAo1&#10;bNiIhgyRAA9lCzyAfOFGYQVpgHtcAPhnx0671uE6uG/lPtr37U/CukXYxOW7hfW3++uf6JGPDrk6&#10;/395y3EG/j4x8DCsd4z+ggEQ3uN1jMi+lbeR+UL9GcgYaQdpMfo6gIpwjD4DYL71+Vf0xVdnaBLv&#10;760vvqKJDC8MRIBxKTE4MYYc28/lwriX2A7gQl6///m3GD3+JbZaEY4RctZ/+b1Rpu0nxaDBCJcA&#10;xxBkOB7ET3nXGH5MlQQ4rG8ZhuN6g8v38aEfGFrW8GM4B7DQNx35wW1YsjRe3s4vFpQXxyrDodHv&#10;7BQj+2D/2F6OFaoK+9t18ic+F0b5MITbL3/8Rf/7H7nOfwbDE0O3YRnXav7qA+IaYfBoXCeZ1+Mb&#10;DolzjBH/X996XAy/hms2VBnM+DM+H6P5/GDIOYzZiWPcevwMPbfpqIjHOKM4RoxDipcY3DkIR/xs&#10;vgdkmaa8u1dcH9w/2IfMX8tzEqPSox04fuIxf+SR3cmqAEdnVj2r3zbpFQFwD4/I4wbwqTMXDElN&#10;o6TkFGrQ4A4aPHhINoBDwRrgHpcd4FAWA1DCCyPdfH32HC3b+bUYyXzrsR/psQ2HRdzGgz+IgYMf&#10;4E/4ySv20FdnfhPrz35ylNJf305nf/uLvjz1q0gLK20rf+4D0LCaX2RAYmiz3i9uESOoY/gxWNKv&#10;bTtO6QymbQwPDFQMMBw//ZuA14sMXoDx3F//0K6vz4qXzcz399J3P/0uRszBkGEz3t9Hx3/8ld7b&#10;/Y0YGxOjyb/9xUkayC8PCXDAHmDESPAoL0bnkccOOQEcwsDDSP/kRsMKX8IvlLVfnhKjzW9gsGN8&#10;TIAPL52veBmuDfjbMc4mvmqwDeAJyx4ukhkMZYzh+ebnJxy/NPACgNsG5cMLBy+yr8/+Ls4Dzstq&#10;PraTfG3g8lnEgIY7LHPxLi7fYfqGz8lLnA75LOXj/IXPL8A8Z9UB8QLBeJ4j37bcMzinU/g48OKA&#10;lY8R9TFOKYagQzjuAVyvmXx+AXJcY2yH8/skv1wBdNwrGPMTc7zMvuevA5xvuQ8tz8j4ld4Z4DVr&#10;1jwYHBzcAlwFwLtWrTDpxS4tjFHp8xLgg4emUXJyCapXrx4NGjTIBnBD2oXieQHg27/6UTxwEKDy&#10;MwNny7Ezwg8O+G049L3wcQKYb237ilbvPyUgC/gAHBgVHp/QsP6Onf7VGuPxre0iLyyP4GVAow8D&#10;G+uwsveylQZIYJBgwB2DF8OSBMwAr3mrOW8Gw8kz54SvFz5fbIt9n/ntT7EMGH3DUJP+6SFsVY5n&#10;y136ZJ/ffFSMEwnwSIADSigv0gCuYzgPpJXKCeAYOBlghDvl0fWH+UXwq3jJIC9sc5jBDEsV+eGF&#10;BLBiuyH88nqbjxPL+GqA1S8rjDEuJ9xV8thUYczLT4+cFscEgGJw5XFLd4oR+bH9dz//wdfnKwFP&#10;vBgwFibOHa4bRvPHFxHyWb7rGzFINMJxrYbydcZLBIMZy339+c+/NJWtZww4jRfvWD4GXAtcS7xs&#10;PuMXN44RZX7p0+Pi5Y0X5JoDp/gYjph1EcZYobDikSe+AjDeptyHlmfkssBN94mvAHiKAHitWrXc&#10;2oF3qXhrxjPtm9KpGUPyDOC3TJg09SEAPEkBeAcAPEgC3N8EeLjjAWldugDwP9j6Ov3rn2LQXUBI&#10;WHgMBQyUC/fAOYYRwAX9dO4vYfXdv3K/ALjqewZk8fkuXQLwYcPywzIedgxYLPM5xRDCwMLLd34j&#10;AG58tlsWoR3gG/klIoHYl0F0lsuBZTvAIUAE5cZI8xiI+PSvf4hBhJ184AA4XDVyHcoJ4A/xPmBV&#10;wgUD6/03Prbv+TjkMeH48AKEdXyKzyXO6+bDP4gvGoAPeQC2+JKBtQ5LF4BbyxB0qjSG2wNfC9P4&#10;eADtQebo9f/yMeHlg5eYzBfbA7Q4VuSLQZRheSMOAH9S8d2fD+C4F+S5xhcFvtDO/WXdAzj3cN0s&#10;WHPADeAo20IOwxeQOPecJwZ0lvvQ8owuBuAdKpRKf/yeBvTt5L70w+xUzwHch0sQHh4eUKpUqYLj&#10;J05+eHBqGqWklKC6devSQNMCDwkK4YIC3pAfBQaGOR6Q1qXLyYUiBYDDT/s5g3kyW8xSWWxpARgX&#10;C3BAS80HVviw1z/3KMAX8Ryf/3IdrhW8lFDOnAAu/cxSOQH8KQbVkR9+EQAGwPHVAL+zekx9eVuA&#10;DIKP+bWtxwVQD576VYTB+gY8M9liRp5PbDySI8BhyaIu4WM+z18oXyB4UQDq8hygbgHNI3GtBrLF&#10;jPK/zl9KOQEczSkP84vhQgCeDl843x+7+Lqqx4l7AC4rFeCr9n0nKlrxwsK2OOd4kch9aHlGLheK&#10;CXDICeBoRlg3JSlzTrOadHJsV/p2Wh/PARw1pCkpKV68eMukSdMfSh2aLlwodQDwgQOpY4eOFBwY&#10;JPq69fX2E7+LBgaGOB6Q1qUrN4CjaR4+w9F0TVpYmMsKrIsBOFwogIa0IvEpD38r8rocgAPKADg+&#10;17EOKxlA7PmCUU5UbB47/dslAXwfAxx5AKRwB63c+53wVyMN/MxfcbngVoEVjHLieHBsnx75kct/&#10;xuVKGMovKXxxwH30xrYTwtWEfKFnNx3NEeAQoPzbn38LXz/yRtgbfL7wMvyBrW2sw8+OFjJvcd44&#10;rwNeMVwoOQEcI9l/yenHLdkl8sTx5gRwvDRe23JCVEyq9wCEeBXggDxebHC74NhQeaoB7nlJC1z2&#10;Bw7JVii1at3uAnhAQIBX5YS4idPvqErHhrWhEyPaexTgwVFRUeFYnjp95oLUYRkGwOvUoQEDBlIH&#10;E+C+3j78iWBIA9zz+plBiEoppzho1gf7GBR/isoquBrWMWjhT+3DwNlw8AfRCkWmRUsGtK6Q4IKF&#10;Jn3VQ175XFSA7v/2Z+GDRquSb86eE60YXmHIrtl/yq0Vh9G++YCA4zG2WD/68pSAAuIAQrh7sAx4&#10;oWIPwARk5/E2gPt6fum888VJUcEJq3Duh/tpJMfDokUrFbkfuBzsLhSUH5V03/K2aI+O4/qRzwF8&#10;1bBeZbplHAdrf+6HX9IrbGkDqiP4JYHtv/7pHC3Z/rV4KSEfHDe2mcT7ggtq2a6T9Pb2r0TlLACe&#10;U1NAWPlwxagtX+BTh4sC1j3WAUyUBS9IfHGsO/C9eHEuNn3gqGx93Kx4lsJ1QqUnWrfgGGDVoyIa&#10;LyGcM7ViFy4pVN6iZc84PnewtJft/EaUWQX4h3x+fubjQRne5ZcG3Eh4Maj71bp8SQtcdCdbzB3g&#10;NWvWOsKclL0R3lImKSEjs25l2tvnTjowsLnnfeBwoUyeMuPhocOGU0pKSRPgA6hDe2mBWwAP0gD3&#10;uAAlVPQ5xUmhZcOaA98J6xpNyNByBOGwHqUrAIJvGC1K5MMPGAD8Mh7bPcogQT6A1uQVBjgBaliI&#10;sNhl2pc/O8af4kalHJoPAhLS3wvr+gOlaR7cMztOnBX7xjoqLNGKZSWnQXtqVPTBXSMqExnqcAvI&#10;bVfu+9btZxkI5b+P89h46AfxIljGMJrG1qmaRgqwwssDFioqGWV4Klvd+PkHvnhpCUOwbO/n48U5&#10;wNeNaN7HZUIFpEyjCseC/cNNooaj9Us/BrdcB0xRIbyDy4LrgpckoI2XCdxJ9vIjPfJAOVA/gC8g&#10;fCUBxO/v/sZ1rqVwjnGukB6VuP3YUkc4AK42K3yW7yW0NML1RV6AvpqP1uULFjhcyt7FfchbsBGd&#10;WZUwAV77cFBQ0L1gLFqhJCUkZYysU+n05i5NaGvXJnkHcFjgAHhtE+Dt23egkMBAA+AmxAMDgx0P&#10;SEtLK38FOONrZNOR0+JFIduBa+W9DIDD8vYhLwXg+BOzdu3a+8PDwxuAsQzy4gzxyFfaNhz4frfm&#10;21b2bCUHerj8SQKcd1Bo0qTpj1gAr20AvF17Cg4wAW5a4BrgWlpXh+CuWspfEGgKOv09y42mlfcy&#10;eiO0/N+oIyyRDAs8g26vXXtfSEREXROzBWJiYgrz/EZj1YNTZGSkP8M7CGb++IkTnxQAL8EAr50d&#10;4D4Mb0gDXEvr6hAqPtESBi2V7O4WrbyVAXA/4yeeYu4Ar1On7p6wqKhaJmZvYYD7mhD37BQaGhrE&#10;GYe6AZwt8Ntvv5369+9P7dq2c7lQJMD9NcC1tLSucwmA+waI5oMS4CWTS9Lw4cMZ4PX3hYQYFjha&#10;+iUkJESBsQK6npzQBjw+Pj44J4C3bdNWW+BaWlpaNhmtUIwReeBC8fGyAF6vXr094eHRNcBYtAOP&#10;iIiIzBOAc+aB2S3wEgzw2gLgre9tTUEBAW7NCIM0wLW0tK5zGQA3eiNUAT5ixAiq36DB3rCwqNtN&#10;zBaOjIyMgBvFXPfcBAs8Li4uJCeA33PPPQLgaiWmBriWltb1LtmdrGiFwvIxXSgAeN269VytUMDW&#10;5OTkEjwPEtD15KQCPGu8O8D79etH97RqlQ3g+kceLS2t610qwCGjEhMAH5l/AJfNCDE6/fiJUx5F&#10;d7L4E/P2WrdT3759qWXLlhTkrwGupaWlpUoCXFRiohmhlwHwkSNHwgd+ICwsrDEYi0rMqKiohDwB&#10;uPSB40eeiZOnPIwh1ZKTUzTAtbS0tHJRiGhGCN+3CXDpQmGA165Tx9UXCn7kiYwEv/PIhYJWKHaA&#10;1xIA70et4EKRAIf4U0G3QtHS0rreZbQDNwHOQpvwkinZAe7jE+0XGRlXNk8ALtuBWwAfKgBes2Yt&#10;YYELgEsfuAa4lpaWllC2/sBNCxwulLr16u0NDY2sA8aiN8KIiIikPAE4KjDRxAV+mqysiY8PHDyU&#10;kpIMgPcRLhRtgWtpaWnZZe8PXAW42g6cp1vQ42ueAFz+Sg9XysjRY58dMCiVEhOTqXrNmtkALn/k&#10;CdAA19LSus4FgAsXimiFAoibLpQRI9Cbq+tPTJ4Kh4WFReeZCyU6OjosICAqPH3EqJf7DxxiALx6&#10;DQFw1YWiAa6lpaVl6DwAdzUjhAslLi4uOU9dKKGc+YgRmc8LgCcxwKtVpz59HHzgrKvahfL0Zur0&#10;9CYtLa3/gPA8Oz7nV4HQCgUjlcGoFQCHC8UE+O11637JxnEzMJbBnXftwF0AD00MyhgxmgE+mC3w&#10;JKparRoDvI97KxQfCfCrpBkhLi5f5MEvf0ZfHP2Rzv78p5aW1n9Qe746S6mvbBHP+9UC9VAF4IYP&#10;3JcBXsIA+O3WkGpwT8fGxpbLH4APMAFetSr17t2bAX6PezvwqwTg3VlLP/+Kfvr5D/rj97/p37/+&#10;Jfr7f1paWv9B4fnGc/7zL3/SBzu/ph42HlwJiR95GNoYjQcWOAZ0kABXx8Q0/7UpnycAx5+YYcaA&#10;Dt4jR499sh8AnpBEVapUEQC/9957KVh1oXBhg68kwPnt++DqL+nb0+ccL7SWltZ/X9+f+Z0e/+jg&#10;FbXGpQ/cGxCX3cmWMHojrK34wBngRRngsXlqgcPRPmJU5hN9+w+iBAZ4pUqVqGevXqIzq2DVAmdd&#10;CR94J75QXZ7+hF7ZfERb21paWoIDi7cep67CX57/IHeNSs+Wt2GBGwDPyEB/4PkMcPzIM2bs+Icl&#10;wCvedhv17NnT3Qd+pQDOF6f7M5vpxU8O079/anhraWkZAsTf2nKMuj+b/75xOSam2g68VIlS2Vqh&#10;+PsnesfE5HElJi/eMjoz66E+/QYywBOpYkUT4OgLRe2NUPzIk78ulK4M78fWfkl//Pa340XU0tK6&#10;fvXHub/p2Y2HqRtzwokfeaVsP/L4+lPpkqWvTDNCLGdmTVggAV6+fAXq0aOn0ZmVBDgXFgAPyEeA&#10;49No1Ftf0LbD3ztePC0tLa0dR0/TuHe256srxe1Xem8T4CVcAMePPPXAVbhQoqOj4/Ic4OOyJi0w&#10;XCiJVKpUaerWrRvdfffd1p+YgDjLP58AjovR7dnN9MRHBxwvmpaWlpbUCxsPCVdrfkHczQIHwH0C&#10;qDRzEwDHr/RhYcagxvlmgQPg/UyAp6SkUNeuXd0B7mUov1woaMg/6o1ttPvYaccLpqWlpSW17/iP&#10;NO7tL6jTU5sceeJpZXOh+Pi5AF6nTl23Ssz4+PhoXg/AukennCxwFeCBig/cAHj+VGJ2euoTmrFi&#10;p+PF0tLS0rJr3gd7qOOTnzjyxNMyBnRwB3ip0hbAGdwNwVVY4LGxsTFsgXt+UGNngCdRcnIyde3S&#10;lVq0aEGBshUKPhPyEeCdGeCzV+xwvFBaWlpadi1auVtww5EnHlaItMCLs2GLZoRohcIAHz5iONWu&#10;bfUHjn9tGOAp+QrwpMQk6tK5CzVvfhcF+vlbLhQubFB+uFCe3ky9n9tMz3+03/FCaWlpadn12idf&#10;Ut/nN+dLk0KjGaEcE9MEeKkylDF8OMYUdgE8JibGNz4+Hv2B5x/A4+PiqVOnTnTnnXdaABdvmvzp&#10;jRAVEemvbaPPD37neKG0tLS07Npx9Hsa9cbn+VKRaf3IA4DDQ8EAL8kAz8ig22tbAMeIPOHhohIz&#10;7wEufqVPTKaYmFjq2LGjO8BNC9w/nwCe+fZ2+uHMb44XSktLS8uuH8+eo8lLd+YfwGVfKMUMgJeB&#10;Bc4Ar1OnzqHg4OCW4KqPT4xvREQ+WeCyP/CoyCjq0KEDNWvajIL8AXBvA+Cs/PCB4wKgXSc6q3K6&#10;UFpaWlp2/fLLHzR1WT4DXLhQTAu8VGkD4HXrugAeFhYWGB0dXSrvAT5h0gKMyIMh1cLDI6h9+/bU&#10;tGlTCgTAvRjgsMJZ+dGMUANcS0vrYpW/AI/NEeD16tU7wOBuBK7mmw88a9KkBXJMzJCQEGrbti01&#10;adzYcKGw5S1/pc+PSkwNcC0trYvVFQF4MRPgaEZYspS0wF3twJmlxRISEqLyFeD+DO3WrVtTo0aN&#10;GOB+wvLOz75QNMC1tLQuVlcC4D4McGHgikpMA+B169XDiDxNwVX8yJOUlBSR5wCfoAAcPm/0Bd6w&#10;UUMKUAHO0gDX0tK6GpXvAMdPPA4Ar1PHagceFBRU3OxONu8BPmjwMAFwLy9vuuceBvgdBsC9i3kb&#10;zQgFwHUlppaW1tWnK2aBSx+4BXDXn5jMV39WmTz/lV4AfIhhgRcrVoxa3n033dGggXCheKMSEwBn&#10;5Vc7cA1wLS2ti9EVq8REM0LTB44ReeoqgxrHx8f7JCUllWQL3POdWUVERESyqR+LZcsHnkxFChcR&#10;v9E3qF+f/H3hQtEA19LSurp1xQDO8mVOSoDXVlwosLxjYmJKAuRY9+jkXImZTAULFqK77rqL6ter&#10;TwEC4Aa8Ie1C0dLSuhp1RQDu5UNeig8cAFdboaAdOBvK5TDHuken3ACOflDq16tHgb6+bgDPrz8x&#10;NcC1tLQuRvkPcLa+Gd5QLgAvmpiYGJknlZimCyUOy+4AL8gAb64BrqWldc3oSgAcDTtcrVBKGWNi&#10;1qtX70vm6p3gqtmdbEqeW+D4lV78iZloABz9oMCFEuir9IXC0j5wrbzU//76l/764x8hLDuludqF&#10;cmPAXRzDP3/+e80ex7Wm/Aa4MaixBLivsMBHjhxJ9evXd/nAAe6YmJjyeVKJmZMLpVDBQtSsWTOq&#10;X7ee5QPXAP/PCrD5/dzf9POvf+WoP37/O89BhPzP/PwnDXl1G41+eyd99f212ZnZ3wzu9ftP0cCX&#10;t9Gznxzh8/enYzotzyp/AW6OSm96JqQLBRZ4gwYNrgDAzb5QEhOTBMCbNGlCdevUIX9f9HXLhTQh&#10;rl0o/z0Bmk9uOOx4LaSeWH+Yvj19Lk8hjhfJm1tOiP11Yc14d69jutz00y9/0vdnf6fvz/wu8nNK&#10;k9c6fupXmv3BPnEcvV7YQu/u/NoxnZZnlb8Aj7MAjmaEwgIvKQBev0EDVzPCfAW40RthknChNGrY&#10;kOrUruNugXNhtQX+35Md4ENe/ZxGvrWDRrAGsBUJmCJ81Ns76Lff/soziCPfn7gs2Pf4pbvpwz0X&#10;3x/8nFUHqNtzn4ny/spfDk5p8lp//v4PfbTvlDiORWu+pIPf/OKYTsuzutIAL8kAhwulYcNGqMS8&#10;A1xFM0JmbFnMse7RKZsFrgD8jjvuYIDXZoAblZj4jR4F1QD/70kFeM/nt9DHX/4gwuEKWMMQHfTK&#10;Nte1OfLdL24Ah4/39Nk/6MT3vwmXx48//SHCZLwqWMdf/cDpWHgRwG1zmtP/wNvLbWA1Yx152gEM&#10;N84ptqzFvjiPs1zuv//8x9iOt8f6zPf2UddnjbLCEkZeKC/2h2WUD/mc4XsL5cVc5o/y2PN3Ohbk&#10;Byv/OKdD2h94+R+zHDL+HOeF/SF/7E/dXitvlJ8AD1EBLlwoKsAbulwoaH2CX+nxSz3WPTo5u1CM&#10;SswGDRpQbQa4bIUCNwogrl0o/z3lBHCpKcv3uKzw1Xu/E4CCAKZtR07TQ2sPUsab24XFCVfLruNn&#10;BKzl9qjMA+he3HSURnGa0WzJL/n8JOf1LT2y7hAtZCv1rHmtf+c8sf7w2kO0hveFMOwLIMQ6XBMZ&#10;b2wXeTzz8RHacvg0/cz7Auxf/+yE+HqQ99G8Dw+IvADhj788JZZxnJsO/iDmo7ksi7d95QLyqt3f&#10;uvLH18ZznxylrUd+FPCXx3Lut79p14mzIu90TofjXvDhl/Q5n4fvGP5IgxffF0d/FPt7nvM48PVP&#10;ru218k75DXDxKz0zET/yoF+UUiVMgDdqdDA4OLgFuOrvn+iN3ggZ4oWx7tHJXompArw+A/x2mwWu&#10;Af7f1PkAPmfVfupmWrUf7T8lgAfLdyUDT71uUqkMUcAQ6bD9vpM/0aRlu7Ol6/viFteL4dsfz4m0&#10;gCXWUY6nNx4RYbCaAUKE935hi4Ar9oH1Hs99Rsu3f00n2WK27wOWOMoNgL/22XER1p3TA9Bi2+c/&#10;45fAUfqO9/3oR4dc8YM5b+xHpll/4JRwi6AsH+z6hro9Z+SPilYIyyjv4/zyghX/JwP8/Z3fiPDh&#10;DPjN/MLAtlp5qysJcIyLWapECQb4KGrSpOmRwMCQtuCqn1+8T2RkQmJ4eHhUYGBgmEdBnpsFXq9+&#10;fap1++2iElMFuP4T878nFeAAIuCLMLgTYEmmvf6FiANsD31ruFDgShFhDMj0N76gB9naXLj6Sxq/&#10;ZJcIn/7uXpEGroQnGWwIgyazNY+08A33e2mrKzw3gH/OZZDpkC/WAdIRDEdAGkD/4tgZeufzr2jo&#10;a1+4XgoPrf2SHlt/yA3gEOB83/v76OF1B2ndvlPCsge4oWnv7qF3Gb4vbjrmsuYn8IsB5YObZqDp&#10;ToLlvYO/NLYfPcPb7BXlGPnWdtr71VkN8CukK+FCAby9AHC4UBjgo0aNokaNGh9lTnYAV0NDQ4OY&#10;s3dFRERMYoBnMshTEO6RKUcf+C0M8Hr1qGbNWq5WKBLgAbo72f+cVIDDYp31wT56gQH2OMNv8KuW&#10;/xuA/tP0585jqxxhfV/aQmv2fCvCYJWj+RzCAdFXPj0mrG9AG2FZDPeD3/zs2m/WUgP20IUAHHkC&#10;/EiLcnzy5fciDXT8+19FWqdKTBXgsKjxAoHfGnHQ/q9/Eu4SaDu/CM5xGeCWud9sSQLgw5+OfCTA&#10;AXpY/XCXfP3DOVEGHO+uE2c0wK+Q8h3gDG0BcFGJ6cMAT6HRo0dT4yZNjgcFBXUHV3kempCQMJ8B&#10;/m1AQMDTDPGKCPfIZAc4WqFgVPpbbrkFPWpRjRo1HVwoGuD/NakAz0mPrjtEZxlq0i0iw/uyFb2Y&#10;Ld/3GFjQY6YrAnpp8zFarVSCIl6t0Juk+NZzA/ghhv64xYarAlbxI2w5L/nipLCcAVFYxjLP8wEc&#10;ZfmYwS/TS6HSEq1elm0/Sa9vOU4vc9kBX2wD6B9jgCMdXkIIgxauPsDpv+avgW9pD1veMi8N8Cuj&#10;/AV4vAFwZqLozAoATwHAx8CFctzf3wA4Qzs8Pj5+UWxs7HKGeePg4OAQDr4JcZc95QbwOnXqUPXq&#10;1ckfNa0a4P9pqQCHKwAQBPAy39npatGxkiEFMMlt1OuVkwBwuCP6vGi4SjYccAfnhQIcfmVY4XO5&#10;XH1M3zQEy3gBfxXAqgekkfZSAH70u19oHsMY+4QLCZDGvuALxzYqwFEBCku9J4fJcnR79jOawF8T&#10;qB/Ay0QD/MooPwFu/MjjZzSvBhvhQhEAH01NmloAh9+b4d03Pia+u4+Pj29iYmIhDr4FcZc9OblQ&#10;JMDRAqV6tWoWwE2I6zEx/3tSAQ6IyUrMTw+dpmGm/xstLs7yA/I/cxt5rfq8uIVe/vQ4W+Enswmt&#10;NWAlSxDCugWM5X4vBOD/+8toIggIoyXL+/wiQd4At/Shw58NFwe2v1iAozz4gkActkO+8G3DIp/x&#10;3l4RLgGOJo4oy69cxhU7vhbleJXzhe8c6eAD33/yZw3wK6T8Bbj5Kz1b36524CbAmzLApQvF39/f&#10;G35vsJZXYXnfbM4vf8pugQ+m+PhEAfCaNWtS1SpVyM+HCygBzgoO0gD/rykngMO/O4vhKK1wABhh&#10;iEMzOoThT8M3t55w/fWI1hq7Gdxbjvwo1r/8+ieatsLwgY9dvJPXDR84QDhOcUfkBHDA9/C3v4gm&#10;g9j/16eNdF8zYB9YafjhoW3m/mA5S4Cj9QpcPrkBHGme47wR159fCGj3jnDAH8eOcAnwDQdOidYw&#10;KAt85Ej3B78A3uLjR7oBvP3SL05qgF8hXQmAixYoDHBY4SkmwJvdeafqAy+OVijKn5h5A/DMcVkL&#10;+vYf6AI4rO8qlStbAMdnAis4KNTxgDwpDfD8VU4Ah3YcO0NDXzMsaPiff/nF+BMTLUyk9Tzg5a3C&#10;9/0E5/Hw2oM0YelumrhsN+1kSxYW7jMMYpkWv8ejuR2a7V1IKxS8GNDWW+5nEVvIaCUDCxgvBISj&#10;WSAqS7E92qEDuAhHpSvKBcjmBPDfGNQSwHCLANpw/aAd+uBXjONGxS4Avuv4WdH0EWGw1NGMcu2+&#10;7/hl9qUIQ2sctNrRAL8yyvdKTAeAjxkzhu5s3vy4v8sCx488ySViYmJCeVXC+0bEXfbkDvAJC/r2&#10;swBetWpVAXB/Brh0nxgAD3M8IE9KAzx/lRvAYSlPZCDLa/PSpmMC4LDEV6JNtGmdQxLSsNjns4V+&#10;0rSW4aOealrhqqRlD+XmA8dPNrJ88FGn8gsFIMb28K+jHbh0lxxgC1+2EZf6/becAY7jA3TxYxDi&#10;Yb1j3/bjOvqd0QoFlZYyDuVIY2hjGf74F9g6R7NJDfAroytSicnwRisUGLkAeGZmprDApQ/cAHhc&#10;T2btIF4tijCPTSrA0Z1s3/6DKD4uQQF4FQFw8auoC+DahfJfE1qGALIbGWyfMLzR/luNBxQ/Pvi9&#10;iP/i6BkBcAhN+bYx/D7c863wQ09YsltY258dOi18yNJfDvAdZQv2vZ1fiyaKcHOs3fsdjXjTgCb0&#10;41njWuPFIMshmxwav9f/Tps531c/PS585/hjEjBFedB/iiwr9gXLH00gs5bsFHPkiYpK5PvpoR/o&#10;+zPGy0IKPu39bMG/seUEv2j2ihcHII8KS2wD/Sy+PIy0qFBdwfuetHw3TeWyvLn1Kw474zpvKANc&#10;PNhuK389oGMtdX9aeaP8daGYzQhNgMMST05KorFjx6IrbhfAvb0j/WNjY2fEx8c/iL7BEeaxye4D&#10;72cDeOVKlSmA3yyiltUFcO1C+a9J+onRjhuS/mxXPEvGQUivbosXwNenfxMVifApw6pVt/+Xwbfl&#10;8I8CkkgHaxuuC2n1QvhFXeYn94MyueXD6/hFH5WZ8IXDWlfLIoUwAB9uD8yxjm1lvvbjk9vAr40X&#10;D/pnkftXtwHAjbTGL/WizxTWL3wsap6y4jW3/Wl5XvntA5djYqoAhwXe/K67vvLzC+gHruJPzLi4&#10;hCnM2rm8ihYonpscLXDThVK5cmWqVKkS+QPg2geudRlaa/bMh94NUfGIClD4yeEOwfUev3SX61d1&#10;La1L1RUBuHShAODJBsDvvLP5SV/fgIHgKv7EZAv8gZiYmIW8WgxhHptyAzjgfdtttzn4wDXAtS5O&#10;cFuMfNv4KQb+Y9lKBEJfIrDcnSxpLa2LUX4DXLpQRCUmAzyFAQ4Xyl133QUXSg9wFf2Bx8XEzI6L&#10;jc1fCxzwrlCuvIMFrn3gWhcnWNdwZQDksMDxgxBarKCduHC5aHhreUBXAuBoAy6scOFCSXQB3GoH&#10;LioxJ8fGxCziVc92KWsHeJ++Axjghg+8QsWKVLZMWQa4twa41mULFjZ8ymhWCN81/ObwE2vLW8tT&#10;uiIWeHFv8irmJQCelJggAN6sWTN7K5RJsbGxeVuJKQEeZ1ZilitXjgFeRgBc/sQDgAdqgGtpaV2F&#10;upIARyWmC+BKKxQvr/CAqKiY+/IH4P0Y4KYFXobhXaZ0aV2JqaWldU3oSgHcu5i38SOP6QNv3txy&#10;oaDzqpiYmHl53oxwXNaEBb379qfYuHgB8BIlS1DpUqUsF4oJ8SD9I4+WltZVqPwGOLgIeEuAl0hJ&#10;FgC/UwE4XChxcQmT8gXgvfpYAMdfRRgm38/L3QceqC1wLS2tq1BXFOC8DIAbf2I2zwZwZu1j3t7e&#10;/gjz2OTsA48XAzokJSVRyRIlGdruANeVmFpaWlej8hPgQQLglg9cBXjjxk1cPnDRjDAubnY+WOAA&#10;eH8D4AULUkJCAheoBPnZXCjaB66lpXU1Kl8BHhEj3CY+sL4Z4mBkCgN8jAVw0Q6cLfFQ5ux81qM+&#10;Pj5+CPPYZAd47z4AeIIAOL8xKCU5hQGuKzG1tLSufuUrwMMVgJsuFBfAmzR1/YkZFBQjAB4bG/sQ&#10;+gZHmMcmFeDojRAAT4hPoMKFC5sATxYWuPufmLoSU0tL6+pTvvrAXQA3fuTB0GruAPcfDK7CAo+J&#10;icl7Cxz9gaMSEwAvUqQIW+JxlJIEgPsIWS4UDXAtLa2rT/leiakCvLgPlSiRTJljx1LTZs2+lgAv&#10;XjwskAE+O08scDjYzY7GFYAnCoBzuOhdywVvUxrgWlpaV6PyG+DiV3oGNyBuuFDMzqyaW61QfHxi&#10;fKOjY6cyTx8PDw8PQJjHJmQYHx8fjGXhQuk7gBITEqlY0aIUHR1NyYlJXEizEpPfNtoC19LSulqV&#10;v5WYhgUuR6XHsgR4s2bWkGqmkTyLefoIBjVGmMcms4kLBtt0A7hX8eIUFRXFAE8UANc+cC0tratd&#10;+VuJyQBncAPeENhYggEOH3jTZs2yATw2NvZhPz8/H4R5bOK3gl9ycnIgljOzJizo028gJbHV7VXc&#10;iyKjIikxPoH8uGDCAjchrgGupaV1NSpfXShsgYOJ6AtcDuggAe5kgeeJC0UFuNEXigVw3jHFxcSR&#10;Ly9rgGtpaV3tyl8L3GiFIixw+MAlwMeMcbPAQ0JCgpmzGNAhfwCOSkwvLy8KCgyi2OgYC+Bevhrg&#10;lyAMr4UxEX/+1Rq3UUtLy/O6IgAXFrg3c9KbSiQbAG/S1OpOFiPyREVF3Z9vAMeADgC4v78/xcXy&#10;ZwIv/9crMTHYwLs7v6bnPj5KL396XEgMynsZfVVvO/IjfXrotOjzGiOU7z5x1jGdlpaWZ3QlAY6/&#10;MdEbIQDeqHGTo4GBgR3AVVjgsbGxc/IF4H1hgaMSEwD38acYtsDtnVn9FwF+/Ptf6bGPDtGbW74S&#10;oIUwwO3lAPybH8/RSX4JAOAvbjomRlR3SqelpeUZ5asPnAEOHoo24KYLRQK8abM7jzDA24KrPj7R&#10;frGx8dPypB14bgCHzxsulOuhEhMAf3rjEdp80B2y2P/j6w/RE+sPi6HA7v9gP81mPfvxETEwL0Zr&#10;h3vkwTUH6ckNh0XaJV+cFNt+cvAH+mj/qRwBjjxnvrdXS+ua1txVB/jL9Qit2fsdPy9X1k14JSxw&#10;9UeelKQkGjV6NDVu0uRYQEBQF3DV2zvSn+E9g+X5zqzgn2GIh2HZBfD4JAFwQNuwwA14Yx0F/q8C&#10;HEDOeHO7GC0dOvD1z8K1Mu/D/bTz+Bk69M0v1Ov5LfQlhx/+9hcat3iXGBrst3N/ibEdj536VbhK&#10;Hl53UOS5bPvX9ObWr3IEOAbzdTp2La1rSV2f/ZR6v7CFBr/6OY3lZ0I+P4+uO0THvvslX8c7vTIu&#10;FDkij5cC8KauSkwM6BAbHT03LiYm7zuzAsCFD5wLA0VFRhlvGRPe/2WAw3peztDFMnTu3N8C4ADy&#10;6Z+McuBGxQ355x//0JTle+jnX/9ypcELYNb7+y4Y4N+cPufal5bWtaqDbNCgvgfGy6I1X9JwNoLw&#10;DPd4/jNKe+MLhvkuem/n1+J5Uu//vNAVB3hyMo0aNYqaKADnuegLJU984NkA3n8QxcYlUPHixUWh&#10;wkLChHPe3Qce7nhAntSVALiTCyU3gE9dsZd+/uUvOsLW+NR394o06/Z9d8EA19L6Lwj1RH//+Y8Y&#10;pBoGDZ6Db9k4AdThYunCz3PfF7fS6Hd20Pr9p8TA1k75eEJXxoWCAR0AcFRiGgBv3KSJAvAYBnjc&#10;/HzpDxwWeGxsnAnwYgLgKJg7wP+bFviDaw/S/A+/pNcZutDJ079dEMCP8mdiv5e20qwP9lMGWxwa&#10;4FrXuwB1gBouxq/5OYJxhOcaz8+clQfoCD8zTttdrq4UwH0woAPagTPAR48eTXc0bnzcXwE4cxa9&#10;EebxiDzjJogReWJj4wXAixcFwEMtC9yE+LVsgaNN9t6vfqKHGNZqOKD8F0MZgjUBIQw3IsJka5Q/&#10;fjeW1XCkQzjW/zTnSIsbGPkgDeZ5aXloaV2tkvf/YYb27Pf3C4u8D4P886M/cpzzNpeqfAV4GANc&#10;/MQDFwragftQyZQUAfAmTZp+5RsQMABchQsFAGcLfA6vFkSYxyYV4OgLBe3AMaCDt5c3FTMBjh95&#10;DHjLH3muPYDjJvqHb6LdJ86I/NGixCmdlpZW3urFzceox3Ofiedw6+HT9I9iIF2urgTApQsFhi4A&#10;jmaEjRs3OebvH9QNXJUWeJ67UAyAswUeF09eXBivIsUoNDiEC1bcVol57QH8X4b33q/OirwHv7qN&#10;lppN/bS0tPJf7+36hoa+9rmwxrexJQ4L3SndxSrfAS6aEMpKTAvgDZs0cbUDL1YsOCQmJmZePvjA&#10;LReKaIUiAB6cDeAhwRGOB+RJeRLgcHEc+vZnkW/6G1/Q5kM/OKbT0tLKP21j63vU2zsExPewcYW6&#10;Iqd0F6MrB/DiohWKdKHc0bChC+ByVPr8AXgfC+DFXQA3fOAuCzzk2gE4Ps1OfP+baKva/6Wt2vLW&#10;0rqK9D5b4vgixvN58JufhbHllO5CdUV84EXZ2C3qDvAGDRq49UbInJ0lAZ6YmFiIg29B3GVP7gA3&#10;+kLBqPT4HCjGhYILBZ20yApM4QO/hgD++7m/KWvJLuFzw5+STmm0tLSunJ7/5Cj1emELjV28k366&#10;zO4r8hXgoQbAvQTAvQQnS5ZIEQM6YFR6tR04c1b1gQPeBRB32ZMd4GhGKADu5U1F2QIPCYIFblZi&#10;mhAPuYYAvung9+LtPvv9fY7xWlpaV17zPzxA3djIMrqeuHR/eL4DHC4UhjckKzEFwJV24OJPzNjY&#10;uUpfKDeauvwpG8D7D6L4+ATy9va65gH+y69/Cct70Cvb6CxfWKc0WlpaV16wvPEPBZ7XH81/Li5F&#10;+Qlw0ZmVA8BFKxQF4OiuhDk7O978E9OjLhRkHmMOaixdKBbAi7oD3HShXCsAf/vzr0Rez3581DFe&#10;S0vr6tFLm49Rd/5afn3LCcf4C9EV8YGjEhMQL+YlfuSxA1x0JxsdO0da4B4FON4I8eagxlkmwNEb&#10;obc3XChFKSgwUPxldK0BHD/TdHv2M/ELb370wXApOsPHtungD+JvT0+1g9XSulaF+qrUVz8Xz7/8&#10;Ge5idUVcKALgxXleXAAcLhT0Bx4QENwZXEWPr/Gx8dPjYuLm8WphFvzfNyPusicnH7hhgRs+8KAA&#10;A+Dqr/TXAsA3HPheNE9Cl61O8VeDdp04QwNf3kafHT592bXvWlr/BeFrGc/tun2nHOPPpysGcNGM&#10;0AL4HQ3RDjxENCOMiYnxjY+NnRoXG+f5QY3VUekNH7hRiYnuZNGMMCgg6JoE+PC3jB7RvvvxnGO8&#10;1F/n/qRDBw7RutUf0boP112UNqzdQN+c+Nox3wuRBriWlrtOnfldVGaiaaFT/Pl0xSoxwcji6I3Q&#10;GNChYcOGsMA7uhgbEzOLIe75duBwoTgCnAtTvGhRChQWuPEjjwT4tdCMEJ1Lod23U5yqI18epocW&#10;PkKjho+5aGWOGkevvfSaY74XIg1wLa3sGmK2C3eKO5+uKMCZkxLgajNCCXDWfF4twoL75CbEXfbk&#10;5EJxWeAM8AD/AAvgJsSvdoBjIAb0evawrcMqJ23euFnA+KGFD9ODCx7KBumc9MyTz9L9982h+6bN&#10;csz3QqQBrqWVXU+sPyTcKPtO/uwYn5vyvRKzGHoihJiRAuDojRCVmFZ/4EYlZvQDigWeVwA3+kIB&#10;wNEbYTEXwE0XyjUCcIwE0o3f4Oh10ClelQT48iUrhCvlxedeognjJmYDttTErMn08Ucf04mjJ+ix&#10;hx/XANfS8rDwRyYYsHD1l47xuSlfAY7uZIsbXcl6m5WYALhhgTd2a0aIUenzZEi1bADvywBHd7Jc&#10;GAFwP//sAL/KO7PKfMcYquz3c385xquSAJ8zex5t2bSFjh0+JuYL5i7KBu/Fby2hHdu20++/nKPX&#10;X3mDpkycqgGupeVhoWMrPL/pb2x3jM9N+e5CwZ+YCsBlJWbjxk0OM8DvBVfhQomJiZmFDq14Fa1Q&#10;PDfZXSgS4MUA8CLFyN/XnwtWzIC3C+BX94AO+CEAefx9AU2RJMAhwPjVF1+lIweP0LFDR+ndZe8x&#10;pKfRvAcW0Kcff0pnT5+lDes20tNPPENjRma6tnHK90KkAa6l5Sw8v3g2nOJy0xXxgQuAFxMuFBfA&#10;mwiA3wOuSoCzBS76A2fewg/umX7BVYBnKi4UCXBfHxSQC3cNAXzY65cGcGjs6HE0f84CBvUG+vbk&#10;t8KtcuLIcTr93Q/CvTJt8nS39BrgWlqeF57f/i9d3QAPNnsjFP2BM8ANF0oSA3ws2oEfCwgIEKPS&#10;2wGemJjozWFFEXfZkyPAhQVejIoWLcrgRuFsrVCucoAPfd34GeBSAC4Fy3vhvEV0nOG95O0lvPwg&#10;W91js6XTANfS8rzw/KIlmVNcbroSFrjhA3cH+B22ViimC2UhrxbjOdwonrfA4QPvqwK8CAPcywng&#10;oY4H5EldDsDTPABwqfumz6aszAmOcZAGuJaW54Xn90KaAduV/wBXKzGLUUpSImWOHZutM6voaNGZ&#10;lajE5PDiHAw3yuVPdh+4bEYoAe7tZRROuk8MgIc4HpAndTkAv1Qf+KVIA1xLy/PC84tO6JzictOV&#10;ALiAt7DADYCPwZ+Y2S3w2QzwubxaKM9cKLDAe/fp7+ZCkQB3t8CvboCPMVuhaIBraV2bwvOL0bOc&#10;4nLTlQO40Q48OTEhG8ANCzx6nuIDz6sBHRjg5pBqADiaERo1rNeWBf7CJ0dFO/Dtx844xqvSANfS&#10;urq0+4Qxdu3TG444xuemKwVwL9EKxYuS4uNNgDc+7u9vANzHJyQuMjL6GQlwsy24510oshLTAngx&#10;Kl7UGC7IDwA3IX61Axw9mfV9cQtNXbHHMV6VBriW1tWlme/vE39iXkqPhPkKcDkmpgA4LHBngItR&#10;6WPi5sfGxCziVfi/PTfZfeDGkGoJ5o88DPEixciriOlCuUYADqEGGzfB+bpp/eXMz7RiyQoaN2Y8&#10;jR2ddVEy/src6JjvhUgDXEvLXXheez3/2TXUF4pRiQmAwwoHwI0feaw/McWgxjFxk+Lz3oViAjye&#10;AS5+pWeAFwbAzXbg14gLBUoz24KjdzOn+KtBGuBaWu76/uzvwv15KS1QoHy3wIt7CzezCnD8St/g&#10;jjvcKjEZ4LPiY+Pzx4WC/sDRmRUGNb5WAf7VD7+JG2Hh6gOO8VeD9p88KwZyha9eA1xL63/06EcH&#10;xfN/4vvfHOPPp3wFOPpCQR1hseLkAxcKAJ5guFAa3GFZ4AB4Akalj40XLpQ8s8BdP/IIC9wEuOpC&#10;kQAPvPoBDqEZEj7FMN6eU/yVFqANP9+/f/7Ln47OabS0rhf9zM8p6q4u5QceqSsDcC+Gt7cBcNOF&#10;0qCBuwUeHxc/OyEuQTQjNH/kyRsXimgHLgDuzfCWFvi1CfD3dn0j8nr24yMakFpaV7HwfIoxMZ/7&#10;lJZuP+mY5kKU7wA3XSjGwMbFKdEEeP36DdyaETJn58bHx4s/MfOwHbgFcG8vB4D7GAAPCgx2PCBP&#10;yhMAh4WLHs3QN/jBb35xTKOlpXXldfjbX0R9EOqu/vj90sewzVeAuwY1NuANHzgADh+4CnB0J8vw&#10;ns0SPnAOR0sUz/RKyOZ8aHh4eBSW3QDOwM7mQjGt8MBrBOAQBg2GL3zEW9tFBYlTGi0trSunH87+&#10;QeMW76RubH2v33eK/vnz0uuDrgjATXjjb0wJcAypFhgY2AFcZWCHsqE8XwKcDWbP9UYIeEdHR8dj&#10;WQC8/yAGeLwxqHEOPvBrCeD//PkPPbT2IPV8/jN6/pOjYuRrp3RaWlr5r9/Z2n7ls+PU58UttHDN&#10;l5f9fOa/CwUAN1qhSIDDhdKwUaODISEhzcFVjMgDeEuA83oxnnvGArcD3GhGiCHVvC0LnOfXKsCh&#10;c7/9TTPf20f9+RNt9Z5vL+gXey0trbwVnkOMPj/k1c9p2rt76awHnvX8BHgwA9zXdKE4tAM/FBwc&#10;fDe4KlqhJCTMYokBHTzqQslmgTPA0YxQVGLaLXBvX+FGuVZ84FJo5XHku19o0rLd4mZZu/c7+u23&#10;84/Wo6WllTc6d+4v2rD/lPB5T1i6W4xji69lp7QXo/wGuPSBexVjgBeTFvhYatikyZHAwJC24Krp&#10;A3+AAS4GNeZlWOQ+iLvsyQng+BMTlZjF7QCHBc7za80Ch9Bcb/uxH2ny8j0C4ku+OEnf/njOMa2W&#10;llbeCT/XLd/+tQveWw+fpj8vo+JSVb4CPMJqhaICHO3ATQu8Fbhq+sB7JiUlYYSegnkK8H79HQCu&#10;ulB4fq00I7QLEN95/AzN/mC/cKfAN34hHV5paWl5Ruio6pGPDol/NGa+t5c+P/LjZbU6sSvfAc6c&#10;lD/zCIAnJIj+wBs1berygcMCj4yMLBsTE+PLqzflMcAHCRcKKjEFwNGMEH8aSYCzrlWAQ/C7Hf3u&#10;V3pqw2HR5nTckl307o5vtDWupZWHgtX9wa5vaMKy3eK5e3TdITr07c+X1GFVbspXgEfCB24DOCzw&#10;MWP+3955gElRZX/776rkOMPMMIkcDLurm5Ob87fuqrvmLDlKUslJEHPCHDArwYQoJhRBBCXnnIMg&#10;Aoo5rXu/8zv3nqpb1bd7BpjumWFuPc87XV1VXV3T3fXWqXOT+kusELOwsPD7qP+N52kT+FCkULgW&#10;SktVt07dUOCxWiiVWeDC3v1fqGcWbee+w7tRNHD9q2s4rbJjz2dlkovzeKo6qA64c99n6oWlO9WN&#10;09aqHhMXqSueWaaeWrBd7f4gPVV6yyeFouVtC/xvf/vbuvz8/L/Aq+iNkBz7w4wKPFVT+pzDQODg&#10;08++Vqt37FcT52/jcTS7jl/EXdCOnb6O5L5Drd/1sfrqCy9zj6e0IKJGZD158Q46j9Zz7RIESCh3&#10;enzuVrVq+371yafpq0BQHikULXAN+kLRtVD+31py6x/hVRE40ZCeHllcXFxQVFSUhXWHPNkNeYYO&#10;Hzm2c9ceuhaKdGblFHjlK8RMBrqvRF8pa979SL26cpcaMkWP5tNl/ELuaOraV9Zwztzj8ZQMzhek&#10;JREM4TwaMHkZd2mxesdH6sOPv+LzzXUelhWZTqHUp0C3rkmhAETggwcPVv/4x8mr8vOLT4JXUYgJ&#10;gZuo+wg41+TDD32ym9JD4DoCb8W9EdapFe8PvAELvDLWQikNaFSwbc+nXNCyaPMHXMjZ8bEFzuPz&#10;eDyJoMHcbRR5L6TzB+fRlvc/zWjjucwLvJ4WOAW70pReC/wfqwoKmvwSXoXAi5o3/57phbBsUygJ&#10;faGIwDkH7h7Q4XCKwF0gSkD+bt9HX3KB58b3PvF4PKUA7S3QNB7nT7qjbReZFjga8kDgkLc05HEK&#10;vKjou8cddxw3ny9TgRcWFhbl5eU1w7xOoXRXLVpqgYcj8pj+wIn6JPDDoRDT4/EcfmQ+ApeGPLVV&#10;HcIl8IYNGxbn5+f/UASOgBmtMzF/yFOkEJME3qVrD9USAucceDKBH94RuMfjqZxkXODkQy7EJFci&#10;YyEplJNPPnlZQUHTH8CrEoHTI5rQHw3nom441h3yFM+BoxAzFLgUYtaKFGJ6gXs8nopIxgVem4Ja&#10;FGCSvO3OrP75z38uKChoyZVDEG2TY1tJBJ4Bgbd2R+CBwH0KxePxVDzKI4WChjz1a5MjUY0wEPip&#10;CwoLWxXBqxjQIS+v+Pj0C3zkyLFduvVULVu1CWuhoCEPPQYCpwM+3Asxy4NvK0njIRxnWRdOYX+H&#10;sk95fWn3Idum43/xlC8ZFbjVkEfXBQ9z4BSBLya3toFX4wJHuWOZ5cBdAm8VFzhF4FwDheR9OAsc&#10;J/N/v/zGKdMvPvlcffbxZwFff37g42zK/kUa2Ke816J5Bz8OYLr58tMvAtnNnT1XffNFYkMMrPua&#10;lmPb+LqSWLls5UF9nsLWjVvUvvf3BZ+rgOOUZdg/jg3Pv/rsS7Vx7Qa1eP7ihNd4KjcZFXgwpJoW&#10;eD0IvGWiwOMplLRVI+RCzG49AoFzCsUIXAoxweHSEtMGJ/eeXe+r9WvWq53b3k0QynVX36BGjxyj&#10;xoy6hnnumeecok/FBySZNSvXqI8/+Iif33vX/erDPR/w/OABQyPbViQmPjFJ7dq+k2U3euRVTknj&#10;ovbqS9PUA/c9eMBSvPmGW9Sn+w9+yLtnn5qsli5amvC+06dNZ1ljfs6bc9SEx8bzd/bu1h3qputv&#10;Dv4n+zWeyk3mBa5TKIHATQR+yr9OWYr+T+DVeDXC9EXgyIF36a5atY4JvFa0Hnijw1DgC+YuJClP&#10;UbPfnK0mPD6RIrSNkfUQ+Ef7tHjB8KEjWb6IqCH+/Xs/VHvf26s++fBjlsLnJLQ9u/bQsj0sbFwQ&#10;Vi1fpZ6e9LTaQBcJvG7f7r38iP1B4HgdJA+ZYR6ixOuxbwD5IGrHMoD3xbbxCwm20e+9V+1+dzcv&#10;wza7d+7m1+F9Mb+H5vF+H+3bz++HY8T/9AGxl7bBfrAc7/315zqaTSbwnSTDK4ePUpMmPMmvxTJs&#10;t2/3Pn6OY/2IPgf8v+CD9+k96Pjep+O44dobg/8Dx4XPC9vjM7TfAxE1jhX7tD8nETjWY7/6//hQ&#10;jRpxldq+ZQdvg33h+4PQcbdzz5338r7s/XsqP5kWODISnAOHI8mXIvDTTjstiMDRlL6oqMV3pSFP&#10;2lpiDh85emzXbpeq1q3bWgKvFaZQ6uqWmIdjLRSc9K+8+Kq65cZb1IolyxOkCIFDfhDAJySOG6+7&#10;Sb1PkvmQ5HbnbXer5yc/TxH1feq5p59jQSHiu/Wm29QD9z+oXnz+JbWFbvMn0wXiuquvZ4lDlDdd&#10;fwvLFPuHwN/f+b66+4671by35/E+IPoH7n1ATX7qWfX4I0/wtgvmLqCI9WY1jpbfdfvd6uWpL7Ng&#10;7WOd+fpM2s+96qEHHlGD+g/h/+Wzjz7l+Qfvf0g9SFHy0EHD1X1330f7fVw9NfEp/j92UGT6zJPP&#10;0vOned94L3wuD9N+3t36blKB41jXr16vHnnwUbV21Vq+EGL5cvoc77z9Lj7Wu2l/T45/kkW/ddNW&#10;9fC4R+hYHlZ3jL1TjRw2imWM/Y69+Tb1+quvq9tvvZP+jxmR98H//+LzL6onHh2vHhr3sJpGEf+X&#10;9H1A4EiHbF6/mT+n3e++pybT94DPdNx9D/Dxvf3W22oSvT+kfcdtd5HcR9Nn90pk/57KT3kLvFXz&#10;5izwf0cEngNh/65NmzbH0NMaSKdgGdYd8hQV+EgSeM9YBK4FbtdCORxz4JDDQhLWSySIFUtXJkgK&#10;Al+ycAmJap16Z/ZcktKDvBxCX71iDaddkB9+5IFH+bXz356vXnrhZbV141YWGcS1ZcNmFtB7O3bx&#10;a+MCh8xeeVFLBdJBFLpp/Sa1btU6vkDMobsDSBXzEBGk98JzU9XalWv4NQCSveHam9TShUv5LgLC&#10;xcUCAkfqB9tsI4HeOfYuXoaLEi4CEBzuHrZt3qa2b97O6RAsR6RbksAR2Y5/bALLe9niZSxyRO/4&#10;v5+hiw8+G7wGAl9EosX6JQuWBLl0SaHgNetoH9ger73v7vsj7/M5rd+xZTsfP+6U8DkgHQKBvzB5&#10;KkfVm+nzku2vuvJqTu1gXgQuF0ZcyGQ7z+FDxlMo3JmVbkqPaoQtjMD/85//LCZpQ9hciNmyZcub&#10;ybXPFhcX/7NZs2a/RRezWHfIky3weCFmQg7cCPxwTKEIkBSIL4fAIW4Iah1JHMsQ2UIgN5IwX3r+&#10;ZRYEBA4xbVi7QT014WkW22yKxiHRkgR+/93j+CKC57jlnz7tDXr9eJL0Cyw9SAsCnzplKssW7wPJ&#10;Iq+O1wAICgLH3QDy0QDHEhf4vXfex/NIl7z60qtqzqw5dCFYyymQKc8+z+/3PD2WJHAsg3CRBlm8&#10;YLGaNWOWmvjERLV00TKW8JRnp3CaBMeFSH/RvEW8P7yXfM4icFxwEPm/SndCiOLjAscdwtN0d4C7&#10;hAn0HtifCByR+x233ckXO7wXtvcCr3pkVODWiDzSFwoEPmTIEHXmmWeiIc+J8Cry3RR9X0euVeRa&#10;1aRJk7vFuYc8xSPw1AI/vDuzSkU8Bw4gA0SMiPwgBaRgIHDIcs3K1SwTRISPPvSomv/OfBYn0ieI&#10;mCHfuMAhRuwL6Qjkh++kW/1Vy1apxfMXqQl0IXjzjTdLFDguKrffegdF4Es4Skc6CMtLI/AZr8+k&#10;43uWjw+pIAgcEXoqgeMO5E2SNlIW2xEdUwQ/47UZLEvkpV0Cx50J0jy4kK2hu5drx1zHAp865UW+&#10;aG1ct5HX47OQ9wErlqxQD497mF+D9Alkvp3eDwLH3dHM199UU0j8uOjgWCFwHBPmvcCrBhmPwGtr&#10;gaMKIQoxWzRvxgI/66yzAoGjzjcJ/AYSt8rOzt5LEfn10gPsIU/xCBw58IRCzKAlZtUVOPLY8UI1&#10;iAEiffapZ7nGA3LHs2fO5rwxxAsZvT37HTXt5Wkstg/3fKhemfoKRdkLOV3wytRX+fXY19OTnuH9&#10;baYo/bVXXuf30mmCF1iwiEhXLVvJ6yFnvB4yWk53BEjP2MeFKBipmOVLlvGxYRmkizQD5nHRgGQx&#10;/ymJfcXSFVz7ZhOJ82WSK47xORLvnFlvc4HiW/Q/oXAQxwep4/+T98J+Z05/k3PosmzHlh3qnbfe&#10;4bw/onLsAxcWXMS2bNjCF43XXnmNU05IAU0mAWM/kC0+Qxw/7l6mvzo92CeA8PGZ4QKA1814fQZf&#10;YBbOW8ifL97jjdfe4NQTHyt9dvgMsRx3IShbwDxy5HgPe9+ew4PyEDh3ZkXyRi48FPjZgcBRiNm8&#10;eatuJO2XsrKyniCBn1K/fv2yKcREeI9SUcyzwLvHBY4cuBG4wTfkKR1cY4KiQYjWXgah2cvSASJj&#10;RNoQmWt9eYO7B4jUvhikA0ToFfUz8JQ9GRU4eiOsjd4IdSMeROKSQokLHLVQSN7HUQT+O+TEsbxM&#10;JroqZCMKxzwXYpLAW9sCJ3lXhUJMj8dT+cmkwPPsHLhpzAOBDx06VJ19XijwunULsouKWgYNecp0&#10;iubAR4/txgK3qhGSvCNN6b3APR5PBaXcCjEBeRIpFAj8vPPOy7zAR7LAeyUKnJBGPFrgvjMrj8dT&#10;8ch4DryujEpPIq+FCFwL/Nxzz1tBXv0JvBpviVmmU6LATQSOAR1I3JwDlwjcSNz3RujxeCoiGY/A&#10;SdzckKd2HUJXI4TAzznnnFVNmoQj8hQWFp6Qn59fC8/LdEqWQqlTR/cFrgVOBxcRuE+heDyeikfG&#10;I3CHwFGIeTYJvMASOAY1btWqVT08L9OpRIGbFIoXuMfjqehkXOCmN8JA4M2acUvMc887bynSJvAq&#10;6oFT9H1M06ZNa+B5mU4JKZQeOgdeh6LuqipwVMFDYw80bkG94jemTfd4PKWBzhfUvUe3CjiPXOdX&#10;Osl8IaYeUi0u8PPPPz/oCyUrK6sQKZS05MBJ3lkU2vPoECNHjhnbnQTepk1bJcOp6d4IjcDrH76d&#10;WQH0c4JGN6+/8jq3RkSDEDQU8Xg8pQfnDc4lnEc4n1avWO0839JBRgVuDWocT6HYAqfouwkJ/Oc5&#10;ekzMsp0Q3jdp0iQf8yzwnr0TBV6TDs5E31rgh08hJhqSIFpAa0f0c4IfHxrbIHrwDUA8ngMH5w3O&#10;H5xHEPrKpStY5OhO+as0N9zKfApFRqUPBY4I/KwzzwoE3qhRk3xy7I/SkgOnHTds06YNdy7uFLid&#10;QoHA6YAPhwgcP7L33n2Puy5FPxpe2h5P2YPzCUESWh+j2wd0oYAOyNJ1npWnwNEaE9UI4wJv2LBF&#10;/fz8Fk2kP/AynaICH20EfoyqTQdzuAocol5Dt3Uzp8/kCAHNur24PZ70gfML5xn64Xlrxizufwf9&#10;+bi2PRQyLnDTmVXYG6EW+JlnnhkIHA15cnKKW6YlB45+aYuLiwswLwJv2/ZYVYsOppYIXHLgQQql&#10;8gocnUfNnD6De/bz4vZ4MouIXCoIxAcjOVQyXogJeSMCDwTenEelR3/gIvD4oMZlOtGbSC2Uo4eP&#10;HH1nj559VBsSuLTC1BG4yYEbiVfGpvT44UDeuIWbN2eucxuPx5M50IskzkdIvKwCqUwKPA+FmByB&#10;a3nLgA5xgaPDQHJsBprSj75mbM9efU0EXosi8FomArcETlQ2gePHgW5TEXUj3+3axuPxZB70Vz+L&#10;zkuMl1oWEs9oBB4TeOoIPC89EThSKNnZJoUSCPy4iMCR39ECr3zVCPGjQM77nbfeVu/Mfse5jcfj&#10;KT8wSAnOT+TED1XiGU+hmIY8ocCbZTYCR8fiqAuO+ajAkQM3EThhp1Aqk8DRgT/6hH6dbtVc6z0e&#10;T/mDAay3btzC56trfWnJqMDzHQJv1kwNHDgQhZiLIG14VfoDT1cEXrtt27Z1MR8I/JgkAjeFmJWp&#10;N0JUX8I4lIf6w/B4POkD5+e0l14NhsNzbVMaMirwgqaqHgmcqxBaAkcEftHFFy8oLGxVBK/Wrp2X&#10;27hx02MrjMAry6DG+FGgee/WTVud6z0eT8UBQ+ohEkctFdf60lBuAq9NnkQ9cBI4WmJe0qHDAtT9&#10;hldRD7ygoGVxhgVucuA8pFpc4JUjhYIhu9ACzLXO4/FUPFC1cFdsjNcDIdMCRwrFJfB27dplJgdu&#10;CfyIK0ddfVtKgaMQkx4rQw4ct2EvvfASj0npWl8SGFR449qNavni5cyOrTvSPo6lx1PVQQrl5akv&#10;H3QaJbMCb6IasMC1vEFL0xdKxgWOnY+4ctRdEPgxSQWuqQwCR9P4l0ngrnUlsfvd3Xwrd8M1N6oB&#10;lw9i7rnzXjV3zlwvcY8nzbxCAj/YBj6ZFrguxAwF7orA0d9UQUFBm4wI/NLeJgIneWuB04FJNUKT&#10;QqkM9cDRWOdgct/ot+HF519SV105Rj3ywCPq2ScnM3fedpcaPGCo2uZHOfd40gpqjb09a45zXUlk&#10;PIUSrwcOgQ8dotq3b7+kSZMmxxnH5lIUfkxaBU4hfs0RI0bd0zMQuCnEdOTAsyuBwJ998hn134Oo&#10;eYIfz12336MmPD6R+22Q5ZvWbVQjh16pHnnwUV+jpZSg/v2n+z/hi6Jrvafyg3MBqcZZb8xSM16f&#10;ybw5/U21eP5iPn8ONtiZNH6Sc3lJlL/Am3IE3qFDhyXFxcXHw7H16zdpmJfXtFlaBY6uDoeOGDGu&#10;Z+9+nEKpSfIGtXhINSuFQgLPquAC//LTLw666iA6ox89coxaumhpwo/vuquv53RKWQoc1RwXzV+k&#10;5r8zn0Hz4i0bNtN7u7evTGxcu4ELkdH7nGu9p3Kz4J0F6uWpr6g7xt6lBl4xWPW/bCCDc+TqUdeo&#10;8Y9OUG/NeEvt3HbghZLPP/s8n8eudanIuMDraoGjGX0ygWdltaqHKoVpF/jgYSPGXUoCRwRes0ZN&#10;AmkU5HaifaFkVfBqhBhNB30QH4xo0b3s8CEj1bJFyxLW3XzDLWUu8G2btqobr7tJPT/5BfXCc1PV&#10;c888p8bd+4B6Y9obzu0rE++89Y665cZb+btwrfdUTiDWaS9NU2NI0iLt66+5kQsfp738mhr/2AQ+&#10;T7B8xNCR6oH7HjrgQR1WLFnBg6q41qWiPASOwRziAm/Xrl0wKn3GInAWuKmFEgjcHtDBUNEj8OnT&#10;XufI9kBu3xAt4qp/2y23q0H9h6j77h6nnpn0bIQRQ6/kH+XTk55h4br2c6BsXr+JLhgjKEp5V+3e&#10;uZsf36Tb0dFXjlHz5y4ItsP/ItivL2mdrLfn49uW9rm9LL4u/hx4gR9+oBAfv32UB4m8edSd5atZ&#10;7EiX7dm1R71GIr/5hluDbW69aSxts8q5TxefffQpN+xxrUtFpgXegARe1/RGCIk3a9qUR6WnCDwY&#10;lT4jtVBsgSOFUiMicCsHXgkE/uLzUzn/6lqXjBmvzYjcBpbEkIHDWLaufR0IInA7T4yLz5hRV/NF&#10;BNH+lo1b1MTHJ6knJzzFj0i5SG2YhfMWqUnjn1RPjse6idzPsvzvs+j2Fbn8pyY+rSY98aRavGAx&#10;n2To0OvN6TN5m107dvEJuWjeQn7OdecpukLOH+/9Bn0u2P+zTz3L+1+1bGVwBzLxiYncQRj2v5KW&#10;o8om7iCQv3x64jPqjlvv5LsWL/DDh6lTXlRDBw0PzgP8TlHlFr8b/NYAhA4BIxc+qH94Tt0x9k4O&#10;lFz7jYPf2JRnn3OuS0XGBc7VCCFwHYE3Ky5mgXfs2BGDGn/PODb9LTHpzbIGDB32MFIoInDkvxNa&#10;YlYCgb8w+fkDFjjG75MfWmlAlI4holz7OhBcAkcVyFEjRqvJz0xR75FgH37gEZYsJDnlmedJ7Per&#10;davX82ueJLlOfW4qSXKlmvn6THXvXfdx4RHWIWcPaeN1b82crW4noULg6AHuvrvu5/dCHXeckJOf&#10;eo4vCnPnzFMP3v+QWr9mPXcwNPbm2/iOALfAeA4p4+REhI3b5EcfepSkvoqPc93qder2W+7gkVew&#10;7Jknn/ECP4zARX70yKsi58HalXrw4rtuvztYNnLYKDXj9Rlqx5bt6u477gmWI0B69cVXSzWQAwQ+&#10;mYIG17pUlIfA7UJMCBwplE6dOgXVCHUKpUnzdEfgOYMGDX1UcuA1atTQAidwYIHAK0Eh5pRnp6gv&#10;K5nAH33oMfXYw0/w4z133Ktuuv5mFjGim80bNpPUP+ITZQkJGVUa57w5h5scT3piEp8UqO2BEwP7&#10;g6QhY+TyUSgK2WLZRhNVI+8O0X645wO1cK4+KZG3XE8XhVemvsJA0k88Ol699PxL3I86jhUXBVxY&#10;cAHAPvEZyF0ILjrYx0P3P8zrsOxtEr4X+OHDQ3RhH3iFzm0L+D198uEnkWXggfse5N8NGtPZy68d&#10;cz3fxbn2b4P9IgBwrUtFuQnc1ANv1qRJgsDr1SvKSpvAGzZsWB/Rd2MIfHAo8OrVq5PAa5pqhHWC&#10;AsyqJHAIavq0N9TjjzweyfnJurIUOApNEbVin+tWrQ1K7iFedLcJad9/7wMcYV9z1XVcug9Rbl6/&#10;WT087hGOlLEONT7w48e6NSvWUBR+A9cSwAkltUHQVPnuO+/lQicIGhcAFD5Nf3U63b28EOwbFxMU&#10;JmF/crzXjLmOBY/1SCPJ8vd37uaCrMcefjxY5nPghxev0O8Ev1X7PECggCDDXoZIG7+D93e9T0HA&#10;E5F1SLHstarnJqPSCJxroYRjYkoOvHPnzoHA0R9448ZNyN9pELiMickCHzrs0V59LlPHHKsFjoJM&#10;qQfe0DSjrxQplOdeKJMUytuzdB/FiC5vvv6WyLqyFjjeBycDsIWJaBm5cOS2kaZYQBE1ZA7JYjtE&#10;xRjXE5Ew8vh3jr2Tn0OwiNCxHOJGJI4cJE42MHvmW1xdElEzIn2kSXDSIc+ObfHeEDjeBxcROR40&#10;cEKL1LjA0QT63rvvVw+NezhY5gV+eIG7vBuuvSlyHuA3hd8s7soGXK6X4e7uA7q7w/lhC3/ksCvV&#10;3NnvRH7fycA2k5+e7FyXisxH4PUVD6tmhlRzCTyt3cmKwCkKL7xi4MAJEPixcYHTgbG861cOgb/0&#10;/ItlInBEsLL+ztvuDn6goKwFbufAbVCYiBJ8aQEKeSKNAbGirvr9944LjhMnGEr+UaC0Ye0GTsPI&#10;uJ9omgxhy/BVaynKx//x+CNP8MmChhfXX3sjCxyRE/b3Gn0mSIHgIsKvWbmGjnVkUMPHFjhOYtQy&#10;wMUF74HPHwWgOAYv8MMHBAdjrrw6OA9wTqyh3wV+Z1gHEPDgN4jqg7IdonK0cLaDgVTgN/k83Um7&#10;1qUi4wI3gxrHa6FEBZ5DAi9Kr8ALCwuL+g8YPPHS3hD48STwGlYEbqoRQuBERRc4ClCQ34VkXOtd&#10;uAQ+9ubbuU45anOgYMZelymBIzrGbSiqMI4acZW68bqbKQq6kdMdeA1qgODYrh59DeeyH7zvQRYo&#10;TigcP15zzZhrWd5Io0j0g9oAuBC89MLL/Hw/nXTYF6QNGWMZJPz0pKe5pgH2gzq9kLGstwUO8Jmj&#10;xsqVw0fxseCYfQ788ALnFFIgVw4fHZwLuKjff884DjaQSsNvCL8tqdWFxwO9K0b+/GAGYcmkwPMK&#10;0ReKGdQ4lkLp1KnTUnLqCXBsuqsRyqj0R4y66trbROA1AoHXTMyBZ1dsgSNlMHf23FLdqgnJCjGR&#10;+4as48vLSuA4Rvywk11ssBzrIcc9FBljHnzzhZYoRI2IB6kSRMb2viB4jDW4ffN2PiHsi4S8L14v&#10;74P5b0jO9rFg2ZeffsmRE8DrZD2Wy3ZA9iHbArzHgXwPnooPvmd8r6hGKucDaiThXMFFXcQNbr/1&#10;Dg6C5HdWWpC+RP/grnWpyKjAi3RnVtyQRwoxmzVTw4YNU126dInkwGlKz5iYEoFjfuSYa8aiEDMa&#10;gZPAY51ZVXSB4weGgsyyEHgyykrgpQH/j1DS+vg2yZZ7PIcKflM4x9CuYNjgMNcNkSM1J32hHMxv&#10;DwWYB/O6zAq8WDWgCLwkgWckhYJ5DOhwaS9dDzzMgcfqgUPgWRV/RB7UIf36AK76ByNw5P5c+/J4&#10;PAcPLgpPTnjSua4kMpoDN6PScyGmkXjzZk1Z4N06d15VUKBbYtaujQi8OP0R+GgTgUcEHm/IA4FX&#10;giHV0IBlzQH0v4D60ChhR26vNNx0/S3O/Xg8nkMD1WhRdda1riQyKfDGELiVQgEtmmqBUwS+Nje3&#10;4I/wan5+fq0WLVrkpjsHrlMoHIHrHHhYD9wIHFUJK0EKBSDnhmpIPv/q8VQecL6iO4YDzZkLmU2h&#10;SAQeplBE4J07d95Abj0ZXk1rIaYVgR+hx8QMBZ5QCyVIoVR8gQP0yVAW/ZV4PJ7MgEZmhzKObUZT&#10;KIWIwE0tFFMPvLlD4GiJmZvbpEVaBE5Xhiw0oyeqDx85+m5diPndqMDjhZgVvBqhgHrRz09+PmkV&#10;PY/HU3FA1I1+/FFzyrW+NGRU4DykmqlCmELg9es3bYDuZOFYlm5ZTs2bN88jiReiN8Khpj9wFjj3&#10;hSKFmKYaIeqBVyKBA7T8QjUm1zqPx1NxQD1ynK/SzuBgyGwEXswFmEidQN5oyOMSONLUhYWF36fH&#10;2izdspww4GbTpk0bRwR+HARueiO0UygmCq9MAsdVHd2joq9t13qPx1P+oI0DBlNBlxKHUuU1ozlw&#10;NOTh9IkWuETgpiXmhtzc3FPgWOTASeCtybM1WLplOWVlZdVDHlwErpvSH69q1LQETrcIlVXg+DGg&#10;IcvLLxz8SNcejyd9oCEa8t5bN2455EoHGRV4AQoxw35QUgm8oKCgbVoi8Ozs7LotWrSoH02hHK9q&#10;1bJGpbcFTlQmgQNE4QvnLuCRrpEXd23j8XgyD7otnjdnrlrwznxuueva5kDIrMBNU3rI29RCEYF3&#10;6dJldePGRb+FY5vUb9KwuLi4ZVFRUU2WbllOUgsFAh82IsyBOwVuCjEbVYJ64HHQ9Bcj2aB+OJqc&#10;u7bxeDyZA907LFu0lHu/RA+Zrm0OlMwWYuocOAQetMQkgaM/cLshDwY1bta4WVPUB2fpluUUFfio&#10;cb37Xq6OI4HXjgi8rhG4rgfeqJJF4AKu8PjBYGQR5Nxc23g8nvSDXgsRTC1duISjcNc2B0N55MCl&#10;FSZABM4C79YtIvC0jUrvEjgKMVGFMBxSzUTg9bXAcyqpwAEKSTAiyPy353E3qa5tPB5P+sBQa0iZ&#10;oI/7spQ3yGwE3iRxRB6TQqmYAjcplNxKmEKxQTpl++ZtPHbj8iXLfTTu8WQADHqNgR8w+hSCJwRT&#10;ru0OhfKIwEXeiMAhcFONMBB43boF2fn5TY9JSwrFLsSEwHv1vUwLXGqh1ExsiZlbiSNwAaXdKP3G&#10;gL8YrBcil8EOXNt7PJ4DB+cTn2cUbb8z+x0WOM6zdHVxkUmBc18oELipgVI/JvAcI3AMagyBw7Es&#10;3bKcMCamVCPkQsw+uh54TRJ3vB54fZI3qMwplDjIi2OoMvQsiNFu5syao7Zs2MzRge9HxeM5cCBt&#10;nFdbKcpGzS80zkHHcrvoPEtH1G2T0RRKUbFuiWkELhG4K4XSpEnrFmkReLJaKEEKxRa4IaeSp1Bc&#10;4AeHVAqGLoPMMaI6RvaZNWMW93eMHyBGdccIOhC8x+PR4LzAcHsokMRQfzPpvIG4cc4gVYnzKt3i&#10;FjIqcLTE5L5QoikUETi5NcMCRz1wdGaVbEg1w+EocAFRN6o0oTN6DA+FqAEj/EDsiCjQ2MDj8VjQ&#10;eQFR76DzBHezOG9w/uA8yvRdbGYFLn2hRAXuqoWSEYGjIU/PXn3NqPS2wKU7WZ0DP5wFHge3g+ib&#10;AY2B0CmWx+NJBOcHzpPyLkPKqMBRD1w6szJUDIEfc5zpzMqkUJCgZ4FX7nrgHo/n8CazAkc1Qp1C&#10;kbrgrhx47drcmdUJGRN4Wwg8WV8oxOFUiOnxeA4fMp1CgcAlhQJE4N27hwJv2LBF/eLiVi0zKvBI&#10;LRRb4FUsheLxeCoPGc+BW/XAtcCbSAS+Ji+v8A9wbMYa8oQCP1YLHE3p7XrgRuA+heLxeCoiGc+B&#10;c1N6XYCpUyhNOAfeqVOn9Xl5ef+AY9GQp3HjxseizQ1LtywnW+CDWeB9VNu2x4b9gXNLzOigxodD&#10;Qx4XKIAR8Bwl6CiYEex1FQ0cK4gfHwqX7OfpRj4z1zqA40tW2CXHKtvE1ycD25a2tgP27fqcZLns&#10;y318ZVtIl+xz8Bw8GRV4EUXgdTEmppa3nUIhga/JKwwj8IwUYrLAL40JHCmUmMAPxxw4TiT0joZ+&#10;Gj76YD8/f/2V19SExyaoSU9MUi9MfkG9u+3dpCd3ebN44RLuU3n/vv2R5UMGDos8TzdrV61Vjzz4&#10;qHMdgLSeefJZtWXDloR11465nh+/+OQLNfbm2xPWJ+PJCU9xXX3XujjoewOfE8ZetJejHQC6HH7g&#10;vgfUm9PfdHY7fMuNt6o97+1JWH6w3HvXfVwNL768rPsHqUpkUuB5aMhjIvAwhaJroaAlJrmVc+CI&#10;vGm+eVoFjk7H+w8a8kiPUgn88MuBo3nv1o1buaOrdSQhnEQP3v8wPV/FYkc912uuuk7t2bWHBY6q&#10;Ux/Sa/A69K2CfUDuqPu6f+9+fhTRQw5oTvwx7QdRpmyHRwBZYFuA95J9odtbvA6vxzK8J173KR2b&#10;NIzAc2wz9+156tWXXnUKHK/HcX66X4sB74NjxvFj/MGvaL9Yju3wnjgGrMd7SCSMY8QxYR6fDfYn&#10;x2pjCxzvg33g+PCI5yzwSc/y54rleB8sx/YL5y3iRwj8lhvH8rEA110EXod1OK4Jj08MBI73wbEB&#10;iXDxuenj0Pt67933gs9UeGf2XL4Q4H+aOuVFNXvm7OC4BFvgeG+sB3jNh3s+4Ec8x/viexGwDO+P&#10;z9v+f2yB47XynQ+4fBA/YjmW4fPGZ/X5x/o7x/+DZfjfv4j9H1Wd8siBxzuzEoFLISb6QGndujUP&#10;W8nSLctJBI7+UAYPHTFOC/yYaDVCyYEHvREefgJfv2a9umPsnar/ZQPVfXeP48Y7EPjm9ZuDbTBA&#10;8uRnnuMTEk3ub7v5Nn7NnDdn83p01jPl2efV3Xfcy4OzostMnLhvzXyLTtZ7aX8PqQ1rNrBcEIWi&#10;sQO2ue/u+wM5j7v3ARbAZopQH3ngEXXfPePUzNdn8jrI8elJTzPz35nPJ/krL77Kr3/0oUf5PV0C&#10;Rx8Ud95+t3r8kSdYHtjXbDqmsbfcru4hiaA/Zmw7m/4PSGXS+Ce5Zd3rr07nzwHrcOw4XojvqYlP&#10;qztvu0s9+uBjLC77/WyBQzpvvPYGH9/0V18PpPrUhKf5M8Z74bMRmQ4eMJQf8ZldPfoaPl68Lzod&#10;k/0DyHv+2/PVvbTfZ558Rt1G/wcEjn1PnzZd3X7rnQwuxFiG1+O7w74gSux384bwewXzaH/PPjWZ&#10;P1N8jmiB+9Vn0cGwReDv73yfPu/H+HeA//+B+x5UN99wC+/3A/oNoPEX3u+F56byd4fvZNrLr/Fd&#10;xT133qvWrV7HYhaB43N9gl6L936UPjv8BrEvbINGMU9PekrdTa97eeorLG60cMTFBt/DArprsI+x&#10;qlM+OXBdhdAWeKdO0f7AkUKBY1m6ZTmJwAsKCrIHDBj8cPeevVWbBIFHG/JU9t4IXeBkmfPmHD7J&#10;ltEJj+cQ+NzZ8zj6BrffeofasHYDn7gQxM5t76rlS1bwyYt9rFu1Tt1PYsJJPP+dBSzJ1ctX0Qn4&#10;jFpNJx0iTIgHErmLhIrb+MlPT1ajRoxmKaGXNpzwEN+tN43l/UAQL1JEOOuNWdwR0N133qMWzl/E&#10;In6eLhYz6Xb/S3rty1NfZmm4BL6FJAEpPjTuYU4D4X3HPzaB5TydJA0JYtvXXnldTSXp4Pggiucn&#10;v8B3JVjH8tr1Pv//d99xD8sGn9PUKVMj7ycCx/EhFQEp4sIG2bw9621e/tjDj/N2mL/5hlv5/8Rr&#10;bYHjbgcXNaRa7rr9nsh7QMyTxk9Sq+izxTFBoBA4jvvF51/iz3zj2o30uV7FFytI7vprbuALRTKB&#10;o7OlcfeOU8/R93E/XRhw0bPXA3wGyxYvZwl/Yu6a3pkzly9O2N/r9Pnhu0YaDnJ+9eVp/D+i3+vp&#10;095Q22n5xMcncVNzHBe2we/h/nse4AF9cbHB+wy8YjA/Yhvs74XnXuBWjrggYD/4neDCjmOW13g0&#10;5VWIqRvy1LVy4FGBN23aBp1Z5bB0y3ISgSO8HzB42DinwGuZCNykUA5HgUOgALelEChOPAh87E23&#10;8YkGnqPoG1LBiYteDCc8PoFFLgLH2JuIhBGdI7JiAVPUiSgZAyuvWbGGZYaT7mGKrtGvyk3X36xe&#10;fuElnr/26mv5GPD+EI4cG1732EOPs8CffepZtZciNixHtD93zjyeLykHjv2+9PzLatumbSwGDGoB&#10;ieP9IQlsA4G/8doMnodEXQLH/nGX8M5b75B0NgXyFUTg2HbKs1NYtBgy6xk67qWLlvJx2DlwXAwk&#10;ig8FHubAd2zZkSBwvPer9HnKc8mB47tZvXw1SxLfF/YnAsfFDdu6BI6LNe5CHn7gYT7WiU9M4j49&#10;cKyyDcBncM1V13JEL+Lc/e5u7jPnfhLqbXTMKDOBwHGXhCbm2OaD9z/gvnUef+Rxdd3V1/P3hN8Z&#10;jnHMqKu5fAUXTPyusL0IHKm40SPH8DEB/I5eogsUBD756ef4jgbbeUIyKfCgN0ITfWPeJXDUA2/S&#10;pNVxGRF4tx69VOs2bbkpfUIKxVBV6oHHUygC5D500HA+8XdSNAuBYx4iQuc+6AzrIbpdh2Rwe4y8&#10;OU5qpCZw8kLQiJ5eInFDPpAlRDps8AjeP9bfcO2NLCRIZOHchSxZl8DnUFSL90YkiCi8NAJHX8z3&#10;3HEvS2jx/MUUdT7H28QFDkng/8d2+B8h5d3vvsdpn43rNnAaARc1eS8gAodccNF67eXXWPJ4Tzzi&#10;s8P/vIkuWNj+zrF3seAwX1qB4/NANMr5e/q/cCGCwNEPB/Lhu3fu5n1CfqUROI4J6SPcfUCi2B7f&#10;E7472QZA4IjMIWFc2LAt7jCQtsFxzJ09V41/dHyCwHFXhc8CnyM+DzxHBA+Bv/bKa5weQXfGOA5s&#10;LwJHzh53YmtXruXPDhcLpFS8wJOT0ULMwlDg9SkCB+GgxuGYmPXqFWUVFxcfX1RUlMXSLctJBI4R&#10;k4cMGXlviQKnCDw7u2rUA08l8DtIPLg1RtoFqRXcniMqf4JOYEjxlamvcMoAt/PIfyJnDSlwTpRO&#10;PMgZ0kauGQJGJIbXYv+QDqJUyAKRG9IUuCjEBY7bb0RlENqzdOuPW+3SCByiQ84Vx4+Ibsozz2u5&#10;WALH8UFOWIbI+erR17LAEbkjssb/iGPDPu33s3PgK5eupH1PUUsWLOFcN1IIeJ+JJNnXX32dl+NO&#10;BBcsbF9agesc8wt8AVw8fxFH8RA45IZUDb4TfPbIo5dG4HxHRccKKfIFjS5KuIvCa2UbwHchdPHC&#10;d4iIG1GzThM9S5/LIn49vsO4wJeScPEdorc+HB8+U1x8IHDcqW1Yu5HTMkjJ4ViuuvJqTk/hN4X0&#10;zNP0GnxXyxcv5//dCzw5mU2h6BF5IHCkUVjgzXQOvEOHDhvIqSfDsRmpRkizRw4bMeqObj0hcCuF&#10;UpNuD2KFmFlZVUPguI2GtFzrUOgJySJyg5wgPOSFMY8IE7UYIAuckBg66hmKoBExI/+MZdgH5Itt&#10;MD9z+kyOsDCP9dgXRIITVQrxIAbc6strIEMUvqFQEMeKKO6zmHRwjHjERWfZouUcVULmKAh7YfJU&#10;FhByyTj+lctWca5eXou7BETnuBhhPzgmHBsiTvyP+H/wOtkeQDCzSaCYx7FAntgWQsTFBRcrSBKv&#10;xXGvX70+iDzxGeER+0SkinlE0m9M0xcVG0Tw2AeOBXceMjwePgNckFBQiIsE9gVZQ/BYjzuLt996&#10;J+F7hYzlWCFouUja4I4KNYkwjwsm7rhw7LgwI/eOtBD6lEe0jH3JPiBiCBgSx1BiG+i3g5pE/D50&#10;QcA2+P43rt3An8+bM2bxxRPLcVy4qPJ3TL8tvB9SdRigG+uwjSckowJHd7JWCgUSb9Gsma6F0qnz&#10;2vzc/D/DsZkS+P+NHDl6LCLwNixwuyFPHZM+acADOlQVgXs8nspFpgUeDmisqxKKwDt16rSqicmB&#10;5+Tk1GnRokWTDAq8bWxMzLAeOAu8iuTAPR5P5SLTKRQt7rAeuC1wKcREejqjAkcOnMfE5L5QogLX&#10;OXAvcI/HU/EozxQK5ls0NymUzp1RiPkbeDXtAs83OfDhI0ff3r1Hb9W6tSVwLsQUgZscuBe4x+Op&#10;gGRc4KY7WZ1Gqa1aGoF36NBhXePGjf8Gx6Y1hYIm9DlNmzZGV4fDRoy6C/XAW7c+JuyNEAKPDejg&#10;Uygej6ciktkUSjQCBy2bN2eBd+zYEZ1Z/c5otjocmxaBowVmXosWuVGBIwK3BF47Wgsl2wvc4/FU&#10;QMpT4MiHi8DtHDhNR6EOeFpTKCLwHi6B1wproUDgjbzAPR5PBSSjAs+3BF5L07KFU+A1mqYrArcF&#10;PgICv7QPVyOsVQsCrx3kwG2B+xF5PB5PRaQiCHzo0KjA094bIQSORPvQYSPuiwrcHYEfjn2heDye&#10;yk+mUyhS/1to1aJFQl8o6A+cIvBmaRU47bz6sCvjEbgIvG6kENML3OPxVEQyKvDGELiRt4nAReAd&#10;O3Zak5dX+Huj2aNRWSStAsf8yNFjxiYInOuB1/URuMfjqfBkOoUiAq9H8gYi8M6dO68tKCj4I0v2&#10;//6vJnk2Py0Cz8vLy80uLi6g2aOHjxx5JwoxXQL3EbjH46noZD6FogWemEIJBzVO+5Bq+fnRWigQ&#10;eG26mkDekZaYEDjhBe7xeCoimRY4BjR2CdyOwFGIiRw40igs3bKcIimUkdcEKZRA4KYWCgucom+Q&#10;dZiOSu/xeCo3mRR4jp0DF4G3bKGrEcbGxDSFmOkZ0CHMgZcgcBOB+2qEHo+nIlIuKRRyJUCNlHIT&#10;ONcDj9RCqR3WA5eWmF7gHo+nApN5gdcJBF4uETgKMRs1aZJPs0cPHzn6zh69SOBtj3UL3KRQfA7c&#10;4/FURDKaQskvClMoRuKBwK164DTVJImjM6v0p1B69uqr2joEztUIjcBzfA7c4/FUQDKbAy+1wI8u&#10;KipCS8z0DWqMecmBtz2GBF7TasgTE3ijw0Tg3379rfrgoy/Vup0fqzXvfuTxeNIIzrN9+7/k8851&#10;PpYF5VKIaeSN+VYtW7LAO3fuvCo/v/gkluz/5dXGkGroOFA/L8PJ9JLFV4ZA4BSBu3sjJOixsqdQ&#10;vvryv2r7nk/V/E371IOzN6v2jy1wHoPH4yk72j+6QN03a5OaR+fd1vc/VV998V/n+XkoZDoHjoGM&#10;ReCcA2/V0tWQJ30tMRs3bpyDvmoxb6dQQoHXpIOTQszKLXBc+ffs/0JNX/Weuubl1c739Xg86Wf0&#10;i6vUayvfU7s/+EL996uyi8gzL/C63AJTBN6aBM4plI6d1hTm6f7AUYiZts6spD9wmv3OlaOuvo0F&#10;fgwELiPyxAReSQsxv6aoe+nWD9W4tzapCxzv5/F4MgvOw7tnblSLt3ygvvziG+d5e6BUBIEPHjw4&#10;0hshTdWbN2+elxaBY8dIsEs1wjACt4ZUo4MMBF4HAq9cOXDI++Xlu9Sgycud7+XxeMqPAc8uU1OX&#10;7lRffH7oEi/PFAqqFLZp1UoNGjQoLvD0DeiA3EyulnjNYSNG3OMUeEIEXnkEjrTJ66veU5c8Ot/5&#10;Ph6Pp/y55JH5HGQh2HKdx6Ul8wI30TdH4HUoAm/lisCrobp2BgQ+6p5LOYVyXDQHXjPalL4yCXz1&#10;jo9Uz4mLne/h8XgqDj0mLuI057eHkBPPqMB5QAct7zpG4IjAdS2ULsGo9DSlT+DIgUPgSKFcOeqq&#10;u7TAUQ/cLsSsnAJHXm3U1FXO/Xs8norHyBdWqk8//dp5PpeGTAoc1QglhSICb9u6lekPvOM6Co7/&#10;ajSb3hQKaqGgpHT4yCvvvbS3TqFA3mEOPN4Ss3II/KHZm5379ng8FZf7Z210ns+lIaMC5wi8TqwQ&#10;UwQeGdDhKNT2g8TN87KbpBYKrg6Dh40Y17N3v0SBSwRuqAwC/4Ki73aP+vrdHk9l46KH5/H56zqv&#10;SyLTEbg05GGJWwKPtcQ8CoFy06ZNG5jnZTdJU/pQ4DoHHhe4FGCCytAS8/Y31jv36/F4Kj43TVvr&#10;PK9LorwEjhRKnRQCRw48LRF4XOBIoRyDQswaNVUtkrekUGyBV4a+UDo/sdC5X4/HU/G5kKJw13ld&#10;EuUicEILXBdiugSOTEeLFi3qm+dlN4nA8QYDhg57+NLe/Ujgx6sa1WsEAkf9RrsaYUWPwPfu/0J1&#10;fNwLPFN0oYvltNXvqTfW7mZepfl739qkuo4/9O9g4HPL1az1e9RlTy9xrs8Ej8zdohZt+0D1ear8&#10;jqGqAYG//+EXzvM7FZnOgccFniQCr1FYWFgEx5rnZTdZEXjOoMFDH3UJPF6IWdEj8DveWK8udOzT&#10;kx56TVqsPv78a/XlN/9lvvj6v2o/PV+16yN16yGmsoa/sFJt2vtpqeT5yqpd6tbp69XFj5Rtnf+p&#10;K3apjz7/Sg3wDcEyys2vHXgapTwEzvIm4MmwELPjGqsQ84isrKx6aYnAkZvBoMZIoQwbMWJcLwj8&#10;2OMTUiiVKQJHyy7XPj3pofeTS9SXJO1Nez4h0S5lHnp7s/rsq2/U5KXvRra9+JF56iLruc0ltA7N&#10;q4FcgCFjXCAQkcl2mEfDLLtLBGyPKPmBOWHnZFgm+8L7yrYoJJP3kmUC75ve016HO4l+Ty9VF5Xx&#10;hcGTGvyuXOd3KjIpcDTksQVep47JgXN3sp3WFuQGnVkdWb9+/YZwrHledpM0pUcp6aAhQx6BwI9l&#10;gdcKBS4tMdEbYSUQeF9/q5tRRODrdn8cLLvmlTVq1/4v1AvLd/LzO2ZuUJspkv7oi68pmv1azdqw&#10;h8Ssv6cRU1eqXR99zuv2U6S7kiL3LbQt1iHqXfvex2r41BWq+4RF6jm6IPA+iA9p2wfoQnHvrI10&#10;8fhUff3fb9XndBxzN+/lbbGPNXRM2Oe2Dz5THR9foLbTo7z+vY++UE8v3sHv04f+h9dW7w73/dlX&#10;6vYZG3jdnI17+Y6ivw8MMkrX8Yuc53cqMi1wrgcepFAsgXfsuD6vkR6Vnqb01QPnFEq+pFCGPSoC&#10;51ooInCar0wROCI21z496SEucES897+1Uf33229Z4P0nL1MLt37A0sbd0X2zN6n3Pv5CXfvqGo50&#10;393/OUfrOGHBf7/9n9r36Ve8r8FTVqh3P/xcjXpplbpl+jra7r/q+WU7VQeS8YvLd6kdtO76aWtV&#10;O4rIl2z/UD3yzhbVyZR/YB/Y1zh6vxvodhx5+Q9JxMNeWMHHseLd/Wr+1n287b2zNqlPvvxGTViw&#10;XXV+YpGauf59tX73J2ro8ytov/vV/+inNeg5n0LJJJ3pe3Sd36nIpMDzTGdWQS0UAv2BI4US6072&#10;qNzc3DwEyeZ52U0i8KysrMIrrhg4oVfvy3QEXrNmEIVXtqb0EIprn570IAL/H1nOZsa63SzWiQu3&#10;c3Q8bo5uWIU0xYqdH6nnSe547V466e5+U0e7F9C6j0mkLoHfSgL/li4K71CE3cvxHS/a9iGnUKT+&#10;P/axmORrp18Ajmnk1FVqCl0IIGfup5rkjgvO62t2q24Uvdvbe4GXD13oQuo6v1OR6Qi8AUXgWt61&#10;mFYt9Ig8naOFmDWLTZraPC+7SQROs0ePHDnmThRi6hRKmAMPaqFA4PRY0Qsx+z611LlPT3oQgW94&#10;/xPVfeIiEjVFs198rSYt2s7rn160g4UOiaOAU0BEftuMDWr/Z19xygPbphI4RHzPrI3q0y+/5td/&#10;Rts99PaWQNAlCRx9bXxjHQOOZ8kOEvhjC9RFD89Xj87dwvtEQezHX3yj7py5gY/HC7x86DZhsfP8&#10;TkXGBV6HBM4plJQCP6qpbu2evggc8xjQQQReI1KIabXErAQplKF00rv26UkP8RTKCNQc2fOpenP9&#10;+5x3Hj9/G0vx4Xe0bJE2QT19FApe8ug89T6ddA+/s5nXAaQy4gIfTQLvQKK9dNISjqA7oerimvc4&#10;V33LdF3TBQJ/8G23wCFopET20HtBynJcIvBO9LznpEVcaHrppMUc5SNHftVLq73Ay4nLn1nmPL9T&#10;kfEceCBwTWsRuDUqPU0ZicD/b/QYLXDUQqlRI6xGWKdmLS1vI/CKnkJ5fsm7ZV6VzJOcuMABotcv&#10;v/lWTVn6rhoweZmat3mfWr7zI3XDtLWcV1793sfqyhdX8rbrKXL//KtvaPlyLtD8lmzpisCRA8f8&#10;hAXb+C5r2urdaudHn6vrpq3hbSHwaWt2q0H0GkjbFjhYsuNDLvgcSe+L16DgdPm7+zn6RwoFhayI&#10;4C97epl6a+Mefo6LkRd45sFF/tmFO5zndyoyLXBkJ4JCTAjcDGqsx8Rs8iuWrInAUc5onpfdVBqB&#10;160ZbYlZ0QX+7de+JWYm6UECXE/yRsQty1B/e8HWD9Skhds5Yr759XUkwg/VdhLw9g8+Vyt27ucI&#10;C9sOJjGipgkKJLfs+1R99d9vA4Fjm/lb9pHIl1OEvFhNXrKDa5TItiiYlCqCr6x8j5e/vVHXQllG&#10;0fUrq3YHVQIRdW/dp1+7jqLxOZv2qrl0YcGxXv70Utr2vXDfJG/UYUeB7Ku0jy17PyOx+9RcpsAF&#10;F+ex6/xORbkI3Mgbj63NoMadOkU6szoaAk9fQx4t8CNGXaWHVDv22O9aKRT0B16XBN4gEHhlaErf&#10;z1clrJAg9YFaInY9a0TZQwgI+vJnl6lvvv2f2rn/88jrbHBBQN1s1yAdaBWaavAOvG9XbJPkDo33&#10;Tev9HVz5goJk13ldEhlPoQSFmBrJgXft2hUC5zExaUrfkGoicHtItQSBSyFmJcmBg6nLdkYk4am4&#10;IBLe9dEXnCJZijTHZ1+pKcuiDYA8VYvnFh94+gRUFIF36Nhxc6NGeWcazR6Rk5NTJ60CpxC/xsiR&#10;Y+52FmLSgdkCrwzdyWKka7lF91RsEJGjL5V5W/ZxI5wJ87c5t/NUDdBtwsGOVF8uhZiWwFuSwM2Q&#10;aptI2v82mk1fQx7kZfLydH/gQ7k3QtOUHmNiisClHrhpiVkZUihg9vq9zn17PJ6Ky4w17zvP59KQ&#10;aYE3qCMNeXQ1QhF4x45d1jVu3PhvRrPfadiwYf20CBx1E3NyuIQ06AtFGvIEArdHpSfo1sD5D5Ul&#10;ZSFwcO+bG53793g8FY87Z2xQ3xzCwMaZT6Fogde2BI4USpcuXdbmhi0x0edU7bRF4Lm5OsE+FALv&#10;o1tihmNiWgI3hZiVSeBffP61us3UE/Z4PBWXW15fpz7+5Cv1v68ryaDGEYHrWigtWzQPBR52ZpU+&#10;gUtnVizwYYjAIfDvksBrBwKvR7cJtsArQw5cwI9h9wef85Xd9T4ej6f8GYs6/ns/PaQR6UEmBZ5X&#10;2CShL5QWLZqVn8CHjRhlIvC4wHUtFKEy1EKx+ZYk/h5J/OE5W3zNFI+nAoHzcdxbm9S7+z7j89R1&#10;/h4ImY/Aw3rgiMJbNA8Ebo9K/x30B545gR9HAq9tBE5IXyiVVeAAkfh+uj2bvHiHGuQ75vd4yh30&#10;CPn0wu1q30dfHlLaxKY8Bc4ReCjwDRR1n2w0e0R2dnbdtAoc1QhHjLjqnl59jcDpYIII3K4HXkkF&#10;Lnzx+Tdqxfb96skF232/4R5POYCuFybM26aWb/tQffbZwY0+n4yKEIGjFkq3aEOe9KdQ0JDnylFX&#10;3xVE4JbA47VQcipRIaYLXO0/+fRrtZJEPnfDPvXk/O2q31MYccV9LB6P5+DBeYW63ePnbuPzDQHU&#10;R4dYWJmM8hA4xC20aFZBBF4bB1aTDspuiVkJCzFL4n9f/099/MnXav3Oj9UyigiWbvV4PGUJzqt1&#10;dH7t/xjSdp+HZUV5CFyib1vgKMS0hlRLv8DR1HPYiFH3SSGmLfBIf+BEZWnI4/F4qhaZF3isFooR&#10;eOfOndc3btz470azmaqFMmLcpX10Qx6nwA+TFIrH4zk8yajAC5MLPFaImRGBV0cKJRQ4yRsCr4kc&#10;uAi8AQs81wvc4/FUQDIq8CItcDsH3qxpU4nA0RfK6Uaz/4em9GntTlb3RngV90aIvlDq1JEIPCzE&#10;rE8Cx6MXuMfjqYiURwrFzoGLwDtyb4SNpDfC9EXgtOPc7OziAlvgbdoeSxE4XVmSCNynUDweT0Wk&#10;Iggc9cApAt+alZV1kdFs+gQuETgqmg8ZfuX9EHhbFngYgdczAtcplAZe4B6Pp0JSUQROEfi2rKyc&#10;i41m058Dp6no8v6DJoYCtxvy2AKv3A15PB7P4UumBd7AEjgeoxF4Tvoj8IjALx/AAj/mmGPD3giJ&#10;sBYKhlXzEbjH46mYZFLgebEIHLVRROBdunRBIeYZRrPpz4FD4JeRwHv06pNc4CRv1AOvTN3Jejye&#10;qkNGI3CuRqib0gtSiNm1a1dUI/yn0Wz6c+CBwC81AidxhymUaDVCH4F7PJ6KSOZz4FGBNzcCz1gt&#10;FBZ4mzaNGjdu3LTPZf2fjAic5O0uxPQ5cI/HU/Eoj0JMW+DNmjZRgwYNEoGfbTSbPoEXFRVlNW7V&#10;KqegoKBNz979nut+aW91TNvjogKXAR0Mh1NfKAI61kF/xB6Pp+xJR8dVLjJfiBmNwJuSwAcOHMi1&#10;UHJyMlgLhd6gWd9+lz8FgaMWCo+JKSkUM6DD4daZFcbe27nvc7Vky4dq4eZ9/IguLtFbGnoq9Hg8&#10;Bw/OI5xPS7bq82sxnV/v7v1MfX0IY16WRHmnUJo1CyLwzFQj5EGNmzZtTBF4W47Ae9oCRz3wmqou&#10;CZyj78NE4OgTfM27H6lZa/eoZxft4OHW7iIenrNZTZy/jTuZf2bhDo/HcwjgPJpE5xPOK5xfdxBP&#10;0/JZa99Xq3d8pD777Gvn+XkolIfAUQtFyLjAJQdeWFjYulefvpO79ehFAj9G1SRx6xQKBB5NoVTW&#10;Qsz/fvVftYMigFeW71KPz91CbFWLNn/AQndt7/F4yg6cZ+hedjydd4+9s0W9TOfhtj2fqm/ovHRt&#10;fzBkVOCFxaoBuhwhcYf1wJtIIea2rEykUHhU+ubN80jkx/W8tM8LEHgbEniNGjUchZiaytiQ58sv&#10;vlGz1+1Rj769haOAje994tzO4/Gk0ZdONAAAjUlJREFUny27P1GT6e73URI5IvLPPy+baDzTAq8f&#10;CLwWCbxW5gUuOfDi4uKWvfpe/owW+LExgZsUSiUV+Fdf/Fc9Rbdz1768Wr2xavchj3zt8XgOHZyH&#10;kPf1r65RkxZsK5OUSnkKHDRrEgo8I4WYEoGjHnjfy/pP7Nb9Us6BRwQuhZj1K5/A/0s/kheWvquu&#10;nLpKzdu417mNx+MpP1DAOeal1eq5xTso2Dq0dGbGc+DkxkgOvElxZgUuOXCIvP/AIY9065Eo8PiY&#10;mJVJ4As3f0DyXqlW7tjvXO/xeMqf1e9+RBJfpeZu2HtId8iZL8TU/YG7BJ7RQkzsfPDQEeO6cyHm&#10;4SHwzz7/Wg2ZsoKrMbnWezyeigPGzhz5wkoe8Ni1vjRkXuA6hRIIvFgLvFOnTlsaNWp0jtEspupF&#10;RUU1zXzZTSLwpk2b1hg2YsQ9KQWOFApRWQR+6/T1auqynep/jnUej6digfP01RU71S2vr3OuLw2Z&#10;FLjuzCpMoUDkEoFD4NnZ2ecbzWI6gviOni3DSQSuB3QYdVcPrgd+jK4HDoHXhMClLxRNZWhK/+mn&#10;X6tLJy1Wn/sqgh5PpQFVDXs/uUR9Queva31JlEcEjgY8QQSepCl92qYEgV/axxI4GvLYAq88/YFf&#10;98oaNX+TL7T0eCobi7Z8oEa9uMq5riTKQ+ASfTsEHnRmlbZJBJ6Tk1Nn6LAR92mBm5aYdgoFrTAr&#10;kcC7jl9EV/Oyb+nl8XjSC7q4uPiR+c51JVFeAo9H4B06d96anZ19gdFs+ia7EJMEPk5G5EkQuEmf&#10;VAaB79r3OVcbxA/Btd5z4Ix7a5O6+uU1Aeh+APXrXduWF9v3fKrum7WJ++Gw+9vA8gGTlx9S4ZiL&#10;Dbs+4RpOw6as4M/HtY3n4Bjy3Ar17r7PnOtSUV4CD/pCCSPwSEMemo4ijtazZTjZAh82whZ42B94&#10;pBCzEggcDQM27PrYN9gpQwZPWa4ufHheACKkPk8uUXM37nNuXx7cMWO9uoSOaxRdvPfu/yJYvmn3&#10;J+oiWv7hx2Un8Pc//Jzv8i6k3+ogujjgfW+Ytta5refA2UoX3VEvrnSuS0X5ReDkStMS09UXCk1H&#10;I01t5stuigv80t79WODBiDyVUOBXPLOMvsivMtaFZVVg0HPL1djX15G4vuACJoDvCQVO6C4Uz6Ul&#10;HZ6j6wIUSP3v6/+pL+kR82iksY/E+vEnX/PF9WuK4FHYjO3lfWTfsp9PP/tG7f5Av0a2SQYE2n3C&#10;IpYp+ryR2ke2wHE8//1SH+/ntG/cpeG45W4NdxVY9xU9/9LMo6+O/fTavfu/5IZh2O6umRtU5ycW&#10;8npcLEa/tFoNJJHLsXgODXwfl05a4lyXiswLXPcHDoFzU/pmTZMJPD1TMoFHI3CrELNufZVdwQXe&#10;56mDL8X2uIHA0aPcZyQ9WXYxReLdSJgQG6JxpBOwHLIbP2+remD2JpbjEzR/xTNLVS86IS96eD6D&#10;joz2kPj6P7uM0zFSWwjrujyxiL+/m15bG2wPKd/z5obgveO8sHQnH8s7G/aqgbTPN9e+H6RRbIHv&#10;++hL1ZuOYzD9P5hHZ2aDJi9TizbpOwn0z3HJIwvU66t2q4kLtqnOjy/k18pxdHhsAf9/ELl0woTU&#10;TDeKxr3Ayw58vrjDca1LRUYFzkOq6TEx69bUYEg1CLx9+/Y7GjTI7mo0m77JKXBrTMxa1Wuazqzq&#10;BTnwii7wXpMWe4GXMRD4HW+s50gY4gL4nlBVEwLH44gXQoE/MXeruv8tLXD0+oiTcc76vSxVRMo9&#10;SLab3/uEpQc5Q4If0Hd9Ae0T8kUvdV3HL1Svr9zNEfz0Ve/xtsscjbJwp3Ub3R3gPdbt/FhdSccB&#10;6ULQWA+BI+2znaJyiBsCX0vbYR1a6g4g4S80Akf3wheSqF8jgU+Yv42F/RJdbHCBwbqOjy9Qe+gu&#10;RO7uvqa7igfpQoVo/LWVu3iZ59CBwHHxdK1LRXmkUHRfKKYeuEmhkMC3ZmVlBaPSp20SgWdnZ9cd&#10;MvzK+yFwe1BjCDxIoZj+wCt6CuVQ6pF63EDgkCBke8mjOhJFumInSbE0AkeU/d4Hn/P6m15bR/tY&#10;wD1ComvRdjSPNMSDszerC+g9kObQ6ZOvWcJooYd+pfs9vVS9tW5P5LgA0jpXv7yao+cPaHv0fdOJ&#10;RIvBOiBaCBy/qWtfWcPLZ6x+P3htaQSOLlCxbv2uj1WPiYsjAp9Pr8Pn8dSC7cE+PYcOBI47Mde6&#10;VGRe4KG8EYnLiDydO3fGoMYnG81iSm8hJhLsV466+i6JwGvjykK3BJH+wCuJwPv6FEqZA4GPeH4l&#10;y3Hail0sbll3KALHc1xw0T/0xY/M48gccoQk25EYkRbp+9RSXp5M4EjXtKdtL6PthtExAuxrzMtr&#10;uJtSETj215GEjGOR9AcEjjTOglIIHAXjcYHf8Ooa/mww7yk7IHB89651qSivHDiAxJs20QJv36HD&#10;5kaN8jJXD1wE3quPCJwOyAi8Xl2TQqkkhZgQiX2SeQ4dVw5ckBz4sOdXcIoEnz2q1ZVW4EhrdBm/&#10;kL/3VTs+4ugbjz1Jlptom6+//Ia7HYXIZ60Lo2eAwlLsu+fERbyfoVNWMD3oOWqIfEQXEwgcqRmM&#10;DHPvm9h2MUsZvw8IHBeGOXRhgNSfXLDtgASO1EpZV0/0/E99TJ8pave41qWiPFIouhAzJvD2EHgG&#10;G/LQ7FEjR465M4zAReC1dAReN8yBV3SBv7ZyN9/SYgQe13rPgZNK4B/RSTN2+joWLAoREaGjHKK0&#10;Ap+9fg9F0Au4kBDyBshl4xYaqROkKa58cRUXgr6x+r3IeyP1MXDyMjVzze4gqgbo1Q7pErx243sf&#10;B4WYSLGgQLX/M8u4vQDGQe36xEJ198wN3ALwxmlrD0jgU5fuVA/Q/ynv6ykbcCFFQbdrXSrKQ+BS&#10;jVAGdLAEfpa2bBqnhg0b1sfI9DR7xKirrr0NAm9jpVBqSQqFBI7WmKCiCxw5VJzsviFP2XHvrI2c&#10;Y3YNPwfhbt/zGde/RgMqSBCyR7oFrWGnrXyPUxP7PtJ1szHuKBoDYYBbPEfU3mX8IjXaaj798adf&#10;836wP+z36pdWqxteXcsFnLINwL6vemkVD6BrLwfoFAkXDjTkQX/T2CeOdcv7n/L+nlm4nSWOyBzv&#10;A3AMV9G6BRSZv77qPe6SAeLG/nbQfrDPD+kiIAK/+bW1XFvGfl/PoYNCYZzHrnWpyKjA86MC1/XA&#10;dS2UDh0yVI0wKyurHqJwpFCGjRh1l27Ic0wQgXMhZiUTOEDBFE441zpPekDeEnW98eha7wLyXrFt&#10;P+emV26P1jCBJLEe2MvLGkgd73EwF3wcI17vWuc5OHbRnRrKRVzrSiLTEThGK9MC1ykUFrijP3Ca&#10;0BshKNtJhlSDwAcPG8G9EbZpQwLHASGFwrVQ6qh6lUzgM9e8z7f1rnWeisPb6/dyThrlFukWtady&#10;cPsb69X0Vbud60oi8wLX8haBNyeBuwZ0oOlIQ9lOSJ+0atU4BwKX3ghZ4HYEDoHXI4HXqzwCR1Q0&#10;5PkVXPXLtd5TMXhywXZ175sb1ab3PvaRrIfLRVAIfbC/hfLKgUtNlBQplPT0B4763y1atKhPs0eO&#10;HDnm9p5G4LVE4MiB00GyvCuRwAFG4kHu0/cJ7vFUfFC+gnIOjJHpWl8ayq8QUyMCpwgcAzqcpy3L&#10;E+Rd9hG4DGqM+ZGjrxmLHHjrNm1VDdMboS3wylIP3GbCvG3q6YXbD6pAxOPxZAacn88tfpfP10Op&#10;fFCeAg9y4ByBZ6gaYf369RtA4pinCHxs9569VevWbVW1atVVTZI31wOXUemNwCt6U3ob/BgefXuL&#10;en7Ju5FqZh6Pp2KA6r4vLdvF56nuAO3gU2nlJXAuMzQCH4wIPFHg6YnAMVpy27Zt62LeLfBaCQLP&#10;qkQCx48BdX8nzN3KkbhvoenxVBxwPiLyRpcK6BLhUOQNKoLAEYGbMTHtFEp6upONCnx0KPDqELju&#10;jRBVZSqrwAFLfP8XFIXv5BaCaLzh2s7j8WQOVB9F/zcQOORdFoXY5SfwaD1wroUSHdAhPQJHLZQW&#10;eXm5mIfAu/XoxQKvXqOGqsE5cOlOtl4o8KzKJXAAieNq/8bq3eoRulXD7dranR85t/V4POkDDaPQ&#10;V84jc7ZwL5PoO+dQI28hswIvYoHr6FtaYoYReKNGjc5hyeopPQKXeuCYtwVeo0ZNjsAjAkcUTlRG&#10;gQvosH/L7k9Z5PfM3Mit/dBcG60CfUGnx1P24Lx6b9/nnMLE+XY3nXevrXxPbd79Cfdl43rNwZJ5&#10;gUv6RCLwYESeeA48PQ150BKzadOmDTDPAu/ZS7UigfOYmJEBHcIIPDu78gpcQGEJfkDL6TbuzTXv&#10;c0Q+dvp6Ho4NzaxR/dDj8Rw8OI9wPuG8emTOZjWDgiacb+igzNWnTlmQ6RQKGvK4BN4hUeAowESX&#10;smU75efnN8rNzdXVCE0EzgKnCDwc1FgLvDK1xCwtiA5QTxx9YkDoaEiAWzw0APJ4PAcPziOcTziv&#10;0Dc7OjZL911uJgWewwLXKZSEvlAyFYFbDXliAq8RE7iW9+EmcI/Hc/iQUYE31oWY0QjcFGImViNE&#10;9F32EXi8FkqQA69uCZwHdNApFAg8xwvc4/FUQDIqcNMboUTgdiFmBz2k2oUsWT2lpxAz2pBHC7xN&#10;TOC6HrjJgdepr3IzJPBBzyxR7+/zPQp6PJ7SsffDz9TIKcsyIvBcisAlhSI0a1qcrBAzPQJHV7Jt&#10;9IAOySNwk0KRQsxMpVC6Pz5Xvb50s/OL8ng8njhvLt+meo3X/nB5pSyBwBNTKFrgnTt3zsygxq4U&#10;SqvWbRwCDwsxM9WU/oJxs9XYFxc7vyiPx+OJc++05epC8kZGBG4a8kQE3iSIwLflRBvypGcqvcAz&#10;W4h5Pn0B594/W42ZcuADm3o8nqrJTS8tY2/AH06vlCEyIo9L4O3bt9/RsGF2F5ZsOiceEzNfUihj&#10;QoGXcy0UcN4Db6vRU5byKC+uL8vj8XiEr8kTN760XJ077m2nT8oaZwoljMA3Z2RUelchplvgYQol&#10;E7VQwHkPvKMuffwd9eayrc4vzOPxeIQ5q7arPuPnsjdcPilrXAJvWlzMgxo7BJ7+zqyGk8C7QuCt&#10;QoED3ZlVZhvyAOSxzrn3TTVm8gL16adfOb80j8fj+Yz8cPPUxersu9/MSP4bOAVOEXgSgae/HjgL&#10;vPulLHBpSh8MamzVQslEU3rh3AfeVt0ffVu9sniL+vYABsv1eDxVA3jhjWXb6G797YylT0BuflFC&#10;U3oReIcOCQJPT0vMRIH3TC7wOppMdGYVwIWZc9SIZxeqTTt9N7AejyfKll371Zgpi9U592Wm8FLI&#10;bawFbncnixTKgAEDXALPRAplpBF464ojcAK3RGff86Ya/ex8/rLKqutJj8dTeYEHtu/+SF0/ZaE6&#10;6+6ZGct9CyJwROB1yJUAAu/PAk9oSl9+Aq9nBM458HIQOMCt0Zl3Tlejn5mnVm/bq7783I+s4/FU&#10;Vb76/Bu1dvs+dR3J+8w7Xs9o6kSIpFDIlajwIQLv2LFjvD9w9EaY3iHVOIXSDTnwuMDrhAInshpm&#10;XuCcSqEv6ey7Z6ihT85Tz83boLa+t5/H03N9wR6P5/AD5/u773+snqfzf8TTCyjynqHlncHUiYAI&#10;XPcHrtMnkgPv378/6oFvy8qKNOTBmJigbCe3wNtoeYvATS0UKcQsjwhcwG3SOfe9pc67ezpffZ+a&#10;vUa9sWST2v/R584v3OPxVH7QSdWMpZvV03PWqJteWKTOu2u69kCG0yY2YS0UkjcicEIE3qFDhy3Z&#10;2bmZHRMTAu/SradqCYHzQdU2Ate9EQYReDkKnEE0/sDbnPc647ZXVaf7Xlf3vr5STZyzXo2ftVqN&#10;f3Olx+M5HKDzeeKcdeqBN1arzvdPp/P9lXKNum1y8vWQatwToSXwAf05hbIxNzf3NJasntIv8KHD&#10;R47t0rWHETjyOlrgdSuawA0o3MQXiaaz59w7i79Y5MMgdY/HU/nB+YzzGuc3znOc75mq510SOUEh&#10;ponAkQOHwHUh5gZy68ksWT1lOgLHgdWJCJxTKOVUiFki9KXii8UtlcfjOYyAsCuItG3sWii2wE0K&#10;JfMROJrSc0Oe1kbgdHtQq0ZYjZAj8IoqcI/H48kgLHAOdI3ATQrFFGJubpSX0JAnvYWYOoWiG/Ig&#10;+q4DgXMtlHqhwCtQCsXj8XjKCxRiaoGTvA1NTEMeFngmOrNyRuBIoeDWIBC4jsArQi0Uj8fjqQiE&#10;LTH1cGq2wNu1a7c1OzvnApZsOqd4DhwCb92aInAWuKmF4gXu8Xg8EVCIqeuBh1E4N+TpbyLwvLyz&#10;WbJ6QiOezHRmhSHVbIFzIWbdeuXWlN7j8XgqGhGBSw48EDjXQvknS1ZPmamFEggcB2VSKFGB11NZ&#10;2TnOf8jj8XiqCpGWmFILhQXOhZjxaoTpmaIC1/XAOYXCArcicBRkksDx6AXu8XiqOmE1wgok8K7d&#10;epYg8Poqq1Ej5z/k8Xg8VYWEhjwmhYJCzI4dO27Kyck5gyWbzilB4EihSFN6FngNRw7cR+Aej6dq&#10;E+bAnRG4a0Seo/VsGU62wIcihUIRuB7QoRY35oHAuRYKCTxsyOMF7vF4qjaBwE30bUfgl1xyydas&#10;rKyLWLJ6ykBfKE6Bm2qEELhJoWRqTEyPx+OpqEQEjiicaFJcZDXkiQzokJkInHPgSKEEArcicCPw&#10;7EY+Avd4PFUbzoGjrNDImwVeVMQplHbt2m3LyYn0B56eySXwoD9wl8DRkCfbF2J6PJ6qDQReVwSO&#10;KJxoUqgFfvHFF2/Jzs4+nyWrp/SMSk9TTUgcM1wPXASOg7ILMaUWCgk8k6PSezweT0WEBR4rxJQI&#10;vEOHDusbNW78/9iwekrPqPQ0VWvVqlV1zEhDHi1wOjAWeGI1wkZe4B6Pp4rjEngxCfyKK65ANcK1&#10;uQUFf2TD6ikzhZgs8NZtLYFbEXhtEnjteqqRz4F7PJ4qTiQH7hB4fn7+n1myekpPXyg01aA3qoUZ&#10;LXB3CqUeRuQRgfscuMfjqeIEOXCT/2aBFxZKIWZmWmLSFIT2dg7crgfOApd64BC478zK4/FUcQKB&#10;k7hLIfD0DOhAkyXwsBaKsyEP58Dr+UJMj8dT5eEUCnLgELgBKZQkAk9PDpymYMd2NcIaNWpyGsUl&#10;cN+ZlcfjqeoEAjfRty3w9u3bY0zMU9mwekq/wHVfKFrg1UncInAuxLQF7juz8ng8VZyIwBNTKPGW&#10;mEifpDuFYvoDb9U2EHhNW+DcFwoE7iNwj8dTtcnJM7VQTPRtC/ySSzqsz8vL+wcbVk+QN2qilPnk&#10;FHiNGhB47UDgPLCxqQee7ftC8Xg8VRwIPCjEFIGHOfC1BdF64BkqxITAW7dVNWsiB27VQoHAa2t8&#10;Qx6Px1PVidRCsQR++eWXqw4dOq7Kzy8+iQ2rp7TVA08i8Fg1wkDgdX01Qo/HU+WxUyi1DEVG4O3b&#10;d1iTl1f4OzasntLWlD4xhWJF4DWrVyeB14kI3A9q7PF4qjqBwBHsisALC9Vll12GFApqoZzGhtVT&#10;+iNwVCPs1r1XosDrkMClFgoL3NdC8Xg8VRuuhWIicEEE3r59+3X5+fl/YcPqKfBsWU+RFEq3Hlrg&#10;kUJMux44ReHZfkQej8dTxYHAeUAHW+BFhZxCcRRipm2qlZOTUwczI0eOHtu9Z28S+DFG4FY1QqmF&#10;QgL3KRSPx1PVQQqlfiwCRzVCk0KJCxzpk7IfkYemIAKHwKMReKweuETgvhaKx+Op4uTkFZLASdxW&#10;DlwE3qFDh1UFBU1+yYbVUyZSKHGB11Y1q+lCzProjRACp0jcj4np8XiqOhB4vSQCb9++PWqh/IEN&#10;q6e0CTySQunWA/2Boy8UEnhNI/A6JPCgKT0GdPA5cI/HU7WBwOtC4CTuIIVSUKD69euX0Rx4NIXS&#10;U0fg1SHwGlrg9RCB2wL3EbjH46niRAVekxGBX3LJJfGm9Gmb3AKvDoHXCgXO9cCRA/cC93g8Ht2U&#10;3hZ4DRJ4YeYjcBkTc+TIMaYWCgmcxI3WmJJC4XrgInBfiOnxeKo4iMDrGIHXQvfbRFG+jsA7dOiw&#10;prCw8Pds2HROFOYHY2JKLRSMiVlNBB5vyMM5cC9wj8dTtYHAeTxMt8BXksB/xpLVU3oKMW2B64Y8&#10;elDj6iRuXY1Q10LRTem1wH1vhB6Pp6rjFLjJgXfs2HF5fn7+D1myekpbLZSa9qDGEHiQA4fAkUIR&#10;gZsIPNv3B+7xeKo4XIhZMx6B5wcCLy4u/jEbVk9p6wsFO+aOxnlItXgKxc6Bi8D9qPQej6eKYwu8&#10;DoFHEXinTp2WFhUVfRdeNVPa+gMPpqQCl2qEXIiJvlB8CsXj8VRtbIELEHjfvn0Rga8ggf/UqBVT&#10;ECinbWKBd7+Ux8SsdnQ1VZMOKEihWAL31Qg9Hk9VhwVucuAOgS8pLi4+3qg1M1OJAjcpFC9wj8dT&#10;1cnJLVR1HBF4nz59UAtlSZMmTY4zasWUtkGNg0kKMdGUvlq1qMCD3giJXC9wj8dTxUkl8Pbt2y8r&#10;KCg40agVU9pqoQSTFjhy4G3U0fEIvLYIvJ7K8QL3eDxVnGQ5cBOBk8CbZlbgXA+8Owm8FQR+dFTg&#10;JgJv4AXu8Xg8ToEXGoF36dJlSdOmTY81asWUGYF37XapatmydVKBA58D93g8VZ1UAu/cufPi5s2b&#10;tzFqxZShaoQlCtxH4B6Px5NK4F27dl3QuFmzpkatmNLWkCeYhg4fObZLt56qZatEgYeFmPV8IabH&#10;46nyQODxQszCxqHAC1u1KjJqxYQIHKRvSibwoDvZulrgPoXi8XiqOskE3rt3b9WhY8cleRmvBw6B&#10;d+2hWrRslSQC13iBezyeqo4zhUIC79Wrl2qPWihNI7VQ0j8FAm8RCrxGJAdO+JaYHo/HE0Tg6MRK&#10;RuQRgXfq1Glxs2bN2hq1ZmYaMnTk2M6xCDwQODel12T5vlA8Hk8VxynwfC3wjh07Li0sLDzBqDUz&#10;kwi8JQtcN+SJRuD1tcAbeoF7PJ6qTSMI3KROZEi1wvyCIAKPVSNM/zRkuC1wisDp6hKNwCHw+iRw&#10;3x+4x+Op2kDgdv6bc+BG4OUWgXfp2jOoB15LBF6nTmRU+qwsL3CPx1O1aZRrCzyaQimfCJwE3tWK&#10;wCMCr2ci8DrIgfsBHTweT9WmUU4FFHgkB04CD6oRWgLP9gL3eDxVHC7EdAj80ksvLZ9aKKhGmCwH&#10;HozIgwjc58A9Hk8VB93JRiNwFGJqgZvuZH9g1JqZKSrwamEKJVKNsC4J3EfgHo+nahMKHPLWIi8w&#10;Au/QocOqgoImvzRqzcwUbcijBc4plFqmGiHJG2Q3zHb+Qx6Px1NVCHPglsAbN1Y9e/ZkgefnF59k&#10;1IopbX2hBDvmWijdtMB5SDUj8KAvFEMjPyq9x+Op4mRHCjFdAs+3BZ62/sCDHUshZokCT1Mh5gUP&#10;z1MXPTxfdXx8geo+YbHq/dRS1e/pA6MvveZA6fPUEtVz0mLV+YmF6pJH56sL6TgucByfx+NJHzjn&#10;Ln5kvmpP52CHxxYcNO1TMl9dQu+Bc9x1DAdCVhKBmxRKxoZUQyfjPNw9BN6pS3ctcIyJCYEfbQnc&#10;NKU/lP7ALyTaPbpAdRm/iMS5VF3x7DKmPzHwueVqyJQV6qqXV6mbX1un7npzo7pv9iZ131tgs3nU&#10;3JuEe2a5uZvZqKH92tw5c4O6Zfo6Nebl1Wro8yvUgMnL1RXPLFWXGSD5HhMXqw50YbmIvnzX/+Xx&#10;eErHRY/AATpQ6/T4QgbBU5fxC1VPOs/6PLnEGZwJfYEVgNnAKYksUb1pn72fXEospnN5kepK79eR&#10;3tcWPryEC0hp5R6tB16iwAPPpm3SAu8W5MC5FgoJPKiFYprSl1bgF9EH0YU+KHyAAyaHgr5y6ip1&#10;3atr1R0kzvtJuvfP3pxAVNjyXC9ziRu4xA20vGO8CTbyRcLFncLMjeq2N9ar66etpeNeqQY/t4Iv&#10;OJc/s4x+MEv4TgFRu+v/93iqOnAA5BhI+olFqjsJFCKFjC+j8yjgaQPN96NHTenk7RZ3CO7mGRZ5&#10;SC8LXDy6UWDZiY4TwRrkLlJ3/W/JBG5SKHGBp39igXfuppo1a5GkGiGoq3IbuVMo+GfxYQ0iUSOS&#10;HcGiXqNun7GBxTuOxCwkSJvkDOKyjks8Im0SMXBJW4gKG/Mi6U0RYQsQNmPPE3fEwP90K0Xt176y&#10;Rg17YSVH7f0J/Mi60o+gLG7RPJ7KBoQNWeMOG+cB7lwhSpwXCHpARNqCyDsibj2fKOxwWVzUcXTU&#10;HUbgtrADJhlo/lJ6tMHxd5tgpP6YjtglYEM9cBF3LYMIvGPHjiuKiop+YtSamWnQkOFjO3Tsopo2&#10;ax4InHPg0pTeCDwvpxHLeSRFpJDXiBdWMVe9vJrEtp6F+8CczQG2uG2BP/j2ZvXEvK3qqUXb1bNL&#10;3mWeWWwI5ncEPG3xFFgU8mQSJgkLhe1qouGJ+dvUw+9s4eNNEHiMuMDvmAE2sMg1FKnT482v61QM&#10;7jQGUbSOuw78AHxO3XO4gggbv3HQk6JrW9YuSpa3CNxE3STiKAcrcEvaNpB3TNwuek40QqcLU0f6&#10;n7OtCFwEXhgKfHnjxo1/bNSamQkCb28JPKEvFAi8Tl3VODdHvbB8p3ph2U41hXieeI6EO4GECClD&#10;2g/R42Nzt6onSZRYN2VpyHOG55e/q15euUu9tma3mr7ufTV9LT3aYDnxegxsbzNtdSKvglXvqVdW&#10;7SbwqHkZrAS71IsrdvFxPE2Cn7hgWwIRwVPkjpRPQILAQ24zYH7sG+vV1a+sVsOmrGSp95+8jG8l&#10;vdA9lRXcXXYev5CF3YNAipTLskjGwCVtm0DYwXwoa01JAg9JlHYYbYfzIS5xJxf4YgaplRCdaoHI&#10;7QhckIY85RSBD40IPCGFwrVQtMDfXL+HeWvDHvX2pr1q3ua96u2Ne9WbJOIZJN/XVmthvkYifWPt&#10;+2omLQczLN6wmE7buOQdF3hE3paw45RG4C8x7zGQeRxcpFjwFO1PorsEidwnLNiuHiWxj5tNYieZ&#10;JxN4hDc0iNCvemm1Gk53Lkgz4Ufmc+ieig5qh6GQsccESG0JSxcylkoIIvC4rONEIu5g3pZ3lEMr&#10;sIzKGyQTeKK8gUvgGhZ44+QC79Chw/L8/PwfGbVmZtIC70wCbxZJoXBLTKsaYT4JfMn2D9WSHR+q&#10;pfS4fMd+tWLnfrVq50fMinf3q6W0bPG2D9WCLR+o2ST5meuAW95a4CJvml8DSpA3iEk7Km+IO5m8&#10;tbQ1JGsI3ETkcaYG7GReoPkXlu9Sk22xU7SOu4/H6Y7jQbr7uPPNmLwNY0ngNrdK4eiLq9WIqcij&#10;Izpf4DyBPJ5Mg3w27hYhLMgPsoWk+z+7nIRtE0rcJW0hSJkA2pdIPEybxCLvJPJ2iztEF1aWQuCE&#10;W9whPQUTedvYKRRBWmKapvR2IWb6R6UfAIF3IIE3baaqkbiDlpgicM6Bk8DzctXqXR+rVbu0sBma&#10;X0mPmv2Gj9Rykvni7R+oRds+UPM37+OonQVOogY68jYCJylrtMQPKuo2iLxZ2k5xEytM5O2Qdyhu&#10;EjZAyoh4ntnFaSObKUt3qsnI23O+3YrUSeqo7RKXN1Ir4FYWOQpE16ubXlurrn55NZctIN2CQiDX&#10;ieXxpBPUwIC8UJ0P0bFIOxR3KGw8h5yTydslbJlPlLZ+DklzhE/7RMUAlCOhYoSA5y5QkWAggUcB&#10;r0cVZSF+nDgOvB/L3UibxS3CDiJwnf8GeI5HEbjkv22Bt2vXbkVeXuHPjFoxpa0lZjANGEQCb68F&#10;Xr16dVW7Vu1oQx4e0AECz0sUuBG2CBwRuYYkTo8Q+TKK2BGVQ+azN+2NCRzSDiX+eloFbtInInAH&#10;iQLXEtcCj8pbs4vLAyByhuYn0yMKZlGYOpFkDh6ft41rwoQCN5DAhVteX8f14K95ZY0a/dJqNex5&#10;L3NPekEaD2JCCoKlbYQdJ5nAkxEXOJZBsghQhj6PNKJOJdpg3RDrOX7/INzezZApK9Vgeq3NIPBc&#10;yEBgCV5L3vwv5pgjx87HrS8oED2idrfAaxI1bIGvy8nJ/6tRa2YmCLxdu46qSZOmqkb1GoHA4ykU&#10;5MBZ3kbgYdSt5yFtETjLm1gGgVssJpkvpMh8wdYPOLUiaRORdkTeJGSG5pOKmyTtzHkbcdvRdyjq&#10;RIGH4ka6xCKJwFnaFs+RtG0gcUTmGhI6157RMgePvbNF3fWmjsAjEre4kYR+zatr1RiSOX6UuK11&#10;nYQez4HSiaJtpCq0tHXEG8DSlsg1Lm4tPDza0sOyAbRsyJTlJN2VargLrrm2ku40V3FtNqQPbbA+&#10;DvaVKG0je1NBAKCdho0t70DgErGbqD0ic/6fbcL/V0s9TPFEa6EkCHx1fn7xr41a0z/96Ec/Ovry&#10;AUPuvMQIHPnvZAIvgMBJ0oKdMtHyNlG3EJM3QI4cOfTF23VUvmDLPjV7Qxh1B/IGMWHHEYFraYcC&#10;l8g7SJkkCDyRMOoWcYfEI+9SyRtYAsejVJkEyKM/SUKftHCbmohaPHM2K1TFtAV+M3hdcyNF5mgE&#10;haqK+BG2e8znzD0HxsWPzOM0AWTEwoW4bGICSybwgRS5IlLWVYoFiHklN3rDczTaE2QbLe2ouIfb&#10;iLRtSiFwjrpJ0MnkrQVuyTupwKMpF8G+UAGuhQJPJgi8Z+a7kz3jjDOqXXHF4LsuvrgDCxzyrkPi&#10;DrqThbxNCqUwL9eSd8kCj8t7Gcl7GckbAtcFoSjw/IBZSBH5O5v2RgVOuMQNtLw1yQotQ3mTpCHw&#10;UhRYaoHr1EkQdacQeFJ5A5Y3QfO2vAHXd2d2cHVGROecQ0d0jvz5rI1a4kbgwk0k8htY5mu4/j1u&#10;71Do5DphPR6AaFvSGJBTRFxCRN4hECKi5itfJBm/pBkFXlxN86tpHuC5hrcTLHmXKHB6jwSBk6xL&#10;EridNgFh6kRy547oGzg/A4e8QUzguY3DUekF1EJBPXBHISYKMI/Ws2mYfvnLf9W97PJB919EAi8u&#10;blKiwCVdYhOImyTNiMBZ2DrqDkAtFgMELvOSI19EIkehJ6okJhW3ISHqNuLWVQWNvA+lwDIm7kDe&#10;JGTJdzvFLZCcmaUkbXquxb3DoAUuDZQEbpxEIgcQ+oQF29T9szeRvNcxNzEkcnq88bW1JHOCIvNr&#10;Xlmr2j/qo3KP4cG5qteTi0lCS42YYtKKiZrXEyNeWKFGk3xHk5Q1q5OwxiFtkrrMk6hF4FFp6+e2&#10;sG3s6DtR3GG+W0femF8ZzXcHEtfC1miB2/8/fwb8OdBnQ3cU8hkF8hZh07wtb1wIc4MceNidrAg8&#10;40OqnXXhhS37Xj7gmQsvaqeKikjgNbXAOYUS9AcO6pLAdQolFHdYYBnkvUXiiLiFuMQJicIDgROL&#10;rMeFJPT5JHPUNz8YiYfRd2kib0viIJB4DFvihpQCByRpHXWHUXgYfWuhJ0jciDze2hRCHzdnM0fm&#10;WuShzAWkWvBDvvBhX8e8KoJO45CnhaBQaBcvuLOBCBFRj3l5TQJXMaujWAIfBYHjkaRdUuSdKPFY&#10;9A0cAndH3/FCSz0fL7QUQonT/5xK4oZUkbcUzCICt9MnoLAgaQSe3um8Sy45rs/ll79w/oWXqMLC&#10;YlWrVi2HwKMRuCtdEhF2RNwSbYeythFhLyJhQ9oBWw00jwLPtzbsVdNIzrrQMiZtknSCtEnEyXAJ&#10;OxJ9G1EfkLBJxho9L7JOELbpJiAibZKzTqMIFIEzJk9u0is2qKqIPmTQLwvSKhC3DdIs11Nkjua/&#10;vpvcwxt8t7j7Qm47lbQRtUKwV78SF/ZqxiXt0QadKrGICduOuEslbOCQdqKwU+e7XTnvQNryv8fE&#10;nUza8doocXFL7RTpzMquhVKYXyAR+ILCVq2KjF4xpTeFclGHrj/q3e+K186/4GJVBIHXtAQepFA0&#10;Bbm5gbwjAk8i72VWlG2nS2xY3obkAtfM30Ii37iHCzel8PLlVbtiAtdVBQ8s322nTqLyPmCB07wt&#10;76jA3f27JArcirod8raRvl3Q7B9d4yLNIgLXrFXXTVtLP+zl3JUnWtZ5mVd25vJ3iAszOluyxQ0G&#10;mcfB9J1DnKiWCiBulneCwDVxgYu8dcRtct8ybwvcSPyAIm4QF3iCvKMCD6JukjSLm+a1tN35bpfA&#10;U+a7jbCd8uZqhakEriPwDh06zM8qKio0ek3/1Llbz1P6Xnb5sgsoAi8qKlY1kdepVVvVIoFzZ1ZG&#10;3iA/JycUN0masQVupUgYI2mgBW7lvA0JkbfA0v5ALdiGKoeQN9jHzONWnijwhMS1wEuKvENxR6Nu&#10;Le0U+W5AUrbreDshQQcCByLsFPnupykat6UdiltH4Cxveu4Ut6mOOIHmEY2D8QTqm98jBaAE58hJ&#10;4Gj5CXDiXfrkYiNzlxw8FRctbvSr3W38QpIOREUCm6wlxsImESKahqhF2vJYsrT18zDPHRIvqITI&#10;Oeo28haBR6WtRS6ijmNH3gny5ohbR9068j6QfPeKEqPu0ua7Q8JqhKHAo4WYqEbYpUuXuQUFBdlG&#10;r+mfevbufV6fy/tvQASOFAoGdEAahSNwErge1Fga8jgEbnAL3B11gyDydskbiMCZRIFr9qk5G/dy&#10;XhzR+MEL3GDEffACR6ElRd30vEwEHpO2TSBwCwicma95nCJz9GmOBkLIj18/DWiRoztcNOGXbjJ9&#10;VF6xQbR9yaPzVPfxi1hIImxEpJDr1a+SqCOgYDuMuksncBN5J8jbYAkcNVBscYeRty1wjUveoDQC&#10;D6JuJiZwi1DgWuIlC7wUkXepBG5y4EbgnTt3npeXl5dr9CpT+lpiaoFfseG8QOC6JaarFgoEvjwm&#10;8Eja5F2KtHeE2BG3jUTegbxJ0JIuAQsAxE2SBkidCIG8N4N9ai7xDjGbRC6pFTt9kiBuSZ3Eqwla&#10;Ag/EbZC0SZA6YVkDzGvslImWt8HqGjcibxJ1mDYJ892a1KkT7lyLRJ1K4E8wumdFROXoJVJkjtor&#10;kDjqlQOcQN0nLGKZ+6i8YgFxI7+NFoCIRCE3yA+ivZZEHYEkLekSIVHgOt+dTOCSMomK20AXiiBl&#10;AhLkLcQELtBxRwQelzYh6RLBznVH0yZRbIHb4g4EThG3JhQ3y9sh8CBtIhiJQ95o/JQshUIC/7pD&#10;hw7Ti4uLWxq9YkpvXygQeO++V1gROAm8Zh0eUi0oxDR58IK83GjKxIajbiPvmLBtcduFlk6B0yNH&#10;3CRwW9wReVPkDXHPJYm/w2iJa5Hv4/rjLPIEeYeRdxB9k6Btksk7MdoWgScRN0jo11w/f5ai8mdp&#10;Xl6DyF3Pm3X8ehO9W68XEi8AdvSOlAua8O8gqW9jxhuJg0fe2cqDYqA5P/LlSK+IyFF9rN9TS3g0&#10;JQzS4RKKJzNgNBgMPYZ+SZAHhiAh3uumrWFscQdRt5F2XN4ia1vgtriDXLchEHcg8Ji4DVFxJ5G2&#10;INK2SSlwE3WTnCMCjxGIW2TtELgz501ijoub5S0Rtz1v5C0Cj9YDDyPwHj167OvUqdPI/Pz8Rkav&#10;6Z+69ex5Zp++V6w5/0ISeFGxwpBqtWpSBA6BB/2B12XQmZVT3sCKvEuscQKSCNwusEwUuKRPwsg7&#10;wqZ96m0DcuTTTNe2LoHHo26XwBMib4GlS9C8SNgGXdHi9Xqf7wbgfV+kyB+FrMjb65o0psGSabSk&#10;q0e+Z1WRFGR7gl6bUOsGmDrvU3F3sUz3eY6LA6SPyF6idh25b1OPzYPM9dBxqMkCiV9L4KTHyYGo&#10;z/dhnllQNoGaQ5c/s5TkuFJdQ0Llu6WAqMCTyfugBc7SRo5b57kl950gcCPvUgncyDsicJJ1KoEH&#10;aRP6HbK4aT4Uty6wPBSBO+UNLGmH8nYIPCGFUsAC7969+2DSKsbBzMzUtUePU1GIKQI/6qijtMAj&#10;KRQj8Ny8UOBWrhvPdcpEE899S+SNxjos7DhG2jp1IvnueNRNkKQ58qZ5AGHHEYHPoUh8Dj2+hdQK&#10;F3ZqkUcKLC2BB+ImKUu+O0HcAkka4PWQ5VR65AvDip0sZ4gYnXJJ74rSaddrNJ/A6vd5e837Rtwi&#10;a0vgJGhnlUmWdlTgkTsPOj7pz0VfuCD38P9DxI+0zEPvbFH3mNGJbpuB/svXs9BxsvaatJjHAMXt&#10;vEs6nkMHQ5HhggkRIRUSSJvvjkjaLGx9gY2Im4nmu2U+Ku54ukQ/l3SJjUg7Im6SNBPM694zgZa2&#10;lrhL2hFxA6e4BYgbAncVWNIyW9o8n5jvZmmbdIkmLLDklIkQl7clcJE2d2Zl0M+XqbxIPXAt8WIj&#10;8G7dug0hraav2mB86ty9+2l9LrtiuU6hFAUCD+qBcw0UI/AcKwK3BL6UBZ4i3y3ExS2IwA2hwKMF&#10;lhC4jrZJ4EidGGknFbgB+fFZ6/eQMHezBFlkJLDSChyP2JZz6yxKiqBJ1qgFM0O6yY2wx/SyGPJ6&#10;SoG/F0g8pcAtgshbBB5QeoHbPAfo/3yWonZE69Id7m0zdO+JAC3W0CsbcuUuCXlKD+5qMCQZpI0L&#10;JKJfKWAWEgUei7oDEgssSxa4lniivA0RgYcFlgBRtwjcjrrLQuApCywTBK4lXrLArcgbWOKOyBvE&#10;BG4jHX9B4MlSKEbg6R2F3p66dOn+rz59r1iqCzG1wNEaM9qQRwu8IC8nSJmItCVtkqzA0k6XYF6E&#10;HU2ZmNomLG07ZWLjSJs4xM3y3rSXa6dA3AIicYB+ybXItdTiIgMQHGSNJvmQJWSK18xYj9GFtLBt&#10;WNomyrbRXeOGaGlH+3rhgtcYocANOAYiEnkTYdSdKO6ovLW0NYkCZ3kTaPKv0Rcu5NUlh/7oO1u5&#10;rvmdMzdw74i4jcWPGhJyCcrjBimSruMXqt4kbfTch37gr5+2JlLVM0yXCKG8A0jQkioR3ALXBZYS&#10;cUcF7hB3gMjbYMm7xNSJkXZc3nFp2+IOBE5CTpbvFmyBs7yBLe9A4FriJcrbSDsyb4Ht7E69XDlw&#10;DGpsCTy9AzjYUyDw8y/SAj8yFoGbAkyuhZJrBC7itkQdR9ImgbSNxF0CP9gCy7i43w6i7iQC37BH&#10;zWL2cle2GP5NxshE6gN1ylH4iYj4jXW71UwSNoSPR8aSdiBuQ0TeJGqOugNpuwVuR91hp1xugSdE&#10;3iAWeUfkDUTeEYEbcZs7CxuWN6eHwtw+CmPRtB95c4gcHW099PYWHgMV6RZIALe9iE5Qk8UPE5cI&#10;CiR5WLKJi1goktu+ISbuqMB1rhvztriDqJsE7ZJ3EHEH8zrSDoQdI0HctrRtYuK2o++DjbrDRjqa&#10;SM7bQSBukXVM3IG8Td8mIlyWtxG2jUvW4HIDCjoTInhaxk3p4xE4Cbx79+6SA8/cFBf4kUceGRV4&#10;MCo9BJ4b5LtLI3BJnYjAA+ICt8StQeqk9AWWQpg2ccgbWALHcv0avTxct0e9aXOQAo9G3TZh5K3l&#10;XboCy9Ty1vn9iMA5ZZIo8CDyTpB3KHBXvy0yj062uFbLfBL5OxD5Fh7M+q6ZG7l6Ik5kRDLoJRHS&#10;qqp5c24l+bgelqzP00tIYCs40kXkDGnbJBP4tUbiJcnbKfCAJAKnYwkj79IXWLoi7xIFTrIuSeB2&#10;oWUo7bCFZakFbqVOUgk8Hm2LsLW0ZT96X/H95DYusgSuKSwoSCZwFGimL6XSpXssAucceLwvFKmF&#10;kscCtzuhSlZgmTTfDUjanDqheTvfLQKXfHekwNJI2yYQt43JeWv0PAt6IwZhlmheXyDChkL6fbFP&#10;CB3insniNpCgGZqPizuQN8mZMRJ3yjvId0vOG4WWImtL4CRoW9yBvEXYNK/FbadNTG0bk+suTb6b&#10;oXldMAu0qLXAtcSl6qIIHFUYEZEjTz5+AUSuR/AXkaOKIkbuRxVFtArESYAfPUSGSNQlu8MJ3IFc&#10;Sv8rhurCyQ/hIeV0HclVWsXeSLjknVhgSXKOExO2zCeK206Z6HmRto1E3RFx0zHH0fJOLLRkgRth&#10;J4gbkKjj8g5TJiLulfwY5LzlUYTNlL7AEgTCFeg3GIjbAssk0rb3Ja+Xfdmvh8B1CiWMwgvzk0bg&#10;EHj6aqWgELNvv8tWsMALitTRRx2t64E7CzFzOPdtCzwub0TcJQtcxJkocFfUfbACh4znmosB9olU&#10;zUL0PU7HYMubBQ7ofbD925vp9Zt0vjwicKJEgRMosCydwHUEXpLAg8hbBB7gynsfoMAh7wSBh4jA&#10;GXouAheeJJAnf3zeVk6vaJFvCfLlKPxEp1oQBE5InByQG3LBLgFWRhBtY+g7/F84wYeSgDCwAfLb&#10;kPKN09ZpaRuB30DPnZF3ROCxqFuwpG2TWuBa4k55g4jAEwssQ8KoO1LrxIg7mcBtedsCD6Juxt3K&#10;MhS4lnjJAg+lGwjcyFcEDGQ7ENkX7y8UuCYcPk4LPN4feA1VkJdU4Ii+0xeBd+vZ8/R+/fqvOu+C&#10;i1SBS+B2DhwCZ3mnqHFCcpQCS6fEOfq2xMnyFnFbAidE4AEkaFvcWt5a1EHum5ZB2LLf6HvrgSMi&#10;728xD0D4eG+InPaNC4FE3oG8SdAJgzOToCVtEso7zHeDUNo2InADiVrkLeJmeYOYwKPijkGSTlVg&#10;GYjbYKdNAnkD0/hItyBNFLg0IOIWogt068/HuOXnFu769r7ZmzhXfseMDVzXHPJBP9OIvnDCYCzG&#10;yloQikGAcfwozMVtPWQFESJNwuKm/zckjLpd8maBMyRuK20SkTjtt7QCl6jblniCuANE3gaSc6K8&#10;k6ROjLQTBE6fRYK8SdJhHyeWwEnMJea9IW7ByDYQLjASt8UblzeWieTtfTBG5kKy/YjA69aK5sBR&#10;iJlE4Okd1Lhbj17n9OnXf12pBJ6bm1TcEn1HhMnSNJh5V847Im6Sry6wtMQNYuKOF1hyBE8ChpQh&#10;aQwOIdG2fnSLm6UtGHmHx6HfGxcJiFwEbks7iLpjBAInSUu+OyJvO+KOCTwh8gYkaY2ej8gbWPIW&#10;cQfyJkHbEbeWtxRYxoQdmw/lreGo20jblrcNmvWzyE2BJ4ucInKMMoSoHF3gQnIQD+SBEx0C7PfM&#10;Uu7vwyXLigRGLEehLU50DC2G48dFietv2+I2kXeylElc3Ha+O5m4bXnHpa3z3ZIyMdIWcdNjgrht&#10;adukkLaImx/j0hZsaQfECyxJ4CRol7xtaSfLdweydRRYxltZ9ge0HH3/2PtgsJzQ+7P2FdsHkOid&#10;I/CYwFOkUNI79erTpyMJ/F2kUAoKCgOBc0OeSA68nmqcl5NU4KUtsFxgNdLRiDRDgZcobwNeg31i&#10;/xL1Y3g2HtnHSFsfR1TgIu9kAkf0bwtcg+he59JnxASeKG63wKXAEhyYvKMCt+XNAueUSaLAg8g7&#10;Qd6hwEXeToGTrG2BS9QtAmcWRgXO/bQYuH8WEvkT3IR/i7p/9mYeXQgyx4DOd5DMWeQQjpEKTnR0&#10;0tSXIluXPMuLjo8tZGnjRIZwREyo7YGUB9IjdrStBR6VdyqBl7bAUuR9wAIXaaOgUh5LkHcqgcej&#10;b1veqQQeSZvQ5xiX9wEL3JauAd8RpG0LG/sJ9iXQ67W8Q4EH+6HX29K2CQVOVCeJVyvHWig9e/bt&#10;0LffgO1OgaMlJkffboFL5K2HQ9NE5A0gbUDzYfSNFIfkvEmaRpalKbDEtpCx/d4MP98fyDuUON6X&#10;HgmnwPkYDHIcciw4DhI3cuJAS5yi8Q171Kz177PIS9dAR7e2jKZLjMBJ0La4bXm7BK6lnVhgqcUd&#10;q2lClK7A0kib5IyUiQg8Lu4EeTsFrqscatAXi4h8a5AnR0QOkaPA807T+vMmkl4gIRIMZIITHydd&#10;twmLnFJNN2hsg2gbJzOOA7ltERSGsIN4IeiEATWwHBI365NJO0iZsLTD6oJxeYuweT4i7BBb2pI6&#10;EXFrZAQdh7hJ0jZa3iLsRImztGlZJOpOIu8hgD63UN46dRLJd1vzWtx4jOW7zbwtbZG4LW9IW8Qf&#10;PMo+YkT3pfeHfcQjboYu3gDpskgEXp0icJJ4uQm8d+9+Xfpe3n/XuZbAk7XEbJwbChzClKhbBJ4g&#10;b2CkyRJPInA70nUKnJ5jP3hPee8l3PITgyLr9y9J4DaR6JuPQRPI26CPKRQ4CBoJkcRZ5ARy4akF&#10;HkbgkYjbCNwl78Scty1wO/IOo+8SBQ55Jwg8RCJu3YlW6QSOjrNKI3DpWIt7R2SZ65H4IXFwN0kc&#10;Mr+No3IREcRDMnlRiwH9g7R7LP2Fn8jJo+k0BADxIHrE+w8nkNuGgCFqHsYOj7a8Aa+XqDvswtcm&#10;UeAhyQTOGGGnFriWuC3wcAi0WIGlJXA78nYVWLK8QQqB2/J2C1xL3FVgGQocHEiBJdYto9fb1Q5L&#10;IXBg9hNeBKIFlrbApUVmbl5iQx60xCwXgfe57LLe/S6/Ym9c4BjQobQCZ0TYNiztmDxNCiUUJ6Qt&#10;sgRh/huSX0L7kffUzfVDIGw+DtomDoQvBO9tkZDzBvTe9sVEoyNvFjjkbZCaLoDrjpuIPF5gqcUt&#10;IIUSEzg9Jo+6baLy1gI3cMoktcClsFIEniBvwUjbWWAJIuIOBW6nThhL2gKqHdpwRE6gGiIkfg9E&#10;PktH5Cj0hAxZRiIhkg0kghaMiIzLuo45In3kVCEb1NsWKV1JF5DrX1vDUmZhQ9wWEXkb7LSJK3Vi&#10;C7yk1ElE4IRb3okSD+UdJRJ9G4FH5Z0YdUfkzeiBGuQzcsmbBW4KLAOJk1xdaRNBBM7yBnHhsnS1&#10;eG1p4zWJ+yJo+wSB8+tDQnlrROC2xO2m9RB4XbfA3+/atWtfo9bMTP36Xd6/X/8BH593/oVG4LHO&#10;rCyBoxaKjnRJkoRL2DYsTpK0jrpDAnGSIIMCSyvaRuQcSJskHR/NB/Bx0HuG0ka0rSNuW9q2uF35&#10;bpY3H4cIWyMRt6RNJPIO5I3GQIRuIBRKnEW+Tue9RdilaWUZlXeY7w7ETaIG0S5xo+IO5E2Sjkbd&#10;yQssbSTiFkTaEm1HCy1j4g6i7mjEHRE38uExEI0jrfLo3C3qkXd0YSdGFLobqRWKxlHoedsbKPS0&#10;hGTEA8nghDyUKomXPDKP8+1D6GRHgSSibRYTyWcMRf+SIrnpdXq0xR0T9sEUWMaj77i4bXnHpR3m&#10;uy1hA/MZhYWWJudtC9umNNIGgbg1qcWtZR1I24g7LlhbvoG447IlSYfRNhGJtDGoRZL90WsTxX3g&#10;BZZh5L0s6NQqWo0wFHi3bt3e79y5cx+j1sxMVwwYdBXxP6fAYxE4xsS0I+9UAtcpE5fAQ3FC4CJM&#10;RON2686goywQE7hcRMICS1vgJUTdgsgb0PtHBR6mTIAt8CDyhrwtpBWniHwmSRy1VpBG0eN3llbe&#10;UYEHEbcIPJC3xhl5R+QdCtwZcQOuKhgVuB11i8AZI24IPB5xhwJPEnknyFvSKToSh8S1yLdwegUS&#10;D0Wua7AgVx6IXMRE4gGdH1/olLQLdMiFk11LyOS2jZiuoYsFJI3GSPoxOvI/COWt0ylxeacSOFcT&#10;FEoh74MSOH8+kHcKgRtxp1PgQdokIlqHcA0R4TKQtl6no3eMQqRHIgLx/QX7wmvs/ZC04wIPom6X&#10;uA0SdYNEgYvEMaRaAQT+HkXgnYxaMzMNHDp0zIDBQ9S5JPD8oBDTErjdH3guReAsS0vaNiRGLU4t&#10;8Ki4IU0jTiNM5LuRy0bfKiEfReTNuW5AAg/y3YCea3mHkTeOS4+hmSjweVvNRcMch0g7Km9b3LrQ&#10;NIi8DZC3RN0MzWtxv2+QJvhh4x+AvLgUWNp5b3fKxM53S4GlyFvPJ0jbYOe8dbokUd4scJb2geW7&#10;gUTeOvqWfPc2QzT6DsRNyxLFTfAgE1reqDuuJR4F6RVJqwjIld8+YwNX2Rsto8UErOKo6WLH4M1I&#10;uaC/lqiMdCoAOV/IFWOJ8niiJG0IXCR+k0icZB2Jvuk1dr7bJe5IuoSFnbx/E1vaB5vv1vI20OfB&#10;8qZ5kXZc3CXmuy3kIof5uLiT5buTpUwC2fK8lfPGo1km+9PQvsx+ozn0qLR5XyJug53vDlMn8Xz3&#10;cv3I6RICAgdG3Ckj8Mb5iuSdeYEPHTlqzMAhw1jgYS2Uuo5qhBB47kHlu0N5a4HjOaJtdE3L3dOS&#10;oHUHWVEk183yZvR7x9HvryNvuYgkRN4sbzvqduW7NQmRNxFE3ixv3XdK2H+KpFBsdDpFBD7D9GL4&#10;+hqT9wYi8Ii8tcCDyNsg4k6V77YFXib5bsIl8EjkDSJRt54P5a1JkLdByztExP0IInGG5kniqE+u&#10;qx9qgd9BETmqIYJbSbiQXyhzHWEiOuz0+AJOsUDqWtYCSYpAfh1ivuUNI24bR+TN2AIn7Ki7RIFb&#10;UXdE3iAucMIt70SJJ4jbIlXUDUrOd4cEkTc9Jgg8nu8W2QaijaLFbeRL8xA3HlHbhy8GwT7DfSXK&#10;29oXSToSdQtG2FraFHFbiMDt6FuLO4y8nQKP1wMvL4EPHj6SIvChSjfk0SkUXY2wmkPgORFhl5wu&#10;AVrYALKNSztB3IG0S5/vDiP/UN6udAnLmwQ9l+RsyzuMuglL2s6cNws7jLbtiJuFzU3vBd1608Zu&#10;vYmCzajAjbBJ1In5bi1sG5Y2SVoi7mRRdyRdgoibHiXiFuLCTtZIRwtbR9uYP9B8t464XeLW6ZNA&#10;3iRtRN8COs5iSOT3Q+SWwBGN345HAhHzmJdXsZjR49/YGeu5T3PUNxdhQfDowlWibS1uHW1z5E3z&#10;JUm7TPLdRtpCMmmXLl0CTMqE/j+5iIm0Q3lLfyYHmC4BJNRoykSXGYQRMgmWRCpEJRtNlwTSNc/x&#10;Wn0RiO3PJtn+SNJucdsRt5G2kXUgbYq0GZ6PSjsu7r5PL+GOyXIiEbiWOKoRQuCdaDJqzcw0eCgJ&#10;fBAJPKiFovsDDwQeK8Q8EIHj+YKt+1jCIm7GiNsVdSfPd7sEruVtCzwSdQsib0vgYcRtyZuIyNtE&#10;3CJwnTZxCNyOuDnqDvtPSSbvAK5ySCIngb8UFzjjFngQdR+owEnSB57vtuQNSNA6dRKVdyqB64i7&#10;NAI3kbcl77jA0d8KGDcH1Q+NxI3Mwb2zNqlx3Ghos1m2nh/vpG0RwaN/FkTtyQSeIG9Ci9vku43A&#10;U0XdIvCggY4l8HjUXTYCN/JOJnCWd3oFLpJNlHdUuHpeR9rR/aUWeHx/In+nwEnatsCDqNuWd0zg&#10;qeW9lOWdTOBoSl9uAu8/cIglcFQjRFN6h8DzjMBtcdNzO9/N0iYgVaRJVrz7kQaj2dOjHXm7BB7k&#10;u420tcCR79bi1miRx/PdtsADidOxaGkb6Hk88uZ5yXdbkbct8CDnbaStCVMnEnm/CXHTvC1uIUHe&#10;RuBIqwCuucIRucmBG4m7uoPlVEmMZDlvKaSU+RLF7RQ4Uid2zjsq8EDchC3uQOAm350s561rooSp&#10;kwR5k7AFLfDNhi3qAQLVECH0B7Bsjga9IwK9n81G6psY5NURnd8qqROSdCjwFPlu1DaxBO6SdgDn&#10;upPnu21p8zxkTY/JBa7TJra4tbyNwCWFRM/jnVKFApeUiRCTd0zgIm9bsomyXUmCBTGBW9LlZfQc&#10;wo/v056X/dny5v0IMWljPiJug0TdtsDtyDsu8GT57lDexFOaqMB1CqWCCTxeC0VLPEihsMBFmqHA&#10;sWwRATGvJGFD2pB3GH0nEbhE3TSfIHBgCVwi75IEzlE3P8YFnhh5RwQOeRsCeQMj8FDemqDAkiNv&#10;g0Pg3IcKiAlcN8E3Akc0To9cdxw5chORI5WSVOASfdO8CNyWdyjwAy+wTN7KMlpgacu7dAWWiQIX&#10;Ho7JmwVuxB0X+EOMzpPLfhHB4zWI4LE8YV8EXjvOiPweDOoMkQcROCLuZAI3cKHloRdY2gJ3R96J&#10;uW48dwrc5P7D6DsUuIg7FLhE3aui4hZIqJHI2xKsTShwiHalxshay5e2IxBlx/cXj7wT94n96X0F&#10;FwOQIPDEAksWOIgIPCyw1PKOFViKxOkxlbxBIxK47g9cy7ucBT5cp1CCHHhM4EFnVrohjwg8lKaO&#10;hjlNsuOjUNwWtsDxGJE3EIEbpMAymjbRhGkT+yLiirzjaRONRN8QOIvbSHwOMBG4iDuUtxRaQuBG&#10;4pw2EaIClwJLEXfSnguNwKXxTwAJnBsBrdINgFDoifSKpFEiEoe0bWKFltHUiTttwgIHMYFHa5yE&#10;SNR9qAWWWrgaLqx0yRtY8mbMukfp9RLVywXiCZOmwXPsP2FfwOxHLgT3U+SOuue3z9Rjf0bSKHGJ&#10;E2G3sCUI3EqbROQNDkjgUYknyDsmcJ06CWudROVtC9yStkByjQicpCokyjYqXCl0xLr4PiPytvYb&#10;2R+AtC0kgrexc+cJ8ubIOyRIncQicJa3IUyb6PkEeQMjb3QZHApcUig1VUFeXkUWuE6hQOA64tYS&#10;hWAhbkga4l65cz/NE0iZkKgl+rYj7oi4CS3txHy3lrdOmeioOyrsuLiDfDcQebO04wWWobQjBZa2&#10;vEnS0Zx3YsStpS257pILLAWJtiXy1sLWY27afYUjArex642/aHLjGGgZIo9H3mHOOzHfbcs7Udhh&#10;tB1KO0yXaHmHAg+kTXK2o24tby1SV75bGu6E8g4l6xItC5sesQ6v4wsC7UcLO/a+Znn8vez9curF&#10;pFkwL6kWgAJS1Dm/DXnyN9apW4zEOf9NYk6UNkaQh6wtabvEbYRt4xa3HW0Dirid0iZZp8h3h/LW&#10;OW+d93aIm2SaIG1AMk2Utk6BSBpElmO7cN/6ApGwX7Od/Ro7fy4E8g6EbRVWApI0SBR3GG1L5J0g&#10;bRK05LtLW2CJ7oJBb0Dy7jVJ58ADgaMzq+roD7zcBI5CzCEKo9IXFIrAo9UIkUapB4EjB04Ch2TR&#10;4GZVIG6JvEOBBxG3kbZL3qkEHua7ReD6ouGSd4LAIe6IwKXQMkybBAInYcdTJqG8HQI3EXdC2sQS&#10;dzJ52/nuSOQNgXPULQJ3yNsSeFiHXKdYOConiT+HBjtENOo+xAJLW+CWvFMJXEfcpRG4znenEngg&#10;bXrdE4D2jfez0e9noG0SBR69UCD1IhK35Q3Q0RZy5UixICrnQk8UdJLIAVIsiMCTCdzZQMch8OSR&#10;d1zgJG1woAJneWuBh3INORCB87y1DRhJ76UvDNGIvrQC1yQXeBhxl0LgJG1njRNL4JIuEYGnljei&#10;biNwkjawBY5qhFrghOmNEALv1q3bzo4dO7Yzas3MFAr8Eh5STQoxaxxNAkdTehZ4XS1wisAh4VW7&#10;PtKQtFft/NjIG1G3geZF3qUReCBukz7R6RKd57ZTJ7a84wIPJC45b06fSIElBB6CKDweeUdy3pbA&#10;bXkjfeIqsDx4gYc5bwhcJG7LWwQeiBvzBLfeJHkDuxoiCjxF5s+RxJ/l/LeWuC1vqSboFrip622J&#10;2xZ4IG7CFncgb5POCEUazXcHBZYkU52rjgocwhYBIyUSvWDoodycF43g/cL3lvdEukXnxMO0yoNz&#10;9OhBEXGbeUTi97+FASk2c4Hn3Vz3XNdyQWQepFjQxN6kVCDxhMjbIW8WOMk6XmiJaDuhwDIm8GjK&#10;RM8H8nYKXNImoWgDecdFa56jfnwoZB29R96DWc3LowK3cuq0j+BiAIzAMZ8o8DB1Eua6tbxtaTsj&#10;b8KOuiV1YkfecYGnKrCMp0wwL/JmgROJtVCCFMq77du3P9+oNTMT6oEPHDxMXXihLfDaJHC7HrjJ&#10;gec0InF/zPK2I29b4GGuOzH6DgTOUTdB84HASdIMzYcCF1ILPGgkZOZ15K0lXlqBB/JOInCkTvgx&#10;HnmTwANpW4+uAsuowBF9hwJnzHwk6jZN8O3I2xa41FhJrEe+kx+nmKj82SUY11LDufCYwO18t47A&#10;pcBS0iZCKO9UBZYiUg09F5ES4TyJmmUdRtmI3LHv4L3pWPC+9nva74vtg/eOvKdG59ZDbIEDnVLR&#10;g04EAkdtFcjbCFy4i0SOqoiQOKot3jZDDxk3FqkWU3ecCziN0CUyZ5mLuAUjbZtorls/F3kH4g7k&#10;HZVpME8SjQo8lKstccyHUbRIWotaLgzRi0TsQkHPw4tDuM9k8hZpy7xuqGNH3yvDyNs8xqPugZNL&#10;V2CpBR4vtDTyFljgJRdYgt5P6ty3CDwvSQ4cEXiHDh0uNmrNzDSUBD4IAr+oPQm8OIzAkzTkgcAj&#10;0o6hBZ5YYBnIG4jAWd5lUWAZwv14m/SJ5L21uK3cNxEXt1veYaFlSQWWXFhpYUuboflI3ttCBM49&#10;FpKcowLX2C03bUKBa1jggAQe1B83ufKg8DOQuqRaEKGbKJ1kHm/EE+a+4wIP5S0StZ8DSXMEy0jm&#10;OhVCojbrJMIO0zb2+2lh2+9pvy9LnyP+ZAKXNI2RuCXwIFXDEg/z4SJxSPve2bq7W+ktkXtMfBP9&#10;mGuRj32DmEESB5w3N3D9cpI6caNJu8Tz52E1Qw1H4yCQuCPyBizWUKZasmFKRV6jMcutdAuW8Trr&#10;fRh5De/fxha3Fj8e7YtC0sg7JnDBbmUp0Xc0dSKFlaUtsAzTJpw6AXGBs7QlbRLOR+QNAnFHI2+k&#10;T6I58FDi5Sbw4SNHjRk8ZHhE4O4BHdCQJzdR3iRqLrA08mZZW+IOpG3QUbeV8yZR2zlvne+GsO2a&#10;LrGI24bEzLC0k7Sw3ETzJOdk+W53gaVurBMWWpauwNJOndjRdiBuzndLoaURN8nZJi5tLe5dGpKz&#10;HXkHwl5BETcwBZwi7ri84xIPZM6Eo89LjRUt9O0kdM0kwhatpFUmLAShdPV6qW4oj2Zbg66OaJB9&#10;YT/0PCJsI3q5EMiFQss7lDXmg5SJAT0cog54NOrezDzI4g5BHfIApFEIjOmJJvyBwJFOMcioQlJ7&#10;JSpvN9H65lbETgR5dKRgSORhxL6agdgZI3kbXm+Q7SOvISKytjHShrzd0taRuZ2S0ZG9kTdJ2kbS&#10;JSJrPW9H22HEbROpJmhF3onitqNtPW/nuwNhk4yZiLij0taYfDcKLCFsK99tcymzWOfAWd4hpiVm&#10;5lMoI0ddNWbwUBL4xe1VUVETS+CJDXka5+Q4BZ4QcZtHt7wTBa4jblvgiLrd8k4mcLvQMkyViMA1&#10;yQQeRt22wENx60eJuhMFDmkn5LwT0iUxgRt5Jy2wJJIJ3Blxs7wTBT7FIXBdd1yLO5R3KPBIbRaS&#10;uBAUhJooXSL1UO7xNIyIO5R2IG5aF902KviSBC4pk3jUHZE3CzwUd6kFLlG4kTgPAyeR+CzdCCiQ&#10;OIFoHM35pWFQMoHr/lUS65rr6ommUyxAIhc4UudUDEFiF+xcO6domNXM1eAABC5RdyqBY1ANnWqx&#10;I+9EgUvEnRh1xwUelbdd6ySlwEnaJRVYliTwqLwRdR+YwMMUSki55cBZ4MNGqIsv6VAKgTdypk5E&#10;3iUWWAJJmTCJBZaIvktqYRlIHOkSlrYROOe8Q4FriVP0bdIlAZbAQ3m7Cyw58jbRNxdaGuICj8g7&#10;QeBhjROJuqXQUos7zHvb0uZ5QvLdWt5hgaXIO5C5EXcqeWuBh5E3qiCGAg/lrQVuiZvm3fImSL6A&#10;BQ6MkCWqZsxzrOPtIXzzXNbZETw44AJLIAKn+ajAdepEct4M5glb3AKLOwbnxCUaNyK3e0hEB1ss&#10;cpJ4RNwkayYicC1vFjjNB2kWS+B2qoXh+UR5hwKnaF0wkTtH5STpZAJneUPcFon5bqRNYgKnbSRt&#10;kpAysUgUuE6bRKJuIPI20nbJ2x7MIRR4YoFlKHDNoRRYClreWuDRFEp5C/yqq8cMGTZSXdKuoyou&#10;JoEfbaVQatUmgWt5g7xGByFwjriNvME2EjhJ2k6dSNSt55MLXKTNmPlA4EbiLoFH5E0E8k4i8KDA&#10;EiDyNtE3BM7CNsj8QRVYAnoejbp3RwVuJC4CF1HHBa7TJ47USSkE/iwLPJR4UAXRCFyibs27ToGL&#10;iJFeCQRO4oWUIevItrwNBG7msS1vHwo8jL61xCPiLkHgQa7bzNuRNyQe5rtDkdsRt57foqU924B5&#10;QgQuEr9bovFA4nqMT4wmhNadIvISBW4kLvIWcYcCN6Lm+WhNF0HXdpHIWws8jL7jBaRRgYd59RQC&#10;J2mH0fdKLXASdBB1C1bULfPRAkud+45E3fRc57xteSfpEpaQiBvy1i0s4wWWjm5h6dEpcJG3oTeI&#10;CHypFX1bAg/kjRw4qhFyCmV7hw4dTjdqzcyECHwIReCXtO+kips0DQSux8TUAq9raJSdHRP3gRVY&#10;cvRtCVyibzttcrAFliAssDSpk5jARdxueVsCNykTd6FlKHAhLm48SoGllneILXAptAwFrhGJ24WV&#10;IBR4CAucxZ06dRJvep+YPiEk6mZcAo9F3oZA4BbImz/Fj1Hhi7SFIPo2Ak9dYGkTClyICNygxa1T&#10;JvECSy60tAVOz6OpE01QE8WKwDkKf2ujhkW+Sd0FIHLTU+LtJHFupk8iF4nr1ImGI28WuEmfkKDj&#10;Ao/kxWNI1B1E35A3SZmxBO4Sd1BgacvbYAuca6oYgUfSJlO1wCPyjglcKE2BpRY4QYKOR94RgbO0&#10;tcAFu8CSxW2QyNuVPolH3xx5G+wCy0gUbpZHc+ChwLt167aDBH6OUWtmJp0Dh8ApAofApRqhNOQx&#10;jXgACxzCNvJmWVviDqRtSCiwBEbaobyjBZYi7wRxAxIyw9KWAkuJtqXQ0qRMSNCufHfpCixDYb+Z&#10;JOcNSZe6wNKS9jSSs06bRPPeduQdFlbSfFzWjI647Xx3IG5L2ixuS9Zh1A2kWiHEbYRNgo7nu1Hd&#10;0JawFrFOgXDaJGCbjrYZ/Tq9XRh128KWtEpCzptEfTD5bsC1TUjUIu1Q3Mh321E3xG1hS9uav4/k&#10;rAmj7nvpOQjlHebDBS1xXcCpRb6BGwMh8tbS1sKO57y1sGP5blrmlrfOdzMm8g4j7hLETYKOihuy&#10;lrreUmCpUyYjaJ4jbiNvibqDGick56i0dUtNkXVc2oG8AUXc8Zx3grhJzna+W3LeImz0Lqijbcl3&#10;68fk4k6d746nTmwkCk+shVJDFZoIvF27dv8xas3MNNwlcDqwoB54IPA6LPCEiNs8uuVdGoGH0hZs&#10;eUcFbhdYSgvLELvQMpnAw6jbFriIO1HgM2MCP9QCy7jA41F3XOAJ0TajCyvjAk9WYCkCFw5F4Drq&#10;jgr8aZoHWG9vL9vZUbctcJ3rLmuB2ymTUgjcCNsWOMMRtxZ3XN62wF3yFpBO0SkVnVaRgs6bXz8A&#10;gVvSDuUdCjxZgWUygXPU7RS4QOIO8t0pBA55H6zAg6i7BIGTtA+8wDK5vFMJPEoYkfcCtMwWeGIE&#10;XlNqoSCFcppRa2YmjMiDWijt2ndSTSyB10wqcCNvK/JOFX0H4kb6hB61vK1CSxJziQLforFz3dF8&#10;t5U6IXlHCi1tgRMicFvedoElQ6LWEk8efScXuLvAEo+2uEXegbjNvOS7IfEDKbBMlvMO8926z5R4&#10;ykSnTUzqRKRN88nlTZCA8SjbBLK3XhNsayQeiNtCCit13tukToy4g7SJJW9b4lxgacEpE5J2vNBS&#10;hB0KPBS34BK4TpuIwDcHAtfiNvXBY/K2BS7yZoFzSkXDA08gR/6GHknoRpK5SFynSyxi4g7lrQkL&#10;LEnYAknaJW+7NSfL2xDNd+t5d40TE3UDW+AWocQlZaLTJpGoG9jyJlHbiLwlXRIVeJg+SRS4htMm&#10;IEHcBpMyCYHMw+ecAw/kvVQDeQsSgVvyhi8h8O7du+9o3779uUatmZkCgXcwAj9ap1BsgUshZk52&#10;Iy1wkrMt70DgkuumeV1gKRG3RgQeKbQkQbsEHs93RwRuJG5H3SLyQNyGQNwxgsjbemRpm+gbIofA&#10;WdoGzKcqsAwibyNxEbhgi1sTK7SkeRG4iLq0BZapBB5G3XaBpYm6LYFHRBwrsLSlzBE3bSNRe1zi&#10;4bYmUqf5iQ6Jh/JG9K0lbss7kDgJWqJuW+BBrlvmA3mHsLyDyPvgCix1BL45EHco8FDiqE7IxOQd&#10;FTjJm0EXthhYwtRYMU3zOSJneZOsWeCJ6ZNA4CbqlhonUXFHCy1Z3sASt1vgWuKhtC1I0Hb0jWHp&#10;7Mjbng9z3ppI1E3Pdb6bhB0TuB19x/Pden65o4FO6caxDCAhM7RtH0DzIctCgZuoOxC4ib6jtVBE&#10;4EF3spmPwNEb4aAhw1T7Dp2jAkc1wkhDnjqBwJ3yBiJwgxRYisA1ocBd6ZNkAucCS0vgEnUHaRPm&#10;YAss8RgVuKRPbIGXVGAZClwTkbdT4CbyhrRtWNyJsMBJ0iUVWLK4Wd5hCiUSeQNOmwgugUfljecS&#10;oUuaJYjYzXr7NZC2M3UCcQtG2kH6hAilbYgJXIgI3BCKW/LfInBNpMDSwhZ4vMBSy1sjaROWN7Dl&#10;TaKORN+BtEOk+b3NWOLWoKATIo+mV7g5vi1uA8ubpKwLLJNH3ixwEnUQeXPKJMRVYKlTJlbaBBhx&#10;R6JuS9qJ8o6lTkTghrjAbXm7BK6JCpzFbbBbVmqJx3LhvI0lciJaiBlFap/wI0RuCTzszErLG48F&#10;ekzMchD48OHcFwoE3rSpqxAzrEaYm607swqEbTigfHdM2naqJBA3oAgbBZbRWiZhpB1I24q2Izlv&#10;S9jId0dy3nFps6y1sPEo6RKWty1sI+0wXWIJmwRd2ny3LW6WN4k5nu8OpY18t855x6Pu1CkTO/KG&#10;sAUjbCPgQMLAyFfg9bboU2wv0Xbp8t2WtEnQB53vJmxhY15qm4SNdCBug0vcgKVtR9uC5LvtqDt1&#10;ukRqoNgFmJwysQib3qNjrLDxT9AAKKidYtUNh8xZ6KbZPYnZxiVuwPluS9jRAksjbRI0p0wCeRtx&#10;G2lH5E2CDsV9aPnuBHGToCVdYotbhC3Doel0CfLd4bqkTecFknJc2qG4TcpEou5IxB3Sc+JiJrEa&#10;YdCZVeYFPpAicBF4k6bNWOA1Y7VQQoE3SiFwW94Secfy3YDknFLgEnEbaYf57kQS8t1G4kHkbQQe&#10;iNsQylsLXEs8Ud4gIm8WeJjrTpXvLlHeBq5pUmK+21HbxCHvqMBLyHcTnOsGlpQh6FD2xGLI3ryO&#10;563tIwK3JG7L2yDpEsGV85bqgeFjGG3bSLoknjIJqgkKiLgtedsCj8rbFrjku0Npu+QtAo/Im0iM&#10;unXjHpE3QNQdNr0PJW43/uH649MhcCEUeDxXLqP+IJ0Sl3kQeQfRd5gqiQpcS5sRaafId4Mg4gYm&#10;6rblXdp8ty1w6d/EFjgib8DLJ9vLjbht4uI2JJe3ibiBibbtfHco71Dg7mqE5STw/oOH8qj07TvG&#10;BV5N1alVm+t/i8Rzs7NDgUuqxBK4pEvC1EkYdet5t8BT5rstgUvUnSzfDQJx49GQIHCWeBh5Q+QQ&#10;OEfcBplPJnAtbgj84PPdInARdSBwU8NERM4CJzlL5M0Cj4mbMemSMPpOnu8ORMwS17Lm1+HRPNfS&#10;1tsGryVRBwInRN5owKMlrlMnEnmH1QWjqZIw573VYAs8JCFdQvMP06MtbkEXVEZz3iJskbedLokI&#10;nAQdRt6J+W4ReJDrFoGToJkEgUfz3agPLkQFTrK2BM6NfQKBm/5SiESBS148FHhimkXDIid03tsW&#10;+OoDE3gQeccEbnLdQb47ELjOd5da4ADbEQPodbKM0ymGRGnrRjwScUcibxK2BvnuqLwl341aJmG+&#10;Ox59L2Z6AiNvwE3pEwReTjlwFvggErgdgdfQ3cmGAg9TKEHkLQI3hFG3TShwjRa4yDuZwA803+2K&#10;usPo2xK4ibYTUicOgQuhuDUl57ujI+okRN6SNhEiAg8jbkHnu0OBc+QdE7jdSEfXNhGBaxG78t0c&#10;aVNEHUm58LYhEYEDei75bulTHOgm9GHqJIjASdAccdN8PNctiMDtfLeIO0ifEIHAIe+IwK18dyDw&#10;MOctAhciAjfEG+jo6DuWOgExedsCt6NukJjvNmkTl8CNsG2BCyJwW+IlCpykHelz3MKOznWEHvZS&#10;yNG5EbyWucmFo8AypcBN+oSfW1E4p1eiUpfleAxqpRiiDXm0wEN5LzsogQf5bkve0cg7TJtoaJkl&#10;cJa3JfAeEYFLDlwLvEuXLuVTiJmQQjECt3PgqEYoAk9MmejoOypwnTqxhS3zkZQJoAibG+eAiLgl&#10;322ibyvSFkTc8UY60Zx3mC4JCyndKRNXPW/Jdwt2vltINhBDIO9A3GEd73hhZSTiJkknpE0sabO4&#10;jXwDARtscYdChoC1hHXhphY2Y+b19mY7lnYo8CDqZmlL7ZLElInMh70KWuImQTMsbjt1EhW23Xd4&#10;Yr47RKdMrHre9DxVzlsEbue7o+K2pU3zJGo7ZcICN5F2GHFLvpvmScyc847IW4Rt5bsByVkeQ3lb&#10;zewNWtxa3pp1kTSKlrgm6L3QiFvLW4s6SK1QFH6VdCdrIvKIwC04OgdBhK6FjohcHrXYV1hA7CY3&#10;LpCcRd4ia5430bbdbewAErUtbjtdEpE3CZox84G0AQlb5J1YUKnz3Zzzjsk7jLyNvI20RdygO5Eo&#10;cPSFUp4CRy2Ujl2sFIrdkMcWeCMtcI66LYEnyBv5bhN1k6BF4HF5RwROgk4tcMKWN0nbjryTNtIJ&#10;Iu6SBe6St7PQkuUdCpwjbyNtp7yBCJwEnazQUuRtCzxImaQQuC3vZAKHoKcsM8I3j4HAzTaJArfE&#10;Hcg7zHWLvG2Bs7w58k4hcEhbMGkTW+C2vN0ClwJLyXlL1J1c4Bx5A0TcLHDdwtKOulMVWIq8IwLn&#10;aDsUePICy5jAIW9DNPoOBS5Rt0TeIm8tcC1xXaBpCdwSt5Y3WBWJuHVLTC3wMC8OksgbSGrFEvjw&#10;F1ZEUisicB2hRwUu8rYFLqmVUOA68pZI2yXwMOrW0hYiUTcw8k4lcFvcifIO8922vJMLXNdCKR+B&#10;Y0CHocNVh05dVVMSeDWuRuhqialz4AdTYGlLPEHgWwgjbBG4TplEcUXggbwNYdokFHgoby1wnToR&#10;eeu0SSqBh/LW6ZMgbXIg8jbYVQXjhZaBxGPRdzJ5RwWe2EhHy9ze3ohb5C0E8tboFIsj8o4IPJR4&#10;coGHsMQteduRtyYq8YQCS0cEHsrbUGp52xF4WGAJbHkni75tgdspExY4YcsbJCuwjMubBc59pEQF&#10;LtIO5M1oeQsSiXPqRARO81rgELdVJ9xE3qHAo+J2CpxIFLiRtxG4pFa0vHUqJVn0LQIPI2+JvqM5&#10;70iBJc1HBA5I1i6Bo4631PeOyjtECixZ3jGB2wWWtsAhbxAWYlaAFAo35Bk2Qgu8WXMSeDUWeNiQ&#10;R8tbC7xRQoHlIhRY0nM7363nQ4HbEThH3ADiNgRRt0mjBMLmCNxE4VbULQIPIm7IW4gIfC8XWNp1&#10;u2UcS1vcLG/CFndc4JC2CDzMd2sSxe0osIS4E9ImRuAk6Ej6hIQrkXdSgVu5bhG4wOut1wXiZqzX&#10;kahF4JF8tzwnUUszeZ37fpfljXy3FFwG4iZJuwssQ4HbBZbx1InMxwssOedNgg4xPQpGom4NxC0d&#10;UgWFlibPHRG4ETYKK8MCS0TfYQTOwo4hUbcUWmpxm+qCjBRYQt7uAkshLm8Qlbfu7EqLG6I2kTcE&#10;bqRtE0ThkkYhoj0QrjHiXqXTJikELlG3DRruiLg1uiFPVN6huEXaInC3vMMIXAot49F3VNqlK7Dk&#10;RjokaRuWNqJvI21poGPnu4NCS5K0U+ATNDl5iQJHS8xyEThG5EFvhB07d2OB64Y8iSkUXYhJAncV&#10;WMYEronmv5MJvLQFlrbA4xF3VN5G4FbkHW2cExV40gLLQOBa4kHkHRF4sgLLqMDtAst43jsQOEfe&#10;BpKsiDsu8HiBpY6ow20j0ge8vY66GZpPGnmLwA0sbZI19yxI808tCgUuxAWe2CVsSCqBC/ECy6jA&#10;w9RJtMAyUeBB9C0CNyQvsAxJWmBpCTyMvE3OWzCRd1hoqQUeSNwhbleBpRAVOD2WIHBb5PFCy+jw&#10;alrgTnkDI26pmRIVONInELid83YLfLApxEwqcBK1q9DyCnAQAk9VaBkROEfghCVwV4FlIG9gBJ6d&#10;W4EErpvSj1CdSiXw7CDnHcjbwiXshJQJQM7bRNuhuA+gwNKgBa4LLO28d4K4zaMdcbO8SdDJUyZh&#10;5C3pkjBtEk2ZROVtiztZgeVOLW6DnTIJ0iZG2IG4AwGbZSbStqUthK/TwuaUCQmaCeRt5buZUODR&#10;lEmY79apkzDqjhdY6pSJETYJmmFxh+iUiaOmCYnane/W6JRJ6gJLV6Fl6gJLibjpkURtp0tY4CJt&#10;S+Bhzluiboe030iUdkk5b5F3mC6RAksj7hjx8TSBXQMlqEYoAueIW+QdlbZb3NF0iQ2L2zzG890M&#10;izsUNs9b0XY8ZRIRN4laCMRNgmbMfCBtzDvELakTLe5DK7C06TZhERPtC8UIPL+ccuC2wJtZKRRX&#10;IWYOBE6ijguco21E3STnkuVNkKCjw6DFBY6IO1bP2ynvUOBxeUcjb8l5p5Z3XOBB1B2RN2Gk7ZQ3&#10;EIGTnEXgUXlbArdy3oGAIxIWdCHk8zQfl30ceY1E3BGBs7xjAo+LO5B3XODJ8t2hwIOIWwQu4mZ5&#10;hwK35Z1a4AdeYAkk7+2Wtwhcp0skZRKXty1wxkTcgbwDcWuCaoJG4KnlHRV4NOIOiQs8iLpd8jZd&#10;y+o0iukrhcTNeXB65Lw3SfpgCyxDgYu8JfoO5S1VBCNRNwnbVWAZT5nYAg+jbi3teOQtAk8WdScI&#10;PKm8UxdYBlDkLQJ3VSMszC8o30LMTl20wFELBdVi7ELM+qYgE32huKLvAyqwZIy8aV6nTKK4InBb&#10;3nGBa3nr1Ekob4OjwJJTJiTrhOh7rchbp04CgVsSL1WBJUffIXaBZZx4r4KS+sB8KGorWhfMNnFC&#10;+VvyFgJ5a4Jct0PgWt6auMBtiWuBh5S2wDIu8XiBpd3KMpS3oQR5BwJHysSKwG2B2/IuTYElCNMm&#10;qQospaAydYHlTQFW9C3YAncUWPLwaoaowHX0rXPgRuAk73gVwrjEIwInogIPUydBoSURytsqsHTJ&#10;2wg8jLwJErUz+kahpSEicCNxl8BdBZahvENY3hB2TOC6wDKUeHJ5h0DgWt5COUbgLPAhwzkH3qxZ&#10;iyQCl2qEOoVyKAWWQPrydhVYIvqWiNsusAykjUfBSDtEdwuro24DPbcjbxG4Le5A4CxvLWwt8Gih&#10;JQSeKO6DKLAEmCeQ7xZR62XhPL9upZG32eYFrKfnCdIWEHmLvAlb3iLwSL7bPNfiNoWVEDc9t/Pd&#10;LG96zuImSZdcYImoO3mBJeCaJibyFoGHkTeQAkst7DDX7S6wZHFLvlsEboStCyxF2nb6JJrvlnmJ&#10;uKXAMhA4SVrX9bYFjgJLS+AkZsYIPC7vUODRQkstbYjaRN4cgRtpW8Tz3RB4RNpG4ty9LKTNAl9j&#10;onCTRuFoXEfkEnkLqQosw0LLVaG4SdJCUnmToBmal3x3PAJPJe1I6gQRN0mZ5U3Y4hY4ZYLom4Qt&#10;ee9Q3KUvsNQC15E36Dp+kWpkC7w6Ua08BW4a8ojAqx1VLSbwMIWCQszSFlgGKRMg8qb5sNAyHJBB&#10;BK6JCjwh6sajmY+2spTo25I3sATuLLCMCFxLPBJ5BwJHgaUr8o4J3FCiwCWq5kctbM6Zc78oGi10&#10;2c4InLDlnVTgJO1A4EbckchbBG4QgUcj72iBZckCD0klcMEWuLvAMnkLS1vgNixvkjWI1jhBx1S2&#10;vDUHVmAZCjyxwNIhcCPruLi5wJIx8iZph+kTK+I+aIFriUv/4Bx5J9RCMRKnR47CUwoc4o431AkF&#10;LlF3ygJLErQQLbBEvW9E3XGBl9DCkiStJR4VdxBxJwh8aUTgpS2wtAXe1Qg8KxcCRwqlBglcU1hu&#10;9cAtgTdvbgu8uqptBC6gJWaQNiEZ28IWaUdSJoCEHOS7DTrfHVIWBZZh2kSL2464bXlHhS0pkzDy&#10;llSJTbzQMpQ3ydoQFFgaeWthh/luQW9jz5vXYpmhtOJmeXO6hCBROwstjbQDcQsRcWvCfLeWNwsc&#10;wjYEhZYkaGfKxIjblrZL3CzvQNx2ztvOd5OsbVjcYcrEmTaBsJMUWmphm0cStaRKBDtdIvNhgaWe&#10;jxZYhsKOFFgCI2sbzncj4uaoWws7SJuYAssEgRsSCyzDdInAAichS8okgAQt9b4DgZOwbYJUihG4&#10;rnUi4hakoY7Gjr4TpY1IW0fbmsRoG+hOqnTOO8h9k6AZMx9IG/Mka8l5SwMdSZ1ocet8d6pCyyDa&#10;NvKOSNuGBW6J28g7QeCSAy/P/sAHDh7KhZgscKsQs05M4A3q1lO//fPfA35TGv5ksJb9+k9/M2De&#10;fh5yUpw/uvlVKfml8Aebv5aKX6Tg58LvXfzFEF0evC62XPhZhL+k5Ke/Kz0/sfmtmx+Xgh/95s8E&#10;HgU8T+SHpeAHwq/Bn8yj/VyW/UmdWBIn/UmdUEq+H+dXiXzvV3802PMxfhny3VJwPPMH8+jiD+q4&#10;X5TMsS5+7uaY0vIzTVvm90ybkvjp71XrUtLKye+i/MRg5lsmoYXBnk/gxyHNA35bOn6kaeagHnkw&#10;mcDNmJjVtF0zMInAdQTe0lkLJaBWbUUv8Xg8nipLnZqS/yZ5V9MU5edjVPovSOATioqKatJ2mZkG&#10;Dx05ZsCgIdwSk3PgEYHXJnGHTenr1arl/Ic8Ho+nqqAFXkPVsASOHHj37t13X3DBBX1zc5vn0XaZ&#10;mVALBQJHZ1aBwINCTFvgiMZ9BO7xeKo2XPOEIvCowBsjAt/evn37f9M2RxGZmYaPGmUGdHAJHNK2&#10;BO4jcI/HU8URgdckgdckeYP8PC3wjBdijhx1lR7QwSHw2jXrqLokcAzqwAMce4F7PJ4qTiDwGiRv&#10;kngNEjh6I0wicETjR+vZNExa4EN4QIdEgesReUTgdbzAPR5PFQcC5+jbyBvk5ebZAv8OUZ3AdPRx&#10;xx2XvlopEHj/gYNVOwjcqoVSnR5RjVBH4HgkgdNyeonH4/FUWdBGRsQtNM7NDeqBt2rVqnpRUVEW&#10;bYspvQJHd7JXRAReXUfgR5HAgwic5F27NgudXuLxeDxVluoQuBV9a4FzBL6tXbt2p2ZU4OiN8IoB&#10;g1WHjl1UixYt+eBE4Eih1PEC93g8noDq1dwC79Kly5aLL774rzk5OXUKC1sV0bb/17Rp0wYk9BzM&#10;p2UKBN6pqxF4NVWrus6B16plCRzzXuAej6eK4xJ4fh4LfMc555zTgaT98+Li4pPy8/NrpV3gg4eP&#10;HH3ZFQO/RUvMFi1b0cFpgVdHnyiIwGuFAkffKPQSj4MjjzySB8NwrfOUDUcddZSqUaOGqka/0SOO&#10;OMK5jceTbpClqFld1wOPCVz9+9//4UC4sLDJK02aNMlPu8CvGDjwij79+n8Mgbdu3ZavLhA4d2pF&#10;Aoe065DAa5PAEZHTSzwWkEnLli3VH//4R/Xb3/5W1a1b17md5+CoXr26at68ufr5z3+u/va3v6mz&#10;zz5bnXbaaeqkk05Sxx9/vKpXr57zdZ6Dp3bt2oqiR1VUVFQqGjdurL7zne8493X4cYRT4EUFBapz&#10;584s8JYtWrHAKQovIIk3bNGiRS69Nj1T9+6X/qdX7z4rO3fprtoec5yqWbMW10LRtVFI4JC3CJyW&#10;H3nkUY5/quqBCDCPrrr//ve/1ZNPPqm2b9+uXn75ZZa4a3vPgQM5/+c//1Hjx49XmzdvVkuWLFFv&#10;vvmmmjt3rtqwYYN6++230XxZ0UnCd0CufXgOjJo1a6pTTz1V3XTTTeruu+8ukbvuuktdd9116mc/&#10;+5lzf4cbRx55NAe5dhVCzDej32CnTp3YB8hk5BcVTyeBt8zNzc0rKCgoptemZ+rQocOPel7a54XO&#10;Xbp9dcwxx7OkIW6ujRITeG1aV52uPPSyKg1+5Ii4R44cqVavXq2ef/559eyzz6q33nqLo0PXazwH&#10;Rv369VXPnj3V2rVr1cyZM9XYsWNRTUv9v//3/9Q555yjrrrqKvXMM8+oVatWqVtuuUW1adOmCkWB&#10;6YNu99XDDz+sZsyYoR577DGeTwUurghennvuOef+DjeqibTNI0CjnlYtWqiOHTvy+Y+xhfPyCmfR&#10;3cl3Ie/CwsLW9Nr0TOeee27DXn373tClW4/9xx13PBdU1qpRW9dGIWEjhVK7Vl0TgdPy6lW7Lvj3&#10;vvc9vtIuXLiQI8Err7xS/fjHP1b/+Mc/vMDLCFwgL774Yo6yJ0+ezNJ2yRnSxkV06dKl6sYbb+Q7&#10;ovg2ngMDaSlIuW/fvvx51qlTJyXNmjUL7j5d+zvcqFatpm4+b0XgEPixbY9RFAyrf/3rFNWkaTPV&#10;qFHjtxs3LvoJ3R02p0j8eHpt+qbLrhh0VeeuPT7/3vdO4HrfqEbIeR46sFoscEmhVF2BN2zYUJ1/&#10;/vn844ZYEBGed955XLCGdIoXeNmBKHDevHlq9uzZ6g9/+INzGyE7O5vlvWbNGnXGGWdwzty1nad0&#10;iMB79OjBuXDXNja5ublqx44dVUvg6ImQ3CgCRwv1E084QbVv316dfPI/SeBNVaOcnAWNGjf+DdIo&#10;FIl/j16bvqn/wCE3duvZ678/+tFPVf16DfiKUu2o6nyQWuAozAwFjjwQvaxKAEEjJzhs2DC1bds2&#10;vm1HdNKoUaNgGy/wsgOFwrgwrly5UvXr18+5TRzcAb3xxhucxkKBmmsbT+nwAk/Od75zFKeQWd5W&#10;BF6XPqdf/OIXLHDcLRYVFZMfchbQHczv6fd4XH5+/g/p9embhg4fObZn777qVyf9Bm/MkTdy4ByB&#10;Iw/OAq/D8zVq1OarEL3ssOfEE09UvXv3VvPnz+eUSf/+/dVPf/rThO28wMuOBg0aqCeeeEJNnz69&#10;1CkRfP6TJk3igk6kVVzbeEqHF3hyOP9N/osLvF6duuqvf/2ruuSSS+jxbxREFMCjOwoLCx9s0qTZ&#10;ZWkX+Ohrrhnb57Ir1B//9FdVWFhEoq6lqtOBVWWB16Lbottuu01t3LiRS+Rxe45o3LWtF3jZkZOT&#10;oxYvXqxeffVV/lxd27hAbYgtW7ZwGYVrvad0eIEnRwQOL4q8tcDrce2TCy64QP3hD3+k33BjlZ2T&#10;qwooEi8qKprWKN0Cv/n2O8eiNebJ/zqN64LXqVlHHxwEHuTAQ4HjNuI73zm80ygQ+LRp0/jHOW7c&#10;OK6q5toOeIGXHRA4CiUPReAH8jpPFC9wN0ifIHBNEPjRNVT9uvW5ZhT4xS9+qbKzc1jgjfML1hcU&#10;FPTLoqiY9pG+6aFHHhs7ZPhIdcaZ56i2bY/lPlBqcEX16kbgqIViC7yWOpoOnF562AIJ/OlPf1IP&#10;PPCAWr9+vXrkkUfU6NGjnfWNvcDLDhQWP/XUU3zxRFVC1zYuJk6cyLUhfArl0PACd3P00dXZe/Af&#10;WgPHBY5yG9ylI+3aIKuRaoQIvKBwVkFBzi/p9enrDxzTnXfeM3bo8BEbzj73wr2tWrVhUXNVQrTK&#10;dETgAFejqtCop3Xr1lwwgUIypFPuu+8+dcopp0RE7gVedqAWSbt27Q6oEBPf0SuvvMIUFhY6t/GU&#10;Di/wRHCuS/TNWPlv0LCejsBx7h9Hn1+Dhln0ueTTXXvTWUVFeT+lfaR3umHs2GP6Dxh09wUXXrKv&#10;LRrzQNY1KMo+6uikAtdReNWosgVB48qKQgqIBaK+88471Q9+8INgvRd42YDP8phjjlHLly9nKXz3&#10;u991bieg1sqYMWO4wQ9OIl+N8NDwAk/k6KOrWdF3osAL6DM466yz1Mknn6xat23DAm/cuFA1bdpy&#10;Vl5eBgTevHnzvL6X9R/fvmOXb376s1/SrWsDPrCgOT0LXFcjDP4JAlelwz0XboMfNKqsofEOajy8&#10;9tpravjw4Xzb7wVeduAWFQVCqG+P1NVPfvIT53Zoaj948GC+qKKcori42Lmdp/R4gUdBxQVdddBy&#10;n8j7aN2g54Tvf5+7fPjLX/6i8gsKVMMGWSo/v0g1a9Z8Tk5Ozkm0n7RPR19zzfUP9+zVV/3hT39B&#10;Ryx0lUFNFGmNSfJ2CBxXpZoQfCm+6MOJrKws9Zvf/IbTKmhKP3XqVDVlyhQv8DIErfzQGnPTpk3q&#10;nXfe4RpB36cTBetwwUT1zpdeeomb0j/99NN8YfX9oRw6xx13HFfjXLBgAaek8BmnAkEMBI551/4q&#10;M1reiLyt6BsEAic/1qip/vznP6t//etf3A8SCjAbZjVCe4QlRUVNu1EE/jPaV/qnW2+/64HL+g9U&#10;J//zVNWkSTNVEwctUXgSgQvVSPS0iyoFZIGe2CBs1JrYunUrCx35ctf2ngMHNYFQPWvRokVc/gCp&#10;zJo1S82ZM4dbXmLZoEGDVIsWLZJW8fQcGOgSGQ3V0E0EftclgQ7GUGf/17/+tXN/lRmkTly+E4Gj&#10;rUxt8iTuvv/+979zSrVBg4aqUaNcisAL5pLEf0P7kbEx0zv1HTy4+NLel916+hln7T3mmGMDges8&#10;eF0WOKJt1z9UVQo0XeAHj6bf6GgJfaT4HGzZgs8XrSshCKRL7r33XnX99der008/ncUNySNv7nqt&#10;5+DAZ4qWxqjSWRpwR3S4XUDhs4TUiWAEju5GUGMPjXjQud0xxx7H6efc3MaquKjZIoq+/0D7ytw0&#10;cMjwCRdc1O7bn/38V5xfxAFC4KhGmErgukCzBp1IVfcWFj9gHwWmD3RmBZnjAomCS58u8aSLI47A&#10;bw1dicRSJwLLGxKvrhplN+L+en71q19RoJHPEThaYjZt2nIZXQT/QfvL3HTjTbdO6tqtJ7fIzMnJ&#10;5Rx4NRwoXYkg72QCB5A4Wir5Lj09Hk9lBf6CxyK1TmLAiexF8iMajmFwkRNOOFHVrVuf7kZw55I/&#10;Lz8//9Tc3Nw/0j4zMmHU5CNHjBrzaO9+V0z4f//vn9uat2hJB6t73uJ+UWrqAkvXPxQHERLtz+Px&#10;eCoNuMMrleNI3shOoLbUT378E+4fCS3Y69WrT/LOU8XFTdaSvE+jfWZ+GjB42FPnnHvBNz/+yc8U&#10;BnJAAaXu2OpABO4jcY/HU3nQkTek7HaaDcsbEqftUXCJ2lE5ubmqPqdPCv/bsmWbJdm5uafSfjM/&#10;XXvjLS927NRV/eGPf+aeCfFP1UbTUZNGcf1DLnQdcZ8T9ng8FRuU3UVaWpZAdTTsIS+it0ykUJo2&#10;babq1K6nsrJzVH5+4eZGubl90Bc47Tvz07ARV93Xrceln//zFN2xFcSNCBy4/plUVK9e29RO8bUE&#10;PB5PReMIU9skeb7bBQRezdQ+QzcOzZo3V/XrN0T65KumTVvObdSo0Tm0//KZMAT+4KEj5p53wYUb&#10;f/GLk75EGgUlsrVr6fEwXf9QSeD13/mOrzXg8XgqBoi6dU0Tt7NSwqmWGjycXIOGDVWtOhR9ZzVS&#10;BQVFWygqvyQrK+vf9B7lN91x3303XzFw8BV/O/lfu4qL0CpT53uA8x8qJUip+Ny4x+MpL+AfBJMu&#10;P5UWpJVR/x1dN+QXFKp69RuoRo3yvqDo+/Xc3NxO9D7lPw0cPOyZc8+7cNGvfvWbr1AHHPLmxj2O&#10;f+jAwJBsELmPyD0eT2aAb+CdpHW7DwC00ITAc3nQZ4q+GzZS+flN3qXo+5+0/C/0fuU/XX3tjaN7&#10;9ep7wymn/ufjIu4bRbc+cv1DB8tRRx3NH6xuAOTz5B6Pp6w4gr2ixX200z8HC/rpgbzR6lJy382a&#10;tZpKAj+T3rv8p1atWqH9/hFX9B/01iXtOn5z0q9/q+rSlYYHeXD8Q4eCbgBUk2SO1nVHEfpDR2so&#10;OgaPx+MpEfhCy1pH2vAJvHKgBZSlAQJvnJ/P0XfDhtlfFzQuurVJkyZ/LCgoaEvHUv4TXUlq08N3&#10;Lu3d+8a+/S7/7LR/n/Fi69Zt/6cH80QvhcmqFOLDOnRQWIqUDSJ0/YXEgehtaBm+PBeudam2dyHv&#10;6Vx+pDqKoR+NQZYz1nZAbxO+JlyWSPg69/pkHI1H07SfkXU0X03W27i2rUAEn4Pjs09YHlkfvta1&#10;X034XbiR9fZ2qbY/WFz7tN/z4LC/6/j3fjR934Lzd2Eh5xrPy+drfd7x7V3IdxG8NvK/Jf6v8fdI&#10;BrZF40GM46tHEiOP8KONa1mq5VGwb9TEq169hqpNAq9Zq7Zq0CD7f9nZuU+SuItJ4PnanhVoys3N&#10;zRsybET/npf2vvXPf/n7t/SUxYp+ANAzofRQiNF7NLVKhBsExUi+3voQMY/66PxoZB98wCa9k07w&#10;Pq7lBPoErknrBT4eIWFbbBO+Btvg/7RfL4T7ca9P9jp0cVmzpn7keYGW1cay+GvsbeLrSktZ7CMJ&#10;rs8xIOW68DN07VcTfhduZL29XartD5Zk+zy097K/6/j3Lr8PUNux3kbONZ7nz9b6nIn49i7ku3C/&#10;DvPR/djblUhsv2UBpK37PNGd+uFC0Sg3R9Vv2FCazb+Wn9/kV/n0xyizYk4DBw/ZfOEl7Wb/8pe/&#10;5s5a0MUs/qmaJG180LaAXdhStiNtm2Tbp3qN/KgY86FXKuQHHXAQ/0f8h4vnuNDZy2R5fJnH40lA&#10;xC3yhu9AdnYjlVeQr+rWq6/q1cuamZWT85f69Zs0NJqsuNOIEaM6Dho2fMnpZ5097Qc/+BFdfery&#10;FakGUil09YZ4bAHHKUnEWCfbxZfbz2tUIzin5SCQeeIXUilI93HLxcF+H8wf7EUjsh/sQ7CWl0Rp&#10;3t9+n3SRifc43Djkz+wgfndJOYjfXgoCeRMQ99FHVeMCSwxUXLdePW4yn5PT+EKKvGsZRVb8adSY&#10;ay66fOCgRaec+u/nvve9E3Q/KYjE6QSsSVKtBUikcWknSDiGvU1J20byVa71wPGFVB3iP2LruYgy&#10;Il5r3l5WklRN1wr6ebJtS9gHKOl9DgZz4jnXVVXS8TmXhvJ630NA5A2qkbiRNqlTpy7X9a5Tuy7X&#10;OsnKavRoYWHT3xs1Vp5pyPArz77s8oGL/vGv0yZ/7/u6+0Ru3ENfFKRdu6YeDDmZwFMtk+cpiRQ4&#10;mHncAfB6M+/4UjwWpYqcKvHn6AVexTn4326YOkHXIUdz74T16yNdUl/VooC1Xt0GqkGDnIl5efnt&#10;GzVqVPEKLUuahg8f/p2BQ4af3ufy/ktPOeU/L/3wRz+lfyiLS4AhYQz8UAeDP9C8iFnkXGpJp4Kl&#10;jXl8SYZDvpWrgCT7nw70f41HQBxdW88j4LM0VGaBZ5rD8fdXFYG46ZEraSAopbtMjPWLdDEGda9T&#10;t55qWK/h5Nzcxn1I6s1Jh0doK1ayiSR+1MAhQ/7d74oBa844+5w3fvGr36AiO1ev4VoppkbKoQo7&#10;5esDMTlk40+okLiwubzCem4TLHd8pjbxi0ISdC2C2LalfG1AeX2Xqd63vI7Jk0ZI2PSoU8I1VN06&#10;dXhYOYyBgEfU965H8m7UKHcYRd5tSIPf0TaspBNJvNqQ4cP/PXDw0M0XXdxh0Z//8nfVtGlzumLV&#10;5duNenS1wmj2wCngUpBa4IBkwLi+kMOFAxTeQRF/D/OZHqhs41S276asj/Ww/l1WBg7k94tuQmqo&#10;Bg0aqIYNGrK0MXQf577JZw0aZE0geQ/Oyso6lvR3pLZgJZ8g8SuvvOb0YcNH7u3Upceu0/59hjrx&#10;xB+phg2zOG+Uiw7O69bnvLgt4zJJpUTAF5XqyyppfUXmYI+7sv6/Hk8akfIRq4wE4s7OzlaFhYX8&#10;iNQJsgmQd/0G5LKGjR7Jyys4meRdRNo7PORN03dOPfWCbEi8f/9B/+x32eWbe/Xus/K88y6ag4Eg&#10;mjVrzlF4fn6+atWylWpQvyHnxyHvgxI4Im5UIRTkOefD5Tm+EFtcIm5rWWWJioLjzKSID+C95O7H&#10;tS4lpXlNKfctn1HKbQ/mGD2HG0GtEkveaNRWXFykjjnmGNWyZUvVKCeHCy1Ruw4NFhs1ypvToEH2&#10;g/XrZ6O2SU2icua8k03nn39+7TPOvejEM84448iePXvWGzL8ynZX9B/8daeu3dWZZ5+nfvazX5DA&#10;C/h2pHnz5upHP/qRKigoUHWRXokLuiQ4ZWLgkxKY51jvT9TSU+qLWBo/07K8kJb7Rbk0n5P/fZYX&#10;wQDE6PubQKEkhkH7yU9+on74wx+qFi1acLoEXcSioU7Llq0xpuU7JO9x9evX/x2p7rCJul3TET//&#10;+c9r/utf/yqgD6L+2eeeO7J7z96qV5/LVIdOXdVp/z6T0yoYmg1XvOOOO46H4P/d736nmlOUjvRK&#10;gqSlOiBj1tnIyYDIi59by5xgHXFQEeNhTKnEVxafWXl97v77rmroWiT2MhLzUUdxbhvC/stf/qL+&#10;9Kc/sYNOOOEELqNDwSVal7dq3Zbk3WZugwY5N+Xm5vYuLi5uCb9pzR3mU7duvU7s3r13hx/+8Med&#10;2h5z3Nd/+/s//tun3+Wqa49L1SXtO6lT/30GXe1+wrVVIHKMZHHKKaeos846W5133nnq9NNP5w+4&#10;EV0BIVpU26lt+lnhlIv5QnQ9TfTFgqo+4Zckpcg1LSK5LpmXK7G8RvYVQ67WrnUBRxlc60rE+j+C&#10;55rIcVpEtk/23o7l0f/dgM/EJr7ces6fpSGYl/XyGvs5Id9BLfPogvvdMPOyn+B5Kvg97P8v9vnI&#10;Z+D4LFzI6xP2Y+Haxp6X59Ht9XGWjPX/pDh2+zWy3l7mInh9fJ/282TLUi0/BPjYgu9R4zxOppqB&#10;5s02wetoH2EDQnIGKkzgnKbAJL9xvqLAUlFgqf79738zp556qjr55JPV9773/SDirl+/4bfHH3f8&#10;Nz/96U+nUMR9AYn8gYYNG/7NaK1qTb/97W9rXHBJp5M6t+/85x//+Kej2rZp+9E//vHPL7p07a7a&#10;d+ysLmnXQZ119nnq17+m6Lt5S5XVIIsLC7773e+pSy5pp7p06cL06NFD9evXT11++eWqY8eO6u9/&#10;/7v6Hm3TOK8xF47WYbnX0a2i6tRTDUDd+kQD1aBefdWwXgPCPI9TpwG9pn7wOjzWQ0kzas8w9Xj/&#10;dejiUYcuHrXp4sFgPgDPBdoO2zqpo+ryvmysdbVt6L1xHER4vPgfBOtYCWwvrw32Lc8NvE96He8L&#10;n4kpYWfqx6BlWQ2zmOyG2apRViMmhy6oMh8nJwvbZSWQTeh9YZ+y74a0r2yVi07wc3NVniG3USOV&#10;he35NbSt2V4fFx0vfd8NCHzv9ek7RaE4vr+6+AzMZ1GfQPeeCQSfQzjvxGyPqmPyqPcv8+G6CHht&#10;5PsuGQQlAeb3JLW1hOjvK7ougH6TkU7KDhHdSdwBgju4UhB0TmXey+5ACxfxoAMtrI/N8zpZju1r&#10;1eLfAgYTxliUv/zlL1nS559/vrrooov4ESAoPPPMM9V//vMfBhE37ughbVQNbNw4/9sf/OCHX/7m&#10;N79dmJXVqDd9n4/Xq1ev/MaxrEjTiBHXdLxiwJCnevTo/aef/OTn97Rs0WrXL37xy8/at++oLrzo&#10;EvqAL6IP+EJ18j9PVT/7+S/oiziGvhCdG6cPUR1zzLF8pYS8L730UtW7d2/Vp0+fgL59+6rLLrtM&#10;9e/fXw0YMIAZOHCgGjRoUDAvz13E1yd7ngzZThg8eHDCMlke52DXlYS8Vl6fal9Y7vq/4shna3/G&#10;8WUA34P9XcjzK664Ini0kfWudbhoyzayzLVdnGT7k3XR56nXy7JU+0wH+N8PBpwLpQWBkQucUweK&#10;fU66wHkLevXqxdjzcXCe2/Ts2ZNBMAe6d++uunXrprp27cpBXufOndkP7du3Z3FfcMEF5JTz1Tln&#10;n8N383/9619V82YtTAPDmnzBzcrK/l/LFi3fo2j7y7/85a87KLC5p169hrfkZuWeZtTlJ3sac81N&#10;lw0cOOwe+oH84Te/+d3zxx1z3GaS+ed/+tNfVKfOXdX5F1ykUPXwzLPOZf7+/05Wv/jlSer73z9R&#10;tWrVRhUVNeHSYERzyFHl5ORy3hwFD3/84x/plug0deYZZ/LV9pJLLlEdO3TiL1Yi+a5d9ReOL15+&#10;ABrMy3N7uQavkde5wL7s/clzeznPm33H17vo0Z1+qMD8YOUHXBrkNYzsx96f9Yj3kuMOTwaNfG5x&#10;5PPQRF8L8Jl37qTp1KkTn1igQwcNlvE21nYBsty8vxxL5Hi66mOQ43Yhn6M8T7V99+7x5+Hr7GWu&#10;fQbHZNCfSZRU64D9evn/O8U+F3xm8ll26NiBPscO9PvWnyvWd6HPR+9L709/Zvq3H36mMXi/0feS&#10;93Eh32M4r48DtG9v5kmgkCho165dauguG3faUS4JuPjii9WFF16oLrzgQpYywHPIGVH1ueeeq846&#10;6yx12mn/5rvyX//615zHbtKkyZcNGjTYd9RRR2+pXq36p7g7R6233JzGiLTXtWnddv/Pf/6rj8kZ&#10;e/Lz839Vs2bNx+rVyxpGd4J/NqryU6rpupvGjhw4cMgTHTt2+9kpp/x73kknnbS3bdtjlhYUFM4/&#10;7rjj//uf/5xJV/TL6Iu6iL6Yk9Xf/vb/1L9OOU395/QzSfCn07J/qN///o/qF784Sf34Rz9VJ574&#10;Q/Xd736fIvXjVGsSfYsWrVXTJs1UYWExRoVWBfmFqnFuY5Z/Lkkf4kcvYtnZOUxWNm7bszUNs+mW&#10;XV8g8KU3oNt2wEMl1QO6HwQbvpXHuuDWXra1kH24cG3PyL71PutZRNfZxPeRhOB99ev4/2xg/a+C&#10;7DNYluw9aDn//2begf15RT9T12vM+oTthPj28hp65GN0wPtxLLfAdy7z9ncsx63n69E87g7D5fb2&#10;ztfz3WS4LkLw/8m2muj/G4L0V3QZHXcwj+MPl+v9m0cHcnyudUDWh+B/t9dbnwP9H3zs1vNwO1qX&#10;5LsJtmes4zbL+bMzoMZIsC32T+BcrVOzznvVq9dYkZ3daE9xcbPVRUVFV+Xl5f2uRYuWbx533HGf&#10;ky/2nPKvU3b+8pe/bFm3bv0ra9eudx09XkPS/pfRkp8OdDrl4q7F119/47h+fS4fQlfUXLr9+/Ef&#10;/vDHfT848YcbmzVrNjs7O282XTFVcXFTirD/TFFPD9V/wEDVp2+/Dzt06LLu9NPP2P7Xv/59729/&#10;+/vPfvWrX3/985/98puf/vTn3/zkxz+jx599+cMf/vibH/7wR9+c+AMN5n/4w59gmy9/Qut//OOf&#10;fontfkSPP/rRj7/i9bQdvf83dFH45gc/+OG3J57wg/8S9PwH/6NHusKfqE743gnqhO8TdLVn6A4B&#10;y0880YB52jbCiTbWtsH2QG/7ffB9cKLme9g/3jsE2/MxELIdH4NZ50Ze71gXOQ69r3Cfev0JQnAM&#10;IfgMcJz6WPVreT/Yh0H2Z8PLZD19rhq9H8x/jy7MDOaJ737v+4w8D197YrCMtwtep0G5CkDZCZZj&#10;vcZajtfK6wzf/S6WYZ/YD/art9evwTbyXF4jy611x39PHX/88fo1wXuY9+RlZjn/D4DW83N51J8J&#10;/k95Hl2PR4D9yKPM2+vNbwWfLR6tzy78/PS236ffVfT15rvh3xvmw+3kO9D71+C75d86Hvm7/sG3&#10;3z/hhG/ofPmG1vNjlBMZ2uc39D5f0mdF2534Jc1/Rr+vT+n1H9F5+QH9DvfRefr+j3/wk50//clP&#10;t570q5NW/+53v1/8pz/8qR9F7S169Oh1ed++/R7u3bv3r7OzC9oeeeSR91SrVu2hOnUaXtGoUW6n&#10;wsLCn5F6Knez94o6XXZZ/9v69ut3N92Knf6Xv/wl69RTT23zr3/+64s///nvX/7qpF/voS9uLV1N&#10;327ZsuWtubn5pzRs2LBznTp1htMXdPdRR1V74qijjnoy4Mhqj1Q7qtqEyDKm2iTiYVr3MB4tHots&#10;dwQzmeafxvwRRxz13BFHHPFC+XGUY9lhxv8ZXOs8FQD8BhOh80NzVEpwLlnnYSro3K1WbSLOS5zb&#10;NarVuKtWrVo31q1ddzRxJUX9Axo0yOqVlZV1EXngz7m5Rd8rKCjIJoUcpU3ip4owHXFh+67fv+yK&#10;K+6iyPxeurIO6dyh8+lnnnnmd0ns2b/97W9jX9bw75x88sm1Ljj1guyzzz674MILLyy0Offcc5vG&#10;lwnnnXde/umnn55DZB0stP+G//rXv+rikfZX75RTTmmA5+UBPgc6pppnnHFGHTzHvDyWxN/+9rfq&#10;9LpqgD5UH6n4yU9+Sv8EoZOAss4666yW559//gkXXHDBDzTtDBf8Ilwmy/U8Sfz7Z511QZvTTz+/&#10;ecmcbog+p/dtdtppp+XjQoELCAmwCdG4PMDngAsIHU8unv/jH/9oiEcsKwnars6f//zn2vR51qGP&#10;9bBuceYnP/nJT37yk5/85Cc/+clPfvKTn/zkJz/5yU9+8pOf/OQnP/nJT37yk5/85Cc/+clPfvKT&#10;n/zkJz/5yU9+8pOf/OQnP/nJT37yk5/85Cc/+clPfvKTn/zkJz/5yU9+8pOf/OQnP/nJT4f59H//&#10;9/8B9h4ocCQwuMIAAAAASUVORK5CYIJQSwMECgAAAAAAAAAhAEsmK/J4gQEAeIEBABQAAABkcnMv&#10;bWVkaWEvaW1hZ2UyLnBuZ4lQTkcNChoKAAAADUlIRFIAAAF5AAADBggGAAAAF+j0AAAAAAFzUkdC&#10;AK7OHOkAAAAEZ0FNQQAAsY8L/GEFAAAACXBIWXMAACHVAAAh1QEEnLSdAAD/pUlEQVR4XuydB3QW&#10;RReGLXTSe0J66L0XQboFRAUFpXeS0EISCL33ZsGuqNhQEUURpUgHFRSkIwiKAoKINBHE+t//vrM7&#10;3ze72SSA5EvQ2XPes7Mzs7P92bt3Zmdu0JOe9KQnPelJT3rSk570pCc96UlPetKTnvSkJz3pSU96&#10;0pOe9KQnPelJT3rSk570pCc96UlPetKTnvSkJz3pSU960pOe9KQnPelJT3rSk570pCc96UlPetKT&#10;nvSkJz3pSU960pOe9KQnPelJT3rSk570pCc96UlPetKTnvSkJz3pSU960pOe9KSnq5paV+hS7oYb&#10;GhUwFy93uikyMrKoFC9f6fp60pOe8udUQHmubzKi9HRdT/eU6enNsxuNpRtwYW9o165doX4DUoaP&#10;Gjtuw7RZszc88ugTGx594ukNjz7+9IbZjz6+YeZDD2+cOnPmJ1OnzvxkwtSpn0yYMnXjpKnTNkyc&#10;ZNW4SVN57pY1jzXNrklKHpQzbuIkRVg24saOs8WLvGZ+pNnTZZpFMl7dnj2fsm98HG7NNKXGGZL5&#10;DRnHbaTJdVjTZm6YatGsDdNmzjbE5x5zxFllXyc75bQub28ab2NmdnkM2Y/P6djd11eRcm4RFlLC&#10;lnOvnG/rtTU01pQ9Xojzjx03UUjGyfxCIt2UuWxZPwfJddWwpQyE1WU1H4dH8X5lqbGsUeMMOaWb&#10;QlkyrG7HOH8438Z5FNfCdk1c18iVpt5/5rWf+dDGGTMf/mTmww9/8vCcxzbiuX/i6bkbnp4LPc/h&#10;Z5gBj4pnJD0jY37nzp3jBDl44hdDCTOop/wwxcTEhPGswJSpM96fOfuRLyZMnPrF8FFjtmdkDF+a&#10;njF00aDBg7elpw+ltCGswYYGpQ2hlNTBNGBgKvUfMIj6sZL7D6SkvgMomZWY1I/6JJrq05d69kqk&#10;Xr2TqTeH+3BaUnJ/SjTVJ5nzcFzvpL6udAhlJHKaKMtU70QjjyEur7cS5nkvzBMhd75efZJ42yyR&#10;J5n3ibfB6mXmF+k8T+S4RN4HMRdhbNPIK8oT+8P7jDkLx5DUFxpgHvdAcexJ/Yxlu4xjNfIjX3I/&#10;zq+Kz1/f/imWOCz3HZBC/VNSaUBKmjjPUohHej8WroEMQ2I9VcjLyrS+iDPUtz/KcMdnKkOR2H9x&#10;DIZcx4ljFOdNOUemXNeRz6U4r4rE9TPPM9KRt3cSXyu+/riePc1rpArxvcxr7bpGiLflE9ee1RPi&#10;ckS6GYd0xCHNlZ+3K+4Dua+ybJYRb+yzkT9J7CPy4p6R+y6VJMOcF+rD+2sIz4S5PX4uIDwj8jnp&#10;2SuJevTsQz14WQpxIi+vI44Fy6zeeK64TOyXcU8q14PV17yX5HI/vsbqfQD1x3PMwj2G59oiftZT&#10;0zMofcgwGpwxnIZkjKCMYSNp+IjRNExoFA0ZOuzS0GGj9o4eM+GLiVOmfTFl6qw9c5546ounn5v7&#10;xSOPPvZacHCwV0RERGmDOHq65pOvb4yfv7+/r7nomh594sm5U6fP3Ddk2PDPUlIGvzYoNf3VpL4D&#10;f8UN3K1nb3rgwY5/tG5z/2+339Hi90aNmlKtWnWocuWqVK58BSpVqgzFxZWk6OgYKlEiikpERLoU&#10;HhZBYWFhFBrqVkgIFEohoaGuuDCpsBIUjnVLlKDIyGieQ1ymS+6yI1B+OLbB67CwrlR4uDk3l0ND&#10;I8Q2g0NCDAUbCgwKosDAIAoIMBQYGExBQVCQKbmsKoSCgnnO6wcFhwqh7NCQcLGdsFBsM4IiWNgP&#10;qQjed+xzRAQvQ2acOCapSD5GUzj+yMgYcV6jojCPNRTjIJkm0uMoSqwXS1GsSF4X5aAMhI14LKN8&#10;VUY+cd4VifU5r+samHnFfvKycQxmfnPZOFYO4xgznQM+PxzGecL1kemh4rxhmc+dmR4qrh3Oq3nP&#10;iGtoXMcQ8xpaxWlC5jJfKyElD66xcb15ztc+kOeBWDbvA4SDzDyBuNZCnIfvB3dZfN3N+wH3jyhT&#10;zAPdCjAUYMrIZ6QF+AdwHGSE/R3k5+fPc0iJ42Uj3lyXpaYjv6VsbNc8Jnl/u8XLuP/lfS7vafO4&#10;QvgYQ+UzivuZr0kkX98Yvr/i40tSyZJlqHTpslS2bAWqVKkKVa1ag+rUqUv1GzSk225rQW3atKOu&#10;3XoJQyNlUDpeDJcyho/cNXL0mK8mT5t26NE5j21P6tt3TkhISLyJIT39w6ko3qA8v4mt9SI8LzCB&#10;v8uGjRy1oV+/lAn9+g1KYWvi6y5devzV5r62vzVt2vyXatVr/Z2QUEoAy8fHl7y8vMjb21vc5JFR&#10;UXxxy1KNmjWpYaPGdNvtd1CLlq3o7nvb0L2t76N727jVuk0bat3arXuFWpuyLd97L91j6t57sWzG&#10;3cO6G/N76O67WWJ+t3tuqpWqVq3oLqm7DLW86y5qYaplS6ilMXctq/Fmmpl+l5AsSy4bEuuzWnDe&#10;Fi1ausVlQHe2aOHWndCdjrrDlGv5DsxbmPPLl8yPeWbdIXQ7X7Pbb79dzG+77Xa3bMtGHg43v83Q&#10;bYp4uXnz5tSsWTOLmjZtSk2aNKHGjRtTo0aNqGHDhnTrrbdSgwa3Uv36DeiWW26henXrUd26dal2&#10;7dpsNNSiGjVqUvXq1RkWVYUqVKhI5dmIKFeuHJUpU4aNiVIMl3iKi41j0PCLiu9BGANsFfJLIpxf&#10;GIahwPc5QzpIQM/Hx4eKFy9OxYoWo6JFigoVKVKEihTOrMKKihTmfGa8EVYky+GwNb9NhTgeEstK&#10;WRxXWErNf1mS5SjlsVCOLEuGcyo7cx5rmULmsRYtUoyKQXweixUtTsWlihUnr2Jehop7k7eXKW9f&#10;8vH2IT9fP/GygIHBL4S/69S55Y/Wre/nL48++Fr4Oz19yMXxE6YenzF79vN33nNPeX6pFBe00tPV&#10;TdHR0f4PPNChdXp6xvupaYPfTU4eMLpbt15b7mv7wKVmd7S4UK1ajb9gieECFSpUSDw8eJB79+5N&#10;gwYN4rcxf8r150+8vn2FkpPh1kikPn36UM+ePalbt+7UrXs3nnejrl2hrtQF6tKFOnfuQp06dTbV&#10;KZM6Qh07XhN16NBBSA1LtTflWm7fXkgNO+rB9vTggw866oEHDD0o5g9kqXbtnOOFkGZLb9eu3VWp&#10;bdu2jnF23X///TmqDb+gc1JrfjnnJLyoVeFl7STLC5tfzqosL1XzJdyCX5pZyXjJyReZVfIlhRdU&#10;c+XFBMkXU4MGDYTqQ/XrixeTeDnVq8cWax2qyQZOtWrVqEqVKlSxIl5I5YXhU7p0aaGSJUtSfFw8&#10;xcbFUXQsf1FF4ysIXzGwjPlrIxRfBLCoYXGzFc4Wuo8vw5FfTDCo8HISLygGaVHxknK/qIyXVWbJ&#10;l4+hYoZ4PchY3y3neAPoqgTcpQB5e5xNogzeflHeNlSsmCG8EIoXZUOxuI/4IsJXQMNGTalDxy6U&#10;3Lf/7+lDRpwbP3Hy6fETpw0yiKWny56CgoLCu/XoNT1j6PDvUwalnerZO+nvzl17/NXq7tZ/VK9e&#10;8298DhcuXJg/hUMY0t1p3PjxNHbsWBo+fLjQsGHDhIYOHUqDBw+htNRUAf2BAwdSv379BOzxIujR&#10;owd179GdunMZAL0B985CmaDe0RnqEr7OQrqRxw1ghI10GfegADILYddyZjhLPWBKhF2QtQK7nSqG&#10;sZAIu0Eq8mWRBrU1ZY+XcgKxKglehO+7777LkgSxU5w9XpWaJztoO6VJXU0eueyk7F4I9peCuqy+&#10;HJxeEAirX0FZSb4wsnpx2OPlS8TyQnFQs+bWryD3lxBeOMbXkF14CckvJMj1QuKXkXwh4WWELyW8&#10;kPClhJeS/FLCi6ly5cr8tVRevJzKlTW+lhISEiiOX0qx/FIyvpTwlWR8HYkXkb8/+eJFxFZ6Mf6q&#10;L2a+hAwL3y7EI53DEMeJlxXSsI4J/kD/IP5aq8BfsHdR5y491g4eOnLVhMnTLvXs2edZPz+/GDCM&#10;X3wBPCuIsJ5sU8/k5DKpqRnzUtMzLqGyr3OX7nwztuQLWpYtdh8KCAqigSkp9Oijj9Ls2bNpxozp&#10;NHXqVJo0aRKNGzeORowYIeCenp4uwN6/f3+XBQ+w9+rVS1jwABtu2OrVagh/XVhYOPn5BbAlwjeC&#10;uAmKuywHi+TnLOZmuBA+YwsWoUIQh4XM5YKmRJjjIaSr8YULoTyzTJTN23HfWKZw88l94Dxye3K9&#10;woWKiXKksA2kuZc5XVpKEC+7rCb7shSvJ8rG9kRYCmU75L8KFS2C86xKppnL4jo4y1jXWp6TYN05&#10;xbvlLk+qmDl3b4fn4hoYYdcyXxu57Ja7XOO6GfmKFfOyXk9z/WzjhJT1IJkPQtlyO/Y0VTJN3SdT&#10;8pjVY5BxUvb8Mo+a11KuuV1LmpPsaer6cl1ViFePU56TKxbOqe28WgQOZJ2O5xPunpjoOGrUpDl1&#10;7NKNBg5KuzR0xKjziX379+CvosIm0vRkTjelpaUVHTdu4gOjRo/7nk/S/k4M9+a33UGlS5UVvsq6&#10;/JafMGkiPfXUU/TYY4/Rww8/TDNnzhSAH8+W/JgxYwTghwwZIix2gB1WMiwDAByfhoULGp92lguW&#10;zc2Ch1g+yJeropAsU8qSJ6sbxx6f1U0o4yF5I6rLquzxRri4a9kIu5fdeY04+7bl9uVcSq4vy1Dz&#10;ZpXvamSUo+6/tXy5DXucut/2sJPU9f6JrkEZWd1LclnCL6v8WUjc27yeVHaAhyygNSXT5EvNKa9T&#10;nNgHM17uh4x3zK8K65rrW5axrk1qWiZZzhVfJ56715PXP6v7zFyfBdjjSyEhoSQ1Zti379CZBg8Z&#10;9uvIMRNagGn8xXtz5A2irf5/d6rRqlWxxH79mqWkDFmdmj54f5fuPda2bHUvf5ZVEq1Zbm14K02e&#10;MoXmzp1LTz75JM2ZM4ceeughAfhp06bRxIkTKSMjg1LYuodPHZ90sMZhZVouHN8QrhsIy/JCiYuq&#10;LP9DuSCv3oC2PDlLvaFwgznFq+lZyZ5HXc8db4W8jOfPW1e8PV3N5xQv5XRManlXKlmmLEsu27dh&#10;l0xT8zrocq+XzOeQV1x/W5yQmd91P2aTx1KuDWTZ5sfczO/ajhIn4jkspULdDnixjsOyGi/XcX+5&#10;GF8vWa0j11Ml89vT1GV1fXs+Q/JrTd0nax77eq7zIpatX3tiWbhpOM08b4bUewr3I8eZwjpoEVSu&#10;fCVmULWenTt3S+mXMmjNAw90aF85tPJ/t3L2lltu8e7avfuQkaPHibbOD7TvSHXq3CKav1WtVo2G&#10;ZAyheS/No+eff56eeeYZevzxx4WbBoCHayY1NU1UopYqVVpcAHnxcIGdbggZJ6RcoCuTHRbmsrwR&#10;LGnXQuoNpW5bhmU65pejzHkB+aI8h9zxyKfmVZflPtiXZViNswtpUvby1bSs5FSmXTnkc7pWWMZ9&#10;IeNlnuwk87MkEOBesoCBy1JhIfIo62WSvD8Rxn5kl9fcd3nfq/e6hJxanoxXAYg0I+wGpRqfdX7E&#10;Syi6wzI/JLetrqumG+up5bnDctke55SWedvWZfc67ngjTh5zdnKvL+Q671nfk+HhEVSrdl1qdXdr&#10;6jdw0I7evZPrMu5uZsmfNf/9EwP6psSUlOjhw0e3HDZsxFn8qHFXq3uobNnyhHbqqNR7bf58evnl&#10;l2nePDfkYcVPmDBB+NpR6YX2wLgQ8gKoN5Rd6sUSN7wp+cC4lm0XzCWZV8BIxpsXWaa58mQn9cZQ&#10;bxA1bJc9P+ZO4cuRzK+u40VFeG5YoNZ4a1hdtqc7LTsoy3N0BeuqZajh7PKp8bgHcC9w2HIfmPeG&#10;mscSVuLEeuayvK/skmWpeWWcWparDDUv4s19tq8v8sowywoy69wuxFvzOIFNgtuqzOW480LyOJzy&#10;25VVulzXKrlf2aVlpSvJm52U/TTPu+Wect1jxcjLy1u00S9bXlQS1+7dO6nNPffcgz/y/xtdLADw&#10;gwcPazxg0KAP09KHnGjfqevKhg2binbEFSpWpAEDBtDrb7xOr7/+Or366qv0wgsvCDfN9OnTRWVq&#10;iztbiB87cOLliZUnHzeZvKDyhpFploukSFwguSwvmCrlQrou7mVI5JUXXkr4/gCzrIBmi5flWdLN&#10;MjKlZSOZ1yn/ZZQjXRDy+DOdA5nXTBPpZlym/PKcZyezLHmcsgx7WVktu66tfVsyzpTM55KZJ1M8&#10;K7t13fecGwhiWdkXlxBni5flWe5R7IuZT5RnhtVtu9Pd28xZch9zkjuv3J5U5jINqenusGEtG3Kn&#10;qccs42RYFeLV9a357PvspCvJm73c2zeXzWvkkuu+ZTZxeoB/IBuiQQ8GBAT4MPqEFV+pUiV/nv2r&#10;QX/j6HETW2YMHX6874BBx+CeqVmrjvhjEM2wHnn0UXrrrbdowYIFNJ8t+RdffFEAftSoUXTfffcT&#10;/qTExZYAcZ9UFp98+8OizmXYLnVdV1ksNV2EMTfDlnVkHjVNLqv7l11YlYyHZHlZpVvSbC8Iltxn&#10;e35XPPKpaVJmvFzXyG990Cznwcwn8qppchlhM96ynikRp4Tl/rkk403J9e1p4ho75bdJxtvvD6d7&#10;RMbb17WnG7KDQY0z8oj1eB/d69jLMfIjDttT80Fu4Blyl6/KXc61VNbbtG/PPE5LHNaV8W6p6W45&#10;xatxmcvOXtfyfNj3QxHuS3Fvoj7QyOPt7b02MDCkta+vrx/417Zt1xJs3eMnT7hv/n3TyJFj7h05&#10;evzF5L79v77v/geoYsXK4m9UtKWez5b7okWLaOHChQLwsOBnzZpFqampVKN6TRe4Msl1Yg2pJ924&#10;IG4hTs2HOAtwZFksWQbi5bquONv2RH5zHRHvtH8cFnnksrmezOdKk2U45BGScVK29V3l2MJqfnEc&#10;MsxzEVa2K+PEcSMs5sYDjjwyTpRnm4u8CJtzmQ9z+zWQ66jxch2xfSXNnm6EJXiMOHdea7xdyJeV&#10;ZB65f+p6WHZax/3Q26WmGXlRTuZ1ZJwar+ZV4y9HV5r/Wst5n+V1scdn1rXe/9w+H/J43feJcV8b&#10;6cWL+ywODg6/nREoWtk0atQIf/BD/y7QN2rUrcjwkWN+79d/4Ok297UVfcignwr8/PPhhx/S4sWL&#10;6e2333YBfsqUKQL+cXHxBkQgE2iZlmWceZKtD4dVWT28drngZotX07BNV7qaH+EshH3AXK4j84p4&#10;JS47ybLUsCpZFsJiHWVZSsTzeXPlVfLIykMhjrPkwXpOEunGTe3KqwhluI7RlD1NjZdxch1j7n6o&#10;jDg3zGUc1lfjZZpU1nHGOjJO7ovcH6f13JL7pcopPqu8qtRyc87vPidSl7fetZKrqwGHtMuXe3/d&#10;59ieRxH+z7gG/2hcO8l9NiTuFX4mjLBxjXy8fF8NCAioEx4eXsxEIqZ/V1v69IwRgwakDP61zf3t&#10;xN9ifn5+4i/LD5d+SB988AG9++679OabbwoXDSpX8ZccOjayQN0uFfCQPMGsTCfdQU7pTg+2Pc21&#10;Dm/TnidTmpoH4azE6ZZ1lXjXnKXumyus5MV5kOmIs5wXJU0cC5bV/CzXObHFW2XcuJY4kd8hPpM4&#10;HT5Lzi+35dqmIjXOncf9YKEccQxKulzXdbzZyF2mXNf6wGa9jjWfNS4nXUne60NuyHvw2PIN5J3u&#10;ATUO9418JoqRdzHvtwMCQm5Dp4smFtGtMf6MvdHsp+u6nQpMnDgtcUjGiI3tHuxAFStWIl8fP7q3&#10;9b206N1FLisevni0pkG793r1bmF4Z/YxC2CpkvF8MsWyOKn2h9JIk8tqulRW8VB2aQJsLLkdNa/c&#10;pgWW9rzm+jKPWoacy/VkWB6n5Xg57JRfzSfDMo8rjiW3KyXS7WWqMv2NCMs89rwoV4ZdZYq5CXlz&#10;WUrNZ18Pc6vkg+O8nuWYWfYH0FhHxhnx6j4YUtONPNZ4pzzZ6Urz54E8Cc9rvS1P7rvrXlBlpOG+&#10;VPNKwMv44sV9lgYHh99hgv7GiIiIqNDQ0JC4uDiehYYYyLzOpvETp6QNHTby0oMPdlpeu0490YdE&#10;w0aN6I0336Bly5bRkiVLhJvmlVdeoUmTJgvACwioUJcwt0Nd5sEySz6k9gddhaiMU/O71rEty3Q1&#10;bE+XgFXjRfnmNl0AxrItr8stgnQlXoZFWZzuOm6R1+jUSVTucJwErswv1lHCQigD8cq2VMntQviR&#10;DL9ru8t1w9TI696emi63L+dZnV8j3nrzG3Lnw7LchrHsLkdKzW/M3eWox4ntuffZSDfkjpPlQLJ8&#10;dR2rsktTlVM5eaVs9smToLzW20JZ6GrDKc0mdO8huvhwSLs8yWuryimfcU+KZ1WJg48+NLREY7MH&#10;y5uioqIiUDHLy66BS66raeS4cdt69k78u2nT20V/0OER4fTkU08KwMOKh5sGTSUB+Dr8EhBAUqBm&#10;h5xlWY1juR9g9wNrj4PcsLHmUS+ajLPLnq6uI+NF2bw/9jT7NmW8qyxlHRGHY8Kx8XGKXvv4sxjw&#10;RU9/optUfmGiTS4k+txBk0NeT92OLEvG2fdLwtHLi8sSZfqKcqHixb04jwpGrCNvVve69m2686rb&#10;UePdD4AMu8twx6nrZi7LWN+d5l7Pnt+anlWcPV0u5xddq33Kj8dm07V+AdiUCfLXfHvWe0g8w+JZ&#10;lvcsP8NFvJ9VXDQ3Y/AjLNt89vl/Gjtx4ogBKWlP3Nv6/t/i4hL4gIvSiFEjafny5QLy77//vvDD&#10;ow18ndp1GWamiwYnhU9StiA3wziZmLvWMZdlml0yTc2jhuVyTvlluiojj7yQ1nhrHmfZLXsRZsn+&#10;vwFy9JOPgRjQnw/a4fr7octXY8AGH28/AWqcC3mzqeWrkvuDfHhJ+DDcBehZALyPj5/oW9uyP5b1&#10;5DJvR1j9TmlS7nOixrvWd6UZYUP2MqySea153OtmXranZZcuw/9CXS3QLmc9pzyXs55dV7POP1Eu&#10;bw/3qItd5jNdpHCRvd7egXebqLzRy8sriC352gx7uHGuj7Gme/bp22Tw0GGL27fvvL5GzTp/AtaJ&#10;iUm0cuVKAXlUtsJN88gjj9At9eoblqgKeehqIK/kcz/Mbsn11bAaJ+PVsHhxKNuWaTLdKivQIOPF&#10;477g1nibsB1FsuWCN8PXzxej52C0HIwEZMgYvccQoA/YA9Q4B2L/UI5tG+r+QwLwxWG5S8Bj2VfU&#10;nfBXpOO67mX1hramu5fd50SmWdfFspHHnTdzmaoyl5U5Xi1fTXNLTXcKZyf7Ope7nqrLW8d9LqSu&#10;ZlumrhZol7OeU57LWQ9S813uOteJ1HsSzyOYxobbaY5bEhBQItLb268VI7NQUFBQqTJlynibg4/n&#10;/2n4qLGLunXv/eUdd7b8wxgGLYSWsOX+0UcfCSv+vffeo6effpowko+Xly8fuAJ5O9yVsDhROGkc&#10;tpw4RcZDkLNcZSlze9h9sexhQ2oZctmSxvsDGRfb4aLbJF9URYt6mYAvKsALa10C3pctdrROwqAN&#10;EPrNxvBnEvaIw0AH8iWSaVsoX4nH+fdmFXeB3QjDdYNmrpZ1hYxjQdh9TtTz4l6W68iwK848J5As&#10;R5ZpiMPmF4JcTy1PCseYVZp9XTWfEVa3r0ruv7F967Iab92Wc758KAD0Mv3XHtO/FPLGM2/eH3ju&#10;TLZx/P8KFSp8qmjRoq8VK+ZbPTAwEN0eFA4PD4/2ZhOf52UNkubTacSYcdPTM4bPv7/tg+erV68h&#10;PufHjR8nrPgVK1YINw26LUC3wBi30rElDcQnRYhPkAt+PFcfSrGMPMjP4awgr65jiTfzG+XKi4M4&#10;94UyLpYap6yvhOWyW+q6kHtZSl1PzuVxAPIYvhD93AO2GMMVEAaQjeHKfIVLBSP1BJvjXErY46Ug&#10;feru/XLvv9w+toNyvBnqsN5F2QL4bNFzPMqW+yivA8oxpJZpyGk7cn25TUi9lobU8+S8DmS/D0RY&#10;EZal1PUgWZ5xDG65ls0yVN+pWFbyWvbN3I5c3zh+47jVcyLlPi95rH8RRPO/zPsF9xEzSkJepvN9&#10;cyk4NPQ1NtR6MDpvjoiICGRLvkRYWFiwQdP8ORUaN3HS1s5den7bpEnz3wGJ2Ng4WsrWu7Ti33nn&#10;HdEnPAbUtnb4pUg+QMpDZH/Q1Djx8Jth14m9AlkfQMSp4azLlfH2dCxnLlPGW/PKeDnHcQDwOA9w&#10;l4jBjWHBM+DdbhVA2ah8RbrxtRTmAj3i4HaR2zPk3h+ERRyfX2H5m6CXwjb8fOH7Nyx5uW/2sFx2&#10;l2uNM7aprIObXYZdMipeEZZ5LesoQo+Zvtgv3mfMffj84BxZZQ4eLWUOFC0Gqub7UQ5YjXMqXF4c&#10;Nl6iOHf4GjKGtxPrKGFjGYNjB4syDRejcY/K43Lvuzxu9zm/9vrn5Vvv0ez0D7Z1rV8qV1teVus5&#10;xWeV9x9I3sP2+8PLy/uYv79/RVjxzE8xpjXfaz7mcv6bUlPThwxKG3wS3RZgNHQMmfXYY4/T6tWr&#10;hS8eTSbxR2ujho04DX2W52DFm5InSH2Q1DhVMt2eR43PLHkxnNKcy1XD7m3YL6i7XBkHoMl1M5WB&#10;4+U5IA+Iww8vQCMGeTZ85/4+gXT7bXdSlSrVxLnyYcsb3ZtGRkaJucua9/cXIHKVzTK2ZzzcQrw9&#10;AAuWv49PgAF7lq8PAIntwpJ3H4+7DPd+25fd+YxtOKVZJfMZ2zHOl7JNXH+WOB8MbflVYyiYQjEg&#10;Nis0NFQMEIOxfjFgthw0G3MMDQexlSSGipPDxvEDJeYY37RUyVIiHsLQchAG48aya1BuzguVKBEp&#10;XiD2e1buszxeeSzGOZDh/5iuBTBlGaqc8mWnrNbjuExNKrPKm1NatjLuC6vYwCnmdSk8MvID/6Cg&#10;3iZGC0dHRzPj82lLm6kzZi7vk9Tvr9vvaMHAKcEHUURUssJVs3TpUvHTE0Zy8mV4ZQl4ReITh0+G&#10;XfaTlVWaEed0krM68c7xTtuUUtMksOz7IpchYbUqQLCI4wEL7IO00mFtGhaq4aIJYMg3bNiEKlWo&#10;xststTKcw8NKMIxKiU7cpEWKdVFhi3LlfljF+8nbEu4gP2wjkF8qUIAhjgs0Ia+u57TP8rzJODW/&#10;sY7RVhjHbrzk5Hk2zpe6viuMcs3zAWGwaLzwAG4JbMwleAFvCWyMAwow88PiigOkkR/zcuXKiUGs&#10;JcArVKggBrdGHOBeqVIlMeg14pAXy5BcD3MMeo0Xr3GvWhsNyPMkj8U4D+pxusNalyEJVlVO+a5S&#10;V9Ru/iq2b3kmzPtD3CMIc1l87xzg5zsevniMD8vz6ozTwjfkxz9hR44c827HTl1/r1uvvoDUo4/O&#10;cbWoQWUr+oaPiop2PxRZyXxYcBKEcEJMOVnCdqn53SdbzWO9CJnj3XmtZfEcF0aGXfHustR8UuJ4&#10;OE6VvWxI5OPjxzoACKAmfPGmK0I0c+RzFxoUQWEhURQdU5aiYipQdGwZBlsFBliCCXnDmsdLAduy&#10;b8e1bd6OgLx/kIA6wobQUoe/IhR3jX1/1WOR0Moqr5FmpBsylmW8PHfGemZePg/Cl8lxOC84fmmJ&#10;A9QAtLDAGdLS6i5durQAvApoDAYNAdLIhzQMGi3jMGA0BpPGANJy0GjEYehI5MVyjRo1RBgvA5QP&#10;YVv4AnK6l9XjdB+bVfI4jWXjHGldhgDYrCqOrwLAnpF6fc3nA/c2C3GFixT9snDhwrFsyIxjjKLj&#10;Mi/+Evf1NZpU5v0E/xHPCo+fNOXllLQhr911T+sTpUuXpUIFC9Ebr78hfPFw06CyFUP1XY4FrwJe&#10;hMUDk1nyhNkl1sVcjTNPslNcZql5rGW5l42H1Ao5d/nq/stjQLwbjIbksswn8vA5ANQk5OEbh+An&#10;R1pAQCiVLluHatW/h6rVaUmVKtdgYFVh0JW2NK0E5OV2nIQfqCTk/RnycNFAgLzbXWPktR67e5/V&#10;OOSRssery1kJ+dTzoV5HhHFMsMylBS7dKgCuBLwEsYzDMoaFhAUOAeSAuIQ+IF67dm0BccRhuVat&#10;WuIlINeVebFdbJ8tLb4+/ALlfbLctxDixD6rEM8s47jkMo7dmm6Py6m8/4xUkMuwXfZ18pXkdTXu&#10;d6hQ0WKH+SvzVuYo+pvHVBzNK+GfN5fzfBId4k+dKlw1l5o2u/3vkNBw0Qc8rHe4adAm/tlnnxVA&#10;ybKyVZV8wPHAmA+N8eAYkidHDauywMEl+ZDY81sfHnuezOXI/TFcEFgWec39FHnMfVePQe6TPBYp&#10;WaZcD2XhHMCSh8sFYAsOChGwDwwMpgBWcFgCw/1eqt/0QapT/05R/1GxQkXDXWMCXrhrVMib21cF&#10;yIvmmQx5fCXAhw/hZQIXjoS8up/Z7b88Z5AaL+W0joh3Oj+8LOLNPDId95DwvYdHCJdgeHikOS/B&#10;cQhLGXFucVxYCQozl8PC+GuIhXqMEhGI4zCXi7IRRlpoSJio0DYqtk0Fh/F5lf8P8PU3913ur3u/&#10;7fcVzot72ThPatiebpValtOyIeMcyW1LZc6XnbLfj6x05du5BrqWcM9u/WtRvkuZ74PChYv9VqBA&#10;4XcKFixYoWjRolMFVfPj4CJDh454rWOnLr/VqFmbHwJveu655yx/to4ZO8Z4GByALiTDfNCuuT1s&#10;yriRbeJ8kLjREbans4wTbOZRTrJrPZYs353PqqziILF/2F8+FnUf1H23y7EcXh+Qh/UOYIcEAy6h&#10;FMovT7gsSiaUpMqVKrP1CVcEXAnVqVzZ8mIwYUA+iOdGM0rjxygpsR0zbGyHIe8boLTawc9QBuyF&#10;u4ZfFFjHtb9YV102JcsVc3tYkdyu3AeX1Psgm3hcM/FyVdOF5Nch5jAiVCn5Mq0jpcQjD/ZV7LNx&#10;j2Q6Vpa8VmJZ7g+H7XllHmNZ3nNOQl4jnBMwZXlG2Fg20sz9MfO5pebNHG+VLANpTumXI3W9qy3j&#10;nyun82jRlUAe4av+1yDzeZWQR8dl4eHRNUyk3oxOyyBzOW+nIUOHzh2UmrqkdZv7T0RHx4kHB52O&#10;AfIYDAQ9TOL3+UwPlF3yYVEeGgkMGYcT5AgRpJnpwqo2y3Pf2Lb8Nsl0+YAKoRwzXqRhWcpcln5j&#10;xzymHPfXlHHBjbBrmyzAVkLe8LOHiBY0sTFxVKZ0WdGjZ9Wq1YQwPq6spBWWPK+HpoSiBZMsVynb&#10;fc69LBY8tgkXD8KIR5mWddWyWPZrkykdkvH2PHLZtS9ZxNmVZR4V2tncZ+jjxyneJncnbbxsblNe&#10;M9dxOwl5zXlWeRCvPuRSrvJtUu8RY9ma3whb5c7jnsv8ahlZSS3DLft6xn5Z43JPzvuUR7KD/4ok&#10;z5t57goX/a1w4cLvmDhFXzZFAgMDI8LCwmrxciEjOo+nJ558ZlFqegbd2aIVRUREUePGTYQPXnZf&#10;8MQTTxgPe7YPn4P4JIgHSoaVZVWuE4ZlnouHicOQ/LnFXp4QlhWJ9VTJdUyp8dmWgfUgPi7kkfsn&#10;8ijrWPKqy+Y5Mdp4S9CzRR8SRvAHly5dhiqUryB8zHA9yBY1hksnSLSOKVYcLT/4fMvys5Ds4MxJ&#10;AXCv2fdLWVe0flKWLXnVOHXZPLYcl69IEuyqnPKxLncbcn9Umccnr6HjssxnyyPLQJzr4WYZ8JUy&#10;0qVE2Sx578iy7OlGHqMM9V6T23AruzRD6n4Y+WVaVsuXEyfD2cVlL2OfnNOg7NJyRdcE8uayAflF&#10;jNICxYsXr+Dt65t6ww3BXiEhIaEGYfN+Kjx+wuTFSX0H0C0NGgr/8eTJk4WbRv7deuutDZ0fJFXm&#10;QyDEJ0Cdq2CEZJqIZ4kThrm5LNZR80IIq8vIAyGfmq7KHm+u51oXYXXf7fk4DXnkRZVhy36Z+exC&#10;XlTuSbeJsNJNkLtltKSRkBdt6jkvfMbu/xAU4KnbNIXOyAyoe5kywsJdhK8B7KvcX7UM9Rhk2J4X&#10;UvOp8TktW4RjkF+CTgCX8Wo+e7p039jTZDrP1X2QYSfZjsl1L0CyTITl+VCEay/vAUMGoGSauDek&#10;ZJlqHMuVz0xTy3Hda+Zc3Za6rl2Wcm3Lshy3DDjJPPZ0Yz0jjxp255HL7jxO8aqs5djT1OXsy8k/&#10;suwnQ77YVn5+h/LXdO2iRYtOMNlawKx8zVv/fPq4cUEZw0e/37NX4l+VK1cTfl2M8IQWNehK+KWX&#10;XhLgcH64HCRvauXmlg+RkC0NYZww10NmStwUclnJa9kO8plypcu86rIaj7CyviVNSk2X22NhO9hX&#10;I57Ph0MeuwBh/AwlQC/hbrplVMgD8PgByovPvxXwynmX21O2CfeM4bKxQl5UkiOfPCZ1P9V4p/Sr&#10;EdYXZdjvEyxLQMv7KKc8aj5jGX/LFjeXEXYsx7UPWUimX+7xqnnVc8UyoKXEqWWrceqyPc4My3Iw&#10;F8+CuXzVsm1Xluku34AT0mScKmvezHnUF4A1jwFsNYy5zGuFeWYZ66pxaplqvKGcystNyWNU9BsD&#10;fmnLli3rhIaGxpp4LRQbGxsTEBBQwlzOm2n8+Enzhw4fvr9jpy5nS5YsTb5sAaLzMVjx+Plp5syZ&#10;JuT5hrkcyRtMudEkiIVsaSJsl708KeSXD7Zclmkyv1quyMf5ZR5LvCKncuzLmWQDjF3K+oAT/rCU&#10;rhu7EO/ywZtQc4RYFtuE1Y6/XPFCgRDOcf8g7B+OXYZdx+u03csoT8jIi2OWULZKloV0CWxrvFVG&#10;ugS7ex01j20f5DXPFG/KHp+VkFc9P/awvG/s59Ce5hTnlO6UXxXi1TQ1vxIvgCrjlHg1r+tZRF4W&#10;gGrPhzxWiLvD6vp2ufMZAEScaz2WBCPS5ToyXgLdWNcdZ8+XtXJKvxbCNqTccX5+/l/16NGjOWMV&#10;lntB9GXDKs3QxwAjeTKh6eSNL82fP3/UmHHUoWMXKlmqjGhbjK4LYMVjYO47br/DfdNfifgmEOKw&#10;uCGk+GSICybTnWQvC3JMy+IhV+Uq13zwHcsx45ziLduQYblsl5LuKs8dB4vbB10O+Jvt5tnatrpm&#10;JPDcEMsMQfv2zO2Y2zLA6iS5jpEvU9hVhilxvtTtynXkXEpNU5exL1hWy7CWJ4Hthra9DHd+eR7U&#10;dezHKuPdkHeX637hyG2o27LHmZLnJNO5YdnvYzW/fX2nNHseNd2+rMbZw1JyX3gO4OBZc+WTeXlu&#10;eRYRL8Pq8ZhhVz6EZTqEPFJqvKlM+S9Tcj0D8IC7GmeVG67ypeCOl+vnnuyAZxUu9re3t//2bt26&#10;1eev9XC23mHRF480xoHNs6kg6+ann3t+fsbwkdT2gQ5Uukw56tu3n2gyuXDhQuGqQVtrVH5abqjs&#10;pN4AUHZ5nOKyWieTjAfbOU1K5lHyWbZhXd8AgZom5YaNCg6ZT4DF0Qq3Lxsy8st4p/xWSXhlCXAB&#10;NTUO62E7ahwkj0stX8bLNDMszpNc73KE9azlYvvW/TbS3MevHpuzrNuwp0lZ88h8Ms29H5DMZx6n&#10;kMxjjXPdK657xlzPEneVsq+vLsuwmp6TGDoiv5yraUpZLrjLfHYp67nyXqlQtro/9rBTnH17Sj4B&#10;cKTJMEsFrBvy6nJuw966D4ULF73E98dbbdu2Db755pubFi5ceLaB2XwwzZr98Py0wRnU6u7WhOaT&#10;M2fOEoBfsGABzZ07V/iJrxjyfALEHHLKk0ny4XR6AJ2k5leX1TLsedzr4mE2HnbrOsaDDtlBYuRV&#10;4zPLR8zV8mT5Mt6az7DejTi35Dqq5DrqvrmORfjgjTgnGWXI/ZHnQE1z55HlW/O6j8NdjnqszrKf&#10;S3e8NZ8an0lo/y+25f7SUdPVdd37lnV5Ms2QcXzyXlD3FWGjLPMc5HAvG/nlsrqufa5IPiOWeOyX&#10;ur4qxMl0e5o93ZbHvi28vB23fwVS18fcqSx7uirsoyusSMahfLkNmUddVuNMSajblyE1bKRZXwoy&#10;7WoFyLNeA1MZ8ncVKFDgZQFYYypsKm+m8ZMmzU9JTaemzW4XTfzQXw26E37jjTdo4sSJpq/YPKHZ&#10;ST3x6oWQcVnKfnMirN7MMl4NO+VxW9KZH1q3ZD73shlWQSnAyXBBt70qYCx5zHQxty+zimFdJb9r&#10;HaSZMst3pVnyyzyKLGk8d8Xb09zpxjkxzoURlvnc+a3x7nVkvFvyfBvly3hreVLyGmTOm1XYJcfj&#10;kpLX1ZrmLkdu152WOQ/WzTqflJEfx2zN6z4Pxr1nxMmwNc0tNU7mtZdlLLv3zXgJGXkgpNvz2PfZ&#10;nV/mcZcvJctzSlOVUz4zXjznOZVlCnkBYRm280GNk2F7HlUm0KVUa1+I15VhkQdlmeFrAXcpE/Lz&#10;S5YsWbhIkSINWWNMxN4YFRUVERkZmXeVr8NHjX05ud/Av+vd0kC0rJk1a5aocMUA3U2aNOWH7Qou&#10;Xlay5JU3jZT7xsXcesOaYYulaj78EgQs/PEpxPFi7qWIQepKFzJA7Mon545CyxWprNLVMMtVnkOa&#10;Jc4ez5L7le0+qTLLc62jlKHmU8+Baz3bupnWsUspA5JluJaVNLuyLJNlTxPLuEbyBahI5PE288lj&#10;gIw03CdGupJHrAOpYUjJlyktC5n7mem+c0ktM6t81jxy3615VNnyZymZT+Y1w3gmhBA2ZBglbmVZ&#10;lsxvWUeme4m5u0WXFJbdQod84mWDZRm2xPE6QrY0oczxmfnBEu5KgzUG1L1cYHfBPQtZ3S725Zzk&#10;zlu4cLE/mG+fxcXFdaxWrVrloKCgaiZiC6OFDU9h5rLnp4xhI5/pk9Tvt6rVagq3zLRp04QVD398&#10;WGjEFbpqzBMuls0LIOQGthpWH15DxsOtphs3HR5Cc1AMfnAh9MMOYTg9NCOEfL38xLIYBk+d2+Ps&#10;8U7KJl1s29ymS8o+yThfU+58vD4LYXkc6J8G67iPCeWbx+SKYynL9nOQSWJbphzTUb66DWOb4nhF&#10;WMkr8luXRR6OE8eH9XyMPPJ4M8ssOzuhhRDnRUU09g3H57rmipyuh0v27bniFan5ZZoSludGho31&#10;bOVCOG55zhS51pFluyTLMM+nJc1BxVmifHXbZliWLa8Nh8V1MdONOA4j3XL+jHxi3AGkudY3wq5j&#10;kmlYh+dY11K+TFfWtcSpy7yuaz+VOFmme9/c8XgpSSbg+XdxQjCBYY+XQ1GDEZIn4IzxIpDsMPK6&#10;GSQZZRODWn0hQALczD03zJ0kXwhu0OOlFx0ds7N79+7orExMqHxNSEiIio6Olp2XeXZq1SqxWPqQ&#10;YU/2SUq+UL5CZdEUb+rUqfTaa6+JtvKBgSEuyMtKkezFb1DHuOzkbVFxvsn8QqMooc4dVOG2jm7d&#10;3okqKqok53eYulOZy7AqNc4pXVUO6ep+ZCfso9xPNQ5zHI9d9jz2sJQ9/7WQ3Fen7UnZ84jzYc4r&#10;yrCMvxrZy82qPHmN7ZJp9jxO68iy1DQ1LidltW/Q5ZSnpsv89nVyKkM9R077YsZbriHH25ctZdjk&#10;ygc5lOu0LNeRsq8n82YlPO/lTanh8rd1cKu5EhZqT/G1mpNfSKQwFJ1ZI8VcMoFuhbshyS4r1N1S&#10;86rx4GR8fPx3ffv27WUiFlOR0qVLB0Xm1QDfnTv3rJiaOmRx78Tk38qVqyiG+psxY4botwaVrvDR&#10;46QYkMeYo+rBXRsV9w6gkIRKfJE6UsWW3anKPb2pVsch1GLMK3TfQ0u1tLS0clSb2R/SnaPmUc0O&#10;6VT57t6CJWWbtqPg2PJUzNvfkT3XRgrk+cWQkFDyxwEDBgw3EYvpJgC+fPnyedOHTWLfAfelpA3e&#10;k5jUjwB5dJYFnzys+EceeZiCg0MZ8MbnjvFmuzbCCyO0ZBWqcGcXqt52IN2aPJXunf6euFBOF1BL&#10;S0vrSgSW3D1lIdXvM4kZM4DKseUP4BfJFWPVBD0zMjY2/uSgQYNGM15llwaYCuYZ5NPSBo9ISx9y&#10;UkC+fCVq2rQZw/0R0c3w0KFDCf2fX0vIFy3mQ7E1mlLVNn2pYf+ZdM+0RY4XSEtLS+taqtXkhcKY&#10;rHJvEkVWqs8s8nZk1JUos9sG7pqEM6mpqehTvpDyp2veQX7k6DFPpA8Z+mefpL5UvkIlat++g+hx&#10;Et0adOrUyej/RFRqwF/+z96AHTp2pmfnvkCLVn5Cy774hvo9v9bxYmhpaeV/tX90OfV8ehU9yPM+&#10;z62h/i+so/ZzVlDy3LUi7LQOdD+r/aPLHNNUPfTBNlq164jQ5He2cNnLHfNdqeAxaDb4CarxYBpF&#10;VrzFkVVXJre7BoqJSTiXnp4+k/FaONg9xqvnIY8uMH18fALGjB8/N2PYSOqdCMhXpj59kuipp54S&#10;at68ufnLPSDvc9WQL1ejPnVNHUczX1tGnx84Tst3fEdHT/1CL63fR50eX+F4IezCjTFw3np6btUe&#10;x3Sox1MrqduTKx3TtLS0rq3SXt5Ir23cL4A+edHn9N6Wbyjx2TX08b5jNGbBZvHM2td54JFlNPDF&#10;9dQ5i+cez+/sJdto4eaD9NXxs/S///1PaNfhn0T5U9/dQh0fuzxm5KTWM9+n5kOeompt+lJIXEVH&#10;dl2enCEPKz4sLCzYRK7nIR8UFB3OU9DY8ZMskE9MTBKWPIRxMtHO2A35K/u88fLyo169Eunh1z6g&#10;iW9upNSXNtCbn3xFExZ+Rjv5on24/TvqwZaA0wWQasc3Bd7in3/9I+0/doZO/vyruLHUPAP4Jnt8&#10;+U6a//FXNPKNTZY0LS2t3BFAvp6BPvjVj2kcP9Mb9n5PfZ5dLZ7RyYu2ZII8nuUhr37C621iyH9k&#10;SZPq9/w6WrX7CP1y6Q/648+/SE6//fEXXeC497ceypYZq3cfdWnFzsP07MrMRuEg5hDK2XzgBL24&#10;di91m/MBNU2dQ9FVG1GRK3ThuN01EvLCXSMgb4wSFR5tItfzkA8MjIoA5Mcz5IcC8n36UsWKlUW/&#10;NQD8Y489RhUqVBLtVCXkixX1MQ8oZ/HbjMaMHU+HDx+mxfwGHvfWZkriT7pXN+yjEa9/Stu/PXlZ&#10;kO/Eb+0NfCPhbY4J89O/XOJyDNB3fGw5zVz8BX3En3Rr+SabxC8EexlaWlrXXirkR7BxtYbB2usZ&#10;A/JPrdhlgXzbh5fS0Nc+EQbbWGZBVpAfwFb+x/uPi2fdafqIwY1tOK2L7V36/U/67OsTQp9+dZxe&#10;Wb/Pkmc4s2f3kVO047ufaMnWb8V87uo94gtjzluraEBKKmEsYSemOcnqkzcEyKekpMxEx2TR0dFx&#10;JnJFZ5BG0ENTiRIlIvlzImT8JAPyvfokU8VKlal//wH0+OOP06OPPkrodlhWuhpdAVwe5EuUrEhj&#10;Zz9JP/10SlyYMxd+o+9P/0KHfvyZfjr/Kx05dZ4u/PbHZUEeN8PH+4/Rtyd/FmVhAujPMOjn8wuj&#10;yxMf0ZylOwTgNeS1tDyn7CAPi1zmA3wBV1j3U9/dmuuQT35+raG5awVfwIgpi7ZSxmsf0+g3N9M6&#10;5sSMxVtFGgzQnQx6eABW7jxCL6/4nJp0y6CAiDhHttkFyMs29VKAfGpqqh3yN7MKGEEPTfHx8SH4&#10;A2v8lClzhw6XkK9Cycl9ac6cOQLycXHxVwz5iFLV6O4hj9KCjXvMy5L1dLmQB7xx4b85cc5c0wD9&#10;+V9/pw+++JYeX64hr6XlaQHyXx07Q4d/+pme+miXcJFIyB/56bywjpFv45fHGLIG4HMT8vAQ/Pn3&#10;37TtkOHaRcUt4ocw3H/8+SItY96g8rYnr485tOizr2kJM6Tbk6uo97OrqftTq6j19EXUOHkKBUWV&#10;cmScKtE1AoNd/jkLSXcNjOiIiIgyJnI9764JDw8vGxYWFjN+0pS5w0aMEpCvULEKJSUlC8A//PDD&#10;FBODAb2NljWXA3m0QW2YPJW6PLZMnLycpiuBvAA9Ww0Hfzhrrm2A/ld+c3/N8MeNoSGvpeU5oVVN&#10;bwZm0tw1ogFFt6dWCrcMWtrAikaer/l5PfTjORfgcxPyeNH88effbKkfo11HTtEPZy/Ssyt3i/1M&#10;4v0BwGXex5btpB/PXeQXwknhSlbLgVZuP0Qvz19ACQmlHVknJax3zE0hTkIeA3kHB5eoYiLX85CP&#10;ioqqwJZ8vID8yNEm5CsLyKOdPCAfHR3rgrvRn0zWkPcLiabq7VJEjXXXJ1fmCuRX7jpC8z/eJ/z6&#10;cgLocWHhClqvIa+llW/09Ymz9Bdb1nC1egLysMwBctTj9XthLR08fpb2f386y7wp89aL8j7aeUS8&#10;BGQaKmUv/vYHjX/rU6p6T2/y8g9xZB5khzyk+ORLRETEyE7K8gTyCfDLo+J1uIQ8Wtcw5B9myD/0&#10;0EMC8rLDsOwgX7S4HyXUbSEAj5OUm5BHhQ58bC9v+NIsxQA9PtMO8k2lIa+llfeC0fU3P5N4Nj0F&#10;+Znvf0EPmy4aNMXcfOAH4eJV8yTyV8boBZtdzTBRMXv2wm/0xPJdYnnBpweFGxg++/v5qwRMi6p0&#10;CxXJomUh3DQq6KW7xvTJ5w/Io538sBGjqXciIF+JIZ8krHgD8jGXBfmwMjUt3RHkFuTRguZJhjzi&#10;cZFeWmcFPayGeWv3ZipDS0vLc0IjCwl4T0J+zZ6jwgJHOPG51fTbH3/SJgZ996dWClcOmm7P5hfB&#10;7xz/7uffCDfOO8wptLYZ8can9DLz5OyFSzR7yXZLyyCwzT8i3pF9smdLWekq+q6JL/lLenr64/kH&#10;8mPHzx0xagwZf7xWZNgn0kMPP+SCPH6GgtAzpBPkwxMqUYdHrCcblvY7mw+alyXr6YNt34oLoK5r&#10;Fz69lu84TC+s2SP8fWoaKnaeX7NXXExcqLH8hlbTtbS0PCc8j9+yBQ+wy8mTkIeOnflFtKm/xExA&#10;pTDihs3/hH659LuoGMYy/PGoy0M+VBJjGfFLmUeIU3Xml99o4Ivr6L5pb5NvUIlM/HM3TGHIm8Av&#10;VbKU8MnbIO/5SbXkJeTLla9Ivfr0odkM+NmzZ1NUlAl5HxPyxa2QL8rWfWytO10nWKrDnOX0yoZ9&#10;4ucFvFmdhCaU8/jNmdWfb5erdgz+B81afC0trbzT51+foHMXfxc/MknB9bH36Gma+PbnLo1iqxnG&#10;m1MZaHoJGF/87U9HffBF9j9D5aYMt431r38X5KUlb0D+woABA16KiIiomi8gP4ot+eFZQR6WPAPe&#10;x9dfzO2WfEhcBWo9w/DD29WJ39Tpr3ws3tpOwo8ReBk4raulpXV9Ca1r0Mqm7/NrLUp+fo34Cxb9&#10;3EhlZ5QhHX+k4g9aJ6ELhXY2z4Gn1HrGYvKxWfNGy0MD8hAGMylXrjx17NSJEkqW3Jin7prQ0NC4&#10;gICAEqPGKJAvV4F62y15E/I+PMcIMfLgivsEUZW7ezueDC0tLa1/oyrc1sFizbsgb7psXJDvmA8g&#10;DysejfUB+RGjx1KfxL5UpmwF6tnbCfKBAvIYqkseXGBkqSyteC0tLa1/o8C84r7BNshL0FshX7Jk&#10;2fwD+ZGjx4kOykqXKU89evdmyM8WA4cA8oC7r2+AxZJHk8kyTdrSfQ/zZ5eWlpbWf0jxdVq4II9x&#10;Zx0t+U4M+TL5BPJjx4+fO2qMhHw5AflZbMXPnCkh729A3tdP9EiJA/MODKdWUxbSA0+t09LS0vpP&#10;qdWkN69HyI+n3n2SGfJlqWfvXg6QN9w1GOEdBxYcV546v/S5lpaW1n9SPoERCuSt7pryDPlOnTpT&#10;2bL5BPLjx0+ZO9qEfKlSZalHL4b8rFkM+ZmZIO/j4yuaTWK8RKcD19LS0vovqNJd3Q3Iu7piN0Bf&#10;vLi3y5LPN5DHoCGjxhqQTyhZOkfIF/cJpPsfXeZ44FpaWlr/BbWe/b4JeWaiy5rHsgL5cuU+DguL&#10;qmki9yYWuhv23CQhj5+hRsInLyBfinoKyDu7axD29g91PGgtLS2t/4o6vbiJMFKeFfJY9qHy5SuI&#10;8bHLli33SVhYZC0TuYA85LnJBXl0azB6rOigLD6hpGHJwyfval2jQj6A/MNiHA9aS0tL678iQN7L&#10;N8iAvOKyEZAv54I8W/IuyOdtE0oJ+bj4BIZ8T5slHyAg7+sL2AdRmab3Ox60lpaW1n9FnV7cTPH1&#10;WpiQd1vzLsh37kyly5XfFBERcYuJ3LyD/IgxY+eOGGVAPtYC+ZkUGQnIA/AG5P38Q+iuSa87HrSW&#10;lpbWf0Wd5n1Gd4x+3g1505rP/5CPjacePQB5o+LVCvkAhnyoeIM5HbSWlpbWf0WA/INPr7VAHvLi&#10;cAXhrmHIly6XjyBvumtibJA33DUS8oEC8k4HrKWlpfVfU/tn1wuoQxL2+GG0YoWKwiefjyCPbg0Y&#10;8r2TGPJx1KNnT1HpOmOGAXkBeL8gngeRX4CGvJaWlhYEyKOrF28Avpghby8/qlixkui7xgb5G015&#10;bnJVvI61Qr47IM9W/IwZMygiItK04g3I+2tLXktLS0tIQB7jbTDoXZDnZQPyHRnypVXIo418ASPo&#10;oUlCHk0oR40eRz17JYqRoFTIh4eXsEBeu2u0tLS0DAHysrsX6bIB5CtJyOeXilf0XYOfodyQ70HT&#10;GfLTp6uQlz75EMeD1dLS0vqvCZD39TV7ArBBHj758uUrqJDHlDfuGnRrICEPH3z3Hj1ohgn5CA15&#10;LS0tLUeplrwF8pUqiyaU5cpbLHm4agoaQQ9NmSHfhyEfrUB+ugn5IPLzY8EnrytetbS0tIQs7hr4&#10;5RVLvjNDvnylSluYsU1M5GKCu8ZzoJeQHz9piuhquEfPPhQZGUXdunen6TNmZII8WthoyGtpaWkZ&#10;crtrjLE24Jd3Q76Lk7vGs5Md8t0Z8hxF3bp1E4DXkNfS0tLKWgLy6NPLXvFaqbKAfIUKlfMW8mFh&#10;JYOjo6P9AXm4a7p170URgLxpyU+bxpCPUNw1rAANeS0tLS0h6a7xYbCjfTxAj7CEfOXKeQx51ZLH&#10;GK9du/Wg8IgI6tbDDvlA4Y+HNOS1tLS0DFkhb1jzLsh3AeSr2CEPn7znmlG6ID/egHznLt0pPJwh&#10;n8knryGvpaWlZVe2kBeWvBXygYGB3sHBwV7mYu5Pausa9F3TqXM3CgsPZ8h3Y8jbfPIa8lpaWloW&#10;GT55fxPyBugF5CsalnyF/AJ5MWjIyDHUqVNXC+SnTZvGkEe3BhryWlpaWna5IC8Ab4U8eqGsUMHa&#10;uiYgIMAHoDcXc3+SkEffNcNHjKaOnbpQWBggL33yDHnRd42GvJaWlpZdAvK+DHkfE/KKu6ZLl66Z&#10;3DUcDoyMjAwwF3N/skO+AyAf6rbkpzLkw9mSly1rdOsaLS0tLbcskGfAS5985SwqXsPDw4MAenMx&#10;9ycL5Ecy5Dt2ptDQMOrKkJ823Q153YRSS0tLK7OcII928pUrG5CvUsUC+RsDmLlB0dHh5nLuTy7I&#10;jxk/dxhDvj0gH+aGPNw1RgdlGvJaWlpadrkgz2CXrWvkz1BdGPJVq1ZVIX8zW/LRPHkO8thgcHBw&#10;mID8CIZ8B8WSZ8A7QT5QQ15LS0tLyO6TV5tQAvJVrJAXhjVPJczF3J+ioqISsNFMkO9mQN5w15Rw&#10;AR4VrxryWlpaWoaygzw6KKtSxQr50NCY2LCw2BhzMfcnCXk0oXRBPsQN+SlTp1KY6pPXkNfS0tJy&#10;SYW87IUSYdmEskqVGirkbwoOjkrIG8iPHz93+KgxAvIhKuSn2CDP0j55LS0tLUNWS97wyaPdvPgZ&#10;qjMqXi2W/E2hoaGxHnXXhIWFxcAnD8iPEJDvJCDfpWtX4aqZMmUKhYdpyGtpaWk5yQ55tLAB5EUT&#10;SoZ8parVPmPONjSRC8M6wqMVr7J1Ddw1sOQfFJAPFZb81KkG5CM05LW0tLQclcknzwLkq1SuIn6G&#10;qlKl+lZmbFMTuTCsg9FW3lzM/QmfDkFBQeFsxc8dNmIUQx7umlDxx+vUqVNdkJeAh7RPXktLS8sQ&#10;IO/HkBd9ygvIwydvQr4rIF/DAvkQBiwMa3Mx9yc0ocRGhw4d8eSQocP/dEFeWPIm5PHHq7+GvJaW&#10;lpZdwpJH3zUuS94N+a5du1GVGjXz1pKX7prBGRnTBg8bcd6oeDUgj5Y1kycz5COiyFeFfKCGvJaW&#10;lhZkQD7AgLy3AvkqVYXb2+6uicirvmvSBg8enT5k6Cnpk0ffNRbIKz55DXktLS0tQxafvLdsQulP&#10;VfMb5FPS00dmgvyUKTQZ7hoNeS0tLS1H2SEvm1BWrVpV1G1Wt7lr8hzywl0TitY1XQ3IT55MJeyQ&#10;DwpzPFgtLS2t/5pckIerhgW/PNw3gHz3Hj2oevUa24ODg+80kXsDmqyjHtRczP1JQn7goPT09KHD&#10;f5A++S5duwhXzSQV8qZ0xauWlpaWIVfFKwNeyPTJC8jDkq9ubV2TZ+3k+w5I6TV4yNBvrJCf7Ax5&#10;7a7R0tLSEnJB3qx4BeT9/NyQr1at+vagoKAWJnI9D3n+bIgPCAgo0W/gwJ5uyOOP1y40adIkIe2u&#10;0dLS0nKW1SdvuGv8/Q13DXzylatV28GQb2kiNw8h38+AfAeGPHqhRBeZkyZNNnzyJSTkg8mfpSGv&#10;paWlZciAfKCAPJpPovJVWPJVGPKidU0Vi7smzwby7tu3f4+09GFfS8iji0y4agD6EiWiLZAPCA53&#10;PFgtLS2t/5oMyMt28r4C9KJ1TZUqwl1TpYbVJ+9xyMteKJOT+3dMHZLxlRz+rxMgL901dsgHaEte&#10;S0tLCwLk/RjyolsDuGtYvt6GJQ/IV65c2eKuyQeQ76K4aybRxImTKFKBPKTdNVpaWlqGpCUv+65B&#10;T5Q+DHn88QrIV8r/kJ/Iljx6oQxkwBugDwjUkNfS0tKCXJD3NS15/PGanyAfGhoaxxuNSO6f0nFw&#10;xtCvOnbqQmGh4WKUcQBeQ15LS0srawnI+8heKM0/Xk13TY+ePTO1rvE45CMiIqLw91XfASmd09KH&#10;HRCQD3NDfsIECXm3uyYgSFe8amlpaUEuyJtt5O2Qr16jRv5w1/QfOLB3asawQx0UyE+YMMEZ8rri&#10;VUtLS0tIumtE6xqGPDooQ//yaCcPyFepUmUnQ76Vidy8g/yAlJR+gzOGHunQqSuFCsh3dkE+IsLq&#10;rtEVr1paWlqG7JCXw/9JS75K1aq7Gez3msi9wd/f3zcgIMDHXMz9KdQcGUpCvr2oeA2nTgLyhk8+&#10;E+S1Ja+lpaUlZEDe9Ml7M+QZ9HDXoOK1Z69eVLVaNUC+tYncG3x9ff0AenMx9yc5kHf/lNTEwUOG&#10;f5s95M0mlBryWjmow4uf0e1PfUp153xCdR79hOo+8indcsX6hLWRbnk0s+o9vF7olkc2ZCOkr+P8&#10;mVV/DqchjPRH1hpypa2jBhwP3fX0x47Hp6UlZUCeAQ9L3vwZCq1rqlWpJiBfqVq1A35+gZ1M5Oad&#10;uyaxb9/70jKG7jYqXiMUd80EKiEg7/bJa3eNVk564IXPqOyMjVRo9FoqOGotFRq5jopesdayVlHR&#10;UZlVePhHQkVGrsxGSF9BRUYtt6joqBVUdPRHYl5kJMdJudJWUHFeD6o2e53j8WlpSRkVrwrkzSaU&#10;1aoy5Hsy5CvnE8h369a7buqQYZ+4W9d0pvGA/HgNea0rFyBfevpGumnEWrp5xLpcFJfPL4PcUoWZ&#10;GxyPT0tLyoC8e9AQ4a6BT54h36tXb6pcrXr+gHzXrl0rDB48bE2nzt0MyHc2Ic8y3DVuyAdpyGvl&#10;oAcZ8mUY8jePWJ+LWkcFRqx0hPO1UkUNea0c5IK82QMlZLSuqUZ9+vShatVq5A/It2vXLnrIsOFL&#10;O3XpTuHhES7Ij2dL3lrxqrsa1spZHoH80DXkdf8gKuAA52ulijM2Oh6flpZUVpCvVg2QT2TY1/za&#10;zy+gm4lcz1e8Ssi3bds2YMiwke927tKTwiNKiHbyGvJaVytPQN77tq4064WKVHDEBkdAXwtVnKEr&#10;XrWyl1HxqvQnz/IH5IUln0jVqlc/5Osb0MtEruebUErI163btujwEaPf6tq1F0Ndhfz4TJAPCtaQ&#10;18peuQL5oavo5iEf0s3pH1CB9Pdo3oISdORYMBXMWMH6UKhAxlK6aeQaR2BfjTTktXKStORR+Sp8&#10;8uYfr9WqVheQr86QZ6i7IO9xd43s1oCDN44YMfr1bt0NyKODMvjjx40bR+HhVsgHa8hr5aBcgfzw&#10;NRTXJYUWf16Hlm+rQr+eK0i/nS9Ay3dUo0Wf1qKuc3pTgeEr6AaG802ZKmivThryWjnJgLy7P3kJ&#10;+erVqlNiIkO+Rg2LJe/LZj9cNuZi7k/R0dH+eLMgPHLkmPnde/SmiBKRLkt+LEM+wg557a7RykG5&#10;465ZR16pb1Dj6Rl05GAxoos30f9Yp34sSu3HtaGYCS+xFb+Wbhy5jiFvXc+QGnd50pDXykkWd42X&#10;2XcNW/bVAPmkJIZ8TQvk4aqRzPXIVLJkSZ/Q0NDiCA83IV/CBvlw013j768hr3V5uhrI3zhiDd3E&#10;1vrNw91AvnEEmmGqkF5HBYZ+SB8tDjAhfyMdPR5MxYe8LcB+00hTCHPem0asprKj3qS6/cZS4Z6P&#10;W8q+HGnIa+UkCXnZn7wK+SSGfI2adQ755qW7xgL5UQz5ngrkx4+nMaPHmO4aAB5NKHXFq1bOulLI&#10;+6XMo1Idk8m/31N0I4O4yJD3KOi+NAq8cwAVHrSY87jhXGj4MjrH1vt97YKo0eCOdPRwABVvP5rh&#10;zi+EkRsMjdhA3v1epaTJz9Ch46dp+tIXqMjw0VSA1y/AL4GbYe273DrWfVGlIa+VkzJVvBb3MyFf&#10;jRITTUs+v0B+5Kix83v07GNCvjONG8eQH5MZ8rqdvFZOumzID19F3n2fpYlvNKbuL6dSicSJ9MKK&#10;uvTtiRLUYXA98kqay5Y7W/fKOsHtUqlOnyQqmvY2FR6yhCqPfYjuTGpENworHqA3VLD7U9R72EQ6&#10;+v1RGjR/MhUflkZFhi6lQqlvUoHBb9ONo/jLQUNe6x8qE+TRhFK6axjyNWrmO8gnGpDvbEB+7Nix&#10;mSCv3TVaOemyID9kOUX0mUFTnq9DBw9G0MBnOtC8pTXp13PFqN/0W8lv4PN00/DVLDeIb2QVzPiA&#10;bh623N0+fsRKKjz8A4Y8W+bSXcOQb/joetq5Zy8tXbucqgxrScnvzaRvTvxIP5z/hYY9NId8k55g&#10;yGN9234p0pDXykkud42vAXgIvVJWr1ZDuGtq1qlr8cl7HPLh4eFBsqZ35BhpyUcx5LvQuPHjldY1&#10;2l2jdfnKEfIM7i5zh1Lq3PY0ZdE9NPbpWtRn2K3Udng7KpH2IhUZvoyKDX9f+NRVa1tUqAL6I9eQ&#10;X9rzdEu3B6koh28aBcBbIV9g+BoqO2gO3dq9C/l2SKLBz75C58//TGfPn6WeL46mmzJm8UvDcNlk&#10;ZdFryGvlJNUnD8B7CXcNQ766AXnhk89LyLMlH4wWNgiPGjN+fq/eSRQZyZDv0llUukp3DeDu7290&#10;a6Ahr5WTsoP8TcPXUvHU12jMq/fQY8seoBlLetDIsSXpyadD6JfTBeiPcwXo0jlvuv2pKQzflW4A&#10;A+6swiOXU527KtKrz0bQpZ8L0NLPy5PPKKN9vAC2xW2DH6XW0y1T36NVmz6nr/bvpwfmplFoamMK&#10;btyEipapQ4W7PMlfBrDoM4NeQ14rJ1kqXtGEkuW25JOpBlvyXgrkeQLghffEI5Md8r37JFNkVLQB&#10;+bFjGfJud40/Ax6g15DXyklZQp4hHd5nAt3WrQk9u7QNTZ1Xm0Ir3UIPdIqk1j1LUeVmJSny9ruo&#10;WPIrDGzTOhfwXUeFhq6ggPS59NW+WFr1djjNGleKfvwqhoZUDaED24OoUY/25D16mQl6VMC6QV9o&#10;6FLq/MR71O3pUeQ7oSk9+8Ui+uOP3+nXXy/QguWLqfzk93gbmV03GvJaOUn1yUvI+zHkawhLniHP&#10;lrwN8oVMeWZS3TVjxo6f3yexL1vygHwX4aoZzZY82sn7mZAPYMhrn7xWTnKEPAO+YMZS6v5cP1q4&#10;rj4Nfu5Byhhfhu7qWJJeeCmYtn4eTdOfqkexIx/j/HDTAPCsoSspcOxiurNbUzr2TXF6Z04Q7S8Z&#10;RdUq+dKBL+NoXD1fWtsoiE7sDqR31zSk0MHPUWHxBSAhb6jgSP4KGL6abhv5An2yaTN9893XNGTi&#10;CIpKvIUKDHmB8yv7akpDXisnWSGPZpTG8H+AfHJyMlWvVfuIl5dPPwFcY/Is5NWKVwH5pH4UFRUj&#10;fPKw5EePHk0lFMhDGvJaOSkT5IezMlaQb5cxNGBMBL2+ui7V7vwgTZheivYfLUMrVkXR3SPaUdHU&#10;N1zrwCIvnvE+lR00kT5aVZ4mJEXQYx3CaU/pErS3dAw90CaA+nQqTZuej6C9pcLp84axtO6VIPp8&#10;XRlqO70vhYxfYr4oVKt+I5VLeojmLXyHHn33JYp/tDUVbFGJCnR7mG4eupq3u8EiDXmtnOQIeR83&#10;5FHx6uXlm3eWfERERKDsEU1APtkNefjjBeQjIsWPUAEBhk9eN6HUyklOkA8c+DQ1al+FJj0ZTS8t&#10;rkT1unajpiMHUZ3pc6hM58FUvDtau6ASFPnXUNyMN6n7yBa0Y0sIfbkijhIT/GllbCgdSChBK5ol&#10;0IqlJenIt5vph22+tD0hjHYz6NeViqDP24XTwU99aOar9Sh+9MNUMGUR3ai4bwomv0rFWydRoTvv&#10;4JfKHVT5gWbUoG13qj15EfmOWC62bfjndbcGWjnL6pOXTSgNd40b8hZ3TWFTnpkslvz48fMT2ZKP&#10;jo6lLl26ip+hJOQD/BjyuuJV6zKVGfJrqcVzD9PrH9WjrlPuoYUflKNZz1ahQwcD6aNPK1KLZx+i&#10;G0dtoBsZrMXS3qIqUx+l5Zub0OmtJWjBqHj6vFoU3R9fgoZFBNGnpSNp/csx1KvbLbR8+eP065EC&#10;tKp5KG2Ij6RJ0ZG0tmQkPV4mjKZ086V3nvOhWr3uohKT3uJ9gK/ebdGj9U3tCfPp868O0f/++pO+&#10;PLSPbhk83WiiKZpmashr5SwL5NGEsji6GjYh37cv1albzwJ5j7euiY+P95UbhCXvhrzpk2fIoxdK&#10;w11jSENeKydZIb+OCgxZTvc8OoQWbb6V7poxnJauqUTLN1WlKQ+Vp5LJI8WPTDcP/YjiJ75IHUbc&#10;SR+96UufzYmglfVK0HK20DeUiqRXyobR9vbh9ErfIPrzlwL0xZZ11L17Ffr7l5vp9EF/2tAphBY1&#10;KEEv8ktgU9kYerdiHO3oHEU7FoTRjBfvoqoT51Dx4R8w4I2/YosMX06vf36ILvzyC31+eDfVGXMf&#10;eXW4n24e8q6GvNZlKyfI16pb71svL/8+ArjGBKO6mBH0wGT3yauQRxNKCXmjnbwJ+UANea3sZYH8&#10;sDVUcNA7dO/sJFqyuRoldB1E9bu0oD6P3E+dZ3ShyGHPkf+whdRo8lh6dWkN+mZ1GL3UigGfwMCO&#10;D6epUSE8j6JtJcPot8PF6PcLBWnlh4VoaHpX2rJpCW37uBh9tdObTh3zoTcnxdPq0lH0UeloeqVU&#10;BK1n639plQhaMCyAFr0RQ50e6UFR418TLpkCw1dTv5fX0bwPllKlJ7qQ17jGVGDEAuHHN1raaMhr&#10;5Sw75CEV8jXr1D3q4+PXXwDXmDzrk1cnt7sGPnmjnbxw15SIJH+GfABa18BdoyGvlYNUyBca8gHF&#10;9J9ESY90oZffqUItMzrTvI+a0L6vQqjr0/34JfARtZ2dQbu2RdDxg0VoVc8ImhkfQe/HR9JGhvUL&#10;MWG0hS35HWUj6dwBb1r0jj/d2qAS9e/Tib7/7mtKHdCEuncKpw/eDqFPno2mrbzuGwmRNC4mgubG&#10;RtBrJWPpicpRtP1xfzp5uDAlP9uZ92kJ3TRsNRXo/yp5J06ggEGt6Z7Hh1DCsLlUZMhiBr3xE5aG&#10;vFZOckHeBL0vQ95fhXzdTJAvYsrzk7TkoxjynTp1Mt01YwTk/fwChRWvIa91OVIh7532Kt2fVoue&#10;XNCI7h5wL40aycA+WIGh34r8e0znPGuoy+O96MDuYrTizSL0XtMIeikynNbElqBdpaLp3Zhg2saQ&#10;35OYQHMfDqV77m5KwzNS6dRPP9L5c2fo0dnTqX7tGtS0fgK9OjmC3o4JpM0lS9CKktH0XkIUTYyP&#10;pmWl4+iH6aH0vwuFadg7Xang0GXCZYOOypo+t5UGP/oCfXfkO3phwUIa+Moq8h63SkNe67JkQB79&#10;yfsbrWuKM+R9AqhmjZrUr19/+OQtkPe4T16dAPmk5P7CkndDfrToX172Jy/cNQEa8lrZywr5+ZQ4&#10;riat2FaHKiYOo5RhdWnKwi7UclY6eQ98Qfi/A7qNo5feiaXdnxagz+4PoT0M992l4mlT6VjaUDKS&#10;dnUPp7kTY6hupXiaPGEMvfryi/Tee+/Qu4sW0qMPzaKh6anUoF4tql0piB7vHEyvVwqjt+PCaVmp&#10;EvQqA39DmRK0Z5Y/nfi2CHWdl2J2ZmZAfuH2I/Tnbxdp0fJFtGTNEnpu8yIKG/u+qCzWkNfKSSrk&#10;ZS+UsOQl5GvaIM8T/PFFjaCHJ+GuMSEv3DVjx9KoUaMsw/8B8rqdvFZOkpBHc8giwz6k9o8PpM1b&#10;Y+me1FY08KEH6I0VdWnUou5UcMQqAfkibFk/s/Ye+utCQdr1SBBtqR1Nn1dIoNdKRtGy1tF0+DMf&#10;6t4unLp3vJ+6tG9LGXMnUq0Hm9LY6WOo3awB1KNHJ2pzTwtq3jSYNiwLoYXD/Oi10mG0rlwULedy&#10;PrkvhL5aXYgWL4+jyqNnmE0qoXXU5ekPaOa78yhhUDMqP6IVeY9Np8JD39GQ17osWX3yxshQ8MlL&#10;yNeuU/87fgEkmZjFlIc+ebSTN33ynWyQd/3xytLD/2nlJDfk11Ho+Lep/7Mdac4rVWjWkyXplcU1&#10;ac2mClRv8nROXysgjx4l+z3XkQ4fLEyHvyxCux8Io+3loulDtsa3vBFKv54pRH26lKDHHplGFXs1&#10;owp9mtKst5+hPo8PocLTGlFczzp0z4N3U41q4fTM40Xp643F6NFbg2l2VBA9WzGc9j8cTH9fuImm&#10;vncPFR/yrgl44yV0c9IrVKzfeAoe0IKSFkykqGHz+AvE+ONWQ14rJwHy+MNVQl7+8WpAvh/VrVvP&#10;0kEZTzeZ8vxkhXwnAfmRI0caP0MpFa/aktfKSS53zfB1VGPWc/TGh5XpttT7aPPGcFq1tSYNmNub&#10;ao2fKroHFs0VWQn9R9IHqyPp74s30re9gmkrW+C7S8fSllcj6OLpgnRLTS+6e3Zv8p7SjGLvrEij&#10;prAB0rwMFe9ZkYImNaHYfo2oWq1omvd0CB3cUJTG1Amg1KhAmlc7lnY/G0I//1SEBi3sK9riu9rL&#10;A/K83H/Rfnph8WI6duwwPf3hRgp9cBTdzF8XGvJaOUlY8tIfL/94BeSrm5CvlwnyN5vy/CTdNVHR&#10;0RbIR0RECXeNUfGqB/LWylluyK+leo/NoW+/C6LxTzWgvuMa0chnWtGkF5pSr2e7M+TXuCBfJHUB&#10;vbquvrC4D/YOpLWlo+mj0pH0+r3x9OKEIlS1fXkqPL4B1Z3Wgco1qEg1G9SgGY9Np2HThtPMNXOp&#10;0IRaVDaxLD0yMYqe6uZNGXGBNKdUCVp6Swxtes6PNn4WQY1njuVtmoA3IV8sdSF9uP0bunTpAh3Y&#10;v4e27thCqSPGUJHhSzXktXKUHfKinbxfgAH5/o6Q96xP/p577vFu1aqVaJgPyBt91zDkO3YS3RrY&#10;IS988iEa8lrZy13xupbKTXmaPt4QRCtXBVPp2xtTz/GNac2aEnTfrFSLJY9RosbNb0k/HbmZPhjt&#10;Qx9ULkGry0TTqxXjqGuVQKrYtDzFtKxI93a5hx6b8zDNeeQh2rhhHW1ct4ZWblhBoa3LUELLWGpV&#10;K5gGxwbTiwz4j8rwl0CPUPp+V3F64v2G5Df4ZRvkN1ChwR9Si3FPUe/XptC9LwykVo8PoOajHqZC&#10;Iz/SkNfKUYa7JsAFejloSI0aNah///4G5JWRoXjybBPKTp06hXfo0CEIYTfkY6ijCfkRI0bYKl61&#10;T14rZ6mQ9x35LnV7MonWfORNaSPjaOHSMvTe6iqUkDaHgbvaDXnO22DIQNq8KZi+3VGQjr7vS188&#10;GUDTezahGaPTaMk7b9PSpe/T3OeeoOXLPqQTJ47TDz8co2PHjtJbb79BT899kt5dtIBmTxtPY/q3&#10;onfHhNHJ9wPo7JYidPF0MRrzbje6cdhK3qbRssYN+o1UaOBb5JvUlvwmNKQiIyZTofSFwo2jIa+V&#10;kwTk2XJH5auAPAuDhqCdPCBf75ZbDvr5BXYRwDWmG015ZmLIR3bu3DkEYbe7JoY6dOxAo0aPMiFv&#10;WPK6dY3W5cpV8Tp8LSVMeY0mL2xPSU/3oTUro2npslgaO7U0VUkdxpBVLHmGvH/Ki/TYwmn03ddP&#10;0q/n36XtWx6jQdP6Uf2J7enON9LpzncyqO6LvWjJksVE9LfQj+d/otpPdqUGryTT7QtSqdmcXtR1&#10;cm96c8EouvTrEvrhxDxasjSDmk2cRjeMWsuQlwOLyMrXdRSV9BilPvoYdZ2WwS+lxbw/uhdKrcuT&#10;Cnn3GK8G5OGTr1m37gGGfCcB3LyY2rRpE3L77bcHIKw2oezQsSNDfrSAfAk75HU7ea0c5Ib8Oqo1&#10;5xnafzCMhs29j1Kf7U1z3mlF/Z7rTEPf7EE3jnD75IWGL6eSE0ZSnWd60q1vJFP1eV0pYk5LKjjz&#10;Vrrx0UasxmK+ZMl7LsgfO/8jFZ7dhG6Y04jVkAo+3IgCH76Dyj7zINVf0I9qv9qbyo1OIt/EJxwh&#10;P/rDffTxzv30/Q8/0DfffUdl2/WnwmnopngdVZix3vH4tLSkDMgHMiNR6QqfvK9w3UjI16pbT4X8&#10;zZGRkUV5XsBY9MB074MPxjLowxEeO36SgHxMTCx16NBB/Ag1XEDe7a6BgvUfr1o5CJAvNx19wq+l&#10;oIwXaNzscPr0c38aMLwC3delFGVMjKNZSztQgaEfMdzdoMcQfn79B1LhyY3phsduNfQ45g3pxscY&#10;8nMaU4GHmtK8ec/TD8eP0YkfjtPub/ZS0IRmnIch/7hNWI/Bf/OkVLpp6AeZIF9k+BqqnDKUPtmz&#10;hV5+7WU6cvQo7dr3FYVN/VS0wik/U1vyWtnL5ZNHM0q25NX+5IVP3gp5uGnQzbDn2snffffdodKS&#10;H8+QF3+8xsRQexPyw4YNywT5wMBQx4PV0pJqz5Cv/wggv44KDFtJt86YTPt2hdHbb/lTYnI8fbIx&#10;niY9VYdCk+dYIA95J86hYmPbCqjf/GgTCk2pQwVnMeAfa0zFRtSm4qOa0pmTJ+nXX87TM088TidP&#10;/kAdR/ehgqPrUpFZTekmtui9pzSmkLEG6AuN4Xh+cdwwap2QCnm4ZHzT3qKSj6ZRiaktqfQzHajh&#10;8HZUbPhShvx6qj59rePxaWlJSchD3gx4L1jy3llCHpNnf4Zq27ZtCVYwwrDkk/sOyBry6ImSFRig&#10;Ia+VvTrN+4zufmaTqLxEB2ReKfOo+YgkWrAgjNavCaDkIRVo4JiK1OOZgZzHCvmb+KXQc/Zcemf1&#10;Enp33VIanZ5OqzdvoL0nDtGYCWPphfkv0YH9++nlJ5+hiX3T6MzpU7Tliy00dEQGjX14Cm3c9Rk9&#10;PvcpeuLhh+jL77+mVz94n2qkP2lAnuFuVLwakC+U/h4V6jidQhNbkk96HSqW8QgVxM9Sw/GCWk9t&#10;ntvkeHxaWlIG5I2foVyQVyz5evVu2RsQEHy/AK4xeXYgb3vFa3LfgcJdA8jjb9ehQxnyJaJtkNfu&#10;Gq2cde9zmw3Ij1hN9Z54il7/oAqVu781VelwHyXceRuNfr0DTX67BRVIWWCBPDR4zEu0bPIztHrK&#10;c7Ri/JO0dvrztGHGPPpowlO0avKztIaXV0x4mpaPe4LWz3iB1k3lZc730aSnad2052nVxKdp1aRn&#10;OG0eDZ30KhUetYRuFFa8AXm4YrzT3qaXN+6jk2d/ptPnTtMzb71OJcZ+RDcP38CA38h5Ngi3k9Ox&#10;aWlJudw15h+vLsjXqEEDBgygW265FZC/TwCXJ493UNbxvo7xsOYRHqtCvn17E/JDGfLuilfhrtGW&#10;vNZlCJAvzDCFXz5w6Gs04vFG9PMpL3r+3Xrkd286DZvbnKYsbkHFez5GxQa86QI8ujjwb55Ic/pO&#10;pNXj59LqCayJ5lxKLmcVL8LP0Ufjn6aBI19lcK8R+wHrvNDgpWIQkwJdHqKJL86nU6dOEv39F23f&#10;uZWqTgbkeT84XwGGfPsXNeS1spfqk3f98apAvmHDhirkCwDyPPecu4Yt+fJt23aOQxjumqS+AxRL&#10;fjQNHTaMIsLdPnmjq2ENea2c1XbuZooeh8GxDddH3Yceo307g+j3C8XpudfiaNi0WJq87EFKvacf&#10;dW83jKGKvGt4vpYKjVxDQzMep5eGTKGXMlhDr06D2/ak0Ca96OZhXDbGbh2+jtJbDqTObUdQkWEf&#10;UYHJA6jojKbU+dFU2rF3G1Ue8QzdlLFc7HPExPXUQUNeKwcJyIvWNQEC8K7WNQz5gQNTqFGjRhbI&#10;m1a85yDf9cGuCXDZICx88v1skGdLPiwsknx8DHeN6NpAW/Jal6lWz2xmsKJ/GIB+HRUfMJc6jGhA&#10;L7wYTo89HEkDZ7ehkY1a07KycdS8/Ujy7/cKeacsogIMY1SKFhietUS52Yq/Itgqv2n4aire703y&#10;TnqVqrZKpxdKlqaxVetSiR5PUuFJA6j4jMYUlNqcSnRpRYWGvCVeSNjfdtpVo3UZcrtr/EUbedEL&#10;JYfRrYEB+cYWdw1Pnq147daxW9UuD3YpjbC05KPNJpTCXZMByJdwQV5Y8xryWpepuxnyRUca0IR/&#10;vnSPOXR3o7sppsNgKtPwLrqnYiVaULUy7S8VSc+VLUkLyyZQeoW6FNXtMSqMIfpM4AL4N4/AH7SX&#10;L3RZUDBjNYV3e5xG1GpKj5QqQ4+WKk37SpagjxIi6c4HRlCJjslUqmMGPXhbF4rvNluMMwvIF+Z9&#10;1pDXuhzZK15lV8OoeE1JGUSNGzdXIV+wTJkynnXXqJY8Kl4NyMdYIB8eXoIPQENe68oFn3b9Rz8W&#10;VjVg7d3zWepeuR7tKBNDS0tH08Iy0bStVJQYJORzBv3OWhXoy0ql6M2qlagRQ9dn0Nt087BVvO7l&#10;Qx6VpjcPW0deaYupHoP8iQplaHeNMrS3ZnnaXDKWtpSMpj0M+mdKxtAiXt5TMpIyKteiwOSXRasa&#10;7GetRz7Wrhqty5LFXeMt3TX5CfJdrZBP7mdUvMpuDTIyMiicLXm14tVfQ17rCtTy6U/Zmjd886hU&#10;rdv7UVpUrRZ9yXDdz7Ddwlb1qtIJtLV2dTr11st0uG9P+rJyKdrLL4A+FStShe4PUWC/N6jw4BXC&#10;DQMLHVKhLsRpBQd/RP4DFlLZ7k9QUoNWtKtMLB2oVZVOTJlEJx+eTXurVRbb25EQTvtKRdC+0hG0&#10;qmJlqpb0FO8b9nEd7+taajNXN53UujwZlryEPNw1fuTrbUB+0KBB1KxZHkO+S5cupVnRCONnKBfk&#10;O3QUlvzgIUMoLDRCQ17rqtXu+c+p2my3bx5NKpt1nkLLGeBwnTzNepKt+W/S+tKZ1R/SkWEpdHDo&#10;QNrf9m7af0sN2ls2kkZFxVL9lmlUpc+zVDZ5HoX3mUehiS9RSNLLFJ44j0olzaOKfebSLXcPpYzy&#10;NWhH1dJ04I6GdPCBe+iHxx6mn1Yuo++feYL29elGb5WJp1WlSjDkw2hVpbJUv8fjVFAAHq1v1lGV&#10;aSvpwec15LUuTy6fPEsO/yd6oRSWfAo1btYsbyHfvXv36t26dSuLsAvysXFuyA8enAny2l2jdaVq&#10;8dQm8h0tIc8W95BldFe7kbSySmXaXSaGXi9fmhaUjaM9rVvRD08/RZcOHaQzmzfTkeefpEPt29DX&#10;99xBh+5sTLvKxtCactE0KyqKxsdG07iSsTQzPpKWJETRtsqlaV/jOrS/zZ20r+eDdHbFIvpl1xd0&#10;ZtkHdHhgX/qUXyQvsvX+RMkIWs8vlpXlS9Ht96ZQkbQPBdwhL97H1s9tdjwGLS0nAfKAuuigDBWv&#10;Xu6foQD5Ro0tFa+FSpYs6YO5seiByRHyZsUr+pJPT083IW8AXlvyWlejdmwZV529gQqIrgQA+nVU&#10;JP0Duq/tMFpWtSotLh1Nj8XH0rKS0fRJqWg6PH0inV34Bh1+cS4de+MVOrNuNZ1ft572d7mf9t5/&#10;F22tUJJ2N6hNhzu0o93VytK3fbrQ1wOT6NsxI+nMRs6XkUrfzZhKx6dMpi/796MNpWJoeUIkPRUV&#10;Sh/GhtHSStXorhbJVHTgQhfg0Y6+Bu/jgy9oyGtdvqyQN33yZrcGAwcOtDShRPPJ6Ohofw56roOy&#10;nj171uzSpUs5hAXkldY1AvJpCuRNachrXY3uemYzhU2UkDdUZOhyurvDWHq3Rl1aXCqOVjDsF5WO&#10;ojn1mtP7NevQZwzwPd070LcM/Z8WvE2/bGPrfv1qWlmtEm3r3o1+Ofwd7erbh87t3UkXPl1LBxrV&#10;omNjh9O2WpVp0+1NaGH1mvRIzVvoDbb0N/ELBJW7i2rWpTsfGEfFBy8RLxsD8OspfJK24rWuXNIn&#10;D5eNHfLGz1CWdvKFw8PDMUiT58Z4ZcjXY2u+EsIS8jExhrsGkE9LS6NQG+T1H69aV6vmT24inzGo&#10;PDX+KoUKDl9LTbs9TNPr3UZvlClJq8vG0q09HqGG7SfSyDu60swat9L7pUvT1lLxdPKJafT9tIm0&#10;rVQs7alZmX585QU6NGQA7WMr/odJo2hrmSh6r0xpms3rDL69C9XqOIVuuX8kPRMfRa+WjqdptRtR&#10;wx4PUwH0lyP2wWz1M3Y9v4S0H17ryqVC3jX8nzpoiNF3jYQ8eqHEqFCec9f06tWrfo8ePaog7HbX&#10;uCGfmppqQB6uGgl53dWw1lXq/rmfUaWZH4tWNhLyhtZRSLenqPGdSZRYox7F9XyMbhi1gW4csZG8&#10;uj5BLe5OpdSWvWhsi+40ocFdNKF6Q5rOIJ9aqz6Nr3UrTWh8N41u0YUGtepJze9KIZ8uj4k/aDG8&#10;YGTH6dSienO6o3kPiu7zNL9gAHjA3VDBYWupyuyPqZ1202hdhQTkRRNKf9cfr+qgIXXr1t0bHOyC&#10;/E2mJe85yPdMTGzWp0+fWgjbLXkMGIImQKEh1orXQD0ylNY/ENw20ZM2uNrOqyo4fBX5tJ9EBfvP&#10;Fz1G3jByg6mNQjePXEeF+82nol2fJL9uT7AepyLdn6CiA98QXRqjG2H50jAs9bVUOGUhFe89lwqk&#10;f2jGubcLV03C5PXU+lltxWtdnQzIm33XmJD3NyteAfk6depYIM8qyvIc5JOTk+9J7NevIcLjx0+1&#10;WPKAPCoOQkPCrZDXlrzWP9RdT2+iyIkMWbMzMLfWEQYOuWkUyzaCk12w8o328ur6meWuWLXHb6CY&#10;qR/TPdoPr/UPZLhr0K2B0TmZgDwDPwvIF4yJifHjOUDvmSkpKalln759b0HYAvmODPmRI0XFgQvy&#10;2l2jdQ3V4ulPGfSZIe2GsgFm4+cnAN1JWD97GevLH6gg9DC5huKmbqS7n9V/tWr9M0mfvAp5o518&#10;TWOMV4Z8gBvyRSIiIgIxNxY9MPXo0ad5r15JtRGWg4bExOKPV/jkR1H/Af0zQT5Iu2u0rpFawnUz&#10;eYPoedIOe7cAZne3Bf9UBfnlkTB1PVvw2kWj9c8FyIOPYoxXVLx6+ZndGmSGPJpQsiUfxkHPWfLJ&#10;vZNbJfZIbICwC/KmJT98+AixkwbkDVcNpMd41bqWavXMJqo462PyGQsIuy1wqzLD+mrkx9uozNu6&#10;V7totK6R3JD3Jx9hzaN1jdtdU7NmzZ2BgYF3g7GAfHx8PAZp8pwln5TU794+ffo2QhgVr2KM12gD&#10;8sOGD3dDXnZQxgejIa91rXX/859R48c3U8j4DaIPmpvQlbADpK9WcO1ETPqEt7GJ2j6vAa917STc&#10;NcxH9FdjDBpihXyNGjV2BAUFtRTAveGGAh5vXZOc3P/+5OQBTREWkGdLPjY2PlvIa5+8Vm6o4zy4&#10;bzZR1LRNVGDkx46wvhoVHLmB4qd9TK2e/Yw6zNM+eK1rK2HJ+wSIH6BcvVCaP0OBn9WrV9/Nlvy9&#10;ArjGBMB7DvL9+g3sxLoTYWnJx8bG0YMPPigG8U5OTqbQYKu7JkhDXisXde/cz+n2pzdT+KSNVMAB&#10;2pcnw80TNeljuv2pzdRmrrbetXJHhrvG2rrG6IXS8MnXqF5dbV2DybOQ79u374NJ/fvfhrAK+XYP&#10;GJBPTExkyIe5II+RobS7RssTgt+8+ZObKRgunJHoIfJyXDjIs55CJ26gJo9/orsp0Mp1WSEv/3i1&#10;WPIq5G/29fVFE0q4bDwzZbLkTXdNu3btHCFvWPK6WwMtzwguHFjh6HKg4qxPxcDgNzv564dvpMKj&#10;NlLZ2Zuo5dObxDodtWtGywNyQ94YyFu0rjHdNWxEA/Lwyd8lgMtwj46ODkcFrLmc+xMDvku/fimi&#10;UgCQT2RLHq1rMkNeaUKpIa/lYXVi2D/wwmfUhi3zOxniIePXCldOAbbcA8etojvZ4m8z9zN64MXP&#10;OK+Gu5bnZLHk4ZP38hXAB+Th7q5ateqewMDA1mAs4F66dOkgDnrOXTMgJaVXv4EDRaUARoZyQf6B&#10;B2j48OEG5EOskA8O0pDXyjsB4gB+2+cNoc8ZDXatvJIBeevPUBjzVUK+UuXKlnbyYWFhMabLxjNT&#10;v4GpXfqlpAlLHu3kVcgPGzacevfpQyEC8gbgtSWvpaWl5RYgb/zxqnZQpkC+UiXLyFBRUVERkZGR&#10;AeZy7k8pKWm9Bg5MFZa8rHh1Q34Y9e7dm4KlTx7yQ7cGGvJaWlpakAXySjv5mtVrUnLfvnbI34Bu&#10;DTwK+dTUjN6DBqULf5GrdQ1Dvm3btjR06FDq1auXG/Jmxat212hpaWkZMiDvb7pr/MiXhV4oBeTZ&#10;kq9os+Q9PsYrW/L92JJvizDcNRLybe67jzIyMqhHz54UolryrCANeS0tLS0hwydvQh5t5Fn+3m7I&#10;V6hohTwseY+2rklNTXdZ8hLycNdkB3n9x6uWlpaWIQPy7p+hAHqLJW+DvOmq8Vw7+UHp6X0Hplot&#10;eUD+PhPyPXsa7hrpqsHPUBryWlpaWobckEfFq/EzlBXyFV1NKHkqBnfNJ51vC9mfeF/Z7d3uzf1W&#10;NoMGpfVJSUlrg/DY8ePd7po2bWjIkCGZIA/pilctLS0tQwbkA8lHhbyvAfmkJOGTVzsoK1g1Pr7U&#10;sk53vLa//310cGDb3mZ87k2p6en92Zpvh7BoQpnUT1jyrU3I9+rVm0Jsfdfogby1tLS0DLkhb1S8&#10;qpY8IF+uYkUL5GuXKZXxxN23njuc1o6OZDyQ+5BPTx8yMHXw4AcQdkE+1rDk4a5xQz7QBflgPWiI&#10;lpaWlpCEvGxdIyCvVLyWLVdOhfzNd1Ys2+bdjnfu+GFkJzo5umvuQz4tbXBKenrGgwiLbg1ckDd8&#10;8hryWlpaWlnLUvGKdvIs9WeocuXK7WTItxLAveGGGzvWqJL2ZqeW509O7EOnJ/fxgLvGqXWNackP&#10;yTB88vYOyjTktbS0tAzZIe9tQr66CfmyFSqoY7wWTK5fc/I7PdvQyWn96fSMgZ6A/ODEQYMGix0Q&#10;7hpUvMbGU5v73JAPY8ijVY2GvJaWlpZVgLxrIG/Fkq9erQYlGe6afQEBwaLek6eCKY3qTl6c2I5O&#10;zhjoGchnctdIyLe5jyEPdw1DPiSc/P2DKMAvWEgP5K2lpaVlyA55XxPyNUzIly5T/oCfX2AnAdwb&#10;biiS1rjutCUS8rM9A/nBDHmxA65uDRjyaF0jfPK9e1NYmAn5gGCjnbyGvJaWlpZQVpCvXq06JSUl&#10;UenSZQ76+QV0BWPxp2ta07qzPkxqRz/NSPEM5NPThwxNSxsidsANeaMJJSDfu3cfAfkAAfkQAXlt&#10;yWtpaWkZMiBvdGsAwNshX6ZMmUO+vgG9wFh/f3/foU3rP7y874N0cuYgOv1wau5DnkE+cvDgoT0Q&#10;lpCX7eQzhrghLy15uGuCgyMcD1ZLS0vrvyYD8kbFa2bIJ1PZsuX2Mz87gLEBAQE+I5rUf2iFhPxs&#10;D0F+qAl5WfGq/gyFroYtkPdnyIdoyF9PGrtkr0ujF++mfm9uc6V1YWHZlb5kDw1csN2yPtJH8npq&#10;OVLdXt7iyjf6/T30/CeHaPbKr1xx9vJVDVq4g5Jf/0KUPfidndTjVXdZg9/eQWN4X5Lf2CbKkPGT&#10;ln4ptjFl+T5XHNJT3touto8yZbxdibyt6Sv201Prv6E0Ll9Ny1i0S+xTEudR41Em4rENHCvCI97b&#10;bckD9XptKw17dxcNe28XJc7/gvf78o4LZcnzIYX09Ld3WsrXyr9yu2vYmrdAvobxM1S58jsDAwPv&#10;BmPhrhnWrMGs5X3b00+ehLzFku87IHvIszTkry8d+PG8S/tPnKdtR8/Syn0nBDABoCfWH3Slf8Xa&#10;wembDp2ih1YZsH50zQHa+t0ZSzlSADjAuOHgSVH2T7/8RodPX6R1B07SVAaxvXxVr2z+jmZ+tF+U&#10;vfvYOZrFYbnPi3ce4/J+5n04QD1e2SKAuearH+nrny7QSd7GoVMXaOPXP1ESwxTpL376rSjjtc8O&#10;u8pQNYtfPFsPn6Fveb0ffr4k8s7//DAN5JcD0pfvPSH26bNvT1N/5SW45/g5Ed+dt4EXEsKffnPK&#10;lS41nGG9gY95w8GfaOKHX/L23Mc1I4vjQpkoS54Pqf0//EyLth+zlK+Vf2X3ycsmlKLiNSmJIW/5&#10;47XwiOYNpi7v14Ehn5o3kDcs+Viz7xq4azTkr3dhuvTHXwLac9YeZFiepN///Js+NiE5f8th+vt/&#10;/6PtDHfkWb73Bzp/6Q+G9QWasWIfvcQwPn3hdwH/ZzZ+I/JIAeKbGYx//f0/US7inv/4EP3Jyzs5&#10;f+LrW+l1Lv833v7n3522rAvLF+WhbN48ff7tKRGHfd7CQMY+vfDJt8JKxrp//vU3vfXFUbHuuzu+&#10;523+TZ9xPNLf33VcHONHX57IdPzT+RgOM9zPXvydPth9nJ7a8DXtY5Bi+Yl1XwvY7jn+szhPf/N+&#10;P7z6AHV7xVj3tz//EvE9X91KA/gLB9Pxc5cybWMCg/073sZ3/IIDwJ9VjuszPq6hDseFMlEWpifX&#10;f+06L/gSGsVfEPZtaOVP2SEvm1BKyFeoUGE3W/JiYCaeCo667dbJy/s96NGK1yFpQ4Z0Rhjumj5J&#10;/ShaQP6+zJD315C/HoXpwm9/inCXlz+n8R/spV9+/5OOnr1IsxkqEvIr9/0o8vRfsE0A+y+Oe/HT&#10;Qy7Ir9r/o8vyVXWOXwjMMrZmDZD1mb+V1rNl/8HuYwKMgPxF3h4Aa19XQh7Tr5wHy115H+2QP37u&#10;V5FHumPgDsE2VjDUc4I8rHyUhS8BfHl0Y6jj6+QIAxmWM4AqIY/pGG8L+bDuP4U8Jhz7MxsyH5cK&#10;eRyPvUyt60OAvKvvGkAeA3l7449Xo++aChUqWroaHnfHrZM/6vuA5yCflpY2IDU11dV3TZ9kA/KO&#10;7hoN+etSmCTkIViVACLA+di6g5kgD+Cs2ndCWMovMCAl5HcfP0evfv4dPceWOoSXAfJv4C8CWPKH&#10;frpAi3cdo24MM7wM4PZQLfntR8661n2YXy7IIyG/78R58eVw9MxFmrTsy0yQP8gwhpX99clf6M2t&#10;R4Q/G+sDvNlBHmB99bPvxPHDPSPj+/Ixfv7dGfF1MHPlfhfk4V759Y8/hdumF0P4n0J+34mfxcsE&#10;xzVx6d4sIf8yn2N5bp7e+HWm8rXyrwzIB2SCfM0ajpAvNvb2W2eshCU/kyHvidY16anp/dMHGb1Q&#10;qu4aCXnxxytD3mhCGUyBASEa8teZMP3FMDvw4y9CRxg4/2PQwDcMUAPyWP6ZLXL4rAGkXxiKAD0q&#10;YSXkATzkOferIfieAdv+nGfhtqOiDFitRxjW2xjoSOvNVj0gD7ABwnLdPQzTaSv2uSD/yTenhABj&#10;QBzQVSGPitJN3/xEf/BxYN9wDHjp4Piyg3y/N7bRUv6COHPxdy7rkCse8IdPHxO+ZiTksT+w5H/n&#10;Yx3A5+afQv5jPib43XFcb2yxHpcKefW8/ng+c/la+VcC8malq/DJexnuGtlBWYUKFb5iI1m0ruHp&#10;pvG3Nxzn0SaUqSmD09JS0joi7Oq7xoT8YAXyLktet6657oQJAIb75U+2zuGPh8UKaAHCgDwmWOOA&#10;KCzmtV+dpEFvGa4RCXlAePyHe0XLD0htNdKbQYu4aSv200UGGrazlyEsIQ9XDNwlcl20hgHkJOQ/&#10;/voUjflgL20+dFpA/FcGtgp5bKMvAxuwf2bjIQFfWOFf8RdAdpCHvx0W/HmG58ubv3XF93pti6hc&#10;xqRC/uE1B2jIOzvFS+H7sxf5XPwt4q8W8hvlcfGXgf24VMiPXrLbdW7sLX+08rcMyAe4IA/J/uQB&#10;+fLlK7j+eBXt5Jub7eRneKh1jWrJa8j/O4UJliTcJxD8zWhOiDQJeYBn/YGTohXLxq9PCvfKvE3f&#10;iTzZ+eRhrQO0x87+KpZhIaPZIKaTbJFmLNp5WT55QB7rPcKQxZcEXkoQYIhmj6gohTsH/n6AG8eA&#10;dFQQZwd57N9LfBw4vkU7vnfFo2kkygTMJy/bZ4E8fPY7vj8rXiLYBqZ/Avl0Pi7UAaAORD0uFfLa&#10;J3/9Svrk1dY1KuQrVnS7a9CEcsRtDWahnbzHmlDa3TVZQV64a1w++XDHg9XKn8Kk+uRVqZCXPnlY&#10;vrDoYXnD4paQ33jwJ+EvH/reLpcA9XO/ohXJ/1y+ZAn5H8//xuvvcEEe5anrAtR2yAs3Cm8HXxWY&#10;AEM00cRLBNsA8LGN8Uv2iHRYx9lBHsI2LrHlj6aTaE0D6MLnji+WVz87TD15fTvk8ZVy/tKfIg6T&#10;Cnm4U9TjwDnKCfI4LrRmUo9LhTy+kGR5Ge8aXzr249DKn7JAHv3Js8SgIdUMyFeuXNnVhNIC+Vmp&#10;HvLJpzPkzZGhrD751gz5wdRLhTw6KBOWvIb89SRMVwJ5WPtw14iK10/crWsAWeRTBRgNXbRLuIBE&#10;HEMMcyyvZstfumukBauuu3TP8UyQx/Zhre/8/pzYb8AQEJ+z9oAAuroNABM/RuUEeVjzr/GLC/US&#10;ctvYF7hr8BMU8tghjzg0vcTLDpMKeftxoP19TpBHeTiuXcfcx6VCXi0Prq4th0+79l8rf8sOecgF&#10;+b59LZDnqeCYO26d7IZ8ukcgn56WNkT45N0/Q8XSvffeS4MHD2ZLvieFhYZToIS86NYgzPFgtfKn&#10;8LNQd7YkndIgQBB5uipxCMs4pGN9LNulloOXw3s7jonmglhHxsvy7ZLb6/6KsT2ZH0ILHeRRy4GG&#10;vbub3uVtzGaQqvGwlLGP9nJUocxZq/aLn7DgRrKnYXtqHCSPWy7LfVeFdZGGuQyLdS/juJzOa07H&#10;oZW/5II8/PGmJa9WvFaqVGkvW/Cydc0Nk+9qNOajfh6seE1JSxsw0GxCKSGPJpSAfDpDvkePHqKr&#10;YYslrzso09LS0hJSIe9rWvKiCSVDvi9b8pUqVVYhX3BCi0aTPQr5jIwRYzMyhokNAfLJNsh3786Q&#10;t1e8akteS0tLS0h11xig9zUH8q4hIF+5WjVrxSv6rkl+wINNKPunJqalpLVBWEIefdfcA8inp1O3&#10;bt0pNDTMDXm4a7Qlr6WlpSUEyFu6NShuQB5jvALy1apVd4Y8/nj1BOQTExOb9erVqzbCAvL9Bgqf&#10;/D333ENpaWkM+W4C8tonr6WlpZVZBuSVMV6LGxWvEvLVq1ffExgYKMbRjoyMDBjStP6cZUkehPxd&#10;d93lf+edd/ogbFjybsinMuS7du0qIA+fvD8DHtKWvJaWlpYhA/LKoCFoXSP6rqlB/fr1oxo1arha&#10;16A/+Ywm9R9altSOTnqqW4N7773Xj4HujbCEfGxMHN19990M+VTq3KWLy12jIa+lpaVlleGTNy15&#10;s+IVP0MZlrwV8jwVHHVb/cnLktvRT7Pgk/dAE0q21BPadGoTibDhrhkghv9r1aoVpaamUqfOnQ1L&#10;PsBd8RoUqCGvpaWlBdkhL3+GQlfDAvI1a+5kyLcSwEU7+dtunbwi2YPt5GHFM9CLISwrXjGQ9113&#10;3cWQT6NOnTq5fPLSkteQ19LS0jJkQN79M5RsJ4+RoeCuqVW7ttqffOFxtzeY+lHyA0a3Bp6AvDpJ&#10;yMfAkoe7Bpa8A+S1u0ZLS0vLkAp54ZNnGZCvLiBfp04d1V1TdESzW6YvT8pLyKN1TWxsJsgbFa9o&#10;YROkIa+lpaVlyqh4zQz5Gibka9euvS04OPh2E7MFRzWrN3kZLHlP9V0THh4OV00RhFXI39WqFQ1S&#10;II+KVz8NeS0tLS2LnCDv7xtAtarXNCz5unW3hoaGNgVjeSo4oln9yUsB+dkegnzJkiWDo6Oj/REe&#10;P0mF/F00aNAg6tjRAfLaJ6+lpaUl5Ah5vwDRrUH//v0zWfLD2JJfmtTOc+4aC+TN1jXwybds2dIN&#10;+WA35OGy0ZDX0tLSMmSpeGXAy/7k0YTSgHy9XYGBIfcI4DLkM5rUnfxh3kJ+oGhd06JFS0pJMSEf&#10;wpD3NQAPBQaEOh6s1j8T+jCXwsAY9h4Y80rYH7V3xWuhPvO/EH27P7La2pukk3AecD7EeWE55clt&#10;iethOwf2OLmf9nyeVG5cK63sZYc8hJ+jJORr1a27MzAw9G4wFt0apDWsM+sDQN5TPnm7u6Zv/xTR&#10;Th6WvAH5joYlz5CX7hoN+Wsv9Mv+6aFTYpg4KYwNilGNeuUR2KRe2vytGHgbAHFKVzXq/d3Uzxzg&#10;Ozuhb/YVX56gxTuPOaarQrfAq/b9aDkvTqNM5aYw4MmiHUddy4MWbhcDmM/b5B5SEAOqLNl1TIyu&#10;JeM8KbxkXvz0W3ps7cE8v2f+S1IhL901KuRr166zmy152YSyaPqttad/kNjWtOQ9DvmpAvJw17Ro&#10;eRelCHeNCXmGu4Z87mn4e7vFwB6A2MNs3UIY+Bljsb74qXsA6rwQwC1HbbKn2bX3+M/05HpjhKjs&#10;dCWQn7T0SzEAx9yPD7nODQbowKAfTvlzQ2v2/0gnfnYP+zeCQf7n3/8TA5bLOAyAsolfQH3fzPkl&#10;l1vCC2bIol3amvegnCBvDP9ntJOvU6eOq6vhwMBA7/4Nas5e3Ket53qhdIa84a4ZmJJCHQTkQ3mn&#10;A/ntFCQs+iAN+WsuQB4j9r+nQA8ujXe2f08f7TtB3V4x4mat/IrWHTgpBtXG2KRycIm3vjhCo5fs&#10;EaMtfc4vCgzhByi/z5bllu9O00ouQ5YLYUg9fCVgGLz3eZsZ7xojJGE0pHmfficES3XK8n0M12/E&#10;HOWhXIzGhNGePv3mJ9rIeTCIN9bFfv3559908OR5F7z7vvGFGFsV+7Rszw80hvcR8RLyGBLvza1H&#10;xMsNoyklzTfKUiUhP2ihe4DrsR/spd///IsmfLjXFYd07M8nvF94Ich47N9T/OLBSwHj2E7h8ybT&#10;oJf5PGzi7X/C6wKSTm4yvOR+/vUPEcYXzfP84v3f/0i81JAf5wajPWEcXOTB+YVVjeNay9scs8S9&#10;n2/w8eI8LOXzgRdD6tvbxTWWL1Fc61W8nP72DjFE4iK+B3B9UM5T678ReUa9v0fkwTEhDm4ixKM8&#10;XEMJeYxli/OM8497CyN1IV7r2smAvNl3jZch4ZM3f4ZSIY8OynrXrznnvd7300lP/fGqQn4SQ77f&#10;gEEUGxdPd9xxBw0cyJDvYIU8FKwhf83lBHnoBQbF8r0nBEgAwW9++oUWMNABaFiRkz78UuTD8HVI&#10;m80vgTlrDorxTA/8+Au9svmwC5IAOvIOWLCNAX6S1z9DE3l9fDEABL1f+0K4H5B31/dnacnuY8KK&#10;X73/hAA7QPLF4TOc/hst2XWcpjIsT5y/xNs+J9JGc95Lv/8l4DWcoQRAYRv7TvxME3gf5n/2nXC1&#10;pDG8JOR/OPereHFAX/7ws3ALqccPOUEewiDeO48aljQGGMfQegAoQPf1yV/o7W3GwN2Prz3IgPxR&#10;nJsVfC7xFTDb3A5GmQIA53Cet744KvYhzbYdCGDHlxb2AdvCQN94eSL/DIbqUD7erbwMWAPwC7is&#10;D3f/IF4oGAbxIO/P5GXGtdrB+/z92V9pJR//7JX7adh7u+j0xd9coMa2zvELBS+ywXyuMNYsvujw&#10;wp62Yr94ueP4UC6+mnBOn+MXMdZd/uUP4t7ACFMYknAn7yfum/Fc1iG+P7CM4RLlcWn9cxmQN7o1&#10;cIZ87W0hISG3gbGAfM+61ea807ONacl7uuJVQD6F4uITqHnz5jRgwAAb5A1pd821FyAPaC3f+4OA&#10;CHz0eDjhIoBVjLj1B0/S+7uPC4jAOsXDDUsfMP2KgQ5QARTQUYYIlMRfA3hBTGNLHHDGtgAkQCf9&#10;7Z0ibeLSvbSHIbKQofgKg3gfgwsQ7PvGNlEWtgv4Az67vj9HX504T6PY4oXlKfcb45Wi7F8Z8vM/&#10;PyLCvV7bIvzDcuxWQO7Aj+fFeKsS8rBGcTwY/3TDwZ/EF4IdQllB/ttTF+lHPj/44oEFDxAmclnY&#10;F7yUPmfoYkhCWMI4rxi7FecKEMS+4CtoGgN65OI94jix7pEzF4Vv3W7N49h//f1P8SIY/M4O8aIY&#10;wseFrwCAfSa/QPAF8yzDFsczlc/3KC4X5WAMXMB1zhqjkhkvZFj5A/kcYBBxuFd++e0PsQ2kY/8v&#10;8nkcz5DGNnAP4GWB69Gf11mw9ah4weAcYp23tx0V527IO7vEl4QYnJzjR/HXwiO8zeTXDffRXD4n&#10;+BrBccrj0vrnsljyLndNgBjjFZCvV6+e2k6+cI8aVaYu6HI3nZw+0OOQLzhh4pQ3HSEfJCEfYEI+&#10;xPFgta5egCUGvz7LMPuWAfLNyQu0/egZmscwSH7jC7YW9wtLHVDb/8N5oTOcF2DBpzsgj7ksDyCG&#10;ZSuXB721g85c/N21LQBLlvMNA//cr7+Lyk1AHha/HOAaskP+C7bOU0zgwrWALxAJZhXyUOrC7QI8&#10;37PFfopfMoAMvlYk5FWfPAYSB7ASGdoyDsoK8sf4JYYvFoD8F7ayf/rlN9cxHWVYb+f9hH8cX0Nn&#10;+djxEnj+40O8TztcQMVXDfYB5xxlYeDuqQx+6TqRwvJSflHgJQWr+PDpiwLgMz7aLwbyBsDhQsN5&#10;QDzOHyqH8TL4kb92MMg4XngoC5BX3Uw5Qf47fpkB2kbenQLw5/h45LFiv4/x+X109QEL5PHiwst6&#10;u/nlgOv/11//Ey8huW2tf64rhHzB9lUrTn7twTvoxKQkOj3bgz55nhceP37SArhrnCBvWPGAfICG&#10;fC5IWsTLGCSAFixOwF0++A+tOiCszHUHfuTwV0JwbcBCx0Nrh/x+hvwOBrJctkP+OENBliOFysRr&#10;CfkU3iZg+P7O4wLqcJfgRbV4l7HsBHl8mdghlBXkL/KLCj52lAX3Bnz/8lhwbsZ/wBb6y1sENAFL&#10;NNkE8I6fuyRcWvBb43y+w+sNfXenKOfomV+FdW+HPIQvILhs8FWAc4I4uE72Hj9Hr/PXCaxpmQ91&#10;DaiDwHaxvI1f2Crkx18h5AFspMG1A3cPvrzUY4UfHl8GKuTf5nN59OxFepRfQPgyfGLdQeH60ZC/&#10;trK4axTIy/7kbZAv3rx86ZnPtW5Ex8d0p5PTkj0CeR/egeIq5OMZ8s2aNaf+AvIdKDgwWLypDMj7&#10;UaB/oOPBal29AF4nn7wUoAv4vr7liACQKqRfKeQPsYWJz3a1HFig1xLyaW/vFC8m2ZwPFvC1gjzc&#10;Ib/9+ZeAWfIb24T7afexnzMdD76A4Ld/ZuPXIg77ie2+8MkhGsf7gy+hh1e76wG+45dSVpDHS/ev&#10;v//mY7hAwxjciIPLa91XJ4UlLSH/9PpvaB+D/LG1hnsGbha4jrKCPM7P5UIeXyZopoltqccq91eF&#10;/JbDRh1Bf7NJKyx9Dflrr6wseSfI+3LGW0olPPpYy/p0JP0BOjGsU+5DPjIyoERYmFcwwpOmzpjf&#10;f2AqxcUlUNNmzUQbzw7tAfkg8vPxZaHjHQ353FBOkIcWbjsqwPby5u9oBFt0AO68Td8JcF0J5OGu&#10;gNsBsIJv/XG28M7++rvwXf9TyMNtcvznX0XLkHQGFNwfqCREfQFA+Nsff/HXytVBHl85H/ALAi6f&#10;P7ncKcuNikwIbenhEll34CdhOW/57gxtOnSa93mrgB7OB7568JLEFxNcODge5Nt1/Cw9xucALpu/&#10;GeKwip0gj/36g9PhJpJxKAMteeA3f3qD0XQUFaZwlcF98xynoXL27//9L0vI42WE84ZWQbg2F/gL&#10;JSvIQ/Cz/8rHuprPFyqxMYerDV+AKuQ38NfEJb5fcO3wlfMLHzf2Q0P+2kq15EVXw8UZ9D5GE0ow&#10;tE6dutuDgoJaCODecEPBqiXjJ0+7rQ59ldSKvul/r4fdNZOmLhiYks6WfElq2rSZeAu1fxCQRxtQ&#10;hry3oSAN+Wsu+K7RygOVrU7pUnjAAYkjZy6IViR4mBEPAKJCUOaD/3jxTvcPQ2jKqLYrR0XnKwwD&#10;fM7D0p2xcr+IR/lolYLPe5kXrgi4BeDeAJTfZRCjPKQBULBSuzPssYw8hj/caPUCCKGVDyD7xpbD&#10;wuf+JoMWFcIv8ctKtgqB8IJ5esM3mX7kQUsd/CiG495+9By9tdX9U5IqbGvfD+fF1wP2E/uGeFRS&#10;o2zE7+P9QDNUuQ6OE5W2OA9z2PJetf+EOL7er1n3AerOxwaA4uWkxo/7YI94OeOcyjhAHM0nvz31&#10;i+ufB8xRBnz1cA+pZeDnqm847/fnLgo/OloxDeUX10C2wgFu+0tn7JI9bKmfEfuNl3OyCW7kxbHK&#10;rwK0WjrE5aLiFy8BnEdUiKtlaf0zAfJy+D8fL1/yYUYKn7zZd03duvVdkEfrmjKlSj08pnGtv7Z2&#10;uYO2db3D85AfMDBNQL5J06YC8g8+2J5CJORN0Af6BzgerJaWVt4IXSnghb/2q5PiD2X50tXKfdkh&#10;761AHvWaDRo02BQREXELeAt3TWxsbMybD9w+c0X3VmdX97yviwBxbk6ZIZ9K8QmAfBMT8g9ScIDV&#10;kteQ19LKX4KLCl9zcCWhUtkpj1buyIC88cere4zXAKpVoxZb8gOofoMGn4ZERNQzkVuwfPnyhcyw&#10;Z6b4+PgQQD4mJsZv3LiJiwaksCUPyDfJDHlfBjwUpCGvpZWvhD9Z4eYZt2SvY32CVu5Jhbz4Gaq4&#10;FfK33nrrxvDo6Oomcgsxc30xNxY9MEVFRUWEhYUFWyAfX5IaN25Mffv2pQceeMDlrpGQ99eQ19LS&#10;0hISkPdjRqLyFa1rFMgPHDiQGjVq9GlISIm64C36rilZsmQkeqMUAPbEBEselQFZQb5d23ZsyaPm&#10;2A157a7R0tLSMgTIG61r/AXkhbvGxw35xo2bbIyIiKkG3vr7+/smJCREeRTysOTDw8ODrJBPwI4J&#10;yN9/3/3CPSMrXY3WNRryWlpaWpAb8kYbeQn52jVri558mzRt+nF4eHQNE7lFmLVhsOjN5dyf4uLi&#10;Ql2W/MSJi/qnpFog36ZNGwoyLXkNeS0tLS2rDMjLildf8mbBXSMgnzKIbm3c2NW6BqwtXbp0WcwF&#10;gD0xRUdHsyHvtuRVyCcnJ1Ob1q0dIK/byWtpaWlBmSBf3IB8LQn5W/MY8rIJJXxEDPm38cdrfFxJ&#10;atyoMSUlJVHre+8VlrsKef3Hq5aWlpYhFfKi4lX65BnyGCe7YcMmm9mQvhW8hU8+Pj6+lEchD/8Q&#10;v2UCRTv58ZMWYNAQdGsgIX+vhryWlpZWlgLkXU0oFchLn/ytDRu6+q4JCAjwYcCXzHvIxydQIwH5&#10;ZGrdurVoTSMgD/HniG5do6WlpWUoE+RZ/n4M+VqZIQ/XeFRUQoU8hvxAhnw8f2I0Mtw1qk9eQ15L&#10;S0vLIsNdk7kXSpclf+utm0JCjD9e0a0B87aMRyFfokSJSH7LhMAnP2b8pIXJfQdQbKwB+UThrtGW&#10;vJaWllZWMiAPRmYB+caNXe3keSrCkI/yKORlE0p8RowYOWZxUt/+DPk4atCwYSbIy5+hAjTktbS0&#10;tIQMd43JSDaCZd81wl2TkgKD+ZPQ0MjaJnKLMmujPQp52YQSb5eM4aOW9knqZ0C+wa2Z3DUa8lpa&#10;WlpW5QR5uGuYr6IJZZ60rpHuGvz5ypD/IDHZtOTrN3BBPlD1ybPytbtm3mfUad5mLS2tf5nwbDs+&#10;83ksd8WrYQQLyPsFuiDfoEGDz8PCwhqBt4C7x9vJS8ijAnbosJFLEpNhycfSLfXrU2JiorV1ja+E&#10;fD5pQomLzhe/5yuf01NrD9CuI2dp12EtLa1/rfgZn7ViH3V/2Xj28wP4AXl/BfIun3ytWhLyrtY1&#10;YG1cXFylvIW8cNfEUr1bbqE+ffow5NtY28nnE8hj1J/x7++i7d+dpgPHf6afzl4i+vN/Wlpa/3Kd&#10;OP2reOa3fXuahr7tHsEsr6Ra8hgVyu2uMTooU8d4BWeZr1U8CvlQsz95aPio0Yvgk4+JiaW69eoJ&#10;yLdpc1+mn6HytFsDfnOnvLmN1n15gk6c+ZX++v1vxxtBS0vr3y08+8dPXaRVe34whmvMI6ve7ZP3&#10;Y8izzK6G4a4RkG/QYFN4eHh98BY/Q0VFRSV4FPKBSn/yw0eMXtQ7sa+AfJ06dQTk77vvPgqWkDdB&#10;n1cdlHXii5i24As6fvoi/X7pT8cLr6Wl9d/Sb8yC709doJ4vw3fvedBnBflabMkPGDCQGigVr2iq&#10;zgZ1XJ64a/Az1Mgx4xcA8tEM+Vq161AvYcnb3DWsvKh4xcUb8MYWOn3uEv3vD229a2lpuQUmwGXb&#10;5cVPHfmRmzIgb47xCsgrrWtgyauta4yfoWLz5meoTJDnt1CvXr2o9b2t8x7yDPhk/hz7kS14DXgt&#10;LS0ngQ0/nLpInV/c7MyRXJJqycufoQL8A6kOG8r2JpSAe0xMHrWuQZghP79Xn2SKiY6lmi7I3+vQ&#10;rYFnffLdXv6c3th0SANeS0srW4ERL64/4MiR3BIgb+/WQEC+VmbI56m7BuFRDHnDko+hihUrUfce&#10;Peiee+4RljsgL0Hv70HId+K3cp9XNjteUC0tLS27/mbQd37+E4/55w3IK5Y8zwP8g9mSrysg31jp&#10;1gDumtjYPHLXIDxmrAH5GIZ8uXLlqHv37lbIexvyqCX/wiZasvWQ48XU0tLSsgvW/MJNX1NHZocj&#10;U66xMkFeWvJ1DMirg4bAkme+xgL2WPbIZLHkXZCPpbJlyyqQx6eI4Y83IO85n3yn5z92vJBaWlpa&#10;WenSr39S+7kbHZlyrWX45K1dDWcFeYztWrJkyUjAHssemZzcNQLyZQzI33333W7I80F4uuK1y9wN&#10;jhdRS0tLKysB8h0Zvk5MudayVLx6sSHsxZD3MyA/MAWta9z9yYeEhITCXZMvIF+mdBnq1q0btbqr&#10;FQX6GZAX7ho+CI/9DDXvM8p4Q/vjtbS0rky/MeRT53/qkR+kDMibTSjNDsoE5GvXpQEDB6KzRxfk&#10;2aIPLFWqVHzeQV5x1/AnBXXp0pVatmzphrx4S3nOkkel67uffe14EbW0tLSy0h+//UVvfPKVYIgT&#10;W66lDJ+8CXk2hAF6F+SNn6EsfddERMSVzjPIo+JVdGsQG0dxcfHUuXMXK+RNS97fQ5BHxcnRH887&#10;XkQtLS2trIQWNvuOnvFI5auAvI/BSAH54gbk69YxIF+/fsMvQkJCmoOxsOSjo/PQkpeQR1fDMdEx&#10;1KlTJ2rRogUFCZ+8j8ct+Y4vfEqnzv7qeBG1tLS0shJa2Hx34rxgiBNbrqUskGc+egPyZsUr/nht&#10;0KjRNob6HWAsOihjlc07yI8fPz+p7wCKi42nyMhIAfk777jTqHj1ZsjDmmd5qgmlhryWltbVyPOQ&#10;R6saA/Iud02dOgLyjRo1dvUnj37CMGhInkF+LEM+ud9A4aoJDw+njh070h2332G4a/gA3N0aaMhr&#10;aWnlX+UZ5NmKF5CHJV+7jqh4vbWxuwmlOTJUdB5CfpIBebbkg4KCqH379nTbbbcx5PkA2IIXkOcD&#10;8FTrGg15LS2tq1FeQd6XIY+5CvmGjRp9xkbzrWAs4F6qVKkSeQb58SbkYxnyGAXqgQceoOa3NbdC&#10;nqUteS0trfysPIe8aF3DkB9gbSeP/uQTEhKi8hTyffulCMh7e/tQu3YM+WbNeYfR/tOseBWQ1xWv&#10;Wlpa+Vd5CnnpkxeQH0D1GzZ0WfLm2B1l4bbBskemTJDvb1jyXsW96P7776emTZsKS94FeeFv0pDX&#10;0tLKv8rTilfZuoYhj4rXhgx5hntDMJZhH8SWfAWPdlDGgI8NCgoKR1j65NGEsljRomLAkCZNmlCA&#10;L9w1GvJaWlrXh/IU8mBkgBvyqrtGWvJw22DZIxO/WVDTG4awCvnChQqLQbybNJaQNwAPaXeNlpZW&#10;flaeQJ4ZiZ+hvFnSXWNa8puZsw3AWLSTZyu+Yp65a1yQj4ujQgLyrRnyjV0VrxLynvvjVUNeS0vr&#10;yuV5yDMbYcmbAuRrS0ve1oQSg4agN0ose2RiwGODEQiPUSz5QoUKachraWldl8oryEsF+AVQ7TrG&#10;yFCNGjVy/Qzl6+vrl5CQUBJzLHtk4jdMFLq/RBjdGuCPVwl59CUvIG9z12ifvJaWVn6WpyHvJxmp&#10;QB5/vA4aNAjuGksHZXFxcZXydGSozJBvwpA3+mVwHYCGvNa/UCfPXKJHVn1Fo9/fQ1OX7aOLF/9w&#10;zKeV/5UvIF+bIZ+aaoE8fPKxsbFV8g7yZrcGsuK1VatW1LhRI/L38xNju8oD0O4aLScNXbTLpclL&#10;v3TMA209dMaSd+nO4/T7pb8c83pSx079SkPe2SnuveQ3ttEvFzTkr1d5HvKmIQxvB5pQwl3DkE+x&#10;WfL5AvKJyf0pNsaAfMsWLajhrQ3drWtM0GtLXstJXZRr12f+F/T516cz5cGIPR/sPGa5zgs+P6Ih&#10;r3VNlWeWvAvy/gz52gLyTZo0dVW85ivIw11z5513WiEPS1409NeQ18osFfLQmCV7MuXZdfgsDXxr&#10;myWfhrzWtVbeQJ5lQt7fhDx88k2aNt3CjG0CxgLueToylOhqWIH8HXfcwZC/lSHPO86QFy4bXfGq&#10;lYUk5OU87e0dwnJX83z2zSlXnq4vG/mcIP/xgZM0+6P9NOb9PfTkuq/p+JlfxUAQah48yEdPXaQ5&#10;aw7S6MV7aOaK/bR23wlLnm9//IXe2nJECC8YGX/u/O+0bt+PIn7tlz+K5awgj+3KMt7b/j2dOveb&#10;qxyt/Kk8hTzLBfnUVGrarJnLXQPIlylTBq0ZC2HZI5MKebSTR8UrRoYC5G+7/Xa6VYU8W/KQ9slr&#10;OUnCPfn1L8Q8cf5WWrHnuCv99LlL9PIn34q0oYt20oQP9oiwhDwezH3f/yzAjni7ZjHEURn6Py4L&#10;ecd/sNcx38j3dtPhk7+IbW786qQrHpCW+3L0p4s0bfl+ET9l2T6x7AR5AL77K1tEXDeeP7fhG1cZ&#10;WvlXHoe8+ccrhD9e/XwY8rVqUWpqGjVr1mxHUFBYSzAWkI+OLh2Xt5a80rqm+W23UYMGDcjfBnn9&#10;x6uWk9yQ30apC3eI8PB3d4sHDtpz5Cwlzf9C5ANMh7+7S+SRkP/t0p/0xNqDIg5WPiz5Z9d/Q30Z&#10;uIiD8KIAePd+f84VN/jtnbTt29P0BFv8Mg5WPbb5TyB/5uffaNBb213rj+CXh3q8WvlXHoe8ackD&#10;8N6APCx5hnxamhXy5h+vlZi5d0dERLTncAnE5+qUlbumYMGC2DmqX7++gDxcNRLy6HzH6WCvtTTk&#10;ry9JyA9YsJ22f3dGhNF6BhbxX7//RZ99bbhqxi3ZQ69tOuwCqIT88dMX6Vm2lDN4nZc+/ZZOnLnE&#10;6/1Ny3f/QEnm18GL/CWAQZofW2O8DPC18PP53+lPjjt26qLYXhq/YB7n9DP8QrhayGN7aEYp1x3M&#10;8eqxauVv5SnkXT75WpSenk6NmzXby5b7fWAsupFJSEiYx/PfAwIC3vf19a2O+FydnCpeY2JiqQBD&#10;vilD/pZbbqHATO4aDXmtzHJB/s3tdJqt4B6vbKGer26h5z8+RCfPXqJn2CpH+tPrv6ZPDvzkArfq&#10;kwfU4R9H/m9+OE87D5+ht7cepUQz76OrDwjIL9v1g1iGUvhlsengT/QjrwN/uVoPcLWQ72auA3Xh&#10;r4q/GBpyXa38L89DHk0oGfLMR4BeQJ4t+fT0wdS8efO9AQFWyEdHRy8PCwvrzKD3vCWvQr5J06ZU&#10;r149CkCFq4a8Vg6SkO9n+rMfW3NALI99fw/tPnJOuGD6vLaV3mSoo9JT+rol5AH4r3/4haYs3SfK&#10;6vXqVvFVAHcNQIu8EvLY3sjFuxnwhltIauCCbfT+Dnfl6NVCXhX28yy/tOS6WvlfeQV56Zf39w0w&#10;IZ9OzRTIh4SExCfEJcyJj48fGxEREViyZMnCHF0Aabk2WSteDXdNTHSscNc0btyY6tapQ/4AvBQf&#10;gB4ZSstJEvKoeAWwDxw/L5YBzvd3GG3jZ6zYR2fP/0arv/zRdZ1Vd82MFQZ44XKZx18AWw6dpsXb&#10;j7msfgl5PMTYxh5+eYxdskdU1kpA42WCfH/+/tc/gjx88PKYnlhzUGxTPV6t/Ku8cdcw4NmKF61r&#10;VMgr7hp0NRwZGVnR7ErmZlZBc557U2ZLvh9Fm5Bv2LAh1aldm3fYOAAJ+uAADXmtzJJABJCxfJKv&#10;Hax6eT0B36fXGa1TnCD/4c7jrkrW9ftPuix2gLrvG1bIA+74Ovjy6DmRB8Dff+xnSpxv5Jv04Zds&#10;zVt98q9/dliAH/nRimfcEqN1jqO75uUtwmU08j2jcrjbK5/Tl7wO1tXK/8oryMNVg0FDYNnXYsgP&#10;HjwY42S7II/eJ6Ojo+PRygbLPN1oKvcmFfKjxoyf3yeprwvyqHTF28jeuiY4IMjxYK+1NOSvL9kh&#10;f+HiHwKs8nrCd756r9GO3QnyqGCFPx9x8zcfpl1HztLOw2dFJWqPVw3XzkMrvxKQH2a2zOn92laR&#10;5/DJC7SVrX605kH8pKVfitYxmw/+JPIgDi1uPuHlbd+eoec2fkN95hvxTpCXTSj3Hj3rcivhuJBP&#10;PWat/Km8cddkhvyQIUPothYt9gaYkAfcY2JKlw0PDw/iRcAdrpqbkJZrkwr5kSPHzO/dJ5mio2IE&#10;5FHpWqumAXm1dU1wQLDjwV5rachfX7JDHgJ85fWEr/3nX34X8U6Q//7URZrNEJc/SeEroBfDHda9&#10;jEPLHOSFGwf+esQhzzQG9QgT/Nj+wi1HxXaO/HSBHl71lYhXBYu/56s5Qx5lzN14SMRJNxCaesrj&#10;08qfyhPIMxsBeMjfhHxGRgb+N3L55AH56Oi4u+Li4jDmK/zxuT/ZLfneiX0pKipaQB6Vri7Im4DX&#10;lrxWVnpy7df0BAtQlHFwmTy1zohfsuOYKx6uFsRBn7J1LV0zaCWDH45GLd4j/ph9mKH/7vbvRdNK&#10;5EXTSpl32e7j4m9Y+ONRAYt292hnv2jb93TefJngxym0qcfXAPKhTPji3+KXwMuffifKfJfzo6IW&#10;LYJe22zEoUWQbKUDF4/c1xc5Xr6otPKv8sRdY0IeTSjxc1TNmjUzQR4WfExM/OPx8fFTmLvFEZfr&#10;k90nb4d8zRo1jdY1/Bnihrz2yWtlFqAoJePw49LvbPkiTsIZAjhlXsQDxjLtd16GCwZ+ecAXZcB6&#10;lvnxACMf5ojfzXlX7f2Rtnxzmn7ldFmOFMrGn7J4saBMWO1ot4/toDzs39+//23Zzm/KdiC5bUj6&#10;9bXyrzwNedmyRraTF5CvUUNA/o4779zHkG8HxqLiNTY2/km25CfyYhHE5fpkgfxYhnyfZIa84a6p&#10;W7eugDxa12ifvJaW1vWiPIO8xZI3IH/7HXcc8PML7ATGolVNbGzc0wz5CbzoeXcNIN8LPvloA/IY&#10;2aQ6v438fXxsPnkNeS0trfwrT0Ne9l3j8snzci2G/NChQ+nOO1vs8/cPegCMjYqKioiJiZkbFxOT&#10;d5AXFa8m5FFxULVqVQdLXrtrtLS08q/yCvLoZhiQh2Vfs0Z1AfkWLVuq3RoExcTEPmFCPm/cNb16&#10;J1GUCXlUHFSqWIn8vX005LW0tK4b5Zkl7+VD3sW9BeRrMOQzGPL21jUxMXFzYmNj86bidZSEvOmT&#10;r169OlWsWJEh7224a0zQB2rIa2lp5WPlCeSZjxbIMz8F5G9zQx4Vr9HRsU/mG8hXqVKFKlSokMmS&#10;D9KQ19LSysfyOOQtf7yiDtNw1wDyt9/ewgV58JYB/3yeQr5nHzfkYcU7QV5XvGppaeVn5aW7BpBX&#10;K15btGhh6bsGTSjzrJ08fobq0SuRIs128uXKlaPy5coLd42AvAn6QP3Hq5aWVj6WpyEPPhqtaxTI&#10;16ppWPIK5OGTj4tLmBMXFzfT39/fF3G5Ptkh3xOQjzQgX7ZsWQF5Xy8T8qYlr901Wlpa+Vl5CXn4&#10;5NGpIyA/eMgQ0dWwhDxYGxsb+xRb8lM5zjNDAKqQd7WuYcgXKliISpUqReXKliM/G+S1u0ZLSys/&#10;y/OQV9w1LBfkBw8WI0PZfPIv5JklD8jDkheQL2RAvmyZsm6fvAl6DXktLa38LI9Dnrko+pJnSx6y&#10;QL5J86/8/YM6gLHh4eHRDPh5eeqTB+TRC2XhwoUpISGBypQu4/bJa0teS0vrOlC+gHxNw13TpMlt&#10;rm4NwsPjBeRZs3x9ff0Ql+uTCvmRJuRjGPJFihQxIV9aWPLWbg10xauWllb+Vd5BHn55novWNQbk&#10;Gzdu/o2vb0BPMBaWfGxs7Lw8a0I5cszY+T169RHD/xUtWpT4bUNlSgHyfqJrAz+zX3kNeS0trfws&#10;T0Ne7dYACvDHQN41MzWhVP54nR0dHe2PuFyfSpYsGSw3Ji35WIZ88WLFKCYmhkqXLMXWu72dvIa8&#10;lpZW/lWeWPIsH4gtetlOXowMddvtLsgzU8OYt8/w3HPuGn6zlEADfYRdkI+JJW9vb+KdYciX5J03&#10;uzXQkNfS0roO5HHIw1XDEn+8mpCvzZCHu6a5MsarhLxH3TV2Sx5NKONi4gTko6KiqFRCggC7tXWN&#10;hryWllb+lefdNaYlb/rk4b7JAfJ5465B6xoV8mzlU0JcPPl52ZtQashraWnlX+WVuwYDhshBQyTk&#10;0QulCnnWs3kOeemuCQ0JpdjoGPIt7mVC3k9D/ir1vz+MIehw8zmla2lpXTvlDeT9DHcNmlAyLwXk&#10;Bw8Wf7yqP0NFRUW9kHeQNzsoi442II8uhWNjGPKZ/nj9d0L+7Pnfaf+xn+mbE78IYSzQfwrlQ1wO&#10;xg3FGKLLd/1AfyrjnGppaeWO8sqSh6vGmyEPTqLiFZBv2uz23YGBga3BWGZteJ5a8nJkKDShBOQD&#10;/AMoLjaWd/i/0bpm/VcnKWXBdpr3ybdCGPX/L4azU97L1cuffkc/nbskyhm2aJcAvlM+LS2taydP&#10;Qx5clJAXPnm26iXkmzVrviMoKKglGBsYGBURFxf3HGuGx7o1sEAe7hrFkvf38RfNKf8rkN9w4CRN&#10;W7bfEocR/AHpL749TTsPn6Uth04Lbf/ujND3p9ja53yw+pG+9+g5znuGzvFXAdbffeQc/frrn46Q&#10;x6j/n31zSkvrXyE8F7uPnKVvfviFfrmQt67JvLLk5c9QAvI1qlM6Q775bbftDAoKbQXGRkREBLIl&#10;/7hHW9fwGyUUDfQRtkMeYDcgzzvPYaF/MeRhyQPEG3gObWWw//7bX7T54Ckau2QPvfnZEZq6bB8N&#10;5zyvbT5Msz/6it7bblj7nxz4iV7b9B29y9b/UE7HzY4yRy3eI14ETpC/cPEPx+PW0roe1f2VLZTy&#10;1naa8MFeeueLo7Run/EcQT+e+dWj0M87dw16oWSjmMOAfFp6OjVu5u6F0hzI+zmG/LTAwEBvxOX6&#10;ZO+gTA7kDcj7sAUfHRVNvl5GtwbyQP7NkB+4YDu9+Mm3QgA2IL+NLfM3Pj8i8nzMMH9+4yERXrvv&#10;R/pw13EG91/09Q/nRdpWtmbGL9l7WZBHWG5LS+t61/MfH6Kn131ND686QGPe3yOeJfksP7vhG/po&#10;7wlh8V/iL1v5DOSW8gTyZqWrGP6Pl2vWqEFpaelw17ggL7s1iPekTz4T5BP7UhSD3cvLS+xsiYgS&#10;AvJWd02I48Fea3ka8k7umuwgv27/SVq66wfhjoH/fu7Gb2gl38ijFu++LMhraf2b9Nfvf9HFC3+w&#10;1X6Jdh0+S6u+PEGvf3aYXuEvXBg+eKYB/re3HqVNX58Sz4RTOddCeQV5dE7mY4e80p88OiiLjRUd&#10;lE0PCAjwQVyuT3bI92JLPjIyyoS8F4WHhYv+kf8LPnlY8oDyziPnhL46fl5AOUfIX/yTXvr0W4b8&#10;IVrFkB/+roa8lpYUWpShrmohw30uW/Rd+NlOXbiDFm8/Jp4xp3X+qfIS8r4YNET45Bny6enUCP3J&#10;K5BnwAvI54m7RnQ13DvJBXmvYsUpPFSBvAn6692SR5v15bt/ED5xNf7ITxcY0j/SHr4hoYM/nBeV&#10;oydO/0pffn9O5EEF647vDIAfPnlBVDL9yQDfxVBfs+9HE/zH6eTZSyLPel4+f+F3UYEL9w7Kk9vT&#10;0vovCeA98/Nvwg368MoD1OPVLTRl6T7xjOCZdFrnauVxyAPwLncN2smjg7JalJ4+mJo2bbrPPyjo&#10;ATBW9icfGxs7mReLIS7XJxXyou8ajAwVFS388cUF5MOEu0YA/l8A+T/YqoAF0feNbS4Qa2lpeU74&#10;qoWBtGDLEerJoE99awd9tOfENf2HJG8hj5aJflSHIS/ayTdtti84OLgdGCshz5rIi0UQl+uTHfJw&#10;1wDy+PzwKiohb/7xyp8g1zPkcROh1j/p9S8oY9FOOs1WhVM+LS2t3BeaWX6w8xilvb1D+OrxdX2t&#10;vnTzBPLFDXcNfPL441VCvnnz23YGBobeDcZKd02ejQxlQN5w16DLTG9APiSMfEzIC7/TdQz5RQz4&#10;ZAb89OX7RCsYVKo65dPS0vKMfr34h2h+PPHDvQL0K/b84JjvSuVxyLsAb1jy8HoA8unp6dS0WTPX&#10;z1BgbWxs/JN5PvyfgLwX7yxDPiwkNBPkQwJDHQ/2WutaQn7x9u+Fi0ZUih4+q7sX0NLKJ0JjBPyL&#10;kvHOThr01nZavfdHx3xXojyBPDPTgLyXBfJNmjRBtwb3grEOkC/AuglpuTZlrnhlyEcZkEfFKyCP&#10;vmuw0y5LPuj6gjwshcFv76Sk+V/Qpwd/ot8vacBraeUnoRkyrPg+87eKJsho0eaU73KVN+4aBnwx&#10;b5YK+cHUqFEzVxNK8DY2NvYFCfmSJUsW5miAPvcmO+ThrpEVr8WKejHk4ZO3DRpyHUH+woU/6Im1&#10;B6nry5+LNuye+BFDS0vryoXWbnCpdntli2hbD1eOU77LUZ65axjykNsnL8Z4tfwMZfPJ34j4XJ3s&#10;kMcfr27IF6fQkBDeeRPyJuhDriPIo6I1kS14tNH9+RejPxktLa38qVPnfhOdA8K1uvIf+OfzD+QH&#10;U+NmbksevVAy5J9lzTQ7KCvIuhlpuTapkJfdGkRFM+R9JORDr1vI48+72Sv38w3zhWjbjgvvlE9L&#10;Syt/CP+ToN184utb6bkN39Cpn6+umbOnIe9numsskK9ZU3RQpkI+IiIiKjY29kW25EW3Bh5x19i7&#10;GkYTSnRQJiBfpBiFBiuWvOmuuV4g/8Znh0WnSR/uPP6PPv20tLQ8J7ht3vj8sPhZCj8WOuXJSXnl&#10;kxcVr8W8CONi13KAPEaGiouOeyY+Nn4cLxbyCOTVgbxdkI8B5H2FJR8SFCQgr3ZrcD1AHjX26GYA&#10;beLRXDI/WvFoE7yBrZbB7+wUg4s45dHS+q8Jz+qaL0+IStiFW45eVUMJj0NeuGvMn6EUyGP4P6M/&#10;+TDRhBI9/ibEJcyJjc6jP14l5OGuAdSLFy123UIevUMC8Ogg6dz5/PnTEyCPrg4GLNguRqJyyqOl&#10;9V/UqXOXRM+V/d7cRhsP/OSYJzvlDeQNSx4/Q/lJS160rmnqgnxISEhoXGzs03ExcbN8fX39EJfr&#10;k+qusVS8iiaUxSgoEJCXf7wauh5a1wDuKAN9yTilqzr67REaOWw0DRsy4or1/DMv0JFDhx3LzUka&#10;8lpaWQt93OAZXrb7yitg8wLyPsVMnzxD3t/bR4wMBcg3bmx310Q/Ex8bO5YXUema+5NTE0q0k0d/&#10;8gLyAYF8AMUNyJugz++QR98Yr276jgYu2CZGq3HKo2rMyHEC2ONGT8gE8aw0YugoGjV8DA3PGEnr&#10;Vq93LDcnachraWUtuGz6vfkFLdl5/Iq7JfY85NH7pBQgz5Z8DRPySn/yCuRlE8pCLM+1rhGQRy+U&#10;DHn0QlncBXnTXXOdQH7vkXM0/oO99MSag3Ts1EXHPKok5M/+dIamTJyWo1U/dtR4evWl12j5B8tp&#10;1vSHNOS1tHJBqKeasXw/TWd9w8B2ypOVPA55LzfgffAzlAp5xZIXrWuio1+M9eTwf46QR1fDxQ3I&#10;B/oHiM8PC+QD83ffNaiR7/PaVtGqBiB1yqNKQv7k8R/pws8XaMHrC2ja5BmZ4D56xFh6aOYjtH7N&#10;errI+Tas3UBTJ03TkNfSygWhx9j5mw9T4vyt9MmBnN2uqvLOJ29A3lXxOngwNWnS1NWtASz5aLbk&#10;eT6JFz1f8ZoJ8kWLU4CAvOmTl5DP54OGvLfte+r28uei+1KndLsk5OF6+eKzrfQjw/6Ho8fpsUee&#10;oEnjJwvXzJSJU2nhm2+L+GNHjtH7i95ni3+UWE9DXksrd4TuiLvzs7yOnxOn9KyUV5BH52Q+xYoL&#10;S742Q36IaF3TbGtISEgzMFZCni156ZOHqyZ3/3pVIS96oVTdNQx5fz9/Y6evI8i/84VRYXOlkJd6&#10;7JHH6fA339GpEz/Rpo2f0rznXxLw//n0Ofp0w6c0e8ZDlvwa8lpauSNAHiNJrfnyeoC8ac2bkEfF&#10;qwH55juDgoLuAmPtkOdlv8jIyKJIy7XJCfJRpiVfrFgxtuCx07bWNfke8kfF+lcLeQh+9xUfLqdv&#10;D35LF879Ql/u+pLeXfhupnyQhryWVu4IkMezvPq6gLz0yRc33TUG5O2ta0zIi5+hzCEA8UNU7k12&#10;d01vFfJFGfLeTpAPcjzYa628hLzUjKmzaNXyVdnm0ZDX0sodXT+Qt1W8ehkVrwLytr5rGPTPyYpX&#10;04rP3aaUOUHeh99IYqctkA90PNhrrauF/KJt34tPvGsB+cuRhryWVu4IkEcPsnhOnNKzUp5AXrST&#10;9xKWvIS86KBMseTRwwBD/nmWGP7P4+4aUfFqDhoCnzzcNRLyVks+f0MeA4SgskZDXkvr+paoeH1l&#10;C62/DiFfs0b1TJCPioqKMC154ZPneC+eo6187k12yMuRoYqjdQ0gzzt7vUEelTQD3twu+qbGYARO&#10;eVRpyGtp5T9dvPiH6HZ40Fs7aMs3Of/UqCqv3DUG5OGu8aEa1aoKyDdiyAcEGJBnqCcw6OdLyMNl&#10;w3PPQX4k+q4xm1AakC/uGukEXWe6W9fkb8gf/ekCPbTyK5q5Yv9ldfylIa+llf/05dFzNOGDL0Uf&#10;Nj+euTIO5FXFKwDvLSx5hnxVCfnGCuQjS8ZGR7/O1vwEXizM8yI899zIUO4mlNHkxRY8IO8ldtr0&#10;yV8nkEef1PiJAh2UYexIpzyq3n93CY0YOtIR4Dlp+pSZtOOLHY7l5iQNeS2trLV89w/ip0b83Aho&#10;O+XJSnlmyRc3jGJfLy+qUb2a4a5RKl7RQVlsNDooMyDPQjt5z47xaoc82sp7FzXdNdcJ5CHZQRmG&#10;/PuLYeqUR+r8mZ9F+/eP1318xdq9fbdoP+9Ubk7SkNfSchYG2sdobniGr48OygzIo3WNC/Iud01j&#10;F+TRrXtsTOwTsoOyPPHJi3byDHlvCfkigLzZQdl14pOHdh4+S2Pe30NPrfuafjidc/81eSENeS0t&#10;Z3334wWa/dF+mrLsSzpw/GfHPNnJ45BH3zWovyxu+OSzgnyM6KAs7pmEuDjRuiY8PBxdG3iuCaV0&#10;10RHxZC3tw9D3uu6hbwxaMg3lPz6F/TFt1dWaeMp4QvjOL+ANn19is7/okeu0tKSWsPGjxibecsR&#10;0YeNU57slCeQRxt5hrxvMW/yk5AfkhnyDPhn4uLixvNiYY+MDOVsySuQV901EvL++R/y0OovT1DK&#10;W9vppU+/pdPnrm6syNwUbkQIdQj/+8M5j5bWf0348n5y3UEa8s5O2swGkFOenJR3kPcWTSnRhNJV&#10;8dqokQvy4G18bPzzCQkJsOSLevyP1zGAfB8F8gx3w5K3+eSvE8ifPf8bPbLqgBj5fddhDOTtnE9L&#10;Syt/CM/oxq9OikYTL358iL9wf3fMl5PyAvKiB0pIDBzClrwD5PHHK1vxz8bHG2O8smXv2Z+hDMhj&#10;ZKgY8vX1U9w1JuR9DcgH+Qc4Huy11j+FPC70xweMMVThn9fjqGpp5W/tPnKOhr27i0Yu3k3bvr36&#10;sZk9D3ljfFfDJ19czKsz5DGQdyZLPj7+BZaoePVItwYM+Dj+ZIhAGGO8GsP/xZCPjw8Vy8Jdgz7m&#10;nQ72WuufQh7Cz1BPrP1a/AE7X4z3enWWgZaWVu4KbeEx+D7+cH1l03f022X8yJiV8gLyajt5DJkq&#10;Id+4WbMvQkJCmoOx4eHh0WzJz5OQDwgI8OE52srn3hQVFZWAtwvCo8RA3nDXRDHUFcjz/HqFPHSO&#10;P/mmLd9HvV/bSp99c4p+v4qKHC0trdwTgL5q7wnqxc8oWsT9cuGfNUTIO8ibTSilu2bIEGrarNlW&#10;NqabgrGi4jUh4RkJeY/8DGWBvMtdE+1c8WqC/npx16hCE8VR/AmIGvt93/98xWNGamlp5Y7QJv6z&#10;r09Rn/lbadqyfXTk5AXHfFciT0PeT0K+uBXy6IWyadNm24OCglqAsQrkJ/NiMbjKg4228rk32SEv&#10;3DXR0cJdkxnyfgL015slD6EFC5pSpr29g3q9ulX4+9BO3SmvlpaWZ4Smzuv3/0g9X91CoxfvoT1H&#10;zoln1SnvlcjjkGfj1wV5+OW9vKi62U6eLfkdQUFhLcFYMcZrbMKLJUuWlJZ8GIfhssm9SYU8Kl4N&#10;n3y0gDq6NMjkk+f59WjJQ7jwAP2gt7aL7ksxgtRvlzTotbTyQj//8ju9tvkwdeFnccS7uxjwaAF3&#10;bb6wPe+ucTehtEMew/9Jdw188gz2avjzlRfzAPKoeE3s67LkBeTRuoZ3WvXJXy9NKLMSWtmkL9wp&#10;tjFowXb6hW+2v7X7Rksr1wX44lk7dvoiDViwTTyD45bsuSYuGlUet+SZl/jjVf4QZUDe6LtGhTyg&#10;ziorXTR5A/k+BuThk3dBHj6mfxHkpUa/v5t68GcitvXO1qN04cIf9Dtb9tfKmtDS0jKEZwpfzWd+&#10;/o2t9+/EMwcXDboucMr/T+VxS555abST92KjuLgL8unp6dS0adMtDPkmYGx4eHx0bGxslbyHvPgZ&#10;Cn3XOLhrWEH/EshDH+35gVIX7uAbbqvY5iubvqXvT12kM+d/E/1Z6wpaLa2rE+q8LvAzBLCj+290&#10;M4JnDC1ohi3aRRv2n3Rc71ooTyAvfogyIG/0XcOW/JDBdNvtt2+KiIi4BYzNE8jzGyYuICCgBMJj&#10;xpvumhwhf3365LMSKnre/Pww4aep/m8an5Co6X9uw9e07bszdPz0r1paWleoLd+epifWHqTurxjP&#10;Mzriw49O723//ppUrmYnj0PeR1ryhjUP1w0gj9Y1t91256chISXqgrHwyQPyvr6+/rxYAMuRkZEB&#10;SMu1CVY8mvEg7IJ8tNGtgVemrob9BOSvx9Y1lyPceNu+O00j39tNI1joOwNWh9O+aWlpZS/8lzKU&#10;LXY8T/iDde/3V9cl99UoryDvDcjDvc2gl00ob7/99o0RETHVwFgT6pU4iN4nPWPJWyDvqnjNCvKG&#10;Jf9vhbwUbhC03T1+6iK99Mm3NOGDvVpaWlco+N7PnLuU43gOuSFPQx5sRAsbQF7+8ZoV5FHxykHR&#10;h7xHII92mxitBGEB+SQJeXXQEN5pE/K+DPl/S8WrlpbWv1Oet+QNyBvWvFHx6gT5sDA0rokpx0EB&#10;+aioqIj4+HhfhHNtUitex46fND8xqR/xqyYHyP+7LXktLa3rW3kHeaPvGswl5O+44471ISElKoOx&#10;bFDHR0ZGVuTg/9s7D3CpqbSPf67SLrf3e+HSi2LX/bZ9W93mrq6uuzZAepEOSu8I9rr23sUudgU7&#10;oqD03jsIgqio2HXP9/7fc97kJJO5BS4zc+HkeX5PMkkmk5lJfnnznhJ0Z3AICb8JBdp5WLbfhqKi&#10;oib5+fklmEZOvkfP3oo+l9M1fsGrL3mka5zkHQ5HKpOUdE19NIjye6EUyZ9yyimvFBY2agbHkuAp&#10;pm7QskQ/EerQhEg+XPDqS96O5NO05EnwWvIuXeNwOFKX5EkeDaLq6ydDGcn/4x//eBG5dzgW6Rlk&#10;T2hScvKJlfwEk64JSN7uT95J3uFw1AASn67JVJn8jFdQX1ehJMkPHToUkn8JETwci3ryJHa74DWx&#10;kpecfOMmzThdw7VruMWrSddA8ukHXj15h8NxYJFwyaMxFAs+neHGUL7kpzVq1KgpHAvZEy1okiUP&#10;/5LoszG934YYyffqo5qEJV+Pbj+sSN5J3uFwpDIJl3y6dFBmSf54LflTTz31VfJsSzg26ZKXnHyT&#10;Jk1VJhe8hiJ5Q55L1zgcjhQm8ZL3c/LhSB6SN2KPqScP6Sc8ku9xPiJ5knymJfl66Z7gdSTvJO9w&#10;OFKXhBe8WpLPSiNfWpI/7bTTvHSN5OSldg25tylN52PZfhtsyaPg9fxefb10jZZ8ml+FMkN3a+Cq&#10;UDocjlQmKZI3KRtIHpH88ccey5I/44wzLMlz3zVDmjZt2g7Pdy0tLW2VUMmHc/KxkpdI3kne4XCk&#10;LkkpeDUtXtF3DVI2kPywYcMg+dcgcziWZF/SokWLO0jyKymif4HG/cS/+22oWPK64NWWvMvJOxyO&#10;VCYpkud8vCX5445Vw4cPV//+95lvFBdzVwbcV02rVq1uI9mr4uJiRfK/AXl5LNtvQzhd0/N8pGua&#10;kuTtevLBdM2B3kGZw+Go2SS+4FUKXXXfNZKuGTFihDrzTF/y8G3Lli3vJrGr3NzcheTe/tLjwH4b&#10;wpG8zsmHJS8tXrXkXbrG4XCkMsmI5FHwikelaslnaMkPD0rePDTktyUlJQNJ7uMKCgqOo9mHYdl+&#10;G5o1a1ZItw7owF5Lvnc/k64RySMnbyRvcJJ3OBypTMILXsmLkDzSNPxM7HIkj9o1WVlZ2YBm1cL8&#10;/TogH2SeHK5r14QlT4J3Ba8Oh6MmkXDJ2zl5lryfrjnnnHM8yaMLg4YNWyIHz/XkEzKEc/K9SPJN&#10;m1oFryT4QLcGTvIOhyPFSa7k0UmZLflzPcnn5JSWkehb02TyJO9H8pbkCWkIpSXvatc4HI7UJSk5&#10;ea/wFWOR/Eh11llnvU1iR+49psVrQoYoyXMkn57BguecPCr3Q/JG9K4xlMPhSGWSVfDKjaGs2jW6&#10;CuW/Z5Q29h//hwd5FxQUpON1QoZ46Zp02kmWvInkneQdDkdNIeGS5yhep2wQxUPyxxnJI5IvMJE8&#10;RfRl5Fw8Jao+XidkiJF8n/5a8rSjB6vkcYD8+O0P6ps9X6uvvvhKffX5lw6Ho4p8TecOziGcS1Hn&#10;2f4k8ZG8X7smLPm2bdt63RqgxSuBp0QlLl0TrF1zqSd5efRfoDFU1oHddw0OjC8+/Vx9/sln6oNN&#10;W9WMt2aoqS9OVS8++4LD4agi016apt6Z/o7auW2H+pzOK5xbUefd/iDhkic/IhdvR/JS8GpLnoLq&#10;lg0aNDmWJhMnebuePCTfmyTfrGnzoORjcvIHVsHrD998rz7d9an69KNP1EvPv8Rif3f6u+rLz/ZE&#10;ru9wOCoHxP7Wa2/yOQXp76bz7LOPd/M5F7V+dZGMSF4kb1ehDEfyBQVlzcvKyn6a0Jw8njkovaBN&#10;mBQheSJQTz79wInkcSDgoNu8YbN6beqrasabb6s9u7+IXNfhcOw9ONdwhzz9jenqrdffUls3buHX&#10;mB+1/r6ScMmbroYheTSGyoTkj9MdlJ115lme5HNzGzag6TY0ia6GEzO0aNGiwIvkJ02a3LvvAC35&#10;+lrwB6rkv/3yG7Xjgw/VrBkzKWp/h19HredwOKoPyBfR/btvv6tmz5qtPtq+U3331beR6+4LiZe8&#10;X/Bqd1AGyZ955pme5JPSGKpp06ZFDRs2zMU0Cl5Z8s1aqLS0+ipNJB9qDFXTJY/bxZVLV3j5wmQU&#10;DDkcBzNI13yw+QM1k4KsNStWc1Qftd7eknDJcxVK3RAK6W2RfLg/eRqXlJWVNafJpNST/8lFEy95&#10;uE/fgRGSNzn5A0DyH+/Ypd5/9z2O3lH6v79uFx0OR/ng3EPAhWBr7ntzOHUatd7ekHDJZ4rk0zko&#10;ZskfGyt5VHRB4StNJkXyh02YcOkjInlp7arTNcGC15rarcHHOz9W75HgF8xdwIKPWsfhcCQWpG/m&#10;vj9XzSOqS/SJlnx2JSWPMtBkRvJc8Nq3/yDVrDki+TSK5NOCkbyhJkoeB8/7M99XSxctVV/v+Tpy&#10;HYfDkRxQ4WHx/EVq/ux51ZK6SbrkTe2aqEiewEO9Eyf5goLGxSgMwPQkT/ItA5JHQYKWfM2sJ4+C&#10;nflz5qtF8xa6apEOR4ryGckdkl9Ggdj3X38XuU5lSXi6xuugzJf8cRE5eUTyCZc8fXhOXl5eBqZF&#10;8s1Dkg/UrqmBkl+3eh0LvroLdxwOR/Xyyc6P1UI6V7ds2By5vLIkXPLyfFcrXXPcMcdw7Zq2bdu+&#10;hIwJHCv9ydNk4iTfokWLzKKiIu5HobKSr0nPeEUVrTnvzeEx/viodRwOR2qAcxStzXHnDeFHrVMZ&#10;kiV5fjKUJXm0eO3YseOLeLYrHFtYWEi6bdyEJpMp+YEHjORRNXLh3AVq9YrVrh68w1FDQH83Sxcu&#10;USuWrtjr6s1JlXx9k6459hg1cuRI1blz55fRMRkciy5kEM3TZApJnh//F5R8TSl4RUSAWz/Uqola&#10;7nA4UhM0VFw0f5HasW1H5PKKSA3JHyuS93LyiOjNdFIkf9iESZc+EpOusSWPglca14ScvETxaGjx&#10;/V70k4HC2lXLV6lHHnpUPXjvQ+qZp55R61atjVzX4XBULyh4XULRPBot7k2aNdGSz+YWr5B8fU/y&#10;0kFZykiexnUmTJr0GCTfIiz5NJG8piZIHlUmUSXrw63bI5eXB6pYvvTcS+qaK69TI4aOUsOHjFRj&#10;Ro5T/7n6ejX9jbcj3+NwOKqXTes2ck2bvem9MlmRPBe8WpF8WPIogC0tLW1Fk8mVPEfyJHgteeTk&#10;gy1e82qA5JcvXqZWLltZ5X4xcAewbfMHauL4SerWm25T61evZxbMWaBuv+UOdcetd6ptW7ZFvtfh&#10;cFQfKEdDymb96nWRy8sjqZKXglc/XfMaiR3PdU1Of/Ii+dzc3MyxF016Sku+lSV5O12jJZ9TAyQv&#10;Ba5Ry8oDB9azU55Tl066nGvkyHzcPs6eOVuNGz1BvfzC1MB7HPHBRRb9A33hevc8oEFfNEiv3Hf3&#10;/eqG625SN1x7I3PX7XerBXMX7lXKBeBufBUFa1HLyiM1JO8VvCKSh9iT00GZSL5x48bZ48dPnCKR&#10;fL169QgSfThdUwMkD1Hj4Ni4dkPk8vJAqua6q/+jrrj0qpgDc/ni5Sz5px6bEpi/L+DkwJ3Co5Mf&#10;83j+6ef4LuS/30W/pyaBArQb/3OTmvXOrMjljpoPuui+kcQ+acIlauSw0ZzeFPB60oSL1dWXX6Ne&#10;m/Z65PvLY+XSlSz5qtaOS7jk0RgqXUs+MyT5jh07vi6RPDqDLCtrXUqTyZH8OJJ8P5F8XZI8CR6d&#10;lKHEOCj51K5CuXn9Ji6w2ZtcHiR/1eVXs+TDy1YsWaHGj7moWiWPOwS08rvs4ivUzBmz1DvT3+VC&#10;XtxJ4I4i6j01ie1btqmLL7qU+xCPWu6ouaD/pylPPM2BzwgjdZw7SLHgf0dFhYvGTfSEP3bUeL7g&#10;R20rHujADNUpq1q2lgzJZ5Hk8VQoT/LHeJJ/myTPz3hNaj15LfnxsZK3c/KGVI/kVyxZrlYtRyRc&#10;tVvE66+9QU0YO5ELWwEOUJtxo8fzwTp6+Bg1cdwk9forb0RupypA8uiYCYW8mAaIWuZB/JdcwY8g&#10;lHXxfQR7G5VdFn4dNa+i1/Y8G3uZva6T/IEJjtNnnnxWjaJzQSSOPuLRNQHuTvHfo3wL3Yg8//Tz&#10;3jo4r6696j+R24wC21m8YJHasGZ95PJ44H2JlHy2kXwGathwV8P11bFHH61GjRqlOnXqNIP8ejx8&#10;m9TaNWHJ161jS96qJ18DJI8S+b3J48mBWFkevO8hzjdHbauyiOTDBz72/5JJl6mnn3xGffvVt+qV&#10;l1/liAkXIURE773znvcItYcffISX4UKEWkBIjWC7WHbvXfep0SPGqol0y4z34hFse+jEw+PYHrjn&#10;AV4H3T5ce/V16mmKyvAad0J333EP3YbP4M948tEn+Q7mUtoffA5qHskTtK687Go1+YHJtE/j+M4D&#10;n4ttYT+wPn/2+Iud5A8wXnz2Ra/mGcCd56Z1m7grb6Q78b8DROI4JnB8yLojh43i4ytqu1GgfA3H&#10;aNSyeCRc8l4VSkienEkce9RRLPlu3bp5tWsooi8zqZukSL541NgJz/cbcAFLvk6dupyPj2oMleqS&#10;RwEQWstFLSsPOQgrywP3Psg556htVRaRPCJ5HJgcASF6mb9YXX3FtWo+HeB4sMJtN9+u1q5cw8sh&#10;/Buuu1GtXr6an4p/+813qPUU6WAZIh5I9YtPv+A7ghFDR/JnYNmWjVs4DYXCUJyQt910O8/HZ+GE&#10;fezhx3kZLiD33/Mgn1i4KFxz5bXeRRNVU6+/9kb+HERqOLlvo8+XWkxoio4Lglxktm3e5iR/gIG7&#10;zCsuvTJwLiCwwvFw439uDsy/iO54cWy8/ebbgfk4biqbgkEXBzj2o5bFA8d1MiTPBa+mrnyU5JOd&#10;kw9Jvg5Jvp6pJx+sQnkwSR7yQ1RqRy1CdUoeBVQQ8OWXXKkmXXQJR93P0W0u1sEBixMFzb0hWaRw&#10;kNtctmgZn1j33nkfif8VfhA51sE8vAcg8n5t2ms8X5Zhm5A8aj9wPyGz51NEfhVF5A9zd8xIQ019&#10;YSrv29NPPKNem/oaX0xkn2+58VbeJubhZMUFRZbdedtdXL4gr1265sBj2ovTYs4HHIs4RnFc2vMB&#10;5m+l4yw8//Zb7ozcfpgaIXmTrvFavaanq2OPOYYl371796Q3huJnvOLDx4696Pn+Ay9UzVtoySMv&#10;L5F8DiRvSHXJo6AGBa9Ry8ojfBBCvPfeeS/X0sHtZXh5dUoetQ8gcIDeMu3aBDu371SPP/IE1174&#10;z7U30O3w9ZwKwYmFgxm3yKjDj1oMWAf1ikX0KHy+hCQ7iaJp3BmgvALz0Vz83rvvUw/d/7B6+smn&#10;uXroe+++r5556lm+U3jd1ISA5N+n+XJxAHeQyJ96fArLPSx5fAYK3+S1k/yBx+rlq9RNIZnjGMax&#10;fNft9wRq2Fx7lS5renbKs4H1keZDUBK1/TALIPkqtjZPuOTNg7w5mqegmCN5k5O3JZ+sXihZ8kSJ&#10;SL5Fy1jJc5cGWTVD8tWVk8cBKsvQPYIUvArVKfnyCqPeeesd7l4BqRAcvHPfm8vpGkh+z+49LHlJ&#10;lyB/iXQJxIvIXXrfhKRR2wFRNvLpWB/dLyNvim4bUFPifRI90kJPPvYUfwa299yU59UzTz7jfTbK&#10;B266/mYuZMP2w5J/7pnnWOr4Xlgfdwq48DjJH1jg7m7cKP98GD1iDJ1zq/ju7h4KiK6gO1Jc8L/6&#10;/CsONJA2lHXHjBxLQcJTkduNoibl5DmSL1fyJcmTPH1wkxGjx03tN4Ak36JVUPKSroHkiVSXPNeu&#10;Icnjj45aHg85CAWkMD796FOOqhfNX8zytJcnSvJ4Ji0ameDihRz3E48+yVH70oVLOQK/+opr6JZ2&#10;Aec4N6/fzJE0xIvoB7Uf8J7ttAyNw66iOwbpVx/SR9T18AOP8Os1dEt8PV08UFdfoizk6yF1pIiw&#10;HTw+8eYbbuXtYXlY8rh4IOWEfcODmmfPfJ9bDzvJH1igQB5pG/ucmPLEFLVp/SauUYPjGsLH+YHC&#10;f1ln1PDRfCxHbTMKBCdo84Iyp6jl8Ui45DNQfdJP12Smk+SPCUi+GXyblG4NmjVrVojCAETyOid/&#10;oWoZkHy92CqU2akteaRXIPqqPgVKDkT/gByj7rrtbk5j3HrT7THLq0vy2FfUkIlaDiBvRNPXX3MD&#10;59EfoXXvv+cBvm3G8heefYEbowC0Npz6wsteugfbRdR/4/U3kZxvVi89/7K3XUTZSEehYBevEc2/&#10;+/ZM9e70dwMXSET4yLVD9jcTuIBiv7Hs3rvup9/Zz9fjpJwzazavC5C/v4c+A4V1so7jwOA7Ogam&#10;vfgK3x1C3jgncEHH8Qcxv/LSK1wTTM4XlDk9cK+u0VVZcBewZMFi7mokank8Ei75TC15riePgleT&#10;kx89ejQkn9xuDfA4KrqFyMf0pEsvnYyC1xYtWpPk6wYkz4KXgtcUlzw/L5IOjC0btkQuj4ccjJWl&#10;OiRfWSBPpGbiPYAcqRPk83Hihe9gIHxE5pLScTiqE5xrqE6Mdia21AEqLSDIQJkRaoNFvb881q5c&#10;y5Uo7IL/ypB4yet0TVjyY8aMUeeff35qpGswjf7k+/WH5OOka0xXwznZqf/QELS6Qx49alk87IOz&#10;MiRS8g5HKgOp4lxAjbD76O4OKRow5fEpateHH0W+pzIgipc71qqQKpE8JN+zZ89XGzRo0BKOTWrB&#10;K6ZF8sHaNbTD4XryWakveeSvEQFUJXoN59zLA1XIUONl98e7I7flcDj2DV0WtmivnuOQvEhe15XP&#10;4q6GteS7d+/+TnFx2U/hWHRrYKL6xEm+adOmRcjJY3rSpVdwuiYgeRJ8bGOo1Jc8apUgL1iVFqnT&#10;XnqFxV0ZUANl6aJlkdtxOBz7DsqMEMl/UsmqljaJlnxOKF3DkjeRfNeu3d7Lzy/5DRyblZWVTZE8&#10;nveaOMnTVaWktLQ0D9OQfF+ka5q3VnW5xatJ14jkka6pATl5gBw2169ducZr/u9wOGoGOGeX0t34&#10;8iXL+VyOWqc8kp2T54eGGMl36dJlblFR0UlwLASf8EjeStccOvHiyx4WyfsFr5B8qMVrVupLHqA6&#10;F+qCV7bRhcPhSA1wJ47nM+/tA3oSLXnuhZJTNbqePFI2kpO3JY8HeZeWNsdDvRMneVxZEMmja4MJ&#10;ky5+IrZ2jZa8VJ/U6ZqaIXnUNEHVPTSkkCp/DocjtUE5GiJ4RPJ7e94mXvI6F89dGsRIvrMn+YKC&#10;xsUNGzZvQZP18DohAyrn0w4Ukuz5oSEi+bp1JV2DnLyRPBpD1SDJA5T4o792tAqNWu5wOFILdIWB&#10;KH7XPpyzCU/XeJInX5r+5KMkjyrrps58XbxOyICCV0TyInndrQEkX8/vhdKrQlnzJI8/G413IHpp&#10;6elwOFITdJ8x9/25Xq+qUetUhqRJ3nQzLJJHY6jOnTvPLygo+At8i8yJqU6ZuEgecs/Ly8vwJC+R&#10;fD1L8rTDNVXyAA0p3pn+DjfRj9eYyOFwJBc0Ypz3/jw1Z9acfT5PEy95k5OngDgs+S5duswuLi7+&#10;nfFtMUXzzWkycZE8qk/m5ORkieR1Y6jW+vmu/CBvujLZkidya5jkwa4Pd6m335jOtW1cy0+HI7VA&#10;i21074EuNqqjokTCJc+P/oPk4UsiPV0dYySPevIlJY1OhG+RNTG1a9LwOiGD1UFZ9viJiOQvVC1b&#10;tmbBx0ieoniQVwPqyUeBvDwienTc5UTvcKQGiNqRUsWzDKqrJlwy0jVcfZKjeF2FEr1QjtYPDZlR&#10;Wqof/4egukGDFg1psg5eJ2QISv6SKQMGDlatSPL1A5KnL8BRvK4nn1cDI3kBB9HMt99VC+YuCPTZ&#10;7nA4Eg86EUQNOPRWikcFRq2zNyQnXWNq10gk70m+e0DyyXgyVFDygwZzwSuqT3JOnlu8mkg+S0s+&#10;vwZLHqAAFg2l3njlDbpNdKJ3OJIBzsO3XnuTW7Wit8modfaWxKdrpJ68JXmTrqlZkjfpmoIamq6x&#10;wS0iGlzgsXkozcdBEbWew+GoXnAHPXvWbH7GADovQz4+ar19IRmRvCd4SdeYKpR2uiY3t0HDsrKy&#10;I2myPl4nZCDJyzNeWfL9B+mcfD2pXVMvtsVrQQ2P5AUcCLhdxAH3/DPPc6dmTvYOR/WD8woNm9Dh&#10;2IvPvch30qj1tr/Ot0RLHn3X2FUo0XeNLfl8I3ld8NqyWUFBQToLOBED+pI3neZwwWu/AYN0JG9X&#10;oTSSzyLBg5qergmDQtivKZpAnh7PO5320jRuROVayToc+wbOITz0BkHUM089w6kZRO77+9xKtOTR&#10;1bAteUTy8dI1jRq1appQyYdr13iStxtDieQN+QdAuiYKdIoE4aPXO5T043FmeBYlIg9U7cJT43GQ&#10;IuJ3OBxB8PAQNDrE838h9Scfe5LPIaRDkX+H2Pems7G9IdGSl24NuC95k66xqlDOIL+miOS9evLB&#10;h4aggr/UkQcHquSjwMGCyAMt8XZs28EdJuFRZA6HIwSdGzu37+QabMi7769UTGVIeCQfyskjXYPa&#10;NXjGa2pF8iT5Pv0Gcn/yuu8aieSDXQ0faOkah8NxYJFwyUtjKBY9kbLpGpF881bBvmtop7XkNTW5&#10;nrzD4TjwSY7kdSQvjaHsdI1IPientIxEf3RSJd+XJY9IPi1a8hzJHzzpGofDUfNIfLrGqiMPWPJH&#10;e5IvKWl0AnyLSL6oqHETmkxoFcpoyaN2DVq8ogplqBdKF8k7HI5UJhmRvF3wKi1ekZPv2rXrrJKS&#10;kv+DbyF5061BchpDjbMkz1UoWfK0w1JP3kne4XDUAJKVruFUDbAkj14o84qKfg/f4tkdpaVNWyUt&#10;XTNm/PgpffsPVM04XWNy8ix5U/BKggcHSmMoh8NxYJJwyeMZryx6LXmv7xoueO02s6hBg5/Dt0kt&#10;eMWHj51w0dOI5Js1axFdu8ZI3tWucTgcqUziJe9H8uF0DVq8UhDNBa9oeNqkSZPGSZE8HjA7auyE&#10;Z1G7pmLJu4JXh8ORuiRa8n5jKFP4GpK81K7BA5rIuQ2TF8mPvejpaMmbnLzXC6WTvMPhSF0SLnmv&#10;4NVE83EkD8+WlbVonpubm8kCTsQgkkcfNqPHjH+md98BJPnmqk6dqMZQOpI/EHqhdDgcBy7JkLyf&#10;rkFjqAyrMVRQ8o0btzocYxZwIgaRPBe8jhs/xZd8HV/yUoXSpGuc5B0ORyqTaMl7vVCanDykHyV5&#10;BNNlZc2PTKrke/Xpr5o2DUnerkJJuHSNw+FIZRJe8Gr1XYOIXroahuS7dOkyq7Cw9JfwLco+ybWH&#10;47naLOBEDCJ59Ck/dsKkJyqUPEXyudmudo3D4UhdkiF59F3jR/Ja8sjJd+rUeS759ST4FhF80qpQ&#10;0uRPxk+8+GGWfLPmfsEr15M3vVCagtecLCd5hyPMZx9/prZs2KK+/OzLyOUO3Z33hjUb9vuD9BOe&#10;k5cHeRvJozHUcUbynTt3ntmgsMEv4NtkS/5/JkyYNFki+bDkdU4+mx8akuMieYcjhrnvzVM3/ecW&#10;tWbFmsjljv+qLz79Ql08/jL18Ye71C7irlvvUddccb26+frb1LvTZ0W+Z29IRsGrX7uGsCTP9eRN&#10;Th61apo3b16WEpIPPuPVr10Dyee6nLzDEcOrL7+uBvUbohbMWRi53PFftXvXbtX+7M5q09pNavrr&#10;M1Tf8wfR+G11310Pqqsuu5Yfxxn1vqqSLMlLusaWfNeufsErcvHNmjVrlAKSbxbqu8ZIngSvc/JO&#10;8g5HGFvys2fOVu+98773JKRpL76qVi9fzdNPPfa0evHZl9W1V17P7P7oU5YSliGVceWl16pLJ16h&#10;XnnpVW/bwtaNH6jXp72pZs14j6V41233qLUr1/IybGP2zDnquqtu4G0sXbhUffeVfswe1rnh2pvV&#10;pAmX0X6+xmkTrI8HaSOSxue9+OxLPH/Tuk3q+adf4PdtXLtRvfz8NLVt8zZ+/f67+nv98M0Pavni&#10;5erWm+5Ql198tZr59nvqq8/1uTr5/ocpKp9J+3ANp67wOXdSxD6JIvjJ9z/Kkt+6Yav6cOuHatmi&#10;Zfwe7DeW4+E8eL2vJFzyoV4oIf3jjtWS79Kl67tFRbpbg6Q0hir2JV+LJP9I7z4DgpLngleRvMnJ&#10;O8k7HDHYkn/84SfVow897kn+P1ffqN55612eHjNigrr95rtY1Ddff7saOWSs2rN7j/ri089Vv14X&#10;sCAhzQF9LlRzZs0JfMayRcvV4IHD1fXX3Gzef5u64+a7OfUx9YVXSNZXqpeem0oXgrfUJRddwRcW&#10;bHfCmIvpovGamj1rrurVvZ+a+/58FuHQC0ZyJD3jrZlq5NCxasoTz7J4x42ayJ838+1ZqlP7Hvxd&#10;8LSnB+99mL8bpHzxhMvVE488xevgsxbOXcgXiQF9Bqvhg0fzhQy59ysvvVqNHz2R01m4kEDy2zdv&#10;974THuiNiwq28c2eb7z5+0JyJK8LXpGXR8GrSL5jx46zi4uLfwffJqVbg7yyslLU3aSrSx2S/GOo&#10;J98E6RoSvCd5PH2c0zVG8i5d43DEYEv+kQcfo6j1EU/yV19+nXr7jRk8PXzwGI6IEWVDzm3P6sSF&#10;thAiJI4xxHftlTeo2266PfAZSxcuo4vERSTxN/iZqfisyyZdxZ+Nh89vXLuJo2c8snL08PEs3p3b&#10;dqgeXfrQXcJGljAi8F07PmYRnn7KWerTnZ+ob+kz161axwXH2IdB/Yby9t545U112t/PVDdedwtH&#10;+Pfccb9667Xp6t47H+Dvh/QL9uPhBx5XF429RG1ev0X17jGAUzF7dn/Bn/Gv087h7eK3wB2BLXm8&#10;dx5dcHDBWL1iDa9vf9+9JeGSj0rXHHusieS7vFNcVvZTo9w66IkyoZIvatasEJF8UPKI5C3J086z&#10;5E3tGpeTdzhiqYrkly9e4b3vvHO7kpw3sJguHDCcGMbRfs+ufTidI+sBSB5CnPveXH4NaV512XUc&#10;aUPKiOwR6Y+lC8G5Z3ZgyUOkSNGMGDKGo3jcVeBCgs9bNG8x7zPEjH3EfKRR7rjlLrrbuFM9PvlJ&#10;dc/t97PkH33oCXXXbffR8h18J4KoXKS8fct2vhPAnQO2tWbFWv7uED0uErKe5ORF8utXr6P9Gk2R&#10;/It8AcK86iDZksfr443k7Zw8DbVKS0vzkpKuEcn3IcnrdI0dycuDvLXk85zkHY4YwpJ/6L5HPHFV&#10;JPlPKJp+962Zqv05nVmyWzduZbFWJHlE35dNulJNefwZ9eC9k9WTj05h8e/ctpOlDsnjLuGDTXjY&#10;Nh5Cv41E3189dP/DHO0jOsfnIWd/+cVXqYnjLlXffvkt7es76ux/naeuvuxaFvPUF6apbp16qfvu&#10;eoDlHZY8ovsL+g/jmkW25PH9IXnZ/7DkP//kc77Q7N71qbdOdZBwyXvPdyXJp+lI/vjjIiVfn3xb&#10;klzJcwdlzVVaGiRf38vJ25J3LV4djlhsySPqRRpl07rNLOR+vQYFJP/Ig49zlIvC1TP/2ZZFjFz8&#10;KX89gyNvyPfsf7Wni8N/Ap8ByUPSt954Bwv06SeeYzmjgBTiRSEoUiPYbqf23VnyEC/SL5gP+UHC&#10;99/9IEv4vHM78x0AZIuCXOTSsc782QvUqSf/iz8fr1945iWWPi4m2A9E3sjnz5k1V339xVec85/6&#10;wqs8bUse7+3aoae64dpbeH9nvPVuQPKffbxbLaB9/PLz6m1bkCqSHz062EEZ5N6yZcsGSZE8qvaM&#10;nXDRU5A8GkNpyUdH8q7vGocjFlvyn3/yGYv4n6eercaPnsTisyUPoULCZ/zjnEDUC2Ejh9214/ks&#10;8D49BwY+A5LH9i6ecJn69+ltWd6zZuhaPIiScceAz/zP1Tep87v145owSMG8NvUN1bFdN942atJI&#10;rRfk38/4x9l0oWmnxo26iC88+BzsE2roQOJ4jcJZbHvl0pX8GheiV156nb5Xf/4OkD8KeLFNW/JY&#10;F9vsfF5P3l+UJ9iSR3pnxJCxgTub6iDhkiepS6oGaMkfF9N3TVZWFrqQaZL0SD5W8hmBglcneYcj&#10;FohFolcBr3/81p+P9SB5yFUv89e3tyHzMbY/A5JHVUPUurHXk/fKe+yxPT88z56P/cRre1vxXsu8&#10;8DYxP/zaXi/8W8gyeV1dYHuJjeQtyZtI/gQjebR4lb5raEheTh7TEyZdOlnn5C3Jcz35DBfJOxzV&#10;xOjhE9SKJToiriq4OCAlM+/9eZHLHZqES96K5KUKpUTy6KCMxP4rODYp6Zrc3IYN0DNasOC1uapP&#10;VyMIPtCtASRPOMk7HI5UJhmSl35rAF5LJN+pU6c5RUVFf4Bvka6hoDqxfdcUF3uRfO3xF13yaJ9+&#10;uj95T/Km4FVLnuCCV9d3jcPhSF2Ska4JSD6DJH+8la5poDsog9wh+YT2Jx9O1/RmybeIljwJHuQ4&#10;yTscjhQmJSRPkTyqUIZr1yRT8of4ko8Xyet0jatC6XA4UpmkpWvIm9xDQEZG6kgeLV7xgbH15Ov7&#10;9eTpKuUk73A4agrJl3wKRfLSdw1N1qJI/pE+/UnyzVtES96ka1zBq8PhSGUSLXk7VcOSNwWvYcnT&#10;kFZcXNw4qTn5vv0HRUpeCl2BK3h1OBypTApLvh4F1Y0SKvkW4XrySNdA8nbfNSHJ5znJOxyOFCbx&#10;ko+fk+deKIt1L5ToT76oqHGThD7Iu2nTpkVogYVpkXzzZi3j9EJJ0NilaxwORyqT9Jx8Okn++ONj&#10;GkPRkPiuhgsaNy4WyU9CuiZG8vVop6Xg1Une4XCkPomXvHmQtyX5E084niP5rl27vtuwuOH/sm9J&#10;7glv8WpJ/tCJF1/2MEu+eQuSvDwZKiR5V/DqcDhSnGRInlM2tuQpkh85cmQ4J18X2ZOESr5BgwYN&#10;cfvAVSgnTXpMCl4Dj/+rLx2UEemQvMvJOxyO1CUV0jWQ/IgRI5L/0BCJ5PGhEy6a9ESk5KUxlCl4&#10;dZJ3OBypTErk5E84gSP5kOQTH8nnN2pUgnryRNpFEy95HJJv3jyUk3eSdzgcNYiES96qXZMOyWcg&#10;J3+Czsl36fpuUVHDnxnlJr7gtZCuKl6L10mXeukavz955OSd5B0OR80hFST/0xNP4No1HTt2mV1c&#10;XPw7o9zEp2skkkf9zfETJz7Zb4CRvBfJW1UoneQdDkcNIFmSD9eugeRRu8aK5GsVFhYWZWVlZZvX&#10;+3+QvmsaN26cPW78xCl9B1wQK3lJ1xic5B0ORyqTaMnz812N4CF6KXiF5EO1a2pJUG1e7/9BujXw&#10;Ja9z8gHJ005L9UlwILV4/e93/1XbPv5K3Tdzg5rwwjKHw7EfmfjicvXI7M1qxydf87kXdU5WB8mU&#10;PNI1GeVIvqCgoDihkXxY8kjXcMFr3XoqjQQv6Rpb8gdC3zVffvWdemDWRjX6maVq8FOLVLeH5kbu&#10;g8PhqF56TJ6rhtA5N+65perJuVvU1199H3mO7gtJkTxy8oQn+RN0Tj5lInmU+I4ZN/65fgMuUM1b&#10;tFJ169T1JI8v4KVrDoBI/vE5W9SwKYtVtwed2B2OZNKdgqtRzy5RLy76IPJc3VuSLfnM+JKvj14o&#10;8RhA83r/D1YkXzxq7ITnoyQfLnitqZH8l19+r656ZZXq6uTucKQUuJO+/e116qtqiuqTJXkInmvX&#10;WJLnx/8Vlv7SKPeQ3NzczITWrsltqB/kjXTN+PETp/QnybeA5EPpmpoeyW/c+QXnAzveH/1ZDocj&#10;ueDcvObVVeqDXV9GnsNVIdGSR2MoW/KZXE/+eDUavVB27jKrtMDroOywzMzM3IRKXro1QLUepGtE&#10;8vVI7p7kpe8a9EJZAyW/ZvvnnP+L+gyHw5FaXDltpdq0c0/kuVxZkiF5ridvRK9z8lrynTp1mlOU&#10;V/QHo9zE15MvLvbTNWPHXvR8/wEXqpYtWnPNGm71CsnTuKamaz7Z/Y268pWVkdt3OBypyW1vr1Of&#10;ffFt5DldGRIt+WySehYFw14kT9K3Hhoys7DUS9fUKisrK01sTt5IvqSkpNHIMWNfhuRbkORRu0ai&#10;+ZrarcF33/ygbpu+NnLbDocjtXl09ib1/bc/RJ7bFZF4yaerLC9dkxaWfKDgFZJPSiRPk7Uvuviy&#10;R1Hw2qJlMCfv1a6B5GlcEyJ5/MmvLduuBjy2IHLbDocjtRn85CI1a80uPpejzvHySJrkWfQUGMeX&#10;fPIieUzjyVCQfMuWrUnydu0aE8kb0deEnPzndKt3y1suinc4ajIPvbdJ7dnzXeQ5Xh6Jlrzk5LXk&#10;dbrmxGjJpyUzkv+fSZdewZLXtWt8yafXS9OCN5KvCemal5dsU70emR+5XYfDUTPo99h89e6ajyLP&#10;8fJIluT9gteg5EtKGp3AwjWRfEIf5B2U/KWT+/aPlXxGvWCL11SXPP7gye9vitymI7mgmhxaPPac&#10;PE91eWBOzHK0YTj/4Xk87hBaVl3gs0c+u0T1ftQFATWBlxZvq3LKJjmS110bQPJcT95IvnPnbjOL&#10;ihr8nIX7P/9T26RrEtitgS/5QyZectnD6GpYp2skJ4/+5DNI8tme5FM9J//JZ9+oW12Ba0oy4PEF&#10;6q5316vH5m5Rl7y8Imb5Va+uUk/M38Lj7nQxCC+vDi5/ZaVa99EX6rYZ6yKXO1KLye9tqnJNm6RI&#10;3ghe0jV+Tr67LfnEPzREJG8//i9G8jWsMdT0lTtUf1fgmpJc9OJytWHXHoXhjVU7uFm7LEME/96G&#10;j82ynWrAEwsD760unORrFhc+sUjN2/BJ5Lkej2RL3i547dix48L8/OK/G+UmvsWrSL4ET4a6+LLH&#10;de0aW/JpfAtiSz7V0zXPLNiqOrmWrSmJSP6///2vWrPzc3XZVD+av4nuvjbRsh9+/DEg+eFPL1Y3&#10;vLlG3UzLsU5PuhjIe/o8Op/ng/+8sUZd+OQint+PLvI3vrVGjTaN4LCta19frYY/szhG8mOfX6pu&#10;pO0PmbLItYhOQTo/MEe9RYFb1Lkej+Ska4KSP/7YY1nynTp3nk9S/6tRbuIbQxUW6idDSbcGuuC1&#10;tX7Gq0he6smbFq+pnq55at6WyO05ko9I/qMvvuExUjOYj/z7qyt2qBXbP1c7Pv/ak/yFTy1SM9Z+&#10;pFbSCTt30yfq6+9/UFPoIi7veWHJNrX7q+942aaPv1QvL93OOXeke76hdV+k11j3epL4js+/UY/T&#10;59mSxwVk/uZP1LqdX9B7VrJQZF8dqQH+5zeWp7bkuTGUl5PX9eQh+ZEjR6kuXbriyVC/Nco9FPn4&#10;hEq+oEA/yNvuu6YlujWwJV+fvoBE8kReTl7kl61unOQPPETy723YpZ4nQU9fs5NTa+iJcPHW3eqR&#10;OZtZuiL58S8uUy/Sele9tkoNpNcLt37KkT5OfBTcfk/TEPwgWoZc/7OLPqD1FlRK8rjAvLbiQ7Xh&#10;oz3cOZbrbjp1eT3FJY+CVil4rS+SN+marl27zioo9fqu+R90M5w8yU8kyQ+8kBtD+Q/ytiRvCl6d&#10;5B17i0j+dbr9vpOkvJGmkWp5dO5m9cHur9T1b6xWs9bv8iTf5cE56m4U1M7brB6n/3XhFi35TiR4&#10;RN24I1hDUTiW3TtzgxrwuH5PZSS/kSL/T778lu8MelkpIEfqUbMkrwtejzvuWO67pmsXkrzfQVni&#10;JS8dlAV7oUS6xpc8+kauSTn5p+mkdbnV1MSW/Jjnl7C0n1/8gXqNXmMe0idzKDIXySOP/gEdA1OX&#10;bWeRz9+sJd/ZVLG8fcY69eSCLRzNs8RpnYGPVy6S/+Lr79TX3/2g3qOLygVP7p9CXse+0+mB2eqt&#10;FTVH8pyXZ8kfoyP5lJL8xEtMukZ3UOZLXteuEVK9ds3UJTovG7VNR3KxJY+IGxdkRPObP/mSIvYN&#10;XMNmHolcJA95f//Dj2oYyR/vf5lk/wO9huSHTlnM6Zmek+eqEc8sIdlvVR/v+Ubd8c46ljze9+qK&#10;D/l9t9DdwqcUtduSxzLcQXz42dfqpaXbVB/XeC4lwV3WzCo2iEpWwasneRL+ccdqyXfp0uV9Kyf/&#10;k4Tn5GMkP/BCrkKZRjvKkiek75qaIvkNO77g7kqjtulILrbk8frm6Yiwv1ar6ISc9NLyGMk/OX8r&#10;R9yz1n+s3li5U+0gIf/43/9ya2bk4b/7/kf1NgkABbCofomUz/gXlvK2dn3xDb/GtpZv/0x9S5F9&#10;uOAVeXiUC3z0xdfqarowdLrfFbymGje/uVZt+7hqfcwnRfLkTJE8qp1D8nhoCEl+Ljn2JKPcQ3Jy&#10;crKSInmpQtl/EHLyluQRyRvJ+wWvqS159Fz34KyNkdt0JJe+psrjpabqZN/H5qv/vLGaX6POPPLs&#10;17y2il9DwMix3/L2OjV7wyfqmYUfcHrmwfc3cjVKpGtueXstXwjeJ8E/v3ibuvLVlTy/1yPzuNrl&#10;NIrWUR//3lkb1H3EOLoAoAD3Jrq4yN3BqOeWcKHt+BeWudo1KcjzdLf2QxV7o0y25BHJH2si+e7B&#10;xlDJS9foxlCXPqYLXoOSD9euyU/xgleAbkpxskdt15E8uFbMg7rQVOahTYNdhoJlKFj1ltM0UjOI&#10;3vH+rvT+Dtb6iP6HP72E68zLPH4frdP/8QUc8WOb+FzMk32wPxM1ddxjIVMP/EfTlmyPPMfLI1np&#10;GhS6Apb8MVry3bp2ezdlJD/JSB7pGt7ZeoTd4tXUrqkJHZRt/WiPuopuy6O263A4agYoS9nxSdUd&#10;kCzJI4oPSx5VKK3H/yVP8vjg8RMveVIi+fq4KhnJe+kaI/ma0J/8j/QnPzZns4vOHI4aCtJ3qEQB&#10;YUed4+WReMlnqMw0v3YNAmNL8rPJsb83yk127Rq/xWuk5GtQugbs2v21uvbV1ZHbdjgcqc2dM9ar&#10;3Z/v3SMAEy75jPiSDxW8JlXydZGTl/7kPcnXQ05eJJ/Nki+oIZLHH71k86dqzLPuId4OR03ikpeW&#10;q9XbPt+rKB4kXPKZWvJ2Tv6Yo49myXfu3HkBSf1ko9z/yczMzE3Kk6Gk4LVP/0EseVTm15G8X/Ca&#10;RZLHuKZIHnz/zQ/q+YUfcK2OqM9wOBypxaDHF6o3lu1QP3y7d4IHyUrX2Dl5kXynTuiFMl96oUx8&#10;JJ+b27BBcXFxgS35Zs1bUiSfEVfyNSVdI+CB3sjPoxZG1Oc4HI7UAFVq8ZAQBGdR53JlSS3Jd1qa&#10;m5t7hlFu4iUvkTwq6I+96OKn0J98s+YtSPJ+JJ/pVaFEuia7xkke/EhRwZx1H6sLnnDN1x2OVGQ0&#10;Oqnb9ClXmog6h6tCKkm+Y8eOy3JzC/5llJvUnHyTESPGTYXkm7Pk7cZQtuRTvzFUeeChwOOeX+r6&#10;tnE4UgS0Xbj6tZXqyy+r/sDueCRa8tzVsCV5lGP6kXxniuQLkxfJByU/2pN8Wprpu4bwa9fgEYA1&#10;M5IP88FHe9SQpxbx80bdA0YcjsSCBm449ya8sEx9WMUuCypDMiRvR/K25Lt06bIgPz//b0a5ycvJ&#10;Q/LDSfJ9+g+ML3kSPOrJp3pXw1Xh+29/VHe/s14NJeHjaUIOh2P/MvLpxerh9zfzuRd1TlYHCU/X&#10;ZPgdlDFBySe3CqXk5D3J9xuoWpDk+aEhXromWIXyQIjkHQ7HgUvic/J+3zUAzoTkR44cqTp27JTc&#10;2jXFLbTky8rKmg8bOWaalnxLVc96xmtswWvNzck7HI4Dn2QVvPqRfH119NFHqREjRojkTzHKTbzk&#10;i5o1K8QzXomjBw8b/kbvfgNU82aQfJoveRQqsOQ1NaHvGofDcfCS+Jx8usqyIvmg5DsuI6knv3YN&#10;Sb7FkBGjXtGSD6Vr8AUg+BrUQZnD4Th4SXa6RiSv0zVJrkKZ36hRCQ35JPtjLhg69M3efW3Jo558&#10;PZVBX4CjeCd5h8NRA0iW5FG7BqSU5CUnT9H8kUOGjni9V5/+qhlJvm7duiZdA8kH0zWu4NXhcKQy&#10;CU/XZKSrLBI7qk/qKpT11TEk+VEi+WSmawqbNi1CTr5x48bHX3DB0Oki+Tp1RPJ2waumJjeGcjgc&#10;Bz4Jj+RNFUot+TSVnkqStxpDHWFH8kHJm3SNk7zD4agBpITkj/LTNST15Em+oHHj4tLS0jzUkx8y&#10;fMTUXr37cWMoP11jFbxmOck7HI7UJyk5eRK7nZM/5qgjU0PykpMvLCwsGjF63HNa8i0Dkg8/49VJ&#10;3uFwpDKJl7yuJ49IPkryKVHwSpF89pjx46cgXeMk73A4ajJJieQ5VWMkTxxzpCf5xST2fxjlYqhH&#10;1NWTCRhE8iUlJWljJ0x6ond5kke6hnCSdzgcqUyiJY/GUHYVSmBF8pD8aUa5GH5iSMwgkueHhkyY&#10;9FjvvpC8lZOvB8lL3zUa162Bw+FIZZKVk0cEz5Knaakn37lz50X5+fmnGuUmfoiV/ABL8nT7wZG8&#10;SL7m9ycfBg8oWLf9C/XI7M3qP6+vdjgc+5HriafmbVEbd+6ploeDxCOZBa9ST95rDNUp2EFZwgeR&#10;PAoDxo+f+CQ6KNOS9zso43QNWrseQJLf8+W36tHZm9SVr6xUj8/drN5d/ZFatOlTh8OxH1mw8RP1&#10;9qqd6mE6965+ZZV6ZsFW9VU1PixESFZOXlI1IckvIb+ebpSb+EEkj4JXkvwUfmhIM+TkQ5I3qZoD&#10;QfJPzN2iJr64jA+25Vt3q+2ffKW+/ur7yHUdDkf1Afl+9eX36oOPv1TLtuxWryzdri55abl6cdG2&#10;yPX3lmRKPrLvGqsKJQ2HGRIzBCQ/0Ze83UFZoOC1Bksejxe7dfo6NXXxdrVm2+fqKxI7DoaodR0O&#10;x/4F5x4ex7ly62fqWYroH5y1kc7J6onqkxvJ68ZQ8fquoaG2ITFDTCQ/4AJO13hPhjpAJL/6g8/5&#10;9nD2+o9Z9k7uDkdqgNz8FyT7N5bvUDe/uUZt2PFF5HpVIfGS9/uT9yUvDw2JkXxih9h0zQWqGUm+&#10;Hgnel7xV8JqRpXJrmORXbN2tLp+2Ur2/bpf67psfItdxOBzJ5Zuvv1evL/tQ3fDGarWeBB21TmVJ&#10;uOQz/Ge8ZtRDyibdk3z79u1X5eTktzXKTfwQlny/GMnXM90aZHo5+Zok+Y93f6Oue22Vmrn6I/X9&#10;t07wDkcqgyDs5cXb1J0z1qvdn38buU5lSEokT8Ew911Dkofsy8nJJ3aIkfwALXlJ16TVIclzuoYk&#10;b/qTr0mSv3vGOvXWih0ugnc4agjffv2Denb+VjVl3pbI5ZUhOekaXX2SW72anDyeDBV+kDcNtQyJ&#10;GUTyXE9+0qWP9R0wiFu81sdVyXtoiMnJG8nXhJw8/uRXln6onpizRX34ydeR6zgcjtRk884v1eT3&#10;NquZaz7iczlqnfJIViTPNWtE8kcdpYYPH45IfmF+fnHy68lD8pNI8hLJ16edFMlnZphIvgYVvH79&#10;9Xfq/pkb1Turd0Yudzgcqc3ziz5QT1NEj8g+anl5JF7yqF0jBa9Rkk+BxlA0WXvixZc9Giv5NB3J&#10;Z/g5+Zog+RcXb1OPzd6sPtrtoniHoyay7eMv1X0zN6gZexGoJUfyRvBpqKzip2uSLnk83zUrKysb&#10;05MuvWKyL3mdrkmTdA1JHq1eQapLHn/ww+9v4nRN1PKDCTTyElB7IWqdeKBaGy6SVX3fgQ6q/KEa&#10;7ieffRO5fF/B7/7ZF9+qH7511Xwfn7NZvbxke5VTNgmXfH2ka3zJSxVKSL5Dhw7JrUKJAlf0bSx9&#10;16AxVLNmzb1IHgWvNU3yX9AJ8tS8rWrWml2Ryw8mnl34gcdrS7erzR/tUds//kr9N2LdMJPpQjnw&#10;iYVq/oZPIpcfrOCCiTvFCS8si1y+t6ByAP6f26avVde9vpq7AdhfF5KaAlrETiXJ46IatTweyYjk&#10;vVQNoCD5GFOFskNsPflDDIkZ5PF/kPzYcRMe69N3gJY87SinayB52uHMGiT5t1buUM+R1D79/OA+&#10;QUAH+h17TJ6nxj+/TI19bqka+PhCNeSpRerjSsjDST6a/SX5RRs/5eN+3PNL1Tj6r7o9NEfd8uaa&#10;yHUPFnAn+dicLWreho8jl8cjlSQf0Rgqsd0aNG5cUFxampEnkTw6KGsajuQh+UySfGbNkDw6PcLV&#10;P2rZwQYkf+W0VTyNSPGdVTtJ+nO5J0CZh8h+6ZbdDCLJb016xpb8NloH/fwglYBlGK/64DP1Lb0f&#10;28Cyjz792tvOatNtxPKtn/Hrtds/ZznivTY76T1YF6AvE4C2DT9++yO3a1j34Rd8okvqYiV95gra&#10;Jk5ijLH99bQOPgPLsC72Tb4L3oP9w/5v3fUlT2MdrIt1sN+f051fVDoAaZk1tN9YD2Aa64Ulj++J&#10;/URLTTTT//CTr9SWj770Cgw/2IXf7jNOwWzauYen8XvIb/MB7Re+LyoKXPryCv5cbKf/Y/P5gmzv&#10;08EIeohFNeioZfFIhuSDfddYkXxsuiaxkbyka2jysAmTLn1EJJ8mkkdOnnaYBV9DJA+BVXeHRzUV&#10;SP7yqSv5dhd3NjNI8r0enscXQYgTLQvRwnDwk4vU8KcXc2dRS7d8yieJLfl7392gujw4Ry3ZvJu3&#10;u3TLZyShBSxMpBS60jKkGSa+uFwNnbJY9X10vnp12XYW4ahnlqgLaDuz1nwUs3/PLviA18VdxgS6&#10;2+jzyHx1zzvr+YIBWWP+C/RfQqRYvxctx0UK+9f9obn8uVdOW8nr9aT5D83aSBeMz3ib6NoW33Ez&#10;ifW611aru95Zp9bSxeTuGevV6GeWqovpu0Kk6LBuNwk4vG8LN32qBjy+gNebRN8L3xetp23Jo7wC&#10;acHRzy5Vt7+9jn7PPRR5blY3v7lW7TBVd+95Z4Pq9uBcNXf9J+pa2o/OD8xRF9F7sc1u9B2umLYi&#10;0GcLvttOOu4HPrGA15P5BysPvbeRuzyIWhaPxEte15OXSN6WPEXy4V4oExvJFzZtWtSwYcNcTE+a&#10;dOlklnzTZqouOiirmxaQfE2pJw/JQwxRyw42IPlhUxap5xd+wIXRvR6Zx0L8niLaj0nQEOowkjJa&#10;BM8jmU8kqUDouChUVfKQFu4KID38fxA7Iua56z9mMV/1ir6jsIHkO9w/W01+bxPL+IGZG0jW8/g9&#10;n39RseQhz7dX7uQ7gTEkWqSlsD/o7AoXrO0ff6mmr9zBFzZUx8N3uW36Orqj+Yj3/cY31qiO9PmI&#10;qMP7Bjlf//oaWu8b/l74TiOfWexJfsxzS/j7Ifq+6pWVHM1/+eX3FUoe/wnWQVSP1tid7p+jPqcL&#10;mnwu/hsUOPajC9Vb9N1k/sHKgyT511Ne8nbtGiIo+eTWrkE+PisrC1Uo/4ci+cnIyTdp0kzVrl1b&#10;1SPB+90a+JJP9RavTvI+EApkfAdFmYg0EdGOpMh6Kcka6ZYeJMoxzy5hmby+/EOOfq+gyBgpkKpK&#10;HuthGVIN+FwIF6+RJhlBcown+S4kQKkJhTTGhBeWqvfW7lKfff5thZLvTa8xH3J9au5W/kykPuau&#10;+1j1oyj9hUUfqFfojmIk3aXgwgGBIs2DyBDfGd8VkXWU5LHNN1fo9V5b9iEfk/jOInls/6Y319Bd&#10;0EJutCPvqUjynejzkPrBMlxscFGzJY/URBdaB7+NzDuYqWmS1y1ey5V8Yh//16JFi0wSfX1MQ/K9&#10;+4QlnxYj+ZwUlzwiNvR/EbXsYAOylZw8cr3IUyNyvWLqCs4J43dGxH0PSVxAt69baL19lbzkrCH5&#10;UXQhiSf5riTAV43kkc9GZIzUDvouqazksRz/u1xYkLIZ+tQiTh/dOUNf4D7f861aTRe2S15aoS4m&#10;UAcb+9UpTiSPCwQ+A+tB1PitbMl3pNdYfiFJHoX92KeqSn4m3fWEJY87kMvp/5HXBzu4A8XFNmpZ&#10;PFJB8tJBWYcOMQ/yTmxXwwHJTyDJI5JvSpKvU4ckr3uhRHPdmiR55JtfopPwGyOGg5mw5CE/zENa&#10;BukFCAo5bRQ+/vDtD1wIKI9msyV/P4nOlvw7qz9iwVaH5JGumGYKyt9bt0sNnbJIzabxFyRlSB4n&#10;OfLz//2u8pLH93mCZIucN/LqyLtj/pM0RuQukeG95ntFSR4pHvw+mEYhKo5JW/IDabvPzN/CKReU&#10;OyzZ/Ck/EOOJuZu5W+uNO/bwft79zvoqSR5PT1pIyOuDGfyvuGjKnVJlSa7kI7oaDnZQlmDJFxcX&#10;NDaNoSZMmDS5V+9+LPk6deuqupyTl66G/Q7KcrJSW/Jrt3/BJzzSEVHLDyYg2wufXKSenLeFH3N4&#10;wxtruHBz+sqdLBb8ThAZcuFIcyH9gObkKLC0JQ+pYzu3vrWWt3UZRduQZXVIHv/1FVNX8ucjr4/P&#10;QS0b1IRBweOIpxez6CFoCLkykgez133MQsV+LKc7D8zDxR/yvubVVfw9sF/Y1yjJozAaBbhTaLsQ&#10;DfbTljy2i4shauhgO0h1oZUmyj9wAcDdA/YZ6bCqSP6xOfq7yuuDGVzsUB0atZWilscj8ZKvz5LX&#10;HZTFSD65kbzUk8c0S76Pljwe/4dIPiB5RPNEqksegnp09uYql8gfiKCWURgIHicBGkShCiPmIVLH&#10;Q5bxu0FaIi9EvEihIJJGNHUjXQTueXe9eo7kjPd9+dV3LL2Xl2zj9fCZ31HUi2V4bi5eI02CRy1C&#10;uva+AYnkryXpotwAaSEUpEo3s0jbIF2C5agai+1OW6pbQOKOTdI8uCCg8FU+EyymyBqyvfPt9bwc&#10;85CGQn799unr+DtDyNgmLlbyPgH5cnRwh7w9UjdYD+9FXh93QfJZuKjhAofXu3Z/w+UZj9JF4cY3&#10;V3MBMN6HfUXh7Zz1H/OFBhdGvBd3Tvg+dv8sz9H3xH7J64MZXPilJljU8nikhuR1V8OdOsY8yDux&#10;OfnS0tK8nJycLExPmESS79ufJR98/F8wks/NTm3JA9ROQGSHHGnUcocPhA6pQoAVtSzEsznRkKqq&#10;J108JCf/Cp3IuOBAfuFto+onaqJArvb88kDq6f21u7jxF6Jwexm+7w76LHxnTNvLwuACtpakDWlE&#10;LY8HfkcIHHXjo5aXxw/0PfemU64DDaTrHqCL5Kt0YY1aXh6Jl7xuDBWW/AiO5GMkf6ghMUOgdg1H&#10;8iT5JiR5iuT9B3lrydeUFq8Akdbk9zd6OWRHahIueK0OINh36Q4A6RQUskqjKEfNAjWsEKxt3VX1&#10;/y+Zkg/0XRMt+cRG8qgjT0MmpoOSrxuSvBZ8TZE8IjTc6uG2F4VwUes4kg+iXaQwJNVTHaCB0qpt&#10;n3NqBeUzUes4Uhvc0T06exNd/LdXeLcVRcIlT45EV8MxOfnoXigT2xgqWLsGBa/9VdMmzVWdOnV8&#10;yaODMpOugeTza4DkAXKgaOyDwpuq3m47ai74r5Hake4ZHDUL/H8ow3mEJI+Wz1HrVERyJO9H8rqr&#10;YU/y4RaviS14DeTkRfJNg5L3nvFKgs9Oz1IFNUTy+KMXbvxU3fTGGrVyq0vbOBw1AdzZoWB8xQe6&#10;j6KodSoiGZL3c/KoJw/JH6kLXjt1XkSR/CksXD0kVvIUyctDQ7x0TdMmzVTdOrHpGil4rQnpGgEF&#10;WC8IvoKYAACBXElEQVQs3MbV91DrIWodh8ORGize9Km6+pWV6o3lH3o1ovaGZEbyOl2TZkm+EyL5&#10;f7Jw9ZDYDsqaNWuWFUjXeJK30jUseb8Xypr0IG+w58vv1JT5W7ijqY07negdjlQEjcnQ2hlVJqWF&#10;896SEpI/SksejaEKgo2hEjvE5ORRTz6e5EnwNVHyAAfN3A2fcGMbRAtVqY7ncDj2H9/Q3TZqQyGC&#10;X7x5t/q6GspSEi550+I1juRX5efnt2XhJmOwH/8XlHzNrl0Txfffoj74N1yt7sInFnK/5VHrORyO&#10;xIAUKvpOQkvsz76ovvYXqRTJd+qEKpRFdk4+sUNxsZ2Tv9SrQlm3nCqUNaV2TRT485HrQ91bNJdH&#10;HW30sf5VBY2AHA7HvoPzD72LTl2yjbt6uJjurNEVBM5JLIt6z96QdMkTRx9pS77YrkJZy5CYIdgL&#10;JSJ59ELZNCB53UFZzWoMVVkQOTz03ibV//GFkfvgcDiqD+5L6alFasq8rdUWtUeRLMnr/uT9SB4P&#10;8obki4sDkk947ZpATv78Xn1Z8tKtgfcgb6t2TU3o1sDhcBy8JF7y+rF/gUjeSF43hgpIPrFDlOQb&#10;x5N8uibVOyhzOBwHN8mSvNfVsEnXDB8+PEryyY3ke7Lkm6SM5D/6pGpdjDocDgckv2H7Z0mJ5NPJ&#10;mwCSH+ZJPtCtQeqlazKN5DknD8knMF2z6UPXUtXhcFSNH7/9QS3f9HFSJF8/WvJ27Zrk9l0TLflg&#10;7ZqczMRJ/tEZ7jFoDoejanz39ffq/jeXJ1TyunZNmk7XoOD1yDZq2LBh6rzzzluWmxtoDJXYFq/x&#10;JM+CF8mb2jVS8JqodE37e99TAx94O/JPdDgcjnh8/dV3qs9909khUW6pTrTkpQolSR6RPHLyR2nJ&#10;d+jQYUleXqHdrUEq5ORJ8ryz9Y3kdS+UXiSfIMmfd+/7qu0tr0f+iQ6HwxEPSP6sm19jh0S6pRqx&#10;I3muPgnJE6hdM3zYcFShnF9QUPBXFq4ekif5cST5Huf3MZJHbklLPiNZkifa0Q/ouox1OByVBYWu&#10;n33+jTrntrcinVLdxKRrJJJHTp4i+U6dOs8lx57EwtVDsiXfmyTfzEg+XUve6k8+kbVrQLu73lHT&#10;5m+I/DMdDocjDB4y8uz7a1TbO9+JdEp1U27B69ChKHidV1hY+GcWrh6SJ3nOyfc2OXnsbH2SfF2J&#10;5E3Ba4Il3/bumarTba+qT3a7+vIOh6Nidn2yR51zw8uq3d2zIp1S3bDkyZcByUskT5Lv0KHDwvxg&#10;i9fEPuM1HMkjJw/J109LV+mQPHLyGX43w4lO17RHTu2uGerB6a6WjcPhqJg7Xluizr1jRkLy8UBL&#10;Hg8N0TVruHYNcZRJ16RUi1df8s04iudIniWvI/lE164BkHy7e2apTndNV9Pmr4/8Ux0OhwM8+95q&#10;dc6tb6r29+z/WjWCn67RchdE8hTJL87LK/oHCzcZQ0y6xpM80jWmdk0SJQ9Y9He/q3rc9aZ6Y6HL&#10;zzscjlhenrtWnXfrqxwURnlkfxEseAVWuobryZPkiwKST166Jp7kOSefkZnwbg183uf6ru3oFqzP&#10;PW+qZ+hqHfUnOxyOg5PJ05epHne+rtM05Itoj+wfYiQfql2TogWvJHnsrEnXBCWfqXKycyK/7P4E&#10;0Xz7u2eptne8rbrd9Za6981lavmGnZF/uMPhODhYuGa7uvO1JarD7a+TG2YkNE0jBCVvqlBK7Rqu&#10;QtkpXIXyJ4bEDGHJ9zy/j2rSVCRvRfIkd9SswTgZkmcgeoro2971rupw13Q1/OF31Q3Pz1ZvL3K5&#10;eofjYGLanNXqumffV0Mmv6va3/EWOWEmB4KJKmy18XPylZZ8YofIdE25ks9SOTnZkV82UXBUf88s&#10;+nHfVufe8qrqd990dekzc9XFT85SEx+boSY8/KaaMPkNh8NxgHARndMTH39HXfzUe3yu977nTXUO&#10;nftIz8AFLPgIVySC8iSvuxqOafGa2CE6J2+6NWDJ143IyScpkrfhqB4FsjM5sseffc5t09XZt7yu&#10;zrxxmsPhOJC46RU+t3GO41zHOY9zP1nRu01F6RquJx+sQpkavVBC8mgQBclzV8OoKy+RfCpIXjCy&#10;93mP83IOh+MAA+e2da4nW+5CRZJv167dksLCFOmgjOvJm75r6tFOxkg+Q0s+N1k5eYfD4UgxApIn&#10;b7LkSfbBSD7Qn3yqSd7Uk7ci+UQ9yNvhcDhSnRjJI5onjjqyDefk27dvvzQvL8+O5BM7hCUv9eS5&#10;L3mJ5EOST3bBq8PhcKQKkDwE7xW8Go48Qvcn37Zt22UFBYGHhtQyJGaIkjx3NWxL3s7Jo8WrS9c4&#10;HA4HI5JHioYFb6L5I9t4T4ZKbhXKNm3aIDfEVxUpePUeGmLXrpEqlCT53AQ949XhcDhSHZY8udKW&#10;PApejzKS79y586yC0tJfwbFmSHIk37ufTtfg1iMs+fok+fqZKi/HRfIOh8MB/HSNL3lAAbQaOnQo&#10;S740mZLPy8vLoFEapsdNmOA9/o93ViSfnqEy8WQokXy2y8k7HA4H8NI1Ru5MXeTkj0jNdI1I3q5C&#10;iUie+5RHFUpIPuEdlDkcDkdqEpA8yV0k34Ykj0g+pSRvF7xG1pPn2jWZLifvcDgcBkhed2tgJG9E&#10;L+maCMkntp58WPI9e+l68nXr1uPCV5Z8oAplEjsoczgcjhRDCl5Z8lY0b9euKSws/CMca4bkSV6n&#10;ayD5ZqpOnTqe5PlB3rbkXT15h8PhYGIkb0QvOfl27dqhxWvy+q4JS14aQ4nk65mcPEueuzVwknc4&#10;HA7h3Nus2jWSrjGS1+maDuGHhhxiSMwQT/J169blnLxIPhNVKDmSz1K5rlsDh8PhYDzJS6oGmHQN&#10;JN+hQ4dwFcokR/Kmnnw9zslbtWsg+fqaPFfw6nA4HExM7RpL8kOGDMHj/94tKmr4MzjWDIl9MlRk&#10;JN+UJE87GS35DFeF0uFwOAzhdE0aIH+2aXMES75Dh87vFBeX/RSONUNiH+QdX/I6kq9Xp06M5HOd&#10;5B0Oh4MJpGsQHBvRtzn8cDV48GD0QjmnqKjoD3CsGZIXyaMKZa/e/WMljxavUruGJJ9SDw1xOByO&#10;JCLpmkBOPiD5jpB86tST79VHSz5Q8GpXoaRoPtdJ3uFwOBhpDJVp165BuuYISdfEFLwmNpIvKSlB&#10;vzV1MY10Te++A0jyzY3krSqUUruGJJ/j0jUOh8PBIF2TRQFxZiiSP9JE8hGST2xOvmHDhvVoVAfT&#10;kDxH8k0iJG9H8q52jcPhcDBa8mla8iYnH5J8uOA1eekakXxTT/L1Vb3auuA1C71QQvIU0bvH/zkc&#10;DodGF7ymeS1ePckfcQRLPqIKZWIlX6T7kkc0bySv68mz5OtZkve6NchSea7vGofD4WBE8nY9eUyL&#10;5CPSNYlt8dq4cWPk4/mqElfygb5rnOQdDodDiJI8QO2aCy+8EJKfXVxc/Ds4NilDIF0zSdI1zVQd&#10;SL6ulnymXfAKybt0jcPhcDCxkq/HiOQ7duz4XklJyf/BsUkZwjn53iYnzx2U0U4HJM9PhnKSdzgc&#10;DqEiyUekaxI7FBQUpNOIH/83YcKlLHmka2rXrs1dG0i6xm8MhXSNk7zD4XAAkTwKXSH5NPT7RRzR&#10;Wku+U6dOMxo1anQCHGsGBNUcWCdksB/k7VehtCRvt3hFJM85eSd5h8PhAHElbyL5zp07v1FcXHwE&#10;C1cPia1dEyt5XfDq9yeva9fovmu05F1Xww6Hw6GpKJLv2LHj26WlpcexcPWQWMkHuzWYECt5U4Uy&#10;2J+8e2iIw+FwAJY8Cd7OyWvJt2bJd+/efVqjRo2awrFJH8aS5M9HuqZpbE6eq1BywSv6rnGRvMPh&#10;cABP8ix4H0j+ggsuiIrkE5uTtwd0UIaHhuBB3rVrkeRpRwMFr0byrnaNw+FwaCRdE64nL5Lv2rXr&#10;6yUlJYcbzSZ3qFDyJl3jJO9wOBwaSF76kg9LftCgQapbt26pk67hnLyRfK1atXzJhxpDFTjJOxwO&#10;B+NJ3hK8Lfmk166xB13w2j9S8pn1RfKZKt9J3uFwOJh4OfnDW7WyJN84NSTPVSh7ly/5bCd5h8Ph&#10;8KhI8t26dXuttLS0tdEshuRK/vxe/VTjxk2Cknc5eYfD4YgkruRNuiaiCuVhhsQPXPDaq2+s5AP1&#10;5F3tGofD4RAqiuRJ8i+XlJQ0MprFkNiuhu0B9eR7xpG8X/Ca6QpeHQ6HwyCStwVvS75Hjx4vNm7c&#10;uNhoFkNiH/9nD/Ek7/VCmeEKXh0Oh8OmPMkPHDgQ9eSnhiL55A0s+fP7qEaN4kXyGpeucTgcDk28&#10;dE3rllryXLumcaB2TfIGT/JlvuTrBnLyhGvx6nA4HB6+5HWfNdKfvEieIvlXGzRo0NJoNrnD2HET&#10;JvcIRfKe5LlbA02O67vG4XA4GD9dE5T84ST5AQMGpKbkdU5ed2sQjOSztOQzneQdDocDQPLBfmsg&#10;+bqckxfJN2zYsIXRbHIHpGs4kpeCV9rxgORNB2VO8g6Hw6GJljxF8kbyXbp0eS310jVhyQd6ocwi&#10;yedEflmHw+E42IiVvMaS/CtlZWXNjWaTO0Dy55/vV6HEg7wh+UzpT960eM3JcpJ3OBwOwJIPCN6P&#10;5FHwmlK9UIZz8gHJZ5pIPh0Fr+7JUA6HwwEg+YwaJfmevVWjxo29dI1XT96SfK6L5B0Oh4OB5ION&#10;oUzBa8uWqn///pyTD3VQlryBC14h+Ua+5KXg1X78n8vJOxwOhyZuJG8kj8f/NWjQ4Fij2eQOXu0a&#10;rifvp2v8evIkeyInMyvyyzocDsfBhi95LXeRfWsj+U6dOs0oLW18vNFscgdp8VrGkbyWfKAXSiP5&#10;3GwneYfD4QB+wWtI8i1aSCQ/s7Cw9JdGsxgS/iBvfBj3bYycfM9eJPmyxvoZr0bymfXTORcv5LmC&#10;V4fD4WAgeRG7jUjePP6vDRxrhsQ+NKRNmzb4ML6qSO2auJI33RrkZ7ucvE0HovMDc1TPh+aqPo/M&#10;V/0e9en/GFgQYMDjZizQ6yAL1UAaC/0fn696PTJPdXlAf5Z8Jl73nDxP9aPPGETrXfDEwlie1FzI&#10;LDJjzWBmUYAhT0UwRb8P36cHfcdO9/v74XAc7MSVfMuWXE8+pZ7xOpok371nL5Y8d2uAnHwt09Ww&#10;1JOH5A/SDspYrA/OUec/PE/1fXQByTUobw8W80KWdTwGkoDDDIqB5EqSHTplsRr5zBI1+rllaozF&#10;WALzhz69WA1+arGRuM9gem80i0neBtp2GHxeFMPoc6JZwt+3B/0uHekCEPXbORwHKn66JiT5YCSf&#10;Gr1Qjh5Lku/RSzUsaxSoXeM1huJIPkMV5BwckTyE1f2heRRFIyrXUo/CF/xCgx+Rx2MgIJFrFvEY&#10;EfcwkunIZ7XQRz+3lBnDxAp+7PNBxpnxqGeWsqzDYtdIhE5CB7RepQQvWGKX6eHMkhCL6fssUr1J&#10;/J1N5O+if8eBCBe8kitF7mmGlJT8KJJ8t27nqwYNGnqS53RNenpI8gdWTl4EBLo+NFf1fmQBR+oC&#10;Cz4keYg8KHmSO4m7MpLnqJ3GkPoIEvKoZwkS+UiMCS33ZZ7oA5IniduSh9g9XtDj8TQWMA/Rvid1&#10;W/Ik7cpInmWOsUwzkLwWfbTkl9B3s6DX2BZ+l650N4QLKHDid9R0WPJG8EHJ+1UoS0tLjzOaTe4A&#10;yXfp1tOTvN/i1ZI8RfX5B4DkIRcRjeTSA2K3JB6FFnuIOGJH1A6pAwhxBEXqiNZF6iJ5ISj2oOQj&#10;5S4YqQOW/IvL1ATDRWY85vmlLOawyMvDF7uPL3Zr2pZ6BLjY2GB9lCegPAN0vH+Ok76jxhEvJy/1&#10;5CMKXpM3jBo7LiD5mHQN167JUHnZNVPyInYUHPaYrMXeh4QObMHvreTt6J3FThE7CjNZ7LbgbMGT&#10;wMPEkzwLvhzJS+Qukp8ALMlf9OJyddFLBI2xbCwJf8QzWtKI0qMED6pD8rbcw78DxqMIpHdQ3oFI&#10;H9J3wnfUBMLpmrDkU6oxlJZ8j5h0jVdPXqpQ1jDJa7HPUd0pYkd+PZ7YhcpKnSGxI00jUkeNFuS9&#10;RewBybHUtNggNVvyOkUjgtdRu004Bx8leBsWPGDJa7F7kreYyNLH9km2IvxygdgjoO8XT/Ixcgfm&#10;t/DuZEIMpd+wN/1X3eg/Q2E3/sOo/9bhSDbxInk8GSpOTv4QQ+KHEaPHTu7StbsqLfXTNVry6b7k&#10;6+Pxf6kv+Q5G7F0fQm2Y+ao3yVvLHZIPpmbCVLaQFRG71IRBnjssdgYyg9SAEdtICJUFR7DYl1mC&#10;j5V8WPCe5EnijHntCd5E734UD5EbQoIXJhmwDvYB+4soX8Qukvei9gjkO8t3hazHCPZ3ozsI3EWE&#10;v5P3vWzo+4ymbaEqaS/6H3WkP5cjfVeV05EK2JKXfHxI8m8WFRUdaTSLAe2SuG1SwocRo0jyXbTk&#10;69Spo+qn1Q/Vk9dVKFP5Ga848buQAHpMnseRoEhdonct+PiSjypktYHgpWYM6o4jzSHiC8jdwOkI&#10;jHlav4bYJZrXcofktegDkifJ2ZIPy0/SMjLPl/xyDy9NI0DkhkkvrfDkrqHXL2Oenj/+BdoX3s+l&#10;RuSoyrnY32+ab4N9x35iH2T7l9D2wKVTV6rLwLSV6nLDFeAVYRWPr3xVWOVDyzSr+X24QOCuAb9/&#10;n0fm8X8dBu0Huk92dwGO/U+s5PVjAEXyHTt2fLeoqOHPjGaTO0DynTt3I8k3CEg+nK7JTbHGUIja&#10;Edkhl4tIz5e7iD1IlNxBlNQBi/2JBTodQ2KRPLWIL0ryQbFruWuxa8nbaRpf7Pa0L/hxQOQuQO5G&#10;6gxH7SJ3KwcfIfdgBB8U/cWWlC+duoLEjOkVvA2kfzD21qN1LqFlGqwfBEK3pc6QyIEvd40v95Xq&#10;KhJ7mKuZ1cw14LXV6ip6H74D9mkcid///fTFBhcjNPjCRRuNyXBsCLgQIBhwFwDHvhJO12jJ1/Uk&#10;36FDh/cKCkp+bTSb1OEnI0eOebgTSb6EJF8PfTB4krfSNUReiuTkcYJC7pJrh9yF2Ai+fMnHlTtF&#10;7cizIx3jVSO0oneRvC34WMlHC748yXP0boiSvCd3g51/D0jeSDAsdy14S+oGSB0yRuTMgn2N5EpA&#10;qtfQGELGcoh/byUfI3jgCT5W8lrwPtcA3p/V6lozvmzaCiN8/D4iegJj/I70m9ngv8GdAP5jOWZw&#10;IUD0j2Mq6nhzOKJgyVsFr57kW2nJd+rUaXphYcOjjWeTN5x88sl1ho8Y+1jHjl1Z8mkk+HSSu+6F&#10;0kjepGuS3RiKUzIUtaOJPU7MaLnHSj5K7owldoD8L6L2CwmO2k3kLvlpLXefSMEHIng9bUtep2lE&#10;7kFswUNIFQk+VvJG7CJ5gx+BLycJL2cxQrxIlYTFyrDgKXo2Ir3mdc21BJZr4etIPyz2GLkDrG/E&#10;7gneyN2XfHAfYuUuGMmb/QHYN6yHixW+K36PsNyjfk+5I8IFAf8favmgaieODRxDPSny7/RA9LHo&#10;cEDy+vF/Ok0TlnxEwetPDIkd/vzn8+oPGT7qifM6dFElJaUk+NSTfCeTkkG9dl/sfiTGVSLptS92&#10;LfoYqYeQHLwUoqJ2jCd3FvwSGoPo1IwHZE7jgORJHL7kgwWtY55bEi14Ek+klEhEMu3JncXuY6dp&#10;ILpJL0PsyznaRk4ckuXImQWrc946ejaCJYFqwa7UchXBQ6iWVK97QwPhQs4QNkveiD5G8IDWkdy7&#10;L3i9D3o/fGy5C7bcw4LnfWLWMHiN74jvjQgfv1nM72khv+f4F1AW4b/G+vjfkKZD1I/jBMcUgoyo&#10;Y9RxcIEAYNDD73O3BiJ4ieglXdO1a9dXQw/yPtSQ2OGM9u0bDh428sX2HTqr4uISujJpyQfSNWgM&#10;lYQWrzrfPpd/UF/uNlr0UZIvr5AVoIMwbqhkonYbLXnTsrMSkueoHWOeNmInmTOcrrELWv3UDEMy&#10;KS96FxGFc/F2Hl6Ejmj9YkidomwWriVXT/CAxBmUPEHy9FM0WqosUYwtsV73BsnUiF7ABQFpnoDk&#10;6XNkWuQeLGSNFbyWvI7KGewPjQOC9/YFQtdSF8n/h/ZNwH5ifXw+0lK44/F+U2tafk8teVv05vf1&#10;xnp9tA7mAngCxxjy+1HHruPAA+lhfb4v4XPtmqmLjeT9VI0dyUdIPjnDeeedd9TgYcPfaH9eJ1VU&#10;XKzqx5U8IvnESF5H7nO9wtQoJFr3xR4kSuwABam6hoxu5h8Uewgjdsm/25L3pG7+dI2O3v3IPSpN&#10;Ey35eIWsvnQIK2rXKRgtduTTYwRriVULVeRqIncPLXkWKotUSz4gdoGlrgUqsFTfpGlaDiFjW8HP&#10;N9B8EL0PGi13vR0//+5LXvbH2y/eB9m/oORlv643+4aLG34nRPeB3zSAXsYpMJG7hZcKMyD3P3TK&#10;Ii67wTGFFCKO3ahj2lEz6UYeggtQnRfn3E1vrVU3T1+nbiGum7okJh8fSNd06zatuLi4sVEthuRE&#10;8u07d/7fwUOGzmjXvoMqKiLJm5x8UPKJSdd0fmA2p2VQAyJcoBoEIq+85HW+3U/JoAvdcH8tMYIn&#10;ROwieRF8tOTLL2QNCl5L3ovg40he5APpBNMwOh8uEXtMmiQg17DkY+UaLmS1Je8JHoQkH5Apja+n&#10;5f8h8H5s15a8//nmziG0D1rwPlKTxhO82R9P8Iwv+f+UI3lB9o3TOSa69wUf/L0rI3kw0YDlo59D&#10;Pz26B1E0lkPk5+rz1zyQQYArcM7inMNxo+UuBCUvdeQlbdO6VWvVr18/RPIvNm7cuNioFkNycvI9&#10;evQ6bfCQEYsh+eKikljJmyge7K+HhqBwqxty7pN19A7Bx5O8L/ZoycfInf4s5FW13KM74wrInWSu&#10;UzSVKGQVTASvo/hYwQcid0NA8CG5SwTPAjERO3LMXNCJAk8SORDBe5K3pMpiBSRMX+wRgoWQSaBR&#10;hawBwQMIleQZEDxhi/QGmcZ6r2th24KPvMgQvtz1RcYWfPmSD+4LxB6Wu4B9E/D+q2l/8NvZsmfB&#10;8x1T+XIHInj8R2GwLfQKiuMLd404rp3wUxv4BBdq/H8Iem58a01A7CJ3Ia7kW7ZkyXfr1u3Zhg0b&#10;5hrVJm/o239Q98FDRm5o174j5+RRTz4tjXaYJM8dlFnpmrxqrkKJKyaar6MBiy33WMFXXMhqC17X&#10;b7fkLtAJFzeCZ7lrvNSMYMQeI3mJ4EniYclL9I6DJix5ljvJPJyDh2Ameg2TdMTOcmex+9gRvCd4&#10;wha8lrxE8RCpJXgTaeM1RFdRIatNQKgER/ABia5VN1DUcyOj52M9bC8seBG7jS94PR2WO+8X5F6O&#10;4CuSPO8bxjxff2/sz0WI3qsYweP/Cgtet0Hw2yFgfRwDOKZwfOE4dsJPDeAgOAH/ERrp4fgIRu02&#10;0ZIPp2uk75oePXo8Q5F8tlFt8oZ+Awb0GTx02Oa2JPkiiuRr167NkufaNSR5/SBvafFaPZJHPXdf&#10;7iR1gQ5+LXhf6hq81vPKkzz6ksEDNyB33DJrwZPMK5S8FLKGJB8SO0MSx9iXfLiQVeS+zGBF8iRy&#10;W/IQu47YIXctBBE7ClAxvoTFriN3X/C6CmQYuwZLfMkTkJoRvaRpWKAYW1LVUXtlJL/Wl6gn+CCY&#10;j3Uhbl/y5RWyQvC25OMXsjL02VGSxz4FBA+8/cK0/xrbxmdA3lruKyoheWCLXgTvS95/rcH/LneB&#10;TvjJAcEgzj3cHeM/x//PchdI4hoRvJ4XJXk/ijeSb6Ul37Vr15caNGjQ0KgWQ3K6NfAlj5w8RfIk&#10;d6RsoqpQ7qvkOxIoUEXOnSN3S+y+4GPxhR4L/izUlEHhV/ipSCL1sNh9uQMInsZG7DYidjkhtdj9&#10;qN2WPGQuspcoXkfuvuRF7uOJi16yxW7kbgTvy92O3KOj96hCTkmLhCNnkbwUsmrBVy7/7kXNRpo2&#10;IlCWKJ0gAk4ahk4QxsyH7CFw3gfaL7uRk6DFHiQygqfPDIs93r7x/gEj9ptorLH2kUAOFuA/KV/u&#10;NkGRB6DtYFtRQDToGgKF9Si4jTpvHNUDR+3kBYgd5wOOB++/p3G03GPTNMzbJPlpUekaFLy2VH37&#10;9v2wS5cul5aVlZUa1WJITgdlkPygISHJ10tX9WpZkjcpm/x9KHjt8pAuUD0/TvQeT/DBQlY/agfo&#10;4pejdpOWiSf4ciVv0jR+IWtsDj5W8hYkcC+SNwSidzMNwU8guUMQHN1JlUcDCx4YyYvggxF8SPAg&#10;JHi/oDVK8gTLVctdqIzkbamWJ9J4grdPGJxMWHYDfQY+u6JCVn/fQvti9qdKkveidxF8rOTlBL+B&#10;lqEwGVIICL4qkrf+4yjkf8c00nU4VnDM4XyIOo8OBNDWoDedx4PovMV5h++M784Bj8Dnh+aSGMx5&#10;wr8dvZ4KzDwC79G/pQ7gcL5jHQQ4OI4Cx6fBj+BBUPIxggdG8roxVDCSR+2afv36berVq1dfUmxy&#10;OiSzh979+p13weBhqzldU1yiDjvsMJVWjyJ5POPVe2hIBpNHkuen+0T8cfGQTsNi5F4JyftCtwU/&#10;v1y5CxXKXWDJR0fw8SWPsYEOUFvuGp2WAYjUUOVR5HAxnfjhEx3YBykISt6P4G3JBzv6QnpGoniT&#10;e48QvF/ISoJ/HdgStbAkL0K18++xIiUpElGSt08YjP2TBfPovSJ7Q6UlT59babkLvH8i+eB+2vuK&#10;fbvlbT3GcmwDF9RYuUenZISo/9pGJM//u/daHytI6wx/ZjH3qBp1bqU6qPiAO1e0ura/Ky6afPzy&#10;MauPTUnV8X8f9/+3jgMPem2OVRwTfMyaebeSiB+es1k9OnezemL+VvXkgq3qKcMT87eox+ZtVg/O&#10;3qRun2FLHZhgxBCQuwHb/g9JXvcnrwtcteTrqcN17ZpNPXv27E+KTc6Du+2hd9++XS4cOnxtjOQl&#10;XcOFrkbyWblcLQygNkyXcpp8owsCrCd59xjBk8TjCz46/85yf0ILPkrsoFKFrAIEX04EH5A8S11H&#10;7iJ4uz68RheySiGqvsWXtIw56eOc+HKi+3LX2HIPCN6IPSh4RO/xJa9z39Ey9U4gPmEES6hEWPJa&#10;oDrfLnIPCJ6wTxx9gmjJ32pOFKDnIY3j709wv8wJTct1KkXLvTKS9+QOWO6xFyEt9+CJjkhNs5b2&#10;Ue/fzfQa3xe/ty94EXq07OP+12H44k4XdBwDjK7mifUhfAQLSEdGnWvJBkEfzj18f/19sO84Xlfw&#10;cXkViVw6mbOPvyg8yQPvODDiDh8PBvsYBffN3KieJIk/teAD9fTCD9Qziz5QzzLb1LOLt6nnCP1a&#10;LwNY7+mFW9UzxGNzt6g735HjNRqRfGaoWwNMH2Ek36dPn95Gs8kdevXt227wkKGr2rbT9eRF8sEq&#10;lFry+dnZHJUDCBx9yOBJS8iz23845kPutuBZ8iTtsORjC1kJErotedQ5lsidMUKXB1T7gieZ87gC&#10;yZPMNX6aJkru8QpZOXpnyfuRO8boovciyN0IXgrk7JPfljxOahSwSiGrHblrwWvJi9ht4heyhiRP&#10;J0vlClljCZ88diGrJ1IjTZub3iJh0ti//QVygliSpwjq1rfX8wlzmwXn7L0TGvsi+2AkT58bJXns&#10;T4zgvf3yJY/9syUvUvf3Vb++dcZ6T/J8QaLXcmHCeyEwX+h7K3ktc4g9qrM3HyzX70cOH2VatmgT&#10;BSpN9Hl0Hlfz9Y/RFd4x6B13JHQ+5hgj+L2UvC90OSZomo4HW/I4Zh6dA7Fv1bJmeW/zJB6WvM3z&#10;i7er55cQPK3RFwIa4z3EZIr478TxYI5jkTwi+XRP8iZdo6tQSiRfR5s2iUOvXn3bDQpJHq1eg42h&#10;JF3jSx6IyGW6Fx14OPhsuVc+eveRNI2O3HVvkBC7L/cIwZO8w1IPiJ1BDZroglZb7sHUjOBL3o7e&#10;0bkVoiwduftpGT/KQ4pG367GnOg4cekEsQtZw6mZgOTpRKp8Ias5wUjsQpULWQkRqC1PiN0TKU1r&#10;cQalGRAmQyeGYETJUifRA9wya9ar22k+3oMGTuH9CYs9av+iondv/8w++hG87CN9ponY9bS/nza3&#10;0f4xmCbwXvzWnthD/3Pg/w5jxF2+3GOPBwgfrXeRe0ZAg0aEUUKuDiD1fnQ+jnt+qXcMaqHr4y58&#10;zAEtdhxzVZQ6oOPRxpM6I8erfzzg/3p83hY1Zb4td5G6YTEICt4WugdET7xg8aJM0/IXlmyj13r8&#10;MEn/pleXhjooC0o+dSJ5kXzb81jyhx56aDCSD9WTDwseQMzIvwHpzAnzAoIPSd6WehC/QJWjdzqI&#10;udZMqOaMTblRuw3LXUfxFQoehCVvCV5y7VLrIlAwZ+SuBU8no0AnNp/w3smt8W7RcQJbJzPwIndg&#10;TjD/JNPEO9H2Of8OSJSxItX596gcfDB6N8IMyF1HxRDkbRTFQ5ie4N+haeIOC6yL/ShP8CL3GMkH&#10;oncL2q+g4AkIntGCj5E87Z+/3xq+IBF3EPh++M1tsYcJyN1Me/99WOw25liIOi4EHI/VFd2jejOO&#10;d+yXd4eIcSBSj0XLHRG7Ne0dg7HEE3vwGBXBW5Kn6TvfXa+eZLGblIxJy9joyN2XfHzBI4rXvAAs&#10;wTNLNS+FmDJnLUs+UIWyHlq8tkLtmlRK1wxgyZ8bkLzV4jVQ8JobEDzE3e+xhb7gH1/ogUfkYYyI&#10;3JZ7PMEjetcNmLTUY1Mz0UhqxhZ8eZIvrxaNJ3kTtUPuUvd91HO6kzHpuCooeJ03jc3T0sltyf1i&#10;ujX3TnZP6hhrIk9kS+ye4CV6xzQR94STE4pOjMgTiOUu+IKPkrzIXaRu4wneEyfEbuRJ2NE7JA9B&#10;6gheS9KTZUjwdwp0Qt9M77PF7u+TT1QEb++fH8GHUzMidz0dTs/Y+6vx7zogeN5fM8Z8XFTxH8fI&#10;XYDkGQi9HMmHjgfvmIgDUnh4L4IkRPeVqX+PSB3gAoF9476O4hE6xsIE5G4Ii90mOoK3ZQ58yeN4&#10;vJfz7VruLPYIwQdTMx9YRAieJB4VvQeIEPzLy7arp43kg3Xly5V8LUNih4DkC4v5Ga/162VE5uTz&#10;snM8wUu3AVrymrDkBcgbfbfH5t/pNeRO66CvCE7NQPAk7ookr/PvFMFjmgQeV/Ikcp2mEcFrybPU&#10;bcmTyIOS11E7QGEqp2RI7H4rSF/yOvfuN4jRt+06XxuTgzcnuqRmRPRx8+8s9nA/MPqEi5Q8nTCc&#10;nqFpPpG8k8cnKHeNLXhP8pXIvwMvB++JM57kg9JkubMYLVmS0D25A7wm7ppJ0BifF1fw3j75kvcE&#10;D6z98/dVBI/8uxa9d7dB++Tvr38x8u48sM8A+23Gss+Yvo7+B/y3Wu66MDJW8mBvJL/K4L/Wx4l/&#10;rKBTLTwMBZ2m2cLHa9QZ7/nwXNqmFrsQKXfBPs4CmPy7Oe72RfK+1DGtj0v8vw++t8nLt2vBb6uk&#10;5G3R+1KvXslLukZH861acD351Ink+/Tv33XIkGHrzm13niqMknwoXaMftGGJ3ZK7LfYBJGzI3QYi&#10;x4WBa8yQ5NEjpE7L6FaqMh1u1LR3+XdDRPQejuBF6jaI3rkPGSP1cJ/tLHfBi96j8+8idj6x6aSS&#10;yD2cmvFOYjpBBU/soJz8O59kACeawT9xDJ7U6SQKwWKnkykgdaRkSI7h1AwIitOXphY7CV0gQdpi&#10;t6NgBoIMYQseYtdsINFrsCwQtQvlRu+W1Gm/OGrnaYL2LSY9Q/iRu6SVgsTsryD7S0D+6MMH/yvk&#10;DbH7cg8SPha84yEeJF5b0GFEzjj2EN3jLhzdI+N4jLeuBx1LNlHHG/CkTqIuLzUDoqRuY0fuCDJw&#10;XD34vshd137xJR8ldoJkXn7+3UjeEFfuEWJ/icQOIPipxHPz1qqMtDQSvS/4CiSfnEi+d79+3aoi&#10;eUnNCCL5gOCJKMELnI4hWdtil2mdqiGZC5bcbcFHST5G9CTzilI04fw7Infub5wFb0vel3us4H10&#10;Y45YyQNI3rs9p5M0LHn7BBa5e5Knk6miEy7c0Cl48hjKkzwgWcaIPiR5T6AGLU87eidJCiJMlqYt&#10;+qoI3mAkfzeg13e8g1outuC15AP7R/sTK3mIXe+nFr6/nza8z4Z4gg/sM6D9siXvA9mvZqEiSo8R&#10;vGCOhXjHhUfo+IiSttzN4X+9m/bh/lkb+ftjHo4X+30xkidijq8QWvBCxaKPJ3j7+MQxh+Pmodmb&#10;1BSS+xSWu1/FMZ7ktei13CuUfET+vbKSh9xfWf6hemftR+rt5VtUOkkejwC0JW9avKZOJN+3/6D+&#10;Q4YO24p0TWFhkSf5YLcGSNdkqtzcnJDgdR4+LPh4kofYbUlrgsLXqRoj+DiSjxK7Pa0FD8ovZBXJ&#10;jyLGPO/LnWHB+5K3BR9P8l4Bqy15EnqgmqRAJ2o8yVe+kBWv9ZOcoho6xQgeWJKX1IxQGckHBErY&#10;aRqRpi93k/YQSI6e5EmIYcmHZRkleRa84R4je9wZoFGViD6wj7RfMYIHkDztU7woHgWt3n4TntyF&#10;qH0GtD/Rktf7jGWoBor/LyB5HANVkLx9fGh8WUOo+K9RS+m+9zaqB97bpKGomKF5d9EF8loUxtO6&#10;AcnTflVG8p7Y7Wlz/EVJvrwI/j8ELtT4HyfP2ciROws+RvKaoOCtapIcxetIPlrw8SVfoeCJaSs+&#10;VG+t2qne3/Cxmr3xk5DkiTok+jok+ZYpJvmBFwwePnjIsJ1xJc9RvEheR/Ii96g0TazctbSlD3cR&#10;u5byEjUUMuZpkjiNw1JnsIzG1VnIynJ/1jReksjdhgQfFcF7giep+2ma+IWsQHKwWuwYV1chq5E8&#10;SV1H8Oaksk6goNyFCLmDsNxJkhC7jS1QEacdxdvR+94WssYIHvl4S+4ieHCvAfPwWbe8TZKn/bDx&#10;9zMsd30R0lLX+Xcg+4z91GM97QkehPbX3+9YsYeRfYdk8b9dXpUI3hA8TrRo8X/jf0HU7ondAqkP&#10;gCgZYPq+WRv4GECKBMeULfvgsRbEl7yFHH8RREkexyX2F78nqiR6YjdI1B6Quyf4cB14u4DV5N/D&#10;kMD3Jv/+yood6rWVO9R7Ru5gDjGDJK/TNSaSJ8GnpOQHDRoyhCT/oUi+9mG1uHZNVIvX3JxsnZ6x&#10;8vDxJK8LUaVlqsh9SYzkJdoeRvMk+kahKoQukuf3YGym5b0xkuftABG8ljyLncZ2aoY7DHvej9wR&#10;sXPkbiQfLGS1BE8ijy1kjZW8FLKK5CUHrwVflULWOJI3kXsgRWOdQN6JFJC7xha8J3kjeE/ydPKF&#10;BQ+4ZgqN/QgeUXSU5EOFrCRExpJkQO6ARUlyNIWsmg1xJLkxIPl7Z20kYW3kyB4XF+yLFnxUIWsc&#10;yQOa1vssF6TKS172N57kRe5h8Pvjv8L/HS346EJWyBgXCvyH2Ed8f0TpGl/s9vRDLPnNnujBZHqN&#10;5fi9sC0IPFryuAOxC1mDko+Su2BLnuVOn4Xf75E5m2Mid00oNWMTKXmJ3i3Jk7SZvZT8tOUfqtco&#10;ep+1fpd634h9ziYzFsmj4DWQrknBKpSDLhwydsiwER+fI5E8S74+9ycfKfmw2EnmdiGrzrmT3Em0&#10;OnqPjr41WvB2tD0cQiaG83L/8XxhPLEL5gIR2JYhELk/v1SNNWIPRPAkcLuQVSQfiN6BFb0HI3ef&#10;QA0KlrsveTmJvROZTmzBEztHUkbugZPMR6J3QdIzNpKWsfHEHpa6idzLjd5ZlCFpMiJ2jYjdjoKr&#10;lJ4h8dlEipIiUIjdg8SG1ARDy3QaR0tbR++CFry9v5pgIWu8O4/APoMIsYf3We83LkpBAvtPoHwB&#10;AsT/6wsdaKkLWI7IG/8NPu9+I/EwErkLLHhAUofY0Ypz8hxA0wakc/B9cTzgGAocc4yO2MtLzdjY&#10;0Tu+2610vOA3Q38y6HZgiodE7+WlZiypk7QrTs8YyRsi5U4yD0fvyLu/SpH7O2tJ7qHonSVPzCXe&#10;MZL3InkvJ8+S39C7d++eRrPJHQYPGXLJ0GHDPzu3bXsvXROvWwO0eI0XvaNHORSgSvSNFIuO2n18&#10;SWt5c+QtMibh89hIXkA0zgIPvF8TlLx9wfCjeNScQVUytExFnzIeYdFbkbsQLXifigpZOYIX6GS1&#10;JW+fxCJ3T/J0MpUneEbkLliS5/QM4Mg9VvAseRAlekOM4A1a7lr0Er2XJ3kt+ljBB4Qpcg9gC3O9&#10;EaWPRO8ColiR/P0GiexxocF+ieT9ffUjed5nCxE7jwV7n81++5IP7ndQ8IIleMHef0zTetgv5Kkh&#10;VT5G+LjQ/zf+N/z22B7krgUfjN6jRO8LHpG7jZY7OvKyefD9jfx98J+jDEEL3oKPv/Ilb0fuuGhi&#10;e4+x3HUnYVrsvuArzr/7+IWsWvSR6Zkq5t+13D9Ub6/Zqd5bD7n7gmfJW4IHXiQf7oVSp2vWkeS7&#10;GM0mdxg6fOT1Q4YN/zYs+cgOyrKDkuen1pPgpW67LfjKSl5LmTCStwXvN0ryha8j/JDk+UIQlPzI&#10;ZxZz5I6HLWuM0EOSRxQvhayVkbyIXgs+QvIkdClkrYzkowtZdSQfFHv5hayRrVktyduCr6zkYwQP&#10;WPIaT/As+ZAw6aT2JA9ZEpGCB54ggyC3rEUZT/K+6KMkL/LzIvt39P75VCx5O0UT2Gez33sjeU/w&#10;EZIHqAWD74ffTv8vFLUTKAzGfP39tOD3h+SRQhEepuX6wrOOj5nKSl7SM/gN8bug6wGRe1DyFiHB&#10;Vyx5ieQjJL+kapJ/dcWHavrqnTo1w9F7VSXvi95Ifg1J/jyj2eQOI0aOvXP4yNEKOfmCKMlbfdfk&#10;5+Z4kTuQqpABwRPBQlaRsl/IKmL2UjMGW/BABK87AzNgGd4b3hYuEIRdoCpyF0TstuB1qiY6/+4J&#10;3shdcvFeTRpP7uUXsuo8fEjwlthjBI90DU1HSp5PLkTv/gkmEXxsFK8lHyN3QNIIyJ0EbqdqYgTv&#10;yT0Yxds1aSBHLXYdAQu23EGsJA1cwKoRsceKUsSuJS9iDwueJU/RqA0Eim3hghOQu9lnuTB5OXjs&#10;rxnb++vvtxZ6lNgFe7+9/bfkbgve3ncACXuynaNl7S+vpNxJ0nb+PSB5k6qxBR+WPEBq5dG5W3gf&#10;8bvgeLGFHgbHHzrzuot+M7RODcs9SvBVLWTVKRrJv0dJPjZFExY8y335h+pNkvu767Tc3w+L3TAX&#10;WIKfRyBdE9nitWUrRYJfRZxjNJvcYfS4CXeOGDWGJN/ekzweGhIleaRrBpHYJXL3BE+ilRowWvKQ&#10;uxSy+pKXaDss+RieNa1PSdbSMEmjBa6fpLOUhE7rQe4UtUPu6HZAHtSB9AzLnSQeK3lTyArodVT0&#10;rgVPUgdG7BUWsnqC9yN3LfiIglYWe6iQFURJ3kTuMYWsNM/OebLkPblrbMF7kjeC9yRPEhe5ByRP&#10;AmfBAyN4XU0ySvK+MCVyZ1GKLCHJMCS8QCErvY4vSkTBEKSWvIgxKHhbglrsEJ2uOqin0X/4fTTG&#10;tu6A3Hmf7YtS5SSv9zm+5EXoUUQJHoi8IVpI1W6+j/ET87aycCFoLfOg5Pm7WtOSf48qaA1LXl9I&#10;bMlvMfiSf3QuPn8rbx/fH8cFjj+RO44t/Fb4j9Bfe4WCp++0b4WstuiN2C3JhwVvS37aMpL7KpL7&#10;2o+4UHX2hk8CkpeovXKS13L30jUtWqpevXqljuTHTiDJjx7LkXxkFcqA5HMCcmfBe1L3I3hJp9g1&#10;YICkVbwUjS12g4g9LHiIHbl1PdadhEHmQjhqZ6kHxO5jF7T6ha2h6B1A6oZ9LWS1I3g/itcy14Ws&#10;mmD0rpHo3YviLal7cgd0ktmUJ3XGSs3ECt6P2gUtdl/qntwhS0uOcdMzEKQZ22K3iStKI0WO4Els&#10;QbmL1ElwVuSOvLKIPQxkp9MiG3n/fMlrvH224X32pc6YfQ3ut597F2yxC/ZFCvvvyd0IUEe1EJyB&#10;pjEPyx+n9bC+LXUbOz1TXkFrUOwGT+qxPEYXGs0W3j7+G/zviNrxfTA/Wu7IvVv5d0J/Px9f6j6x&#10;hay+1IVw9B4WvBe9c95dyx2NmVAl0k/N+NF7QPJG6iL2eZt93lkh9eRTXfIUyQ8fRZLnFq8ieaRr&#10;asdKPjs7RvBMKD0TFL3JvwOTVolXyCrpGeClZwKSF8GTxEns40jsnrQhcBF7GCwLEc7BxwpeoyUf&#10;J/9u8FI0AkleoveA4Ak7cufonSQuOfh4kpcIngUfkryXngEmPWNLvlzRhyQvqRlBondf8IQn93AO&#10;HuO1WpJ0wtuCDwjTFnwYlmRs/h3oCF4TlqMneUDiCUh+NoDYZSzi0+ioWL8f+8mCN4QF70te9lmL&#10;Pih4wRK8YOTuCZ7AhQZ1xBEti9zDuWlPftJfCwtwG0sT0T3EDOFGC15/Rx9f7DYByVMEj77ZIyUP&#10;SOQic0gWIoZkMcZ3sJ/AJNhyZ6zvF/M9Q4RFH0zP6M+uKP+OrgjeXLVDzVhDcl+v5S74+Xdf+GHB&#10;e6I3gp8vkg9E8lr0kHxvknzPnj1TSfJI19iSR7rGSD5UuyZK8OVLnghH8AZb8JWR/BgghagEHogt&#10;gkd/7kBeB6SPaZkHTKomqi58rORF8BGSJ6FHF7JWTvLBKF7L3pe7Eb4neNwSQ/C+5AOCB5bkRfCV&#10;lXyM4EFcyUPwEZJHJA9REpGCB54gg6BgVIty7yTvpS5swVdS8iI6eT/vdzVJ3hO8JXkR/MMmYoYs&#10;Ib6nSHKRggcQnpG8pCwEPM0IIkXhJr6PLfmg4EF5chdI6GHJ07ZF8iJ35LRRl/zVFTsYTL9M81Do&#10;uf8kH47gjeRJ5FGSxz4icofcpVA1IPgNiNyrV/KtWpLke/dOHcmPHkuSHxmUvK5CSZJPC0k+V0ve&#10;EzxhF7L6YrcaKrHgKy5kBbGS96N3O88uwhZY8CJsdAVMaGnr+d76NC1gfmSHY57cTS7+ZZK7LXaD&#10;naYpr5DVEzwJ3S5s9fPvetqXe1DyOnr3854SwQckb+XgYyJ4S/DxClnDktdyjxW8L3Y9vo0J1im3&#10;5R4QvCdJA3LxFtGiFLFDjkbwJOLIKD4gdz+qjRQ7UhYYE4iitfB0/hnwNmib2M+g3H3s/Y3ab2//&#10;LbmL4FGIiqqEHPGS2ETu8QVv0jWW2AGeWmQLDwLE+yBRfA+Ruif4iIJWX+yagNgtELk/BbnTZ0Kc&#10;6L9F5C6gVejrBKZRHREP14gSfPmFrD76YiaC978rf1+Wuohevxaxs9wJyP1tI/dw9M4YodtIXfiA&#10;2IXNnwYlv9KWvE7VpKbkEclHSJ5z8p7ktegRyZdXyGpLXheyxko+Vuy6kFVP69c6etf5d51zt3Ls&#10;nuSXG0TyRtYQvJG8CBsPEsZrLfjYFA2va/UJHyhktcTOcofYMTbTWuwVFLIClrtf0BpX8iR1BoIn&#10;qlbIGixojRW8juBtuXuSJ6GHI/hgIauO2mOb/+vI3UtzhOUuiNA9yZMsLXxRSpoDgvQlL9GvL/jo&#10;QtYYSHLAEzykRzJj2dFrkbwUMtpAihC+3mdf8Lbkw1IPI3LntAxt89F5JHd+/qgveDuC94QnsPAi&#10;BG9k50nPiE7kx++j9+vo3og+ruSlkNUWuy5kxXQ4cteC15J/zcZI/vWVO3mMeZA90iVyEbMLWaMl&#10;b/Ydco/zXYH9XW3J47NE7jNJ7Mi7Q/Ce5CHziELW2cBI3hZ8fMl/SpLfqtDaNVzwmpKRPGrXtLVy&#10;8gHJWzl5tHjVUo+K4KMLWb00jSX2sNT9CF4EH5S7LfhA9E4yD0bukLXBCJ6lTUL2InPMo+UxKRpI&#10;nTGpGSP1MBK9CyL58qJ3P4I3UjcpGk/sNiR1yb9zFG9J3ZM7IIGHCUTvwEg9nJoJyN0Qr5BV8MRO&#10;Ig9XNQynaAJyF6mXI/YYWRoxetE7TYcj+HAha4zkSWoav3aJRLa25Fh0FFXrwsYgiF4xxjp4v72/&#10;/n7rC5LGStF43wFVIWlbLEsCchdIbMEIXiJ2EV+s3KPEJ6LzI1l5VN12Xo5oGJ8hgg9fzOLl37Gv&#10;kOfLyz7Ucidp25E7Sx4y9+SueWMV2MnIPFRVRConIHfve5ppiN3sr47gNVHflVMztG9eioam31r9&#10;kRe5zzKCD0TuhKRjbCQ1Y0fwwUJWLXdE7/O36PGCLZ+qdz3J+9UnQasWLVIvko+VvKlC6Uleix6S&#10;j86/S/cDGPsFrSz3vSxkDTRiEljw/jNVheADPGJBykXAczFF5L7gzXq25Gk6ruSnkdgheCP5ePl3&#10;IJG7F8GTyKMlb17bgg9JPjY9ExR83AieJB4leRG8lrwvei96N2KPzb+T5GmeFn1smiYgeBp7krfQ&#10;kvTTNLbkOYIXQpL3IveQ6L0cPAuexiYHLxG8SB6NewKCF0KCZ8mT6JBWASJ7bAP7Fdzn0N2Hkfxk&#10;2ge8V1cnjG0MFJWm8YRnFbIG5C4EhEcYsdtwoSOJFRE4Xkt1w0ft7w3BBySP/d3K63PkToJH5P7K&#10;8ljBR0n+DcESPUCh5+sE7gBQw8UWu42fnhHBRxWyCiJ3itxJ8DPXfcxyjyd4X/I2sYL3RO9J3gje&#10;sICkD8nPJMkHWryiF8ra6E8+xSQvBa/t2ndQhUUi+WAVykwSPEAvlOVLXqJ4I3YLW/BRko+uEul3&#10;ReAXsi4NCL5CyVuCF8mzrFnay3ks6/qCjyN5E71zBF8JyYdbs2rJC7bcDSR1LXk0dILgfcl7go+Q&#10;vC34vZF8+YWs8SSPsZZ83DRNhNxZ8IBkWK7kTRQfJfm4hayVkTyJLUbwwIjcxpa81CgR4UOO2Bdb&#10;8nJhwmex3E1qJm6NExJdjOABhBenkLWqkoeow8hyfKYteewrLgr6oRg6epf0TJTkgymaiiRvQVJG&#10;SgfbLV/y+ntGSR77iKh9xtpdJHdgCT5eFB9VyEoy33vJfxBs8cpdDetIvk+fPsu6du36T6PZ5A6Q&#10;/IhRY0nyHfkZr166ppYteS16P10jcgexhazDSOJSwBo/Fy+CR5VInZphuVuCr7CQFUj+PSR4W+xh&#10;uYuoRdY8zSLX69jw+sBaX+SuBe/L3RM8ydxP0Ri5MzpdExvB63k6go8tZI0WPAiJXfAET2IngYMY&#10;uZPEdV34aMHbYvfk/raO2m3iRfDBNE0QEXuM3FnqiIKN3EmiNl4Ub+SuBU9SF0iuUWL30jRWFC9i&#10;x1hLXUexWu5G8EbsyGuHQdVFjLHuQ7QfiN5RWIv3S+QeSM+QUG1suQcFLykbX+wsdyO78uT+ooeO&#10;4HUU/2FA8JCjB+bRuhD6y1gPcjdin0ZSF8lL/j0geEvsnuBZ6OXInUDUrfmIx7ggTF2+XUvdE3z8&#10;7/sKrYuoHS1UIXcRuyd3Q1jw+1rIypDYIXew0JK83dpV0jWQfPfu3U83mk3ugMZQI0ny7dt3Ckne&#10;ridv0jXZWST3igtZIflosfvPUZW0DOq8+xE86r9XrpA1UvIkaUHLPaLgFEyVx7CJsFfSGOjXWvhG&#10;7N57ROxVL2TVkkeaJiR5E7mz4AlOz0DuQqTYNYFCVkjdkrsdwdty9yRPQg8KHmKPKGQ13QWz5Clq&#10;9wpZAQRvST4QwYvQPcnH5uLtCJgFLyBqF0Jy9yWPNI0mKHkUslqCJ4ELLHgjeU/wgKa12P10RSBy&#10;h9RJ1iL2J3gMgVN0TmAeJI4oFAWKXuRulnuROwncFrxI3pM74Gi2fMF70iOZC1ryutDRgwTOkieB&#10;x0qepE5A1hDtdBaukS5JGlG7jyV5EnK8QlZf8rGC19v2P4OhKHw6Ia8R3eNzwt9Vf9/tvH1Ug0QL&#10;1bDcWfAk8mAh6yeRhaxcwAqM5G3Bly/5TyMlnxlf8itJ8mcbzSZ3GAfJjx6n2p/X2ZK8VU/eKnhF&#10;7Rpf7mHJV1DICkjqutaMnZ4hyVPULvXfBTtFo9MyWuheIStF61Jrxo7gJ5KQQVjwMdE4ydiXtR2N&#10;02tazg9yMOt776NleE9w/VjJa7GbQlZAkXpsDl4LHpE7xuH8eyCCJ4GHCadlPLmTxG94S0s+Ru6G&#10;cCGrL/lgQatdyOrl30niMQWtJHKJ4MsTe3T0rvPXIvmoQlYtdhsdsYcj+EoVsgKSuETtgid1TJvX&#10;InceE8hVa3zJQ8x2GuEFFhMkbgneSF7k7kfxErVD8npsyz1K8t7nkMjDhawidk/wLHUIXeSugTBF&#10;rhAt0h5vr9llxprpa7Tww9F7THrGkrpNMHonmdM2RfT4TP25u7xpfo39IXBhwXd9eek2fhITuvyV&#10;yD1K8AHJQ+gGybnrNI0ROwk8Kj0TlruO3OMLXiSPKpRa8r7oUy6SnzDpkjtHjRmnzuvQRRUXlbDk&#10;dbcGsY2hcrNzSOrB/DtL3oieC1mJsOAl5y74kbvIPZSiEcHTa8m7C4H8e4zg46RowrK2gMijRG2n&#10;W/BaXxiwbvCiIOtH59/9QtaYHDwieCN5naZZ6aVoPLmz4AVf7jaREbwhUvCAxR7Kv0PsLPfyC1nt&#10;6D0QwUPsNPYkb0Py1vn32By8F8GDiPw7Cz5EMP/uI3KXSD5G7oIld0/yTEjyFhzBe3InGZOkIXTG&#10;i6YBCRbSZdFC0n4Eb6dnYqJ4kvy+5t9tuXuROzByh7RZ7BAtY0uewHNLCeS5IVZhBs1DpB0//15J&#10;yRO21AOfDfizdYtUyBWiFrEj5855dyv3Hpa8yJ0FXy35d5K7QQv+E5I7IMlv/VTNWmVH8hrk51un&#10;pOTHjlcdoiQfagyVm53pyb0y+XfOuRuxBwUf6kTM4Kdn7AgeRKRmLLmjwDRS7iHBa7H7EbxE8Z6o&#10;w5IWjKivIEnHCJ6Wx82/m/fZkbuff9e9SAoxcvcEL9G7fu2JXQjIPTYHHy//7sudpA5ssTMSxevU&#10;TDj/HiN4T+hB4kbwgKN4I3eSt010BG/l4Enittz96D02gg+nZoJiN3IniUeJnccmageQsx9Nh0RL&#10;QtWSRYrEYFIjEC6ndBiK2rlgVSJ5X+wsd9p2OHIPy93Lv5vP9D/byN2L3D8k6ULukLrBFqyROuQK&#10;0KfLOyRVxkjei6LX62m8N0rswJZ7eYK35T6DInrUaYdsWaieVMFujsBjpf6Jl5rR6RkLieAt4ubf&#10;LblrwRuxe5+v0dH7bs3W3Wox8R5J3s/J+6ReJH/JJXeOHjtBdezcTZWUlFqSl8ZQWvAs+axMEjui&#10;dpJ7Bfn3sNx17j2I5N89wXuSr0L+3ZN8ZfPvQETvy9qWNIuaROxjom8jaryWC0O8/DvWDUieI3fz&#10;6DTCK1wVAmK30RG7vOb8ewgverfk7kmeBF5h/p0jePvRd8BKzUDwluQ9uQMSOz+yz5N8bJpGi31v&#10;8+8gnIPXDZwCgieBB3LwBoncfckjWhf8qD0geU7NaLlL/h0pl2jhStrEkiykbpD8Nwo0UcAJsA4X&#10;MBrB25K3Bc+Sp+0Gc+/6M8O5d/3ZetsAnwfpSookKHktai15CF7wJc9ih+AtyWvBYuynTJByiRS7&#10;DX2OLXj+bP4sLWWdIokVq5arlirGELWfljHTnuRJ5kRA8iTxCvPvLHc7/25H7vZ+fKoW0T4son0B&#10;Ivl46ZpevXot7dq162lGs8kdEMlD8p1CkvefDKWrT4LszKyA5KPy71LfPSh4DcudRA5iIngimIOH&#10;4E1qhiQuKRpMe1E8STwq/+4JntBi96P3cLqlIsmzoC3JSx12oIVPVCb/Dkjm8t5A/p3m+9G7L3SJ&#10;4qPSMix3krjk38PVI1nwhC33oOQFHclL1F7p/LuZ1nIPSl4id0zb0TsaOXFDJ5oG8fLvQcFryXPU&#10;LpLHdCXy78CO3L0IXqSOaeu1F8VbkkchKlImIvdwisaTbEjyIveA5C2k5gqWYbuSlgkIHhipa8xn&#10;huQun4sLyCsrdOSO9IqkZkS2WvDAl7wI3kvPGMF70bsgYieJciQNIFRLuFgPUbknc+/zEK1rdO+P&#10;WrBe1CywUHcbRK5a8iJXTM/d9CkLXYQvETynaDA2kpfUDAse0DTe60k+IHaMzbT5bNkPycHLPniS&#10;Xx0ledSTb4lIflHnzp3/ajSb3GHCBJ2u8SQf8SDvDBI8yMqkSF7y74Ind1Oo+lw5+XcipoqkJ/il&#10;MZKPzL/LmLBTNCJ5kXswRaPR+fdgikZguUPQlqy96N3gPxHHFJSyrLWwsTwm6vfQr4Pv9SUfTM/4&#10;crclX1H+PW4d+IDcffz8u+Y2ieDNuNwUjRF9ZA6e5C2S16z3JO9F8CBO/p3lbsMpmtg0jUTwgl17&#10;BuxT/t3k3m25CyJaDQnWSJflzuNgBO9JHlhyF7gOOtdeodfL8P7wZwjRksfnIu+O7egoOgjn3Vnw&#10;ZppEqyN4TUDw5Ujei+JJooJI1hYty5aECjCNu4OZ6z9i2XqRszUNoXqCZbFquXqpEcKWKwv2A808&#10;+gwIHJG7jt5t9LKK8u+8D4y50BB6H0zuHWzVeJ9vgOSD6RotedPV8NJu3br9w2g2uUOk5GmHvSqU&#10;po58Jk1HSV4aM1WX5L0oviLJBwRvSZ5EblMpyUPwIve9lLwIG/l1+z16G0HJV7aQdV8lH7+QNSx5&#10;yF0Xrla2kHV/ST4geCJQyBqSfKCQ1ZK8J/i9kDzSM09T9I6C1bDg40tetw59icfxJR8peGAkL6CA&#10;E7VZUFddi1xvHwW5Inn+PLoooKsBOxdeXZK3BV+R5HUUbSDBQq4SlXtROEl5EYmShUqitcVuT8dI&#10;Xt5vIZJfYkB0PmeTyF3YP5LH5y41zF4THcnj8X+I5Lt27foXo9nkDuMmTGLJd+5Cki/1JV8vjuQl&#10;LSMNmQRb7FGCj1/IqvPvUQWtAblL9A4suQcKWaMieJK4XchqC96uEWPL3U/TECRl4AtaBF9Or5CA&#10;ZI31sL7/PFb/PYF1zfq+2PVrljuEHhK8SD2ykBWQxP08fPxCVr+gtWqFrH6aBlIXsSemkNUWfHmF&#10;rGi6z2BaZM6YVI0ldoD67VMWbNF5cZM60f2iRMmdRMvShWyRBzeExM5yJ4mHI3gRuyBil/rnAtdi&#10;WQWJ6zHm8Xvo/ajVImKX1EwgLSOQ0AWRe2ULWQP5dxK4iJ0jdkuoSIUsIFFqIWoxMyRCyF2krMX8&#10;WQBExJBnPKHbSASt5Y73m+ltn6mlBGQNiUuaJiB2YKTuy92InaXug9z7YpK6/iy9n0uJZfQZq3Z8&#10;rtZ99IVav2uPWrppR0RjqDSWPEXyiymSP9loNrkDGkNpyXdnydcmuXNXw5bkpeA1myQvLVXtCD5W&#10;8MEC1ooLWaMLWr38O4m8ugpZWfIQO41F8pJ/j0m3sKAtwZuonaN3eu0Lm8QcELYffQO+CGBdwVsv&#10;jLxHv65KIasneIOfookqZLUEj+id5C0FrOEI3pM7YLFb+XeW/N4XstqC9yUfKmRlsQcLWu0CVuAJ&#10;HpDIfckjWrcidmAEL5JHagZd6KL6Iss9SvIsdr+AlSN4FjyiaS13W/BSwBpI0ZCcmYDkd3DE7tdB&#10;j6imSBKXSB0i9wTNYtbTHJWLxEMgUpc68JwXl4id3oOGRSL1WTQPBa06at9lonR00et306vz3MFC&#10;Ui/iFoyQOXIntNyDYoeURcwCBLps++dqOYExXssy/T6RO0XRsr61jveali8y+6YlriN1XIQQnXsy&#10;t9MvvI+apdt20z6QzD/8XK3Z8YVau3OPWvvRHhI7QWIXIPllJHk/khfJ1+NeKPv27bukS5cupxrN&#10;JndAB2WoJ9+law9VWtrAl3xMPfl0lrwfvZcneYreSeKVK2TVtWa8KN7IndM0InlAErclHyN4wo/c&#10;q7+QNSz5axkjbBKzLXpujUoiFsnrKHwtS5qXm/XsqF1PW+sDWt/jLU1UasaX/DqdogEieRJ5ZCGr&#10;JXmWO0m8okJWT/IkbVvykHtQ8gTJ/B5E7jQNPMEbydty9wUfkjwL3he9X9AajN4FOyXjRfAidUxb&#10;ryV6R5XIQK0WS/IsdB7raY7eMa5I8iTxyAiexe6DFqQxDY1I5gwET0DuiMJF7oLkzTXIe+uIG1UR&#10;/ShcR956nqRbQCjdQvL20y06Cp5nZM5jwot6N+9mRJYidpuw5CXaDsudZW6EztD0CgKiB5heQbJd&#10;+eEXBMYaRNOrScCrGJrHmNe0LlhN6/EFQz6LWE5gewy9R7+f1t0J9vB4jcETuwXEbgPJByN5v6vh&#10;lErXoKthkXyDgOT92jUi+ZzMbE/slcu/Q+zx8+/BFE0oBw+xy5jFbhOUe/z8uy/2ALbgWfJW9G6o&#10;TP7dkzyAoGnMkLSvB5akdfQtDZT8CwAQwYvkPdGH3+8RJfhgBK+jeI0fvSNVEypkJSpM0RCB6N2G&#10;BC4pmvj5d1/uMdG7DadootM0kntHiqbKhayW5P3UjI7e7QheUjPRKZqQ3Gk6KkUTE8HbkgcieA9f&#10;8EAid7T09KPvWGzBi+SDKRZAEjei94RuRK7R6RbJXXOKg6aR4/bTGyZyt7DrsYejeFvyEh3bEbiN&#10;iF0EbMtdxrbcWfCABa1Fv5rHeprl7KHFvPYjrOPL336/L3iK2mnsCd68P0b0luA3xJW8TtekluQp&#10;kke3BiJ5XbvGfmiISD6j2iVvC75cyQcEH5I8yTws+HIlT1KPKWjdr5LX46DkfSnfyOsQluCrLHkS&#10;OQsesOCloFWidz9Fo9M0ViErEU7RhAW/r5K3I/jyJB+vkFUkL3n4KheyGsmjV0jIHS1MRfB7L/lt&#10;MRG8LflIwYOA4H3JI+/Ocl+t5e6lW4zkJTUTFLxIXgvel7zVp3pY8ix2X/JzIiSvo/hoyYvcq0/y&#10;fpS9T5IPCNqXvIB5LHG8l7dhR/F7L/lyujVIHcmPpEheJI90DSRfLyB5Pyefk5nFgrfFHiX4ilqy&#10;BiN4v5CV5S5iR/QeiuArW8hqp2lE7uFuB4KCN3InkccrZNXpGZ2iYalb2HJmQbOYdXqGBY00iy1l&#10;AXIWsIzWBRB5UO7lF7KK1IMRPAld8OQOQoWsJHA7RRMQPEkc+ELXUtctWWO7KPDkTkL3ClktuduC&#10;99Mzmiixi9xtwQdy8CTusNglYte5eD8189QCpGb86F3jp2Z0Dj4seF1tkdM0LHeSejUUskqKxi5Y&#10;DRSOGrELkkPnPHpA8LbYkY7RREXvgo7eteRZ7kSwgFJLPUbsGMu0LXcjdilkteWuBa9z6gG5Q+wG&#10;5L81vthZ7iHBB8QscjbTyJ17cqbI3RbzesESNNbB+nJh8DFixwVCLhLW+wDkLgQjeZG87k8+pSQ/&#10;YvS4O0eMHqu6dAtLvrZKT6uvUD9eRO9JPiT6YCFrUPISvUfWpCGh24L3C1qD+Xc/B293VxBdyCpy&#10;9yRPIg9LPljQGkfwJmrX0Xt8wdspFhY8S56E7KElL3L2BE0itpEIHHK+maJrT+JEZQtZg1UlIwSP&#10;6F3EHkfyQcFbuXeWvMnHGzzBk8iDgiehCxGC9yVfcSErC56EbuNF8CTzoOT9tAzg1AxF7ugQTHf+&#10;pcUuBCN4vyaNFLQicpdcvJd/N5L3xG4jcieRxytkRQ0ayB0P0eAaMWG5C7bkSeZ2Qem7JHWJ3P0I&#10;XufZPdHTtETuDARvJK/lTmORO8nbq7tuJK9z78HoPRC1G8FL4WVQ8FJYGpuHZ8kDI/UYuVti12ix&#10;22jJ7wlI3ou+Rc4Rcmc5f/ylxszDevK+QPSOZYbA+wXaxrLNO0J914jkUyxdQ1E89yevI/mGWvJ1&#10;dVfDvuT9dA0LPiR5yHyfC1ltyRsqVchqJF/ZQtaw5L30jC34kOQDhaxcwAq05FnuJPMYyZN8RfLI&#10;wccI2hOzD6dXSMa3kIz9B3ZIlK7HvtzpNY0Dhax4P49F8vtYyErSZjzJB6tJxoviPcEbydtyZ8GD&#10;sORZ8L7o9+aRfX6hqn5YB6dmSOIaK3onkduFrBy54ylDPJYoHhH8h1aKRkfvdopGxB4ZwUPsGBOv&#10;rfzQROx+LRmps25H8FL7xRY8CEfv765HDt4vZBXJQ+p2JM/ROwldRC9RfFjyXvTOuXg/ghfRByQv&#10;kbshVvAUvZPEYyJ4EjhgwRvJQ+oByRup25L30zJBEHVrdBRui9qTvJGzL2gt+I02mGeWy/vC7/W3&#10;4a+74WOK5AOSl5y8Ttecf/75qVXw6qdrgpK3C15RT54lb8k9mKKB2CF8LX0vejf5dz9FoyUfmX83&#10;08E0TVDuUTl4O/8ucvcIC54lH8zB2/l3UPX8uxZ7OP8ejsDjSd4Wsy13jsA5+tbg9S0U5WOd6BSN&#10;3oZd0Orl3w12BC+CD0TwRCB6D3RZoCUPoUu6JiB4YMk9Jnq34ei94kLWcA6eBW8kbwueJU9wlUiT&#10;mglG73paxB5OzwT7hhHJmwiepu3oPSqKtwUPkJbh2jIm3y6Ru9coyZJ8IIoPCT46RSO1aUA5+XeW&#10;vJ+e0ZLXcpf8uy5kNZI3+JLXxIvibcmL4FnyhqjoPSr/Hj+K15IP5t+N6D25+1F8QNJG1J6UWcwQ&#10;+x5mE00H+EQvg7zDEXzsdjTLt0RJHh2UtUwxyaPgFbVruvW00jWmxatV8Kolnxkp+MpI3oveDZWV&#10;fCCCJ5mHBV/dkq9MIasteF/yICj5SLkLcQRdnuS1pLWob8MyA8vf2kZ0mkYTJXlb8OVL3o/ebcl7&#10;gifsCH5fJO/l4InIgtaQ4O28+zOCJ3kfO3ovX/JWmgYYsUdJHs9B5eidsB+oIZE7R+92BG9JXgRv&#10;Sz5+ISsJniUv0btNhOSN1G3JSwQvkq+M4GMkbwu+SpLX48pKPrqQVSL5CiQfKef4kt9MkhfwGlE+&#10;3hO1HX0XsEetIMnH1q5JwUheGkN17X6+atAAVShRu8aWvP+MV5G8J3dL6oEUDeRuERB8VFcFhqDc&#10;q17IKoKPX8gaTNHEK2S15S5pGcEXPNI0Ine7kNWkaojyoveg3AkjZYZkDIJi1oK3o28RNE/TOgDr&#10;sPh5HFvIGvV+JiB2CF1LXcQuSOQu6OhdY8vdFnywgHXvClltwduR+2OcmtlqUjM69x4l90CaxpK7&#10;XQ+eo3dAUmfBk7zLK2RlsVPELjVlXifBSxVIT/Akcy13itpDrVA9wbPQpRdIv5BVuhjwBB8hdknT&#10;BOTOiNh9wgWttuA9qduEBW/kHreQleTNKRorTVMthaw2YblbBa3hQlaJuIGkZ2LELmPw6Zdqy6df&#10;aT4hsIwQ4fuCJ2j9aMnrgteUkjy6NRjtSb6hqSefZrV41YLXks8KRu8hyUsOvlKFrCJ4EnhQ8lLQ&#10;qh+yrQXv5959wftiF7lLISuLXgRvxB4QPMk8UNBq5d91Dj6O5Dly17l3O/8uBCJ4EndA8vQaj93z&#10;BY/o26Rf6LUveEg5LHgfr6ojiRh4+XNGR90yj6F1vffifRae4AG/34LkbeNJnkQeFLwuaOU0TYTg&#10;fckj9y6iF7HrAtaA4EniNgHBk9T9CF53IoYugPkBHCTyWMlXXMjqC14XtAY6HCOZhwtZ7VoynGs3&#10;UTtH7itj+1TnwlWRvJG7CH7/F7KK2E0ET9Na7oII3ipkNXIPRO5G8F7kDjy5+/n3fS9k9eWuI3hf&#10;7CL5cCErptHNgB29+5JHDj4s+a+Ckic8sRu2Gj4wbOV1sO5X/nZoHtI13kO8LcnjoSEpJfkJJPkx&#10;Yyeobj16seRrGcmHc/K64DWT5K5r0EQ9rg9UupDVSB5CD9amCaVoCE/sRvK23G3JQ+rlST5eBF9+&#10;IasveU7PkMjDkrcLWUXy8hzVYBQfkjxJPVDI6sldi15SMxyBQ9ICS3lDQOYiZjvqjsVfP0bwtJwp&#10;Z1ssd0jeiF4kX16KJij56EJWkbyXmrHkHiV4pGUgd/8xeiL3ShayQuoYW5Ln6N0TPSTvR+widiCN&#10;lny5m8jdkjyLfdVHwRSNkbsIXku+okJWeu0VsgYlD6nz2EzHLWQlkcdInkTOgidE7l4hqy15RO1x&#10;JB+O3kXynuBJ4l5Bq5F6QPIs9WAhK4DIRfKe2EnkNjo182X5kicRhwtZfbl/5Qk+nuRF8Mxu4Wt+&#10;vYXeA8kjkq8Rkke6Bv3Jd4+SfExjKEie5B7Kv7PkSeQseE/yIvo4+XeMWezSH7wI3k7TUDQv0bsI&#10;PiR5kTpjxB4UvOTf/Tx8TEGrkbwdwWvJI3onodNYcvDxWrKGC1k9uQue3AUjdgs7gg9I3ojdi8BF&#10;1CJkK28eI2VAApaUip1eARC/LXZ7WrYRU8gq2+HpaLnH5t8tPMGHUzQkdcEWvJE8GjNxrZmFiN4J&#10;iB2CN5L3o3c9LWK30zMMi91GxK677ZWCVC32HfoB1gY7chf0I/B0qsaO4MP5d1vwXiRvCT4QwRvJ&#10;BwtZBV/uXhTPkg/m33UOHqI3aRogkjf4ktdERvG25AMRvOTfLbkb/Ai+8vl3dE+wN4WsLHjCzpvb&#10;ghe5s+AFEbwleYngA5L3BP+V2vaZAa9p2ZqtO2PSNfUh+ZatUi1dY0m+oZ+uiSp4Rd81UZL3UjRG&#10;8l70bihf8lruvuSN4EnmkLwt+P0h+aoXskZLvlzBg32QvJeiiSd5kq2IPlryRsxEbN6c5tnQci32&#10;aMl7cjfEi+CrInkvBx+SvAgeuXfpJRK5d5E8R+8xkvexo/coyaMLXzwizys8ZblvN4LXcheiBM9i&#10;x5inLcGHJb9GS94WvC15KWjlyD0geTt6r0DyRuq25CV6tyUflYe3BR8jeRJ7IIoPSF5EH0/y0Tn4&#10;sOQ5Bw/2RfK24Ksk+VjBR0l+G0XxIvntn32tttPrdR98FFG7Rnc1nJIFr9179lINEckfZvUn77V4&#10;1YWveDKURO4BuVsEBF/JQlaRu52i2d+FrJ7gTa+QInUbX/AUzVti9wRP8i6vkFXE7qdoDLbcSeR2&#10;IasuJNWCt8XOcrcE70fcWvIiZVvOInZNUO4iZcmTe7y3yZMzF5JibNbD+rwts+0YwdvbwXuZWLFH&#10;Cp5kLtG7CJ7lzrVmdMEqR+8k9HAOPix3O00jUkdf7C8v20ZCh9R9IHT02/6KYNIyIvb4gjdpGgOq&#10;SOpCVorYPSIETxKP6e4XWGKPlns5hawkb1/uGpY7IMGHC1o9qduEBW/kXlEha1jwIvd4gt+bQlZP&#10;8BW0Zq1SIasl+Jgo3og9KHgSu8WHxPptu0jykLtNikoeVSi15MviSN6vQhkQvCd5q6tgJlTIKnIn&#10;eQclH2zN6gveKmgliYcLWUXwUtAajtwFkXugkNWIPaqgNSB4jtxj8++e4FnywQjekzyJXHLyvuBN&#10;QStNy4M6woWsXi0YQ6CQ1ZK8FrxE7yG5k3w5emcRk4BtbCFbaClLztwXM6dSMJZpFvJmX8xgziaW&#10;MoQe3k5A9PQ+W+68LXqf3p5fyBpOzUjuPTb/bkteC12nXUwNGU/sOgXDEbuJ0n38qN2Gux0gkcek&#10;aEjmnuQBy12w68Hr1IydoimvkJXTNJC7EbsNy51EHpa85N4D+XfGRPAidhI4Clm15PXrcPTuR+6Y&#10;JuzIHXhy98UeN3onROwBuVti9wRPIpf8uxfBk8xF8uUXsn6p5R4peakiGa+QFWM9bcudBQ9E7EJI&#10;7mDH5yT57btUmi35OvVU/TopKHlpDNW9Z2+WfO3Daock76drULvGFrzk3yH5QCErTXuCtyQfW8gK&#10;ua8MSp7lHpR8XMFbktdi19G7n6KJE8GTxMMFrfuzkNWTPIkdtWlY8pbYA5KH1IEl+XiFrGHJs9xJ&#10;5pB7IHoPSV4kbEseIsZ8kbIWcajlKYt4ixdtMyTkR+ZuITlvYkH7D+rYwnA1RwL12MPgKUz6Waq6&#10;Z8inCOTZn11k+phZrKefo2k7Mg/m00XqJHjUiLFhsaNWjIncbalT1C6yZ7GTtD3J0zTLneQdjOIR&#10;tRvBAyN4flgHj43kjdxF8FrysYWsOno3aRqWfDUWstqSB0byWu52IasRPKL2OJL3IngSeKTkSeK2&#10;5CF1W/Ja6hUVsurXErn7EbyO2uNKXvAieFvyELtfyGrn3wVP7DaQPKQekvyHJPYPP/+G8SRvp2pI&#10;8CD1JG96oWTJN7QlX0fVj6lCma0lD7Fbkvei95DcJWoXYgtZ7RSNLXlNvPx7OEXjS17kruHcOxDB&#10;m8g9KgfPcjdC9/PvOmoPR++RhaxxJB8vB++LXRO3kJUlb8ndiD1G7jZhyRtioneMzbRE74JE7zra&#10;tiXvI1E3JO/XXdddC9iw0OdvNYjYt3IVSMakY7wGTCR3kfpzPG0exeeJXQvdxpY7R+5AJM8yh+D9&#10;SF53OaCfjWpH70JUisaTPGMEb8s9JHkvRcOSt+RujT3BE/ulkNXUoBHZSwTPkg9E8RZhuVtiD8jd&#10;EC9FE5R8CI7e/ahdCHQ2ZkneRqL3YA5eS17kzoJnyfuEJR+I3gFH8CJ5I3oLP4qPI3krJ59SfdeM&#10;ZcmP5SqUDRs2iix49Uirr+gtDofD4SAyJF1jonikaw4nyePxf507d/5H48aN69J6yR0g+RGjxpjG&#10;UBTJByRfn+Tut3h1knc4HA4fSL4eiR2k1ZZ0TStI/nuS/EMNGzasR+sld0DB63CSfBdb8l5O3pY8&#10;ovq0yC/qcDgcByMZFMVD8HUDkudnvC4699xzzyguLi6g9ZI7oFuD+JLXtWs8ybtI3uFwODyQqqlX&#10;V0fy9UjyGKMXSkg+ZXLyEyZdoiXfrWeM5NNJ8hkkefQpz10cpLlI3uFwOARP8iL68iV/iCGxw4QJ&#10;l9w5bMToSMnXZ8lD8FryGU7yDofD4YG68SL3uhTJA/RCGZK8iL22IbEDInmRPFehNJKv40XyWvJI&#10;1+ChtfQWh8PhcBBI0SAfb0u+RfPmdhXKWlbhazIlP8pI3q9CCckjJ6/TNRg7yTscDocNi90SPGhp&#10;Sb6kpCStWbNmWbQuhiRJfsKkO4dakq9Tq45O1xzmP+OVBV+/Pkf29BaHw+FwENGSb4EqlAs6d+58&#10;UlFRUf1GjRrl0LoY0gyJHVC7ZujwUapb9/NVWVlQ8vVJ8ulO8g6HwxEJCz4ikifJz+vQocPv0tNL&#10;8nNzGzSkdX9SWlqa17Bhw1yaTuzgSb5HLyP52iqtji54TbMlj2kneYfD4fCIJ/nzzz9/y2mnnXZL&#10;48ZNL2rQqFGHvLy8jKRJfuTocbcOGTbyB/Rd06hRE1WntpZ8HfRhUw9i9yWP2jb0FkcEhxxyiMrO&#10;zla1atWKXO6oHvD7FhYWKroNpiDElRE5kgukXq9uvYDojeTVqaeeqpo2bU7Bc5PJxcUtCpIm+QuH&#10;DBl74eBhH/c4vzfvEHYW6RruqIwkD7GjozKkbnBSQWb0NofF4YcfjtszdcUVV6hTTjmFfi/XaKy6&#10;OfHEE9WQIUPUuHHj1LXXXquuu+46NWnSJDV06FD117/+VR166KGR73PsPTk5Oep///d/1R/+8IdK&#10;8bvf/U5lZmZGbutA5Cc/OZR9aUseVSqPaN1a9ezZkyXfrFkLSP6R/PxGJRSYFCalBWzP3r3PGThw&#10;8Iqe5/dRzZu3VPXQ4U49krxJ17DgjeTr0/zDSP70NgeByP2cc85RDzzwgFq8eLHasmWLuvnmm1WD&#10;Bg0i13dUHQQVAwYMUE888YTatGmTmjt3rrr//vvVPffco9566y21ceNG9dprr6lBgwZxhB+1DUfV&#10;QaBy5plnqqeeekq9/PLLleKll15Sl19+ucrIyIjc5oFGrVp1vOhdgCOPatNG9ejRQ51Ckm/StJkq&#10;bVj2FAm+KUXyZeQG5OcTO5zXpcuxAy+88JnuPXt91bJFKxY8IvjaKIANSZ6rVtKVit52UHPYYYep&#10;3//+9+rqq69WM2fO5IN74MCBatq0aerBBx9UTZo0iXyfo2pA8MOHD1fLli1T7777rurcuTNH7Uce&#10;eSTfPSFyxDz85suXL1fjx49X+fn5kdtyVA2KOPlOCfLGRbZbt24Vggvw+vXrOZUWtc0DjTq16+l6&#10;8haooHLM0cfw7/G3v/9dNWrchH7LkudLSkoOb9iwYYtGjRo1o/cmdvjzeefVHzx06C09e/Xe06pl&#10;ay3zuvW9WjacrknLMJKn+XUO7jxos2bN1IUXXqheeeUVtWDBAnXJJZeon//85yorK0vdd999TvLV&#10;yHnnnaeWLFmiXn31VfXnP/+ZL67hdZCjP+644zhVhnWR0nEpxX0Hd6OIym+77TZFglK1a9euENxR&#10;bd68mS8QUds80KhLLuRGUFY+PjM9Q514woks+ZNP/psqK2us8gsLpxUUlB5HkXxr+l1b0nsTPwwb&#10;Nvr283v1/aZNm6NURnomyb0eS74ujdNY8sjN25I/+E4i3L6eccYZasqUKZyaQcoA+XecAJDKT37y&#10;Eyf5aiQ9PZ1/661bt7Lgy8u547c/9thj1fPPP6+mTp3KF92o9RyVRyR/yy23VPru6OCS/E/IjyT5&#10;ukHJZ1Ow98tf/lJ16dJF/eUvf+Eai/kFBW/mFhX9nO5wjqTf5gh6f+KHkWPGPNCrT/8fjz/+RIpI&#10;c1jytQ+LL3nkouhtBwUQCAr97r77bjVr1iz15ptvciErInq7Jo2TfPXyt7/9Tc2ePVuNHDmSL7BR&#10;69jUpZPt3HPPVatXr+bC2ah1HJXHSb58akPqaE9kCR7k5eaqP/7xjyx5jEtLG+D3e62wsPAXFBCe&#10;QKI/it6f+GHchEmT+w+8QP3q/35DO1TApcXIyWOsa9iAdJ6ui1TOQZKXR24RtTdmzJjB0fuVV16p&#10;2rRpE1mw5CRfvVx22WUsbKRiKpt+QQS1YcMGdfvtt7vaNvuIk3z5wINRki8sKFSnnXaa6tixI5fb&#10;FRUWqYKCwt2lpY2WlJU1uSlpkr/0qqsnDxo8VP3xT3/lrg3q0c7XoR0+mCWP/O9JJ53EhX4vvPAC&#10;VxEr72B3kq9eUGMJwmjRokXk8iiOP/54LvzDXVedOgfP3eb+wEm+fETydsdkoKSoRJ199tmqbdu2&#10;6le/+j+VX1Ck8kn0pQ3LVGmDsqeTJvmbbr11Mlq9/uP0M1SrVoer+vXS9U576RqNL/kDP2WD6PG3&#10;v/0t54RXrVrFUXxBQUHkusBJvnq58847ucpkVSSPOt2oZQPJoyAwah1H5XCSjw9XnYySfK26qrS4&#10;VLVr146rn55wwgkqNy+fJV9S0vDNotLSU7OysrJpG4kfJk9+dPKosePV2ee0Uy2aoxolfQGK1utS&#10;NKQlj9o1QckjJ0VvPaBBzh0pANTRXrdunXr//fdV//79WejhdZ3kqxfUYFq6dClFQ7+K/L2j+PWv&#10;f60++OADdeutt0Yud1QeJ/n41K5NbjSSD6RrSPINShqo9u3bq9NPP10dfkQblZObrwq05F8sLS09&#10;jt6f+IeGYLj2+usnjxw9fva57TruQKvXeqgrD5nXFskHI3mAL3rYYQd+E34IBi198aehIBA53yef&#10;fJKjfDtX7CRfvbRq1UpNnz5dzZkzp1KNnFCFFQ2i5s+fz60No9ZxVB4n+Whq1arNQS57EGMRvKFh&#10;aQNO1aC1a6vWrVVOTq4qoui+rKzJi/SbHkvbSM6glDpk8NARN3To2O3zlq2OIKmhrnyaqkUSjyd5&#10;nbI58KN5G6Rr0Dhn5cqV3NLyhhtu4Fo2WOYkX/0gL4+LKvoBKa9PIFxsEcVDMA8//PBB0+Jyf+Ik&#10;Hw2C23iSR5cGrcgHyMn/5a9/UU2bN2PJl5SWkROaJ1fyFCk1Gzx81Bs9zu+jfvmrX1NUlM07zZE8&#10;RfVcfdJUoRTJi+gPPfTgK+BCa0vJGSMH3L17d+7nA3XnneSrD0TnqLKKchHUckJVSjt1A7njLgv1&#10;kXHRRS2ok08+ObANx95RWlrKNZyq0hjq9ddf53PiQJU8qulyikYcaEu+Vh2VQ95EehftaX7zm9+g&#10;Vo3Kzcmn37Lhj40aNZ1Kv8v/0naSN1x73Q1T+g24QP3xTyerMlPDpi5JnmvYxJE8qFcv/aDqlMgG&#10;9bIhIeTrUasDBbSIPhs3bhy5vqPqQOIij23btnGZCPoMwkUVcsdFVgSPXGjUNhxVB6KeOHEi/7aV&#10;BX03oTbagdiHECqhhN0nkq9TC9RR+bl56u+nnMKpmp/97Oecj8/LL1SFJaUvFRc3+DcaQ9G2kjfc&#10;eMstdw26cPjnp/7jnz82Iklpydf1UjaQfL0IyYODoRA2Hri6Dx48mBtKIY2D/mwQ+USt69g7UJ31&#10;rrvu4jIRSAT15wEEj4vrQw895O6e9gNIgT3++OMxHZHF48UXX+SqxlHdT9R0/MJWC0/ydbhdUUFe&#10;AbeCRwvtI444QmVl59AFr5gumA1fJSecSNtJ7nDWWWdlDRw45Oazzm67+4gjjuQ0DXYekkftmvIk&#10;r/PzB3eVtZYtW3LuuGnTppHLHfsOujr4+9//rkaNGqXGjBnDd1JIK0St63BUF7Vro8okCT3sPvKe&#10;RPHIehRS1I67y9/+9neqabPmLPni4lLVqFGj6QUFBf9H20r+MG78pKmdOnfjvHxmVpaRPPqVT2fB&#10;x5M8QAOpQw898K7gDofj4OXQQ2v5Ba0xzkOX7Fry9ch/SNOilSu6QckvKFA5OXl0V1+6u1Gjpk/n&#10;5+f/jraX1IHrbl55zTVTe/fpv+OPf/rrt0VFxdzqFd1pcutXiuzLkzyA6FGtsrLN0B0OhyMVgcMC&#10;1SUj0JKvw5JH75NocY2C18MPP0JlZmapvLwCRR59tbCk5PScnJzktHS1hlrETy665LKLBw0e9ugp&#10;//jXrhYtW9MXqafQyxr3Y1MJyQu4vaHtORwOR42kDho5RbgtAKdrtOSzSOo//elP1QknnEgRfROu&#10;oVhUVKIaNWo8p6Cg4C+0zdQZRo+f+Eq79p1++NnPf6nS6eoEYaMqJQpiKy/5uiZ14yJ6h8NRkziE&#10;sxHISkS5zQaRPEue/JiTnc2d6bVq1Vrl5uapbE7VNNjdpEnTp/MKC/9I206d4fIrrpneo2dv9cc/&#10;/1UVFhax5NPoqqZTNtFfNgqURh96aG2XunE4HDWCQw75CQm+/BSNjZY8yizTVFlZGT+xrFFZY5WZ&#10;ka0KCtCVQdnC/MLC7nl5ea1p+6kzjBg1bny/ARd+fPoZ/1aoZYM+bDjvRJKP+qLlUadOfYXOfCrb&#10;94jD4XAkAzyUGy34Kyt4IJLHc7HR8r1Ro0aquKSUovo81KrZ0ahRk4dJ8P+k7afW0Lhx4+yJl162&#10;4LxO3ab9369//0VGRiZLPo2+yN6IHiB94wpkHQ5HqqGj91qceYhyV7ngglCnDjcGheDz8vNVekaW&#10;KsgvUg0bli0sKCjonJWVdQJ9TuoNt91xV68Lh4yYdNo///UJeqVET2vIO+2t5AVE9cjVO9k7HI5k&#10;AgfBRX63wVWHI3mSPB4uhL5+0Lo1KzsXNWq2lpU1ujk/P/8c+qzUHcaNn/RGh06dn/3t7076CgWw&#10;3KVmJQojKkb3Ra8je5fGcTgciQOpY7hHy73yqZkoOLVDXkQHbniiXkZGNo0RxTdaVFhY+M/c3Nzk&#10;PM+1ssOlV1zdfsAFg+/895nnfNm8eUtuvstEfNm9Rcu+Njc4cMJ3OBz7A7gFjoFr9LNZo320N6A+&#10;fElpKY+zKYovKS7d3qRJs6tJ8qlVoyY8FBQUpNPoJyNGjV3Yrfv5P5500p9VDn2Bfb3yxQNXRJ23&#10;r+3hqmA6HI6qgjQM+s6xXQK3VKVAtbJgm+juBU9/ysjMVrm5+RtLShq2b9Cgwc+LiooKaX9Sd2jR&#10;okUdGh3SuVuPfsOGj/r8zLPb3tTmyKN/4J7Y6qAAtp5C75OoUlmPvqxPWpXQF4048+k2qHat2tx3&#10;DlPLhuYHMOvQ1TqGqPnx1i0P2Rd7Hl4batM+YH+FwP5a6+rl/vqyjv1eG387+jVK8ytNbQtrXj17&#10;HWt+zLqG8D7Z+xG1bH/BvwN+x/DvH55vY7+XCG/Tx/9P4i+z17Gnq4t426z4s8L/h7yuDHWt/z58&#10;bNifAeSc42n8vuHfnV6H3xNG/gv7vf7y6O8a9/8NQ+tyQybOPJCvokDauTLz4oCKKOjuBZ+TmZWt&#10;0uqnq5yc/F35+SWjSPAt8/LyMrRJa8CQm5ubOXr8pJP7Dxr86Cn/OP3HsrJG/IPjB4SMpfthPEVK&#10;gydKlU9Y6EL0OvSj4sfnsgAbuRBgGf2Z/AfJH1tD4P22QF/V8l29A4rmVYS8P/Qavx1aK6NPDeCt&#10;R/PxcIN69jas9zFRy8LzZD7hPeeS/xuMzTJrncD7BJ5fye9ZEfE+ozz25j3lUd3bE/iYwPTe/1b2&#10;/x3+7/H/8X+IccRyh24nhM7IMH3YoXSnQJQ1aUwRfJbKyMj6Iq+g6D8k+GNycnKyjD5r1jBm3Pht&#10;Xbqf/9xJf/yLys8vtERP0TsdeLago7Bl7gnaIPMwrux7PFheBvNn1CjMiRVkL74L3hd+DdHa82R+&#10;eJ7DUeNI3PkuchfBy51KWaNGKjcvlwSf+VVubv5thYUNj27cuHFdo8yaN4wff/HPJky8eEv7jl0e&#10;QA+V2dk5nPfCl5Zo2xZ0mAplTWC5rGvPs9fR/TeH5nnLjOxrssj2977LBcT+HEzvzYUF8HtlGtsQ&#10;zLzKUNnPt/fZcQCxl8deXMLb27fte4IndDqojsovLFJZ2dkQvMrJzfukuLghepg8TNuyBg+XXHLl&#10;MaPHjt92Ttv2t6JfG5QmI6+GH6IeCiAAyTYs9hhRRyDrVLguS57+NEghajkI/UkHH+Uc5PEkL9P2&#10;vIrEi3VwgefX8datYBugMoKvKuakjFx2MLM/fuvKkKzP3Ud0N8IETUuKBn3S1K+frtLrZ6isrNxv&#10;8vIKhqGg1Wiy5g9jJk5sPWLUmA/OPrf9LT//xa+4yhAaSeFPhNjr10svV/LlzZNpmR8JJI8DhjHT&#10;nAfGcjMd+qMcEVQqKq7Kb5liv7uTfM2k2i8Ge789P01TxysoxjNb9fOu8cjTnB/z8wvHFRc3OKtG&#10;p2mihhEjRrQYPmr09nPbd7j3t7/9A3fEg4f4QtB4uEhmelak5CsUeGVgsWOa/jw+IAyVklYNI26E&#10;HZpXEeETp9xtmN/V+22j1jmIqIp0qvq/OFIXEyDoskd0s16Puy5Ad+twXHpGJvqKv6SwsKQHKfHA&#10;ErwMI0aMbzFy1NiPunTr+fif//p39NOg0LyXHxFIAk6rmx4Q/N5Q7ns9EeHPCJ2I7mQLEpY6XyCt&#10;1zbefPymod/VppLy45o9Mf9P5d4bIFn/aXmfm6x9cuxnkJnQ6Zn69dHYKYMlj/MG44wMPAyk6OKC&#10;goLhpMLa2ogH6DBi/KUtxkyY9GmPXv3ePONfZ6nDDz+SfpQMztWjA31O23DXxBGSrgTlSx7QDy9E&#10;/lkHCon4fuHPwO9K4339bfn/iZifqlT3vroLQYpQ+eMYbQPS66eTyPNUTk4OB68QPLyWmcldCA8j&#10;RpACf6JNeIAPEy+//IiJky79vP8Fgzec17HLf//v/377I9I3uLUpKSlRuTm5Kj0tnXP1EtnvVXQv&#10;aZooZDn/keE/M2JejTvxKn+AJoe92b/KvIfWqcxFRv7P8v7XAz4QcFQGqSkjSNmNbudRR2WkZ/CD&#10;4dE3fEZGBjesguCzsrN/zMzK/SE3t6hfw4YNf2b0d8APh/z5z2cUnnXWWYf2u/DCwy8cOnzB4GHD&#10;53U/v8+0007/F0X1bVROdg73ztayZUsusMhIz+IS6b2WPKpOMjhhgXnNy2We/4f6r8Pzawg14WKU&#10;SpF6Tfi9HEkDUvdqy9SqQ9P64dt44Aei9latWpK3DleNmzThNA0En0NBaklJ6be5uQWTs7Pzr05L&#10;Kyg2/js4hpNPPrnOued2OB7TkP3o0eN/P3zk6N19+g1UHTt3Uyf96S+qadPmfJtDVz9+NFbTpk25&#10;x7Zsuu1BaidS5hydkzwYa5m3jiVvfk1EijxinovoNJUWIn6v6vjNkvm7J+qzK/M5yfwdDh64Zkx4&#10;Hou9Llf1zkxLV1kUtTchof/sZz9T//u//6uOPvpolj0/CS+tPkX0ZV+1aNHqi6Ki0geys3OuI83l&#10;wXUH5dCmTZva//pXu8Z/+tNppaeffsb5nbv2UH36DlC9evdTbdt1VL/+ze9V48bNVHZ2Nj895Re/&#10;+KX6zW9+o4468ihVWtxAFeQXqvy8ApWVlcMl1+gXh2UMyXOkGEJOFIjKm2deR83neZi2Xst69uu9&#10;gQ6apFXVi/fZFc23l9u/gT0/6nUYWR6PqPeUx96+Lwp7P6pzu4misvte0fIw4W3ar+PNK2/+viD7&#10;FEXU+iRpDU2H17PfS6BaNyJ1TCNdnENuySX/5OXmcmbh97//vfrrX//KY0ge6RlE9Dpd0+Cjli2P&#10;2NWgQdnDWVl5E0pKSs4gzdXXtjuIhwEDBjTq23dQp5/97JenHHPscet+97vfb+rRs5fq3uN81Z3G&#10;55zbXv32dyepFi1a09UynyN7iP5vf/ub+te//qXOPfdc9ac//Ukd3vpwVVpSqho2KFONyhrRtL4I&#10;ZGXoglz+A+lP1Q/PlT8Vf6b+Q6XfDa//DfsgkGlG3kNgWyHkgKqDToiAtczuvEkvt5dVBfM9vGmf&#10;wH5aBN6Pz4367Ij5we9uwG9iE2c+92tiv44zHUb+gzRrml/T9tB3DqhP/2mgHx36fHvd8DY9eF/t&#10;7xf6feQ3sLGXRyDbiNmWId7yqNfhZWFkuQ2+E6rsMXLcecef31GXffxhvZh1I5D1Ugn/e9D3N/8R&#10;L7O+l03ge5j34ViAFzLTM1VuTp4qKixUJUXFqriwSBWQZ0qLS9VRRx2l/vKXv6gzzjhD/fvf/1an&#10;nnqq+uMf/8TBJh70gag9KysbNQR3HXXU0TvbtDlqHAWcg7Ozc8fm5OQ0MopzA4YTT+xZq2PH7kf2&#10;693vn3//+6mj6cdd/vvfn7ShQ8dO6rwOnVTXbj1o3JmuoH9XxxxzPF09G3PevkWLluof//iHOuec&#10;c1n2HTt2VH379lXDhg1TAwYOUG3btuUrLv6s5s2b82O20FEaLgJNGjVRzUBj0Ew1a9JUNW/SjGhK&#10;rzVNwzQCTQI0oX3RNFGNGzZWjRrSRYYoa9BQg+lywL40omgglkaqsdlXHzOfvodPY6aJgb8LI98D&#10;368pf19ZR79Hv9/ePn+emcfre78NQXdSzZs1V82bRoD5gH7jFs1bqJbNWzKt6P+R6TCteNw8hhaE&#10;3h4+jz63qQbzW7VooVq1aqVaG7B9Xt96D/ZT3tOMbqkBUn24vcb30b8D/Vfmd+DfxPoNYv8H/Zvb&#10;yxC9CfZy+b8wbkzHhB7782Pxj4O9ggIa0JCOsypTChqoBlUEhYuRUIC13zGf0yACSJnXwVgIzS8p&#10;LmHw/XF8II/+85//XP39739X7dq1U507d1adOnVSHTp0UO3bt1dnnXUWL/vzn/+s/vCHP6jWFEii&#10;vjsehFREFwM61vYcf/xPPzruuOPvyMzMHpORkTEpPT39cKM1N0QNY8de8oeRo8fdOnjw4DP/dso/&#10;rjriiDZzTzzhxA3//vdZ6uxz2pLM26qOnbqoM886V/3hpD+p447/KZ3grVDAwVF+U/rjfvvb3/Kf&#10;06FDR9WJLhL400CXLl1Ujx49+CIwaNAgRZ+hhg4dqoYPH65GjhipRowYoUaOHMmMGjUqwOjRoyPn&#10;yXx7ujxkPZsxY8ZEzhewXAi/tolav7LIe+X95W0Hy+T7yO9VGcpbH/8Bfn+AaYALNZDXlcF+j70t&#10;mZbPqAxVXb8iZF/2F/Ldw+AYDyPL7PfZy+x1wwwZMiQSnE9gyBA9rgwXXnhhuVxwwQUMzldgT4cZ&#10;OHAgM2DAgBj69++v+vXrp/r06cP06tVL9ezZU3Xt2pUDQwSDyAogYDzllFPU307+G0fsJ5xwIqeD&#10;09LSuEpkcXExovYPW7duveLnP//FR8cee+JrWVlZl+Vm5w4gwbcyGnNDZYZLr7jm72PHTrp8xIjR&#10;Z/3zn/+6/4RjT5jTqmWrTb/+9W/VOee2Vf8+82x1yqmnk8wpeu/UlV/j4SQ///kvOdJv2bK1akxR&#10;W0lJA7ri0i0YXb3xGrn8X/7yV+pPf/oz/5mnnXYa34adfdbZ6lxzNwDa0mecy9A0HQBt27YLvSbo&#10;tV7Pf98555zD2PPC2O+Taf3a35Ys96c19voBzD4hGgHt27WncRDMi0LeA7zvZm3LnofPkv3i73r2&#10;2epsj3Osaf+1/CYa895z9WtZDxdlcOaZZ6oz/635twHTsjwM/jcP+fyYeYT5fNn3MPI72vPKXz/8&#10;Ovhef17w9/J/Gx/9uwSJ/u0s5HvROmfR99QEf5szzzTw7/hvRn5b+e2wLe838n4zg7wOEfs5tE2L&#10;s87yp/V/SJ+L1/zZej/Av/6l+TfJFUCy4IwzYvmXAWmTM/4Z5J/MPzWn/1Odfvrp6rR/nKZOP+10&#10;D5zn/zhVCxyR+V/+8leKzE8iF8AXx/CdYEFBwU6KwpfW+kmt6SRuTvWW0Z150yZNd9Fd0xutWh6x&#10;7Wc/+8U2ivwnZ2Rkd0hLSx+bnZ13XmFhYTOjLTfszXDVdTf8a9yEidf07NPnj+3adXj4b387ZdtR&#10;Rx07tays0cOHH9Fmx5//fDJF6V3ooDlL/f73J6n/o4vA3/5+qmrb7jzVqXNXOojbqVNPPY2uyn9R&#10;uED84ue/Uiee+DN17LEnqKOPOka1aXMU3YIdQbf8LenWqzn9oc3olr4p32o3olv6RnQrjzHSQ/jD&#10;GzZspBrQrR5Dt7sAF5IS61YQF5TiIlCMh/IGwDwN1sPFx0yHke2EiVrXI7j9IovgMpvwNizsz/Om&#10;9fv4u5ZY31eQbXrzyvsMsw/e+4LYv1nwd41a35/v/9747sFp+z2B5RQIMN7rIn8syzwwz8yXz7SW&#10;F8q0mV9or8/401hXL/fX9Sgo1Ot6+2GBeeH9p7HeF/nPNTItnyHv8/fbWsbLDWZafi9Blvvv19jL&#10;gmB/7X2X/SfofYHfi7CPhyLvHAnirctg/63t8zbx++nfEVWwgSzD9nG+lpY2QC5/Sm5u3ozWrQ//&#10;9KfH//Sd/Pz8U8vKmvyF/PJDmzZHf3jSSX9a+fe//v3R7OzsYzLqZw2qT2Rn53bKy8tzKZnqHs7s&#10;1i33ssuu7DtixNhB553XvengwcNPOv30f875zW9+t4ii9sfpD7+zcaMmX0LGiObbtm2vevXuo7p0&#10;7fZNt27dp5922ukLf//7P6z7xS9+teu443765XHHnvDtscce/+0xRx/77VFHH/P1kW2O+urII4/6&#10;9vDDfY488uhvjzzq6C+PPOq4PW3aHLvnyCOP3dOGOOKINnsOP/xIWk7r0HqtWx9JHE7vOeK/rVsd&#10;/m2rVq2/o7GisYbuKlrTWJD5dMun4fmHB2ltE17XX79VAP/zgvOxrnxuKzPW6O3Y27Wgz5btxi4L&#10;vg5uUy9vJXj7EITX533VY287mEfgbky2KWAez8e4RSuNmafnm3k8H7RULXjsY29f5rWg9YH/mt6H&#10;8gSG5pnlDAUEjKxvltvr8bRZJut7y8177e0FlhHNm7dgeB+s/bHR+xr8HrIdTPP35N9Mv5bP89bl&#10;efqz/e1ay2U7+O2xLbM9+7V+r8b/LLPMTHvbs9D//+Hmtb9dHHPIkx9OywAdP3RutcY5xdAxwniv&#10;zTKa9zWNv6L3f3146yM+o/GndJ7uonN0W5s2bbbSeOPRRx+z5pijj1/205/+dNavfvmrV0/6w0lP&#10;/vrXvy7o0KHDTy+8cMj4wYOHTiDVHJKTU/jLQw455Ja6ddOG5OTkn0MR/l9LS0vLtInckLBh+PCR&#10;5w0ZMmz0+ef3OZ1uhYvOOOO8wrPOPGsD3f5985e/nrz917/+zYLjjjvuOTqQbi0pKfs1XXlPy8jI&#10;6FS3dt2hhx5aa2KtQ2tdIdDrS4iLa9Wi1yFo/iTiIlrvIowtLrPWIQ4F15npKw895ND/HGKB14Ke&#10;d0iI4PpBwuseYm3H3mZlkG1EzQtT0XKbeNuz54ex19sL/scQtaxSVMM+OIjw/+rDx/yh+4KcX7Hn&#10;Zgicw5Mwrn1Y7bF0no+sW7fu0Pr16/dPT0/vQ3TPyMg+Lzcr96y8vKI/kLSPa5TfqOSA6wHyQB7O&#10;OqtT8eBhwwYMHTp83MCBF/bu1b3XqZ06dTr8n//8Z96JJ55Yy6wmwyGnnnpqGi4O7dq1a0ZX8lYh&#10;jsB7I+Yz55xzThN6b2n79u1L9pYzzzyz4IwzzijE+Lzzzits27ZtPvY1GZx22mkZZ511VjrtSy5e&#10;yzTGFYHf8Xe/+13dX/ziF/Xodz04+uNwgxvckPJDQPIk3daarob2bUjmR/jzZZme7nROJ5b8vgDB&#10;i+TpdRHGYfkmipNPPjkTohfJyzTGFeEk7wY3uMENbnCDG9zgBje4wQ1ucIMb3OAGN7jBDW5wgxvc&#10;4AY3uMENbnCDG9zgBje4wQ1ucIMb3OAGN7jBDW5wgxvc4AY3uMENbnCDG9zgBje4wQ1ucIMb3OAG&#10;NxyEw//8z/8DBTkI/f9yH0sAAAAASUVORK5CYIJQSwMEFAAGAAgAAAAhAIRRz5jhAAAACgEAAA8A&#10;AABkcnMvZG93bnJldi54bWxMj8FOwzAQRO9I/IO1SNyoE9yEEuJUVQWcqkq0SFVvbrxNosZ2FLtJ&#10;+vcsJziO9mnmbb6cTMsG7H3jrIR4FgFDWzrd2ErC9/7jaQHMB2W1ap1FCTf0sCzu73KVaTfaLxx2&#10;oWJUYn2mJNQhdBnnvqzRKD9zHVq6nV1vVKDYV1z3aqRy0/LnKEq5UY2lhVp1uK6xvOyuRsLnqMaV&#10;iN+HzeW8vh33yfawiVHKx4dp9QYs4BT+YPjVJ3UoyOnkrlZ71lKevwhCJcxFCoyAVCSvwE4SkkQs&#10;gBc5//9C8QM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4iESmcQIAAGQHAAAOAAAAAAAAAAAAAAAAADoCAABkcnMvZTJvRG9jLnhtbFBLAQItAAoA&#10;AAAAAAAAIQDT7ukvZY0BAGWNAQAUAAAAAAAAAAAAAAAAANcEAABkcnMvbWVkaWEvaW1hZ2UxLnBu&#10;Z1BLAQItAAoAAAAAAAAAIQBLJivyeIEBAHiBAQAUAAAAAAAAAAAAAAAAAG6SAQBkcnMvbWVkaWEv&#10;aW1hZ2UyLnBuZ1BLAQItABQABgAIAAAAIQCEUc+Y4QAAAAoBAAAPAAAAAAAAAAAAAAAAABgUAwBk&#10;cnMvZG93bnJldi54bWxQSwECLQAUAAYACAAAACEALmzwAMUAAAClAQAAGQAAAAAAAAAAAAAAAAAm&#10;FQMAZHJzL19yZWxzL2Uyb0RvYy54bWwucmVsc1BLBQYAAAAABwAHAL4BAAAiF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5724;width:1530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jfIwwAAANsAAAAPAAAAZHJzL2Rvd25yZXYueG1sRI9Ba8JA&#10;FITvhf6H5RV6KbqxgtSYjbSWgsduGu/P7DMJZt+G7Dam/94tCB6HmfmGybaT7cRIg28dK1jMExDE&#10;lTMt1wrKn6/ZGwgfkA12jknBH3nY5o8PGabGXVjTWIRaRAj7FBU0IfSplL5qyKKfu544eic3WAxR&#10;DrU0A14i3HbyNUlW0mLLcaHBnnYNVefi1ypYlXpNWPr1R3s8fDqtp+/xRSv1/DS9b0AEmsI9fGvv&#10;jYLlEv6/xB8g8ysAAAD//wMAUEsBAi0AFAAGAAgAAAAhANvh9svuAAAAhQEAABMAAAAAAAAAAAAA&#10;AAAAAAAAAFtDb250ZW50X1R5cGVzXS54bWxQSwECLQAUAAYACAAAACEAWvQsW78AAAAVAQAACwAA&#10;AAAAAAAAAAAAAAAfAQAAX3JlbHMvLnJlbHNQSwECLQAUAAYACAAAACEAw+I3yMMAAADbAAAADwAA&#10;AAAAAAAAAAAAAAAHAgAAZHJzL2Rvd25yZXYueG1sUEsFBgAAAAADAAMAtwAAAPcCAAAAAA==&#10;">
                  <v:imagedata r:id="rId105" o:title=""/>
                </v:shape>
                <v:shape id="Picture 32" o:spid="_x0000_s1028" type="#_x0000_t75" style="position:absolute;top:207;width:1571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XGwwAAANsAAAAPAAAAZHJzL2Rvd25yZXYueG1sRI9Ra8Iw&#10;FIXfBf9DuIJvmqpQSmeUoQwcbIy67f2SXNuw5qY0se3+/TIY7PFwzvkOZ3+cXCsG6oP1rGCzzkAQ&#10;a28s1wo+3p9WBYgQkQ22nknBNwU4HuazPZbGj1zRcI21SBAOJSpoYuxKKYNuyGFY+444eTffO4xJ&#10;9rU0PY4J7lq5zbJcOrScFhrs6NSQ/rrenYLw/PmKhuy90vmLPReXYXPTb0otF9PjA4hIU/wP/7Uv&#10;RsFuC79f0g+Qhx8AAAD//wMAUEsBAi0AFAAGAAgAAAAhANvh9svuAAAAhQEAABMAAAAAAAAAAAAA&#10;AAAAAAAAAFtDb250ZW50X1R5cGVzXS54bWxQSwECLQAUAAYACAAAACEAWvQsW78AAAAVAQAACwAA&#10;AAAAAAAAAAAAAAAfAQAAX3JlbHMvLnJlbHNQSwECLQAUAAYACAAAACEACw0FxsMAAADbAAAADwAA&#10;AAAAAAAAAAAAAAAHAgAAZHJzL2Rvd25yZXYueG1sUEsFBgAAAAADAAMAtwAAAPcCAAAAAA==&#10;">
                  <v:imagedata r:id="rId106" o:title=""/>
                </v:shape>
                <w10:wrap type="topAndBottom"/>
              </v:group>
            </w:pict>
          </mc:Fallback>
        </mc:AlternateContent>
      </w:r>
      <w:r w:rsidR="0004117A">
        <w:rPr>
          <w:noProof/>
        </w:rPr>
        <mc:AlternateContent>
          <mc:Choice Requires="wps">
            <w:drawing>
              <wp:anchor distT="0" distB="0" distL="114300" distR="114300" simplePos="0" relativeHeight="251974656" behindDoc="0" locked="0" layoutInCell="1" allowOverlap="1" wp14:anchorId="3E267687" wp14:editId="483BE55F">
                <wp:simplePos x="0" y="0"/>
                <wp:positionH relativeFrom="column">
                  <wp:posOffset>1074420</wp:posOffset>
                </wp:positionH>
                <wp:positionV relativeFrom="paragraph">
                  <wp:posOffset>3445510</wp:posOffset>
                </wp:positionV>
                <wp:extent cx="2646045" cy="355600"/>
                <wp:effectExtent l="0" t="0" r="1905" b="6350"/>
                <wp:wrapTopAndBottom/>
                <wp:docPr id="35" name="Text Box 35"/>
                <wp:cNvGraphicFramePr/>
                <a:graphic xmlns:a="http://schemas.openxmlformats.org/drawingml/2006/main">
                  <a:graphicData uri="http://schemas.microsoft.com/office/word/2010/wordprocessingShape">
                    <wps:wsp>
                      <wps:cNvSpPr txBox="1"/>
                      <wps:spPr>
                        <a:xfrm>
                          <a:off x="0" y="0"/>
                          <a:ext cx="2646045" cy="355600"/>
                        </a:xfrm>
                        <a:prstGeom prst="rect">
                          <a:avLst/>
                        </a:prstGeom>
                        <a:solidFill>
                          <a:prstClr val="white"/>
                        </a:solidFill>
                        <a:ln>
                          <a:noFill/>
                        </a:ln>
                      </wps:spPr>
                      <wps:txbx>
                        <w:txbxContent>
                          <w:p w14:paraId="1CF90D01" w14:textId="2BFB29D4" w:rsidR="00E75DFF" w:rsidRPr="000E2B66" w:rsidRDefault="00E75DFF" w:rsidP="00E75DFF">
                            <w:pPr>
                              <w:pStyle w:val="Caption"/>
                              <w:jc w:val="center"/>
                              <w:rPr>
                                <w:noProof/>
                                <w:spacing w:val="15"/>
                                <w:lang w:val="en-US"/>
                              </w:rPr>
                            </w:pPr>
                            <w:bookmarkStart w:id="91" w:name="_Toc103228126"/>
                            <w:r>
                              <w:t xml:space="preserve">Gambar </w:t>
                            </w:r>
                            <w:fldSimple w:instr=" SEQ Gambar \* ARABIC ">
                              <w:r w:rsidR="00793A59">
                                <w:rPr>
                                  <w:noProof/>
                                </w:rPr>
                                <w:t>33</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67687" id="Text Box 35" o:spid="_x0000_s1060" type="#_x0000_t202" style="position:absolute;left:0;text-align:left;margin-left:84.6pt;margin-top:271.3pt;width:208.35pt;height:2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gf6HwIAAEMEAAAOAAAAZHJzL2Uyb0RvYy54bWysU02P2jAQvVfqf7B8LwkUUIUIK8qKqhLa&#10;XYmt9mwcm1hyPO7YkGx/fccJgXbbU9WLM/GM5+O9N8u7trbsrDAYcAUfj3LOlJNQGncs+Lfn7YdP&#10;nIUoXCksOFXwVxX43er9u2XjF2oCFdhSIaMkLiwaX/AqRr/IsiArVYswAq8cOTVgLSL94jErUTSU&#10;vbbZJM/nWQNYegSpQqDb+97JV11+rZWMj1oHFZktOPUWuxO785DObLUUiyMKXxl5aUP8Qxe1MI6K&#10;XlPdiyjYCc0fqWojEQLoOJJQZ6C1kaqbgaYZ52+m2VfCq24WAif4K0zh/6WVD+e9f0IW28/QEoEJ&#10;kMaHRaDLNE+rsU5f6pSRnyB8vcKm2sgkXU7m03k+nXEmyfdxNpvnHa7Z7bXHEL8oqFkyCo5ES4eW&#10;OO9CpIoUOoSkYgGsKbfG2vSTHBuL7CyIwqYyUaUe6cVvUdalWAfpVe9ON9ltlGTF9tAyU1KT02HO&#10;A5SvND5Cr4zg5dZQwZ0I8UkgSYEmJnnHRzq0habgcLE4qwB//O0+xRND5OWsIWkVPHw/CVSc2a+O&#10;uEs6HAwcjMNguFO9ARp1TIvjZWfSA4x2MDVC/UKqX6cq5BJOUq2Cx8HcxF7gtDVSrdddEKnNi7hz&#10;ey9T6gHY5/ZFoL/QEonQBxhEJxZv2Olje5jXpwjadNQlYHsUL3iTUjt+LluVVuHX/y7qtvurnwAA&#10;AP//AwBQSwMEFAAGAAgAAAAhAHNU1UPgAAAACwEAAA8AAABkcnMvZG93bnJldi54bWxMj8FOwzAM&#10;hu9IvENkJC6IpVQ0akvTCTa4wWFj2jlrQlvROFWSrt3bY05w8y9/+v25Wi92YGfjQ+9QwsMqAWaw&#10;cbrHVsLh8+0+BxaiQq0Gh0bCxQRY19dXlSq1m3FnzvvYMirBUCoJXYxjyXloOmNVWLnRIO2+nLcq&#10;UvQt117NVG4HniaJ4Fb1SBc6NZpNZ5rv/WQliK2f5h1u7raH13f1Mbbp8eVylPL2Znl+AhbNEv9g&#10;+NUndajJ6eQm1IENlEWREiohe0wFMCKyPCuAnWgocgG8rvj/H+ofAAAA//8DAFBLAQItABQABgAI&#10;AAAAIQC2gziS/gAAAOEBAAATAAAAAAAAAAAAAAAAAAAAAABbQ29udGVudF9UeXBlc10ueG1sUEsB&#10;Ai0AFAAGAAgAAAAhADj9If/WAAAAlAEAAAsAAAAAAAAAAAAAAAAALwEAAF9yZWxzLy5yZWxzUEsB&#10;Ai0AFAAGAAgAAAAhAFpuB/ofAgAAQwQAAA4AAAAAAAAAAAAAAAAALgIAAGRycy9lMm9Eb2MueG1s&#10;UEsBAi0AFAAGAAgAAAAhAHNU1UPgAAAACwEAAA8AAAAAAAAAAAAAAAAAeQQAAGRycy9kb3ducmV2&#10;LnhtbFBLBQYAAAAABAAEAPMAAACGBQAAAAA=&#10;" stroked="f">
                <v:textbox inset="0,0,0,0">
                  <w:txbxContent>
                    <w:p w14:paraId="1CF90D01" w14:textId="2BFB29D4" w:rsidR="00E75DFF" w:rsidRPr="000E2B66" w:rsidRDefault="00E75DFF" w:rsidP="00E75DFF">
                      <w:pPr>
                        <w:pStyle w:val="Caption"/>
                        <w:jc w:val="center"/>
                        <w:rPr>
                          <w:noProof/>
                          <w:spacing w:val="15"/>
                          <w:lang w:val="en-US"/>
                        </w:rPr>
                      </w:pPr>
                      <w:bookmarkStart w:id="92" w:name="_Toc103228126"/>
                      <w:r>
                        <w:t xml:space="preserve">Gambar </w:t>
                      </w:r>
                      <w:fldSimple w:instr=" SEQ Gambar \* ARABIC ">
                        <w:r w:rsidR="00793A59">
                          <w:rPr>
                            <w:noProof/>
                          </w:rPr>
                          <w:t>33</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login dan signup</w:t>
                      </w:r>
                      <w:bookmarkEnd w:id="92"/>
                    </w:p>
                  </w:txbxContent>
                </v:textbox>
                <w10:wrap type="topAndBottom"/>
              </v:shape>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login dan signup</w:t>
      </w:r>
    </w:p>
    <w:p w14:paraId="26B0CDA0" w14:textId="46CFC6A3" w:rsidR="006C003B" w:rsidRPr="006C003B" w:rsidRDefault="00651A5D" w:rsidP="006C003B">
      <w:pPr>
        <w:pStyle w:val="Subtitle"/>
        <w:numPr>
          <w:ilvl w:val="0"/>
          <w:numId w:val="33"/>
        </w:numPr>
        <w:rPr>
          <w:lang w:val="en-US"/>
        </w:rPr>
      </w:pPr>
      <w:r>
        <w:rPr>
          <w:noProof/>
        </w:rPr>
        <w:lastRenderedPageBreak/>
        <mc:AlternateContent>
          <mc:Choice Requires="wps">
            <w:drawing>
              <wp:anchor distT="0" distB="0" distL="114300" distR="114300" simplePos="0" relativeHeight="251976704" behindDoc="0" locked="0" layoutInCell="1" allowOverlap="1" wp14:anchorId="17709CD3" wp14:editId="47EF4CE4">
                <wp:simplePos x="0" y="0"/>
                <wp:positionH relativeFrom="column">
                  <wp:posOffset>898525</wp:posOffset>
                </wp:positionH>
                <wp:positionV relativeFrom="paragraph">
                  <wp:posOffset>3599237</wp:posOffset>
                </wp:positionV>
                <wp:extent cx="314579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2896AF41" w14:textId="6AD3EEE0" w:rsidR="00E75DFF" w:rsidRPr="00EC2DAC" w:rsidRDefault="00E75DFF" w:rsidP="00E75DFF">
                            <w:pPr>
                              <w:pStyle w:val="Caption"/>
                              <w:jc w:val="center"/>
                              <w:rPr>
                                <w:noProof/>
                                <w:spacing w:val="15"/>
                                <w:lang w:val="en-US"/>
                              </w:rPr>
                            </w:pPr>
                            <w:bookmarkStart w:id="93" w:name="_Toc103228127"/>
                            <w:r>
                              <w:t xml:space="preserve">Gambar </w:t>
                            </w:r>
                            <w:fldSimple w:instr=" SEQ Gambar \* ARABIC ">
                              <w:r w:rsidR="00793A59">
                                <w:rPr>
                                  <w:noProof/>
                                </w:rPr>
                                <w:t>34</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09CD3" id="Text Box 58" o:spid="_x0000_s1061" type="#_x0000_t202" style="position:absolute;left:0;text-align:left;margin-left:70.75pt;margin-top:283.4pt;width:247.7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heuGQIAAEAEAAAOAAAAZHJzL2Uyb0RvYy54bWysU8Fu2zAMvQ/YPwi6L07atduMOEWWIsOA&#10;oC2QDj0rshwLkEWNUmJnXz9KtpOt22nYRaZJ6onke5zfdY1hR4Vegy34bDLlTFkJpbb7gn97Xr/7&#10;yJkPwpbCgFUFPynP7xZv38xbl6srqMGUChmBWJ+3ruB1CC7PMi9r1Qg/AacsBSvARgT6xX1WomgJ&#10;vTHZ1XR6m7WApUOQynvy3vdBvkj4VaVkeKwqrwIzBafaQjoxnbt4Zou5yPcoXK3lUIb4hyoaoS09&#10;eoa6F0GwA+o/oBotETxUYSKhyaCqtFSpB+pmNn3VzbYWTqVeaDjencfk/x+sfDhu3ROy0H2GjgiM&#10;A2mdzz05Yz9dhU38UqWM4jTC03lsqgtMkvN69v7mwycKSYrdXt9EjOxy1aEPXxQ0LBoFR+IkjUoc&#10;Nz70qWNKfMmD0eVaGxN/YmBlkB0F8dfWOqgB/LcsY2OuhXirB4ye7NJHtEK365guqdxUYHTtoDxR&#10;7wi9LLyTa00PboQPTwJJB9QTaTs80lEZaAsOg8VZDfjjb/6YT/RQlLOWdFVw//0gUHFmvloiLopw&#10;NHA0dqNhD80KqNUZbY2TyaQLGMxoVgjNC0l+GV+hkLCS3ip4GM1V6NVNKyPVcpmSSGpOhI3dOhmh&#10;x8E+dy8C3UBLIDYfYFScyF+x0+cmftzyEGjUibrLFId5k0wT+cNKxT349T9lXRZ/8RMAAP//AwBQ&#10;SwMEFAAGAAgAAAAhAF+cfabgAAAACwEAAA8AAABkcnMvZG93bnJldi54bWxMj8FOwzAQRO9I/IO1&#10;SFwQdUpTi4Y4VVXBAS4VoRdubuzGgXgd2U4b/p6FCxxn9ml2plxPrmcnE2LnUcJ8lgEz2HjdYSth&#10;//Z0ew8sJoVa9R6NhC8TYV1dXpSq0P6Mr+ZUp5ZRCMZCSbApDQXnsbHGqTjzg0G6HX1wKpEMLddB&#10;nSnc9fwuywR3qkP6YNVgttY0n/XoJOzy9529GY+PL5t8EZ7341Z8tLWU11fT5gFYMlP6g+GnPlWH&#10;ijod/Ig6sp50Pl8SKmEpBG0gQizECtjh11kBr0r+f0P1DQAA//8DAFBLAQItABQABgAIAAAAIQC2&#10;gziS/gAAAOEBAAATAAAAAAAAAAAAAAAAAAAAAABbQ29udGVudF9UeXBlc10ueG1sUEsBAi0AFAAG&#10;AAgAAAAhADj9If/WAAAAlAEAAAsAAAAAAAAAAAAAAAAALwEAAF9yZWxzLy5yZWxzUEsBAi0AFAAG&#10;AAgAAAAhAPCuF64ZAgAAQAQAAA4AAAAAAAAAAAAAAAAALgIAAGRycy9lMm9Eb2MueG1sUEsBAi0A&#10;FAAGAAgAAAAhAF+cfabgAAAACwEAAA8AAAAAAAAAAAAAAAAAcwQAAGRycy9kb3ducmV2LnhtbFBL&#10;BQYAAAAABAAEAPMAAACABQAAAAA=&#10;" stroked="f">
                <v:textbox style="mso-fit-shape-to-text:t" inset="0,0,0,0">
                  <w:txbxContent>
                    <w:p w14:paraId="2896AF41" w14:textId="6AD3EEE0" w:rsidR="00E75DFF" w:rsidRPr="00EC2DAC" w:rsidRDefault="00E75DFF" w:rsidP="00E75DFF">
                      <w:pPr>
                        <w:pStyle w:val="Caption"/>
                        <w:jc w:val="center"/>
                        <w:rPr>
                          <w:noProof/>
                          <w:spacing w:val="15"/>
                          <w:lang w:val="en-US"/>
                        </w:rPr>
                      </w:pPr>
                      <w:bookmarkStart w:id="94" w:name="_Toc103228127"/>
                      <w:r>
                        <w:t xml:space="preserve">Gambar </w:t>
                      </w:r>
                      <w:fldSimple w:instr=" SEQ Gambar \* ARABIC ">
                        <w:r w:rsidR="00793A59">
                          <w:rPr>
                            <w:noProof/>
                          </w:rPr>
                          <w:t>34</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beranda</w:t>
                      </w:r>
                      <w:proofErr w:type="spellEnd"/>
                      <w:r>
                        <w:t xml:space="preserve"> </w:t>
                      </w:r>
                      <w:proofErr w:type="spellStart"/>
                      <w:r>
                        <w:t>apliksi</w:t>
                      </w:r>
                      <w:bookmarkEnd w:id="94"/>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75680" behindDoc="0" locked="0" layoutInCell="1" allowOverlap="1" wp14:anchorId="7D80A310" wp14:editId="305FA503">
                <wp:simplePos x="0" y="0"/>
                <wp:positionH relativeFrom="column">
                  <wp:posOffset>899449</wp:posOffset>
                </wp:positionH>
                <wp:positionV relativeFrom="paragraph">
                  <wp:posOffset>349712</wp:posOffset>
                </wp:positionV>
                <wp:extent cx="3146020" cy="324000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3146020" cy="3240000"/>
                          <a:chOff x="0" y="0"/>
                          <a:chExt cx="3146020" cy="3274406"/>
                        </a:xfrm>
                      </wpg:grpSpPr>
                      <pic:pic xmlns:pic="http://schemas.openxmlformats.org/drawingml/2006/picture">
                        <pic:nvPicPr>
                          <pic:cNvPr id="41" name="Picture 41"/>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1572490" y="34636"/>
                            <a:ext cx="1573530" cy="3239770"/>
                          </a:xfrm>
                          <a:prstGeom prst="rect">
                            <a:avLst/>
                          </a:prstGeom>
                        </pic:spPr>
                      </pic:pic>
                      <pic:pic xmlns:pic="http://schemas.openxmlformats.org/drawingml/2006/picture">
                        <pic:nvPicPr>
                          <pic:cNvPr id="39" name="Picture 39"/>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584325" cy="32740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358FC1D" id="Group 45" o:spid="_x0000_s1026" style="position:absolute;margin-left:70.8pt;margin-top:27.55pt;width:247.7pt;height:255.1pt;z-index:251975680;mso-width-relative:margin;mso-height-relative:margin" coordsize="31460,32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7FdqdQIAAGQHAAAOAAAAZHJzL2Uyb0RvYy54bWzUVVtP2zAYfZ+0/2Dl&#10;HZImoYWIFk1joEnTVu3yA1zHSSzii2z3wr/fsZMWKEib0PZApTq+fj7nfMf25dVO9mTDrRNazZPJ&#10;aZYQrpiuhWrnya+fNyfnCXGeqpr2WvF5cs9dcrV4/+5yayqe6073NbcEQZSrtmaedN6bKk0d67ik&#10;7lQbrjDYaCupR9O2aW3pFtFln+ZZNk232tbGasadQ+/1MJgsYvym4cx/axrHPennCbD5WNpYrkKZ&#10;Li5p1VpqOsFGGPQVKCQVCpseQl1TT8naimehpGBWO934U6ZlqptGMB45gM0kO2Jza/XaRC5ttW3N&#10;QSZIe6TTq8Oyr5tba36YpYUSW9NCi9gKXHaNleELlGQXJbs/SMZ3njB0FpNymuVQlmGsyMsMv0FU&#10;1kH5Z+tY9+nllbOyzKZhZbrfOH0CxwhW4T9qgNozDf7sFazya8uTMYj8qxiS2ru1OUG6DPViJXrh&#10;76P1kJgASm2Wgi3t0ICcS0tEPU/KSUIUlbA8hsOuBD2gF5aEWcMaGjh90ezOEaU/dlS1/IMzcC3O&#10;UhTj6fQ0NJ9suOqFuRF9H/IU6iM1OPzIIS+oM7jvWrO15MoPx8nyHiy1cp0wLiG24nLFQcd+rkGI&#10;4Sh7UDJWKD+k2XnLPevC/g1wfAf2IYmHgQj6AWeg4OC3Fxw2OZvl5QXMFLxUTovoB1rtvYbh4qw4&#10;eK24mM2i1w6OgZrW+VuuJQkVoAYapIlWdPPFjbj2U+C0ByixiuaQH1TejM+Ki2OfoedN+yz/7z4b&#10;HDbeUw/uOi+L/Gx/k81wHf17d8U7DVd5vObGZye8FY/bqD9+HBe/AQAA//8DAFBLAwQKAAAAAAAA&#10;ACEA23JahedgAgDnYAIAFAAAAGRycy9tZWRpYS9pbWFnZTEucG5niVBORw0KGgoAAAANSUhEUgAA&#10;AYgAAAMnCAYAAAAklsU0AAAACXBIWXMAABJ0AAASdAHeZh94AAAFFmlUWHRYTUw6Y29tLmFkb2Jl&#10;LnhtcAAAAAAAPD94cGFja2V0IGJlZ2luPSLvu78iIGlkPSJXNU0wTXBDZWhpSHpyZVN6TlRjemtj&#10;OWQiPz4gPHg6eG1wbWV0YSB4bWxuczp4PSJhZG9iZTpuczptZXRhLyIgeDp4bXB0az0iQWRvYmUg&#10;WE1QIENvcmUgNi4wLWMwMDIgNzkuMTY0NDYwLCAyMDIwLzA1LzEyLTE2OjA0OjE3ICAgICAgICAi&#10;PiA8cmRmOlJERiB4bWxuczpyZGY9Imh0dHA6Ly93d3cudzMub3JnLzE5OTkvMDIvMjItcmRmLXN5&#10;bnRheC1ucyMiPiA8cmRmOkRlc2NyaXB0aW9uIHJkZjphYm91dD0iIiB4bWxuczp4bXA9Imh0dHA6&#10;Ly9ucy5hZG9iZS5jb20veGFwLzEuMC8iIHhtbG5zOmRjPSJodHRwOi8vcHVybC5vcmcvZGMvZWxl&#10;bWVudHMvMS4xLyIgeG1sbnM6cGhvdG9zaG9wPSJodHRwOi8vbnMuYWRvYmUuY29tL3Bob3Rvc2hv&#10;cC8xLjAvIiB4bWxuczp4bXBNTT0iaHR0cDovL25zLmFkb2JlLmNvbS94YXAvMS4wL21tLyIgeG1s&#10;bnM6c3RFdnQ9Imh0dHA6Ly9ucy5hZG9iZS5jb20veGFwLzEuMC9zVHlwZS9SZXNvdXJjZUV2ZW50&#10;IyIgeG1wOkNyZWF0b3JUb29sPSJBZG9iZSBQaG90b3Nob3AgMjEuMiAoV2luZG93cykiIHhtcDpD&#10;cmVhdGVEYXRlPSIyMDIyLTA1LTAxVDAxOjA4OjMyKzA3OjAwIiB4bXA6TW9kaWZ5RGF0ZT0iMjAy&#10;Mi0wNS0wMVQwMTozMToxNiswNzowMCIgeG1wOk1ldGFkYXRhRGF0ZT0iMjAyMi0wNS0wMVQwMToz&#10;MToxNiswNzowMCIgZGM6Zm9ybWF0PSJpbWFnZS9wbmciIHBob3Rvc2hvcDpDb2xvck1vZGU9IjMi&#10;IHBob3Rvc2hvcDpJQ0NQcm9maWxlPSJzUkdCIElFQzYxOTY2LTIuMSIgeG1wTU06SW5zdGFuY2VJ&#10;RD0ieG1wLmlpZDpiYmI3N2JjMS0yZTc2LWJjNDQtODcxNy02NTVmYjE4YzcxMTUiIHhtcE1NOkRv&#10;Y3VtZW50SUQ9InhtcC5kaWQ6YmJiNzdiYzEtMmU3Ni1iYzQ0LTg3MTctNjU1ZmIxOGM3MTE1IiB4&#10;bXBNTTpPcmlnaW5hbERvY3VtZW50SUQ9InhtcC5kaWQ6YmJiNzdiYzEtMmU3Ni1iYzQ0LTg3MTct&#10;NjU1ZmIxOGM3MTE1Ij4gPHhtcE1NOkhpc3Rvcnk+IDxyZGY6U2VxPiA8cmRmOmxpIHN0RXZ0OmFj&#10;dGlvbj0iY3JlYXRlZCIgc3RFdnQ6aW5zdGFuY2VJRD0ieG1wLmlpZDpiYmI3N2JjMS0yZTc2LWJj&#10;NDQtODcxNy02NTVmYjE4YzcxMTUiIHN0RXZ0OndoZW49IjIwMjItMDUtMDFUMDE6MDg6MzIrMDc6&#10;MDAiIHN0RXZ0OnNvZnR3YXJlQWdlbnQ9IkFkb2JlIFBob3Rvc2hvcCAyMS4yIChXaW5kb3dzKSIv&#10;PiA8L3JkZjpTZXE+IDwveG1wTU06SGlzdG9yeT4gPC9yZGY6RGVzY3JpcHRpb24+IDwvcmRmOlJE&#10;Rj4gPC94OnhtcG1ldGE+IDw/eHBhY2tldCBlbmQ9InIiPz5qepDfAAJbd0lEQVR4nOy9eaAlSVXn&#10;/4nIzLvft9Ve1Vv1Xs3SKIqoIGgrKui4LwiCgo7Kpjij/nCbcQPHBVDQERUVREdwQUUHQRB0FGQT&#10;2Xqp7urqru7a6613v5kZ8fsjIjIj891XXVVd1d3Q+YXXdW/eyMiIyIhzTpwthNaaChUqVKhQoQz5&#10;cDegQoUKFSo8MlExiAoVKlSoMBMVg6hQoUKFCjNRMYgKFSpUqDATFYOoUKFChQozUTGIChUqVKgw&#10;ExWDqFChQoUKM1ExiAoVKlSoMBMVg6hQoUKFCjNRMYgKFSpUqDATFYOoUKFChQozUTGIChUqVKgw&#10;ExWDqFChQoUKM1ExiAoVKlSoMBMVg6hQoUKFCjNRMYgKFSpUqDATFYOoUKFChQozUTGIChUqVKgw&#10;ExWDqFChQoUKM1ExiAoVKlSoMBPhw92AB4Nve+L33/LnH/u9957vfTfddFPX/37rrbf2Ll6rKlSo&#10;8EjGTTfd1NVaI6XgM5+p1v7ZILTWD3cbLgpuuummriP0L3rJS1+/bdv2F3e6XRr1BkEQAJCqFJUq&#10;0jRFqRSlNKlKERoQoJRGCIEbE6UVUgjQIKRAIFD2N40dN3uv+1ci0GiEkKB1obxW2pQRgnzYNUqZ&#10;yQrC/R+tQWtl6xXZM4QQCCFQWplCCACkzOt0nzUaNFl/3L32FgIp0VojpCTvjs4+u3vSNM066OrO&#10;6soK5v0yl4W9Ju1HM65KKW/ATNuEEKA1Wph6UaYSjUZogRbaNNm+Cx/uPQhbp8A8z/VDCGGf6d3u&#10;+qoV+Q86K2C+ajueOn9X7h0AqVJ5P7NO62weuHsCKUnS1LxCIUnTFGnHvdwPYV9MNqz23Wul7JwS&#10;WSPyJonC+/X7nV3TKnsfPoQ2NWh0/h78/kI2L7VS5YaZ5xbmq85+84YrG2tt11H2fDfeYN49AuGt&#10;QynNGkIKhAYpAzTKzD0kCpWNmZnH+QvWeHPPzVU7LkEQIKQgkBIpA4IwIJABIjBl0jRlPJnQ29ig&#10;t7Fx+/Hjx77pT/74zbcDXH/99TcePHjwdh4l+KxkEO4lveqXf1VH9Rqj4YjJZEIcx0eVUj2tFSpR&#10;NybaMAStNakyBFVrjUpTb+FhJj+glMrphNIkaWomkwAhJRKBQiOFYRQCUCh0ahmIIzQSM+N1vpBx&#10;a1RAmmrcXDaTF8NIhFm07pU4oiGkIZqGSUGq3AIw94VS5os/Y1iWWFiGZ9rvEWQAIXICY1e58BhN&#10;Nhh2pStt+u6ItWOm/r8+U3R908IsRp9ZGYZsxj0QEhwhz+mLR7RzhhHIAK0UwhJZbd+D63pO53WB&#10;eNomZ8xNa495WiLi5oNwc8HeEAj74uz3VCkCKc2cyocHiWGmQhrNrbTjrFAIIdFambHRwjJT0zYp&#10;3XwyYysQpNoQv4wBuvLKMFIntEghUKmZXCIwYyjsRNIaRCAIbM2avL9aQyDy+hWgUoUIJKEdYzd/&#10;HUPLGLlZLDkTt/MoThQyEFYQEqAUWitkEKA1KJXm88YyAUfUhRSkiWGkjrAj3dyQngxmnint+3Bz&#10;IJBBNm8K89F+lzLXpgshsneI7Z9jTkJKwiBASEkQSMAwlCgMiWo1GvU6jUaDRrNJv9/jR172EnH1&#10;1Vffcvfdd5+3JuOzAY9IBnHNtdfdeOiuOzdx6df99hv0xvo66+vrR6fTye3T6fT26TR5cZrGTOOY&#10;6XjCeDxiNBox6A8YDPqMx2Om0wlJkpAkKUkSkyRpJp074psoBaiMODpiUpCIClK8mZBSgpShkXrw&#10;ZTt7b7aDsB8zxmKfg2mDSjRSmutG0nZSe05UfenbETopBUoZyS2TkqTIditWLEcIhdYye6aUwi48&#10;aQmqIhDS8jG7CJ20pzEER4EMHLFw132xVALaLizTbikDT7J0EKXvGIkwTY0UZ8dKKzsmOie22u64&#10;XB0i242ZUc2JqtvtqIxgZdImyjJQQ7izFmllWyXNG7LcJt/heTsLBTKwr1hAmkIoMVxba1QKSmII&#10;KTqX4gtzozxf3A7B64c2Ow/T1sAwGWXqc0xH2n+z16HzXaZwxNZQdSQSpJHGkzhBBoI0tXWg0Hrz&#10;87Mp4Bi+m9MqFyiEN0/zTZWbq55QknXd7hKEzJ7jM0OlVPZbzhSsUIDdrRZmk7032ym5uWvuMxtL&#10;txYkoZRIKQmjCBkEZicRCKQMiKKIIAhpNGpEtTrtVodOp8P8wgLdTocgDAijiFqt9uFGo/GkRrPB&#10;7l27ufPOg0f//K3/5/mHDx/+nGEWjygGccONN+674/bbjwLcdNOB7q233tb7hVf+L722uvrhfr//&#10;10kcH03T9E3TyZTBsM/qygorK6usr6/R7/cZjQakaUoQSJrNNs1Wk7lul263S6c7R6fdJggj6o1G&#10;JoGQTawyHJnJJXp33fyTE/7yvW7hKEPZDJFwlM4jCDmZo7jb8HYQWf0+sxLFcnkjRfZd+B/0psLe&#10;1r/IxPCvl6vHk+gLdTn5tDA0BWJivhcl+vOFzvqYE9uieoXyy9rUl1m/bVL3ZKowZv7r7tFaW/Wb&#10;ue7+AOI4zurx/7QyOxCj4szLu/eQpopUpaAhThLSNEal+fNwY+q4gbfL8t9KkQl7M9QJOa6v5G9w&#10;iwHyhABvjtnnuXHP7t7M+7eAP/vFpqvuc6n1D1jb2a5kfKP801naq60w5tSRUVSj3mjQbDZZWFhk&#10;3759bN+xnU53jkazQafVZvfe3Xz4Qx/6yg998AO333HHHUfPofmPWDyiGATAddded+NXfvXXPG9+&#10;fuElGxsbb56OJ7dNppPX9wd9NtbXOXniBCdOnGDQ7zGNp+zdu5cnPOEJXHXVVbTbHYQUJHFCmiaZ&#10;OsDYHMy/SZJYKUR7Ar7OibTOt+EziY0t92CJXVafJ11t1kvPmMebym+xIjdJp/4zc964VZlCuS0L&#10;sGn1llVOBQL+AIRazHjYrHvOZdwd4X0gnEtd5/qeH6h/D3R91hhlarTSb5kUbxmL9q45JpYkSV7e&#10;FC6U8deF+/OZGpCVUVZ1qFSKtvdorVF2h+bUg1ppEpVaVWhqNmLCbLMKzDDviLdHADxhwyxDO9dz&#10;2cdToQlv9mtv90C+SzEDm8sVrhJ/YHymURh/7wf3UXo3KTOeYRjRnZ9j165dXHHlVWzbvp1Ou83i&#10;0hJhGPLTP/kT58LjHpF4xDCIq6+++pbvePZz356m6Ua/19s3nkwYj8ecOX2a+47cy/FjR+n1e+zb&#10;t4/v+M7vZNvSEkmSMJlMculsxuSftRB8CdF9Liw4D7maidL12YQQ3ELPJei8TE5w8+eRGU8LkvpZ&#10;UJCydOFboYz/JTfQ5gQ7++rm/wwGBZt4wKZxKO4qNv/unnWuRLt8X+FZXtu3bA+5muJc6j3X559r&#10;mXNlFLOYAVAQAGYxBnddKZXp1v2+no0ZK6U2CSRlnX1+PTcYP1DfZtl8XHljrti8U/PrK6pRKfTR&#10;37H5393uLWeGZgcGZgenVIrWPj0wjilJkmT1pKndraER1gZZnMszpKAtYZwqFpa2cfnll3HV1dcy&#10;Nzf3k9u2bXvl4tIiv/maX3/+ffcdeTPAdTfcuO/OO25/xO8uHhEM4vt/4EUv3r59+6sGg3530B8y&#10;HA6478i93H33Ic6cOcP2nTv4qZ98hd0ZpKRpYrbidkcwnU4LUlCSJAVG4P4djyesra2ysrzC6to6&#10;/X6P8XhibRS5XULNGpNMTeS8OYyOV2I1RzOkErcRQTjhw3mMWElIGN17ZpnOjGa+ZGQ/aJ0JQCht&#10;DcZWV44sSFHK6ZozFZUwpaRXaSYNufq979lz7H+cGkHbzthnZirzBwXhNP4leIM6u4C52wiTqAdg&#10;qsVqfIm12BZXrswcfQuCxo6lypvlbKCbeVLeD5m/rs2d0hRUnltey15S+V7vsixdm0njbL2ufLnd&#10;Xv8KwnO5OnevsLYi97VkCtjUBv+5syr2r5e/GxOSnY9eOzahPHZlQcoN1Kwy/pajDOmpT2fMImEc&#10;UTqtNnv2XcZ1N17P4sIi27dv7yEFf/0Xbz1w++2fHaqnh51B/MIvvUovL6+8dzgc3rK+vs49d9/N&#10;PXcfZnV9mW/6lm/mGV/1DCbjMUop4jgmTVPiOM4+u784jkmShLW1Ne655x4OHbqb5eVlY/wNrLfE&#10;lhOGwnUnFM9S3mSbzk1SWlnnW/5tS1LjXXeYNXGxRknntWOlPfLvhScKY6B1hrni83T+VWjQEoRd&#10;dW67gd60ABz51CgEkrLW23wyxt98tZfHpQi/7bOI9lbScK5Pnk3q8w4WvwvbfmxfNo+zR/Fc6zJi&#10;UG6Bz20fSKk9ixuXCZB7pk+WywRra5VioUhhqDN9YvHSLLipoYvVebVsvr1Edx3xLvC30r9aUOR9&#10;syr3v8/iVD4zLN93QYJL+Sa/Qn8+U9pVucYIyvNJa8Xc3Dx79uxl/9XXsLCwyOVXXs7P/exPZxXc&#10;cMOB7h133PaIjMd4WBjEgQMHurc842te32l3vmljY+PN/X7/xfcePszBg7dz5sxpnvc9z+epX/qU&#10;jBEYD6Qk2yrGccx0OiVJEpaXl/nQhz7MoUN3Z14ZBVjhXJQljJnS2blgszrHXddoxCwJbqtFXZjx&#10;ZZHJYfb18rqbjc2Ey3m5ZL8UaIfb51gGMbPmItHydcfFFs0iqMXPPuE9t/54/bCML5+/ZSqU92fz&#10;tmmWZLgVcz9XbEXwz7Wucyw7q5v+b351Z7terkdtJoNl5nDWZnrP0/Y/Wmiza3brT5XKb9GuTE7x&#10;rvu78ZkTxW/0jHY5p75SUze/tlnMx1sjolDB5jkNlnloVVg/Wmm2bdvOZVdcwQc/8P/ED73opa9s&#10;dtq3vOOv/vL5d87w2Hyk4CFnEPv3X/Ok733h931ofX2NjY0NTp06zac/+Unuu/9evvSpT+EF3/M9&#10;pEmaMQWnLorjmMlkwnQ6pd/v87a3/QVnzixnahO3vc08FK0UU5gAF5xYpDz7Zn0/l3GcNavLS3IT&#10;d2HT/npmmbM/yVxz5Dy/t+Dbbq9n9hK7SrN6ChXmxNc8axY58Z/lE+ucaDsF0/nNwq3HPTdxilLZ&#10;88S5SqFbb462ZPl+/U5zOROzdgNnrbRYd14+f8fCn2b29weq8myzcVaTwV92bk6RE/0t7ivvlcoz&#10;3m8PzK6rvKnQpdaXZ2J5lki/EG5mbrWaZjAb74NZWsX5FwSSnTv3cNX+/Wzbtp2rrt5/9G/+6i8O&#10;3H77I3MH8ZCn2nje87/nQ8sry6yvrnPoroN86hOfZDQe8qY/fhNpnNsOpJSZkWo0MoFwn/70p/nr&#10;v34HtVpo/NAhmxHZi/V2elpgJHr32zmjLNlrIGC2GwTebgTKBDD/1yeOvgK2sJK9a/6y8KVyX1Xh&#10;t8WX2p0apSgeaa++nKhbI2dmt3CT2rmNZh30OuzqdGylPC4zxK9CW1KvTbP6cjbGWyYVxTJ607j7&#10;981gFrOoXTlkofxqZlEor8sabOQvm4cCCl5keRlBQa8jKU4/N8Glzp/nd8vrg9LFYlJ57Nu1XRWr&#10;KQ+FI+6O4c6apVCcjTmBN4rPLMJEmq6VZ5H/3X+u2KLe8tubtUctD3l5rTqG4c8wn5GprGJfcHMl&#10;dakmkb8us2mwmgpbo5ab7kuTlDNnTiHQrKye4a1/9pbL1lZWXgG8ys8G8UjBQ7aDeMnLfuRN3e7c&#10;N62vr795+czyiz/5iY9z99138djHP54f++//zQQzQWZ0nk6njEYjxuMx73//+/nnf/5XwjBfBVrl&#10;2z0XbqC9hWsDObMyTnLKaLm/bTwb89gkSfp7aU8kKuw/fQqSE/VC2oOZMvOs3YX7LGaUKTdSb1Fu&#10;VptmlT+XndBWe/yyPr/cDq/8TOl8tpQ2kzycrfk+NpVz28vNTXM0QZSHuszfy8Pqqve75s2tjMxs&#10;1d4t5AOnltGafCdM3nwxw5SENOti1lCU35r/+MIbEnieccV/Rfk+QWZrcMjqKu0Y/M1QgYDbOhyR&#10;dQ8oj2n2Gvx1XhjI4vOLv82ak5t3FWeb+7PdGopj418SBQ5Xmvt2cswvLjI3Nzd3++05U3ikMYmH&#10;hEG84qd+ZiNJ0qPr62s3njh+nP/46Ec5eeoEL//RH+ULnvhEpJQopUiShPF4zHA4ZDQa8dGPfpS/&#10;/Zu/22xXcPAWk1tDmRRkGYcv2Gf0OxcbNs/UGYs45wPCToASY3D12sJazJh+M4mij7JXi21Pgcm4&#10;BqniM7eUscptnEHcyxN4C2S+6na1+gSqLBaWmW4mWfmUidL9BcrhBlAXyvgetf57LXi0eO+roLf2&#10;n1eGR3TOxmY1HhGbcW+ZOJkUFPk8zNqF2TmUwgHyNylKQo83n7TOh0eU++Mk9YLrs9enUj/zNutC&#10;vx3Jy3/zCbCXM6o0NrOGV2AZnSrTSW2XXCnQDseksi7N3E+K0jV/+rj6Xa9cDH1B5YVPM7St62wO&#10;D36P9KbPs8bIF0SLHcxHtt1u/dbc3PzrDx0ydojv+u7n3/jxj3746G23PTJUTpecQfz8L71Kr6+v&#10;f3h1ZfVJ9x05wkc/8mEG/R7/+w2/w9LiIkKILJ5hPB4zGAwYj8f8wi+8EqWS2ZX6MwIKnEGpLcwO&#10;9kUpPJ2vm9Xe9jzbmbi6ylLcDG+KTVJeuZ0Z/EbM6NcsMav8+1aE2a/fPb5MIP0+zqob/BVmiFSB&#10;L1niIL06fMlXlupyz/b4V8Y8Sn10783d4yTorMuq1A3/XQivbrx3rLKunPU1+BqlTFKdcZ+GgrG1&#10;xCe2YM+ba3HE19nM3E539ko0988a2tmtKEvN7jpb/Lb53s1WoeI9ZUJqcpQxo4x/TdiyxbplgbD6&#10;vSoT7a36YJmVDZxzZTb3cla/z2VcZmE2k5glAfq/+jZS895NO7tzcz/Z6XTffuiQSQL47d/5nO6n&#10;PvEfPBKYxCVlED/zP35eT6eTo6dOnd53z+G7+dhHPsJoPOIdf/e3WUyDMz5PJhMGgwHve9/7eNc/&#10;vPsBpG0PqrhwffpdoONbSZElYpUR+zJKFjOfkZxlfuTNVB6xLTATm+sHilTtPOGk6ozQli18WzAl&#10;pTyp2GN4kEvphbZv1UePwWRt8KRmVyTLcFLqZmFYvHdVtm74deVdtLmSdPl51ouGIgEv8awMM/l7&#10;SdrwGePZGcJsKd6/XpZinbzrwm3KKLH/Tb+4lHZqFtESeFuW/HeXgHJrbEVYH5hulNlKjrwdpoz2&#10;coqVx85nWmXk9eSMxy9b7m+ZCGxFFGb14oEYa87M/DEtJqGxa81fVzap4tK2pee3Wp23Hzx42yNK&#10;3XTJGMR3ftdz9+3ff/Vtx48f7957z2E+9pEPM55M+Ou/eTsCk/XS2RpMHqURv/7rr+b06dOmgpni&#10;W+kh2vtHzyjmiJH2frdESxbnXy4l22t+Ha5cpicV5FtmC6cS8H/L2uVRHlGaa5t4S3k++vPS64PI&#10;2isQJUVwppZwVFF4Vbm++cxA54/x1WPWW6/YLtdW/134/bEPP6ssK/IflC6WKZugtVc853X5M/xx&#10;c3XNJkUzGkPOtHwVj/JmUXkHOovZ+M+aTZzM96JUfS7EqshgXNscI/HLbybGOXPMS51dUs4YlhCF&#10;YFGf8Jl3MmtxFmEioeWM3zcT1M27jc19d//6XkX+fwtNmRlgcTamdm4Mr9iazeW3ZojF38rsyvV+&#10;fmHhJa1u96/vOvjIibCepei4KLj22uvuP3XqZPe+I0f4j49+lPF4zJv/+E1ZRkbnwjoejxmPx/zk&#10;T/40p0+fySvYav1Quq7JJH4/uC1Lv6LIbBSufJak1F333lZBl+1+s9ckuRAmpCFIWucMJyO2JSol&#10;vHpcnYWlYAmlptjWTLddopS+blPYBhf4vPSe6coVGkPmHeMIp7c7z+m3Z+T3xxdpiETWPt+wKkR2&#10;T5ZCxLvflMsb6zKVS7z34p7pMSt3h7KdEIWr+Ucx4/78ueZ+Vbxzkw1BIsrDlOn+i0/d7DOlCmzN&#10;/eKTv5y5Ufi0FYFyd2lTtxAFolgeCT8G33jiu3gWV75I+P3PWR/K6TJsm5VXT96vnEH5EJt0mMX+&#10;5PVCHuxZLpezo6z/Xh2bmUrekAce181t2tyGsrjhruoZpXz3anOPKMxfnc3z8ui6/66trb1+Y339&#10;eddee92N7terr772SQDXXZdfeyhx0RnEgZsOdH/hl35Znz59+iePHz/OJ//zPxhPRrzmda9lcWEx&#10;M0Y7u8NgMODHf/wnCumtC/BXqg9vDWphCLYjCOVOZUTC3aI9adPe4Ag0th5fstXkhMUZW32i4oi+&#10;L6X6jARyRoIQufHcF40wjELYsnh2AiHzdhXoj1VFZDpse134FNCflWVByTEt98dmCT4bQ1vWvQat&#10;3TkWOSPOxtar2zEJ7VWYLV43sN64Za/ZG383VOW2uUVZmBqiUKBwgx/S52DsURpZIlLFW4vJ8GaT&#10;WJ94lmvKX7bTueek0Ud5/hcJonBczru++Y7Na8gRMPO7yOrS3uhulnftv1l1pmw+9Yp3bH6qDcrc&#10;9CJmPaf0mBl1PTBmvTGLbEJu9YbdlfI1f6z9uot1aGaPe0EwdWVkzmA0OjtASUhztbex8crBcHiL&#10;YxJ3333Xh6/ef82T7rzzztuvvHL/LZsecolx0RnE93zv92+cOnWSUydPvfLOO+5gbX2N7/uv38/1&#10;11yXlUmShOFwyPr6Oj/2Y/9fMeHZVnOhTB18PbBHkCkXm6V3t9czouU7D6ni4xyRyupRdpEJ7FkQ&#10;lkBu0VanS84N4066KxLV7CwId/sMhbhSKYq00FkpdU7/vYYoLNNznM3vkMgZHiL/KZCSWqNOVIuy&#10;Ca/Q2GScWT+UdUlWHtXPbA6lpuvyu9FuXHKJ0N+NuPHU5JJsJsW7NlDkecWh0gXVn4vKzTufMwJl&#10;/2OIZc5ssrGheJ9rq2EoZN9nT9nNUia4iJFZd5SZSFF6lSXiln/fiikV6y7vdcotKNohvM+Z1OMP&#10;ZNFuIWZ8gllR7uW+zHhmoelbMZZZv52FicizPM+DYjYd2RrnVdg8Q/kzkFxv7dGd9dW114/Hkydd&#10;d92N+wDuPnzowzfeeOO+drv54fN+4IPERWcQJ0+e/PDa6ipH77+Pe+65m8uvvIJv+Pr/kmVWjeOY&#10;4XDI2toaP/ETr0DM1Md4ONs7kFawzihKTvQyQUttriILahE5f5D+s+x8dl8lnjEXQGvjb648BuC1&#10;PVNr+fVZZiC0bbMmO1VOW0ncGYJ9Nz8wB7oorQiCkHq9TlSvU6uZvyiqE9VDgjDM97Qi33BkUHmd&#10;bgdjhs245bbbTYJQ2pQmmlarRaMekck7VhoydYhsHKXwHubKuG4Lspw7wg6S9gbLHX+a3VPgtG6P&#10;4PVD5zp+R3KKChRQ2ujPfcGh8I69+/3PRTVH/tmX933JOiez/j7Hb3vxsy6VLUvsuYLCJ74+QS5K&#10;qbMk9ry28i+zFtG5EDe/HX4f9YxSs7anM/cIBRtP3uZZzECf5eu5tH92e7dGUbg4r1sLN5THrdge&#10;n6Fm011iDrgSAiEly2eWX3HnnbktwtGZG264Yd/5tujB4KIyiJ/7xVfqjY2NN588eYo77zxIrVbn&#10;jb//xux3FxU9HA756Z/6WYSQ2dSfqUKyY+uIsfusfKnfUpCC1KiLBMBJ6dpJzzov5z8uMyzbC27K&#10;Z8RL5wzIDVxmmAZMGuKiSkTiqa9E/m+2+y4LTjmNBw1JEhNISaPRpFarE4QRURgQhgFhYI5HDMOI&#10;WhRRi2r2eEedtTNLL+6q9xkToLWg1WgwHk/NUajSqI4mkxgZBIShLOhSXUXOHqO1kfSVN3ZZt/xx&#10;tifSOcO3Y8g+w8kYWJm4eO3NVFzunXlqj5x85/EH0mu09n7bjKJmOe/LbApRNNTmhF8WniAKv/nE&#10;QpeuOZY0OxI8ZxR5jTr7Jkq9mkV+N3/z2jYzEeFWBFtkbXVrBLzR8xZi1rtC9e5eXRinB44/2KJJ&#10;Z0Wxzi0PRbqozywKFaW8zORv2Cdw9p/M8cUkGN2+fcfr3V0HD95+dGNj43lBEGxcf/2B7vm36sJw&#10;0RjED77oJa88eeLEb62trL7+/vvuYzjs87u/97skcYw7+H48HjMajXjFK37Kqg+8aTHTcED2gjKb&#10;lyN6vsuohfPA0eREUJAzhsyg7KqeIS0ULknzXCckF4Rb99GtC4kx0PrUyjEvTzLxvarKzAhdZFJJ&#10;mlKr1anXG0hhzsh1R28K2wEZGElcBoIglIRhSBSGfjhDPp6WSSrvmUJAqpQ9a9rWZfVvSZxQr9c3&#10;6VJF+YPdAnkbmMIzXYLAjFEXhlyXXrULbMqlP+cE4OrPPtux8qfOrKh4jcjmw9bI1Ua+kTrvyCwS&#10;7O86RDYUPhvIibH2yukZ/86iRWUGlJN+PxYhX0nFp/ntLbd+tnTil9g8WqL8m8hbns9lv/elbmRX&#10;hb13M+PchFl8couWzXhYqapzYEIXAbPYQf5Lsb8CJ2RRjk26cTQa3XL1tdfduH3bztcD3H///b+l&#10;NYThBXCtC8RFYxB79ux9xerq2ovPLJ/m7rvvYt++y9iza1eWT8nZHX7t136NySQGrWfr+8rj6QbO&#10;szdk8BhF5lFkfyoYmTVFF0in77fvK7NHeNUrdKYqMqdpbbZL+PU7QUxBwRPKPNceSm/b4W+WysQU&#10;QIqAVCVEkdkpSCkIwgCAyWhKnMTE05g0Tojj2O7EDHEPw4AwDJEyyIzefvyBGzLHX6WQpHZwtH22&#10;1iojdNnB76U/jc7qB+vH7o+5T9i9dmR9lm5B5JO9rHoQgJAijzp271czM1bFJ8Gun9kTdKmMyMch&#10;I/8lQSBfHDlJFeT6f9/zJ6tLF3ugvft94m7exWYmgXfvrGu5Sm0W5XRPKz7Vb/tmAmq/K2b8Vrzy&#10;YMjrLOldbtnvLb5ukkxmtUxfPKJ2zpg1rrPKFCHtPND254ISRYNS3Hjy6LHbziyfesm11xnV0mg0&#10;OXDrrbf2rrjiiuddpMafFRdlLH/6f/ycPnr//T856Pc5eeI4CMFv/OZrLfHUxHHMaDTi4MGD3Hvv&#10;USz5ZbNeiZySzDAco3JCl8HqkGa9njKR0Fm1MrcZaDKdU3F5iWzBu9p99Yb/HchUS7kt2nACZ3x2&#10;xEKSG6x9OU15lWudIoQ5PF3KwB4MnxJPpp7nkrEdhGFIZuCwkGFAWAtwCYelbaxGZ4wUHJPQhIGZ&#10;nRKza1CJ6ZCvntn8pooOk8bgrjMi64ioU+dljgGCQvBZTqCLhlhnG1Aq754j6v6NhtlIq8Ml313K&#10;/LqbL+7yrPniu85Lx7ysXlgicocEW7/07pPSr9w9S5QWV/4AjbaEYRZh94lNmfCUxRj/kcX7yjub&#10;2WwjT6gnvURIxejmc5FWH5h1bI6dKBrGZxuuH+h5s9s2g6pcYszecW0u4/8rMkcS2DR9srelEOzZ&#10;d5leWT7zSoB77jn04euvv/7GI0fMyXSXGg86m+tNN93UffZzn8fa2torV5aXOXToLm688QDtdgdl&#10;j/qM45jxeMxrX/s6YPbRg8Cm9+6ig313Sj+wy60Jl6DMwdEfJzl7O2KA7FhDqbFE1E9HXA4u8nYM&#10;nsDnpNKszlKZzNiorLTorf3sUDrvAdn61JBqRRSFgMyYyXQSZ7uZIJBopUjiBCEEtVoNKUPSdIpW&#10;ZmoFQUAQBOi06G8i7CD67o5BGJCkxUEUWiCDMPO0ymIa3C6p9OpM80WhDhMbkj/LGfqznER2JQtb&#10;Tnj6tWyX4ZolXDlDvOv1JkHg3qc5YS+Q/lGvGJVfdp+w9hWXztwbFU/iUEoTWFeq8vGX7rO7JwgC&#10;hBCMxxNGo7F5eTKfG/nidwFm+R5CKzf6ec6gfBz9XYUo3OlfE+RGTjeu5tetzNnlnUz+7Gw+CLyx&#10;Ke6UhFcONEIGaJV6ZbbaDZWfb8t5Ye+zornPVtPmvnm5wjbtNM6B6WzmX971fLz1jLY/UIuLkdWu&#10;2uJYaeUxZWF64+bx+soqw9Hg+fv3X/Okw4cPffjgQZOSY//+/bccPnz4vQ/cuQvHg2YQX/vMr3/P&#10;ieMnGAwGLC8vI2XA6173m5nXUpIkjEYjfuV//YqXSKz4YjdRcMwlR0S1lRx9l0XtlfNvdbVL73dH&#10;YHy+5DYq7s4t3du8+zTWI80r66KaHeF1ycdMt4p6dz+gz2cu2e+YhosUpAyQVnWUpqkJzEs1oQj4&#10;+q//eo6fOM6///sHmYwmNBoNoiggilqMRoNs7KIoZKKmlpmahrs+O+KNXVRRGJEqbXcvRtXkJExl&#10;F4dzdy1n8CzYZ2ynXNxEnvZ5M1PNmLxlqFiG7RhFlvtJeGMmoNlsoVSClBFaa4JAUAuMas0dMRsE&#10;QXZes38+tV8miiKiKMrmaWDr8M9CrtVqGUOJ4zir0x1glZ23naRM4mlhAJwh3jHUWZHDvpqprDba&#10;nDyuOEn9HYdhxNh6/Dp8tiC8+4q/ZqRb58ntynuOctSyYQ5lolgQR+w62yRqZV+FNwKbo0K2ZhGF&#10;sbGLy/f8yynBOWIWc7DXM6HDZ3Azy/vtyatVhTeSs928h26cyJ1KfFqB5Morr9T94fC3gA8DXH/9&#10;9TdeauZgnvwgsXffvietr68zHA44fvyooUPZIeHGa+nee+/l3iNH0ZlTvo/NL7Ec25ClMtb5a3cE&#10;1xGZWdPBKbLAZwBFTi5wKh/PkOz9hs7dWx1zyPT5tk2Z0dfp62UudWefvXZlxlzvh2yHgURIaVxI&#10;A7PYU2VITBCYjfjdhw9z5uQKUVinVm+SxIp6vUmjUc+fgcjsEGgrZbv+4jyrPOZo2x/K0NghvPH0&#10;JWAjwcuC/t6pdxync4zQuZbmHk5Fbq6wKi+0NZ7n7yZ7F1Ytlf8AaRrTarVot9u0Wi2azSbNZpNW&#10;q2XccxsNGo0GrVaLbdu22R2WpF6vU6vViKIId/C9YwqO8AeBUe0FdnuSJAmNRgMpZXbN1R9FEbVa&#10;jW3btrFtx7Zs3AvUQebvvpjgzpRV5EwiN81bom8/+7r6ogF9Fmn1V0iZdDuVoy9ObaZ0eWxHYdaW&#10;ym8lnedeVXn0c7lstoKzMr5Xlt+S4rM8FW7xkfm/YtOvZ8FWXKFUamZytnOrVs/4QW/6L1nHHDNy&#10;mgO3ozt18jTLp0+/5Kqrrr4FjC0C4Orrb7ykbq8Pegdx6tSpo8PhcN/6+jrj8Zj/+3//HiDLtTQe&#10;j3nlK1/JZkljBuzPMqNi3pT0dNaeSQLI54WfXdRt4d2lfIoWpWJw+n9R3Ck8UDsty3d6fHNJZERx&#10;5tLzBBuFUXFlUnRWWFnXWUlGNKxEnSqFUjG3ffo2giBkcfseEHWSeEi9FlJIf1F6ZiG7qTDPzrdl&#10;+cCqgok2jx7IvkkzYIX+Ze/GEjXp2VRsP00xkbnHCnJC5ZNIx7ykBGnbJiF3ARTQ7XazHYJT8wBI&#10;KbODpsIwJAxDgiCgXq9nDEMpxXQ6JYoi2u02zWaT8XhMGIY0Gg2azSZpmjIajVBKZYzFqV1cvUli&#10;Mg0LIYjj2LSjEGlRfO2AiZq1c1p5BDHboVE21Ds1Un6tKI2XV5VPxP215n/Pd5F+mcIu0JZz9+a7&#10;iVn1F3clm/cBfl0+NrcxZ0tb75zUpmulevyAl1nNyBbcee4wHhDnQN/O8rvKPHBEpjL3mYT7srKy&#10;/Argvffdd+/bDxw40I3Ol3mdJy5oB3HDAcO1fv6XXqXX19bePBoOOXP6NIk9Q9plaR0MBnz6059G&#10;azlDtTQDgoIayXdlROTeRpnkWi5DLuXaW8yQi5KpTYAUAi2s5OJJHYW4gZJPN9o+238pVtyVthEz&#10;BRjheWB5u5FNHETbiVIynEhp7AlRGJqrgWDb7v3svvwGduy9mm1LczZmIbTP11ZvbqrRwjJMKbLx&#10;1ZAb/V3fhCWyQloCLnO3WHJCjfB2P3Yr4XdZeePvD4f/zjYNk2Niru5SwIPTx2oNy8urGfEGMkYA&#10;ZGofpzoaDoeFpJDT6ZTJZILLB+ZOK5xMJtkBVe6eJEmQUjKdThkOh9nOuN/vMxgMiOOYXq/H6dOn&#10;OXLkPisLl3bIGcO2wZUFaTkvkAvBs6T2/JuTziUgRe4iPOuhjoU4ZuyYkH/PVvuATR3IWHiZEOa7&#10;Af9PeE/3/zcb5d2JXx9sHp2iG3QBRUvv5i7MuodZY/jAKLpUlxnyedST3e/fZ4S9LOhWwf6rrvqm&#10;jY31r3Ql4jjZFwTBxnk3/DxwQTuIO24zEX71WoN+v/+KwWDA+vo6L3jhCzKJajKZMBwO+Y3feB1S&#10;Gn22wVmYhKagdqFEaLKcQyLfihmVFsU4idJThBAZ48gIDVjPDaO/LXvdaEBYUXezPSrnSNoSYCeY&#10;CK/tvsDiG6H9/vo6/cyYDVnQHUAUhiidApJW0EbLFq35XYRRAzHpkYgUBPT7g4IUlqgUpDD9cKK7&#10;zjYn2Rp0DHY6nVodNERRBEIW3TZd+/wFp/KP/jk/QH5QjLtUEjxd2UJKbW8MyvQhE/6U5vTpZebm&#10;5pBCAgM0smCc7m0M8kdlRmlP/681iJ4h1to5KuQE0JXJjLjafc87KKz+aDAYI3Rpmfs0T4BQ7vei&#10;IsUIPMKbGr6Nwif1ufUie8M631047yztJqytIxMSCnXnA+x2Bv41/8k+8tTp+X3FaIyciRjBy29L&#10;mej7g1Tsbf7kWaMA2fvx2rp510H+IsTZrBnniDL9Lja09Pt5PilrnF+J02jk146fOPU64O3dbvdD&#10;vV7vi+66yxwydCnxoFRMK8tnjo4nk32rK8tMJiO+4Ru+ASBLxnff/fdZ5uCUPN7A+WPh62Xcb2X/&#10;VJGrKtxl8x+JlMpKyB6x9R6hPCJmvHDspLUvoEDIyRmIa5NbZC4WImMY1ssma3dZevElYf93b00I&#10;71/nqQXaI3b2VhkghCSKAur1iHRwiP4kRAgzvjIIWF1dNWoMrRESksTruP+vbZtSEAaGiE+mE0Bm&#10;QTjTODZutoEszvuyFsXTRGV98cbOQZTuz86YEF49fuGzCWEShNL0NjaK/SqQ9/IE8htd5vr+AJV2&#10;AMr/mAsSDoWa7fzY9J5Fsbwj5mDUaGbT6CadJXRWHZUPhdv95QzGtUd5lWuvjUblWLRZOBVVPjrC&#10;+80frXyylMmd/71ImItMwveWy6q0a67Q7rLkUGAaPlsoP5fsWUU3Wl2qJ58X7qpz781owQMRdVH+&#10;ks+yzSEkgjz/f7neGdc2eY2VS9g+CNED2LZ9x0+6X2666aZukiT7nGfTxcYFG6l//Cdecf9wNHrv&#10;dDLhxImTSBlkxj9nf3jNq1+7dQX+gMoZ1/xyTqdtVRlFjyOVpbJQtq4sCyo578lUKZD5qAvtSauQ&#10;zafMSOT7rjpDrDM6Su95Mwia8Mr5BCNru8zbnF2ydZU9qpTWKKWJopAwiAhliFMuaK3QWnDPPfcU&#10;trxOpZE11D4oZ6w5gY4Td3Kf9cqx0nCapllbC6uhHBAyC/7OIntYDumVmYlZdRfmjChdc9YgQw7y&#10;omWLlV+XmwllBlJqqCzZBjy1WhZpL73FpEv3Q8bpZ5WRErsD8RiVcl30yPum9ZETFKfcclK+Yx7S&#10;Piwnaf5OYCsUWYS7pvJZ510zJXO25R9JWmI3m6Tk/JCjvA6dZQuAInMz5d2dOfHXhXYVdx35IUru&#10;PAtTo8J/p35wnd/rrUYof3lFJuf9LovlZt1bvJIztGIJq5zz5sI9h+9+74EDN3UBhsPBVwZBcMnO&#10;j7hgBrH/6mv2jUej5/X7fZRSPO1pX5a5/jndbxyn3h1bURNRFBj80t7azY7+FJaIWgnYSfUCkCVp&#10;XaNzvTaW7lmvGO092pfoZo6Ic1Vy7bRlpCbPEeVXmAkE5rszOun8UiYdZsFXrtP2c5KknsubQuuU&#10;6TRmMh2jLVeL4ymnT5/hvvuOGH185vojmEwsydBpxmSzNvldU/kyN3VqExOB0ecXssFqrKGCgpSv&#10;fZVVxu1yAm52YGrz76VdRgEziWGZC/tXcleEfJnpTb8VO5+JFV5Zn7jlkELkdiN/p6Tz91loty+O&#10;W8KYzWm/nJViMmlY5MTO30E62upX7+ateb2iMI+LJ8W5IM2iA6vK/vVfn/8pJ7YuFYttZakTeful&#10;EAWWnL81n+j7hvK8Bkcolc5/81VZrk7Xv8wFGuvIgSg8BYTH1PLzLIoChHavoPA979XWbLQ4Bn5Z&#10;/6WdC/yFsRlGKC5GiJ86fer1AGFYv+1SHk16QQziwIED3eXlZaZxzPrGOiqJ+eZv/mZczqXpdMpb&#10;3/o2z5h7lkEuByfYVmUSh5O6dfFVQG7oVZCfmeDNeJdr3b07V6dPIzcRZ8Xme/y2CQo7wuwcCud+&#10;U+iqkW0cYyiojQpEm6LlHUwGV5Xa1NqmMUolTKcxy8vLnDh+nJMnTzKZjArPE0KQKpORtfBgfwA8&#10;2qltltgc+Z4mCBxX9sZlxkTOhJuCcGjvc1u3TWvNv1CahjPXSvbW8TmUIx+l1pBLpD7bcOZd8++m&#10;TMJee2ZF/haKOEFBeP336YLw/rwd7aZNishVFEYtYwYrI+WOGWUMWhbcILP36LVNgI0dKloIHJQ3&#10;Cv40dKPmjZDHVPJ++qTYJ4nCEvdMYLM90f59GQNz9blYF1ufv/Ah2034gZ1A7mBibWZmWm+2jLj2&#10;+260ee1Fgp7/XmRcZ2cResZnX4I4O/K5mX/Plk02p8y6VsCOHSaB33QyvRHgrrsO3n7TTTddsuR9&#10;F8Qgbrvttt5wMCRNEtZXV5nEU6699lrSNM08mP79Qx8i10mchZW6QSgLfOSTPnPqsf9mxmntaXC8&#10;d6P9On23N28RC1lcVFmZsjRcMuiCm8Te2y93scCA/Mhc76VnDdhiWARMJlMT4GVECM9oZReDY54e&#10;pvGU6VShdUJRhrOdKPBs6S3cAhcANGEYMZqMSy3zqF0mgMuiBF1gdrpwm6MymWpHeGUAP9NRmXj7&#10;kl9OoBwxN/WIrKTrsZkhwmuUT+N9UugIczZuvj7Qb072WeTz1lvZs1SOBUrsE3dVHK6M+Drm437I&#10;5rEqfc+bV2TQ+Thll4XXDL9uv/ned/83fy3MGor80fm7LMwm1x7tE3vQLrA0mwr2rXnCnatXyuL7&#10;L8TnZM8vGtBz1Zvfbr+0aVTOTN3Jb/lMnCWE5N5kRcZ1viiTAG3bo23utlyQA+DG4XB0y3O/+7uf&#10;tH3Hjpdm92jNtddc86QLasAD4IIYxE/9zP/Uo8novXGasLGxgUAwHA4BiOOYjY0N8uimC4RHTLWb&#10;nA6O5hRFH3uxOPGLViSR1e3fUliw2bNk/oDsQA9ZeH5Wly8yeW3MJ43K21telZtQ5FjT6YTJZLr5&#10;9xnMZTROiKdpqWxGxe2lMtUxBuowDKlHzSwbbL3WYDKd5tVkVMwPcLB/1uLsp6wQBbKX35CrOHwK&#10;l3dGo9AiX7y+HOuX9CXFvIwsyBmupK8sySreJCdqe7/Krzsmukns9+aBELk6rdSXrIpZ8F+z47nW&#10;1lUo488rnxq6Zm3xAOHVX552hbq855emXvE3Stdk8TYXuyS9sShXI7IyJXnC32E5BqvyZegINsou&#10;N9sZZ1coCw3msy6wfkVuqzD5tfJhEFm8Tb7byG0UrjZ/R5LPqrOZ0S4MwjoWlFm0FQw1N9ZrtRsP&#10;330oOzxoOp0eCKPoktghLohBPOZxjyGeTm/RiSFGu3bvBMjyLr33ve+16qWziMizWuIvCKvdyIQ4&#10;X1EKxR3HpkUiitdLvwunmxL+QyHLI+0emLkzCY84+uIauTjmddXpRp0Em29n/Q6WG++kalefwkkq&#10;SmmGozGTyZQkUVbIkmhtPJXG45jRcAI2L45/kpfI6vWX82b1znQ6YTwdk7qzwidjtPJF4yIVEeVx&#10;c2Q4c/d0vd6sEsqf65MJ/6+sFlHZd/+VzvI8yZ+usjaV1SF4Umx+n8CpO3RGKqT3qvN+CKek8eJV&#10;ciZWXNiFFhYEnTJjIZOeS5zLwOe3pR1xxsfORujL089XyWZlRfEe93x7j59QssBciq8ts/VlS8Vv&#10;k13Hzjbodg9Z011//HXu1ZG9D00mvePdY0xbHoF1UxQnUJj1kTuvFMc7Y0almWoSNorCjC02cKu5&#10;eBYhYWZ52zkBqlRBlm/Lru/99rxqKYON22+//eFnEAcOmIMqRsMRSZISpyn1ep1v/MZvzJhDHMe8&#10;+13/aO/YQu9yNviEVngCb1lN5E/KTeJh6WX5s6qwaH2RzL/mPAccE9HkKiE1gxBohChK0P40E6K8&#10;cvNnmicF5FPY1m7zMGmPcKWpMoR8NGY0HDMajYnjKUqlhiCWDCplH5CiNtktBUsBLGF3qc2dnOQ8&#10;KMwdgb0mybXkrt35g3zPIJfbxxFWfxz8ccx7rvGpji6UJ6+3cE8RGXEXxR5rMn2F9678dym92r36&#10;RO7cKmw5cx2v1b4/Sy6L+q0qzNdsXGTeZsdwijzGa2WJmJV0Wfk7EEVi6n6dJa8VnjWjgGMQzi05&#10;b0yxDicb+G61dtl4Eyh7tdruvnKVq9e38r8eE8qYxyztgd9fnz44gdPRE0TuvOJkQDmDlHhVAJmf&#10;BYXZLwplNrMO3052dhroG/+zpIOCTEq2Z+jcPh6PPwywfObU6wDuvPPSuLjCeTIIZy3fWN9Aa81o&#10;OGQymfKFX/iFxHGcMQml/Y3XOT7iAUwVQGGxmH8lCHPUZj4tz8aUypzFzbRc/MpUIyJA242pKasQ&#10;0hIKz8qcl8eubY9gZowhl2lyQi1tDINpsyMO/iTNJGbtnZrm7vEioNykL9KWEjPM2uJUMuD0eEII&#10;hMz1qvn4+oQzV9QUiWFea6YVzpgEIPKNeGYhyAhD4D0xf9Zm+ligiuUrW0+bjFgIEHa8tW+zoEAU&#10;tc6Zzizj7iajtt1dFjKcZj/k86PAxLwq/JT3WujMO02UxsDNT7cjdWV8V08B6Fn6DuHNbZ9xZI3Z&#10;nJi80Fjn2y39NWJrUP57tp+9dKrCSXZCF8cAKPBnd8G1zTedOY5QYBayuIPxd2YShDvYvMRIhF+n&#10;8sr7TFi6btvsv4iC23wWAGjHIU+pn88B37jvkXzEpplapk/+ytclmpg3/k//9E9vBxiPx5fE7uDj&#10;glRMo9EQtAlUSuKEubk5gCzjpfAI47k5zXstOTuTtTX56hh/Nvn77HxPnuvDZ78Q195MararrezP&#10;UVQz5CjsENwsE3k5rVMyh3m/DJlIY2+3Uq8wO4riM0RO5O0CESLIF0sWeOF66oiC9O7zxTBp2+3G&#10;RhbakVeWT5G8Xq9tljAI4aTvIG9PYew9ZqK1TdzovwVdKFN8W56hp0ix8x2aKNfgKvGmuPXZzWQ+&#10;nzhBYQELm81W+HU4j5mMwGPLiNJYbhZM8t2CzO/JSIks3uPNpzxVn28428xCzZAXif0sUSnfUZWX&#10;fk7SCv5LwhMmyvfLvF351CnvpJ1w4L8dv52iVA47Fd2YzyIIyntn/rwlJzflueKg87bnD8yGoNgk&#10;vwv29Um/Xo+RaIxtRDr3bXKG4r7pTVWfjSYKr4wgt1h7qi9ZjH+4+pprLzrDuKBI6tFojAZ6/R6D&#10;YS+Lf0iShHe/+93knfCdwSl9ttg0asKJciX4CtNySuMiASqqCnyvhsLw2rVmnidyP0IysVx7fRDC&#10;U5dgiLnnQiSQVgIUFDolpK3RvtyMcBbbUoZ5/FZMzU2YMhF338v7kLyV+WLyxS7smNvFNmP8s52L&#10;y/FUIGh6E/E090hPlWLlLFe/a5cjQNnhEHb8C1MmsPXmErYLLjGBfW4n5A+RP3Yi75/ftyz83h9D&#10;AIXW1ljtYiXs79rLreK//1xydmOo8r7Y54tsXnnvIeurJ29qBQS4kDfcbtN6shWItB3PfCdrVYDZ&#10;e3LDJr0xtO/FzXE3nQov3b0H5T1LetsUpxr1djECu0ZyRlncHfrMxE8pYvtTnhuY91tMFJiPW864&#10;vN98piWEd6ebb+Z3gY1Mn0mkvTUsdZku53W6Kv3loopVuIjx8mmJzOxT8emmAuHtJMz9N954476b&#10;b755Y2Fh4bfcPQcOHOiWTVoXAxfEIOI47qVp2h0OBqRpmjGINE35p396/1nunLHFEpAfquCu5cSr&#10;uObt4spndKGc/wqkyHXnShkXOUcj/HeT0RJFFjfhvGhMcw1h9A+McU12iyIjQAWCZL8K/zc7VR2B&#10;oXhwjX24dxSnzxDLCd5sAkRHazKaKjIaILRJSOjokqtfb6peULi4SY0j8nXrxzV4v2eExg3dJoLj&#10;PdNJhR6d1LisrHZ8ytCAZVLClSefOtkr9W51Q2sOUXJqPyftgXTJD3PaYesL7HVPUMimXe6WWdBN&#10;uHmYjWlgDYqmk45Q5HzB1J0NpT+dC2Nr6snO1HZNKtEb7Z7t7p8hF2hHaAKvb64aUWyHm0sZE3TE&#10;VpudsOHJGq1zpq+lu8c91JOaNWRMVhnmZJrgSwLlj4F9pt/pUlnH75T3m9ZmLQtQqc5VsMLOhQIJ&#10;ydegAJRzVLDkSOGGKVex5upc80Z1JpCVJqNtpuExOU3JaJXPb7MW5MpNgcjlpowGcONgMLy/Xq9/&#10;5YkTx1/l7kxTNSel3OAi44IYhNJqQynVHQ5HCCEKO4jhYERUC7zSszi0/1su2eR6VU9naj4h/GRL&#10;9lq5JlAoqxrS3iQ1ii77crXIGIYpoTOilxEX/6W59+qdDZgttOwfL6xqk1atKPWAYVhmxVvJVzui&#10;aAm+Ms/z0wQ4SGniP9AuLjSnCa5HWRNsdkOpwZ37lY9UbkYvSCyFUiVIXEU5cRPYBuXELh9Gv27T&#10;EJO0Lmd2qbT9VKClsv5BOqf8fou8hHhkz/a+Z8OsQQm0p0mQ2X9you6mVPa9VG8mvXnqiPw376Ee&#10;QdYUf8sYoPfZ5/OFcdbMDKTLxrkw51ylliAaLrTZMQxvjASGOTi376w+N96uDZbA+kzQczZA6Sx3&#10;WNZMu8PGEmAhDKMQ2Vx346QzQpwx5oyDkAki7pCwLOxDmkhi/2hbrY2KJ9vV6qx5ph3eMGk72EIY&#10;b0t/nrrP2p9M3jsuUhxfwyDs+zHnuItMwvDqypd1NuRmo+7PZdf4/Jv/u39ImQYmkwnNZvNJQHZg&#10;kKWVFz2i+rwZxHOe+7wb9+zd1wNNEids27aUHQ6ktSYInZ7VjLBS5RlfhprxeSumskVdQhDVG3R2&#10;Xc4Nz3guS1cdOI8eVahQocIDY+We27jj3W+hd+IIyXTi7WjOQuM2y4czdg3+v5s3gCoTNA0jSdOE&#10;er3+hX4tQSA3tjzK+UHgvBlEs9W8BbgRDFfet28fSWLORvaPZCxL+BcbjblF9jz+KdzwjO9CBg/6&#10;3KMKFSpUOCuWrjrAF//XX8q+qzTh9nf9CSc+9W+MN1YvyTMLO3C3y1K+dsXg1ltv7bkwhIuJ86as&#10;jUbrSU4BKoRgfn4eMBHUZ86cLpW+uHGGQRhy9dO/heu+/Fsvar0VKlSocL6QQchNz3w+Nz3z+QDc&#10;+b6/4O73/yVplh35waOg7rXqxDhNkVLOAVx/3Y37Dt5pguTKTONi4LwZRLvduiWOE1wA22WXXZa5&#10;t9577xFbyt82PXgmETVaPOkFP8v8vmsedF0VKlSocClw3Zd/K9d9+beyfvQQH/6DnyceDy9KvRmT&#10;cIYkrZBSdgGEFBfdMO3j/HcQzea+JOlZDxrJvn37shTf9913H647YrOJ/oJw+x23sW+fOZc7UZrn&#10;vO7dD7rOChUqPHKx0Kqx0KpzZLnPDXsXALj71AZX7zTxVrcd3Vqd021E9MbxAz7jz3/ka7LPP/XW&#10;f+fg8bUH1WYf8/uu4at+5k2M1pd536/84IOqqxgtZE3pnndAmqo5LoFx2uGcA+Wu2n/1LWC2MUrl&#10;x2F2Ot3MQH3y5MnCPQ/GZPI9r/hlfv8fP8Yb/u1+Dp/a4Gff9iEaUcDXP3H/edWz0K7z2uc/dcvt&#10;lxDwuCu2PYiWVqhQ4WLi8/bv5IW3PAaAa3fP85yn3AAafv7bvog43VrofMKV28+qZnncFdt41bO/&#10;mFc9+4uzADcpBT/0VY/lVc/+Yp56456L2o/m/Dae+Ut/zhc898cuuI7cpJu7afld1FpfslTfcB47&#10;iNCeWpSlScC02eQCMjuIfr9vS29yuDxnLC4ucd99h/nxP/0gR1cG3HF8jcE05o7z5PBPvm43P/qs&#10;JxBYd9Y3v+gref5vv8fmM4EolDzrCVdx+fYOAJ86snxe9VeoUOHSQmnNsdUhg3HMxCYGbdZmk6zH&#10;X7GdMDi7vDvXrHH9noVN16/Ybmjsh+9qnvX+3/m+pxe+H1sd8vN/+eFN5X74ax/Plx3Yx3CS8Bvv&#10;/AQf5Ul87S+8lfe88oXEo/6m8meF8r2ExSbfH6XSufOr8PxwzjsI0LYh1klZawIpqNfrGYMYDEbF&#10;W87TZvJ1X/9fOHbsCEEQPHDhB8CXP2ZfxhwAWvWQN/7gV2SpgvfMtzLmUKFChc8CCNg5t5mI33zF&#10;dmrheZCyC8SOuSafuX8l+zt0cm1Tmd/5vqfz1AP7+LV3fJz3fPo+XvGNT2SxXUdIyeqZ4zzr677+&#10;vJ7pTr90wZImBMMLsPVo7K233vrwx0FI6SduM5ZqrTVKKabTKcUDEs4dX/68l/Hnb3hl9v3Xv/sp&#10;hd//8ke/9rzq649j/vPeMzzhyu3ZtblmjTe96Ba++7fec151VahQ4eGH1vDeT99fuPaEq3YQXooc&#10;E1vgdf/wyU3XvvwxlyEE/NOn7+fQyQ3e+sE7+eCdJ/jgnSf4L0/cz3d96fX8zns+zUcOneKK//Ji&#10;Hh/t4ZNv/91zep6LjndaG3dOeaZK8/T4N910U/diM4lzZrtCGGu5wKSxcA1LbBZXcIfcnz9zeNoP&#10;/SIHnvLM87rnXLA2mPAfh4uut616xF+8/GsIHwKJo0KFChcArTmwd4G3vOSrcFkKwBDHv3h5blz+&#10;9ed+6UPGHG62gubrX/Bl/OWPfi3f/sXXZr+95Ksfx/c+zQTn/uo7/oP3fcbk0Fvq1AF4y78eJFWa&#10;X33Hf3Dv6R6XfcFX8eyffPW5PdhPvWKT//oBcUqrR4YNIo7jA8DtSoOQMtv2mMyc2qqZbEjHzHw9&#10;s/EFz/nvtC+74cJafw7ojaZ85NBJvvCaXdk1IQS//Owv4T/vOUNvPD3L3RUqVHio8b5bj/K+W/NE&#10;pR+72wh53/qaf8iu/dEP3cLG6KFbu3sWW2gNn7lvlXvP9PmOL76OhVad333vZ/iWV7+zUDYMJG/9&#10;4a8G4P/820HWh5Pst6fcuJeXP/NmAKbDDf7ytf/zAZ+twaZWNzzCJ9pa6UeGDaKQl8wiSyul83+z&#10;1NnnwBz2f+nXsfOmLzrXJlwQNHBsdcCP/cm/Fa4HUvD4K7dRDx+8vaNChQoPHd74g19Bt1l7SJ/5&#10;D/95hG99zTv53//4KX71b/+DTx1Z5qtvvmJm2SRVfMur38mP/8kHePaXXs8XX787++1fbz/Gt7z6&#10;nfz6332ct7zqv/O4W77xrM8tnA0i8nRilyKtxiych57FqJiUUoU0wln2JD+9MNbifha0t+3hgI1A&#10;vNRIUs3dJzf40T/+18L1KJB84bU7uQQBiBUqVLgE+MMfuoWFVv0hf+6X3rCHWx57Wfb9TG80s9zT&#10;btrHYtu079DJdQaTmB+45TGEUvC0m/bRiIz8/4GDJwD4mZ//RTrbd8+sC6wQLsgy1YPL0WiIlrrE&#10;jOK8FfGpcgeugAmI04UdBNhU22erWQie9qO/eb6PvmC4Ibz3dI+X/uE/F34LpeSpN+59yNpSoUKF&#10;C8OfvPQZzD3EOweHz9+/gxc943GA0aY87aZ9HF0xLqtf9fjLecbjzW7ipV/9OH7ze74MgPlWnXY9&#10;4h8/dR9Kw8u+5vH88DMfD8BVO4xm6BP3nOHLXv46tpZS86wU7kyqwBzKNGevXoLe5jj/LHdaF9xQ&#10;iyl/Tfpdk1J36yq+7ZffxuDipSvZEmuDCX/2gTsLwTXHVoe88A3/xBt/4CtQWvOOj93Dm//lkh3p&#10;WqFChYuAt7zkq2hED586+HX/8Ekee/lS5k05TRQv+6P/B8D3f8VjGE0T3v3JIzz7de/mT17yjKzc&#10;keU+f/KvBwF4xf/5IL/0nU/OfvvAwRN8/B5jX3nWz/4hf/9z37PF04tMwB7MtCnFxiPCzTVvqzmn&#10;QHucQCkBQufnwUiRnx9g0ZjfNZM5jKbp5oszcHpj9taujNe/61Nb6unWBhOe91vvYTB54JD8ChUq&#10;PLz4gx+8ZcsAuYcSP/B77595/dtfmxvP40QVvvs4eHyNb3vN7N90rU17204Gy6fKv8z8JoSYu/HA&#10;Td0Hl6/igXHOo14IYfcOEXGeTOa6s0NIpFSodHPjn/6jr5lZ/8n1IS/7o//Hrvmtoxn74/icc6Y8&#10;kBGnYg4VKjzyMd+q8TNv+/eZvyWpYm1Q9GQ6WyqOz9y/wiv/+mNb/n7fmUuW0uic8NSXvZZ/+B/f&#10;VbpaPPXJnKQrAG5UWm9oxDe7kpciDuKcGURmZ1D+0Xtk5z/ozCyda8UCKUi9jcGexz4ZGUZbPuPo&#10;Sj/T61WoUKHC+nDK+vDiuLOuDSZ87O6yhP7IgQwj9jz2izj+6Q9l18xRo/aw2hnmhkvtX3PORuog&#10;kIYzCRvFpzVKk6uYtMiP9iudJ+1w87e97GK0uUKFChU+J3Hzt/1w4Xt+mLF3pipGYJcl8n0pXF/P&#10;x83VtsKqm7Q5EFx7Pq+iUGGRPczt3X/W3UOFChUqPNohw4i5PXnGaiFkiZLa3QQQlGK4HtYDgxx3&#10;CgKjNjL7Bo22Zz5o7XidO9RbFzycnvsjP8Oe/Vv7+1aoUKFCBbjq5T/Db//4C0pXnWYmp7fqIpy3&#10;80C4ACN1rmIyuwZh02140dZCmDSEXjj1r7/02y9isytUqFDhcxWfV2IQXmSy9y0QjyAVk3u4kF5I&#10;n81SDo6BOP1YMbL6KU956sVqb4UKFSp8zuMpT/GyWfu5NpC5sF6i3pdCxXQ+2Vz9L2itMw8lrR2j&#10;mM3Bfv3Xf+VBNLFChQoVHl341V/1aaZL761ckNwjMReTgbE5uNQaiXVqzXcOs6p//OMf9yCaWKFC&#10;hQqPLjzhCY8vXtAagTSqfJNqw1LdPN33pYikPn8GoZy9QWSJpMr+rMLbEtXrD31irQoVKlT4bEe9&#10;XkcKR09Frp8pxKTJjCncdNNNF/1siAvaQbhQOa3UlkmmnE1ifv6SpiuvUKFChc9JzM3NmVgzjYk/&#10;w+S5c5xCSIFWl/bAoAtgEHmstM5ODTK/GaYg8+/AK17x/12cllaoUKHCowiveMVPAJ4MLoRlFubr&#10;Q2GFuAAGkTdLozPjtTlVzqicXESEFvCCF3zvRWtshQoVKjxa8MIXGlfXPFpAmcA5+11uOlPhEeDm&#10;mrvkaqMDU857SSBdjFx2E9RqD0/+9goVKlT4bEatVkMiUBlFteTafk3T3GEIZjkJPXhcgJurKB43&#10;7XED4QwqTtVUndRWoUKFChcOCVJo/+BRgiAwuZhk0UPoYY2DyALlhGUOLpJayMJReGD3E7OTD1ao&#10;UKFChfNA5jHq6OsWO4hHhJurKB44msVFaCCJzUlAmc7soYnlqFChQoXPSRQItEtllFmpiwT2wIED&#10;D7+bq5TSuLhqjVYpWSCE1pT5ggbuOXw/o2H8kEX+VahQocLnArTWRlMvQRYotaGlYVRMpfewZnMV&#10;eSY+dGFroFFO/eRdc/nLjx87zWSS0mrV2LVrB7X6w390YIUKFSo8IqFBac3Kap+VlXVDU4Ug9QVs&#10;S4tlkWs8vGdS6xn6ItdmmduvwQvmcExlY2OD0SjgxMmTXHfttSwsdGyd5r+XgvNVqFChwmcDTNCx&#10;JlWaE8dP0x8OmU4mJKnIfssSaNsbhBAolRbquRRHjp67iskxA+kC4crpvnXR5mBpfrvTZjgYolKQ&#10;IuK2Ww9y552HUSqrokKFChUefdAQx5rBIOHOu45w6NAR7r3/GEmqaDRaJIlhAC7Vhq+h0VoTRTVA&#10;F3IxXXv9xU23cQHnQRiYnEzm0Ao963cMjxgNJ8zPL6K1ptVsMhwOGY1i7rrrHqJawBVX7EWkgfF6&#10;Om+LSIUKFSp8dsAlnnBYXRlw9+EjbKxv0Gh1mZtvsbi0iEaSioBGu5WVLShpbHbXJE4BUdgx3HXw&#10;4u4gzvtEOWn1Sc5QnfW6lLTPfex0ugwGfRYWFpBSsGP7DpRWTCYT4lhw6K57WVxcZPuOhWIFFSpU&#10;qPDZDssQlHX7T5Xi2PEzrKyuMk1SonqdRrdLo96EQBLVI6bTmJMnT7Br925jybXn62Tnx9mU31EU&#10;zH7mRcR57CDkhv9da22TR81ODOJI/bDXo9VqsbG2jhCQpjFBECKlRkhJf6NPOk05fvwk1113DfV6&#10;lFvsK35RoUKFz1Y45qBgksTce+9Rjp88Rb3ZRCBYXNpGkii0kKRKEdbqiECy0e+hNayurOTytxRI&#10;5eiurf4h8Aw9D5ciPQegrGrJZXXd5JJrDdROxRRISTyZEAiB0pp61GCaTGg220ynE9AwmoyRQcDd&#10;h+9h2/ZtLC0uEkUuMZUuaN8qnlGhQoVHNCzxS1IYjUbcc899rK6tgxQ06g2iWp12p2ODjhXT6YTR&#10;cEQ9CkjDgO1L21nRK9Qb5qgEIclttq56IRClSGqAa68/0L3r4G0XTc103iom15w0VR4H83cSHncA&#10;ojBiPB4jA0mj3mA0HtFsNen3+/Z+wXgyYWlxieFkxEavT38wZG6uw+LiPLK0i6oYRIUKFR5xsDRP&#10;axiPYtJUc/DQXfR7A5IkZX5xgVqtxngyQSuYjqc0m00kkCYxaZKwtrrGjp07UJa2hoEhfk6Dr4RG&#10;2M8mDm1WO/Qc8NAzCMcAlG2tUlay9zyazGdhpX6D6XhMq95gOp2STGMiEZDGCd1uFykkUkr6oyFK&#10;w3gc02wLkjThzMoKvf6Abdu20ek0yFI8VahQocIjDErAeDTl+ImTDIdjQw6VoN2ZAyEIZGCMz0qD&#10;SOn3+0wmEzqdDmEYEgSSRrPBqZOn2L59O81mkyRJzSlyQuVhAzo/sC2PL8ihLzKNPO+oNa3SjCno&#10;TX6quT1CC+NDG4Yhk+mUer3GcDyi2e6gSej1+9QaDWq1iFa7DVJQiyKm8QQZhKhUcHr5JGeW11hY&#10;6HL1/ssQWmYZY6utRIUKFR5eKJSC0STmyJH7GE1j6rUGUaNpbAphyHQcM42nJHFCp9NhMBgyPz/P&#10;cDAkqkUIKYjCCCEE49GYZquJkEYjs7FhzL5CgXI0T4psB5HGMZuMvxfZLnHeKibljjgybCwT67Xb&#10;B1lkGV8DiVIpWgja3S6j8ZhxPGZ+cYGNfo/2fJeNjQ3qjQaJVgRKszHcoBbVqdWbjMcxy8trDPoD&#10;Lr/8Mha7HYJAFPlDxSwqVKhwKeEZnIWEJFasbWxw/9FjBFENKQLqjRphGGBVLMggYjTtM5mMWVxc&#10;YjKZsLi4SJIkBEFAIAMmVv3u4slqtRpoiKIoV9tLwyTcAW1aGAYShiFl4qeVfnjiILIGYPVfOEZR&#10;/F1ag0om5AtBnCQsLbVZWV0hThO0hv5gSK1WZ319g8FwSJpq0lTR6w8YjoZMoilCCBq1OoPhACEl&#10;a2t9Thw7yVVXXk6nU/eSV1WoUKHCJYK2jMFKvffec4yTp07RaLaJ6i2j/g4CZOAyW2viOKZWa5LE&#10;Md1Ol3gyoVGvMxqOaHc6jCdjhqMhtahGr99DCEEgAiajMSpVzM3NFWy8uQCe7yAQ0j9NKG/sRcR5&#10;Mwh33kMeOa3zABA7kFlZIElTEIJJPCVOEhI0qVLE4zEt2WZ+bo5pnJgtU6oJaxGLi0tIIRmPx/T7&#10;PVqtNq1Wk/F4wmSScOdd99Jq1dm3bxftTsOMUcUlKlSocImQJAkHD95tvI0adYSQxk6gFVEUkdi0&#10;F8oSQJVq+r0e9VqN6XhCq9WiXq8zHA7RWqFSRZImTCfGWN3tdFlfX2cynSKkZDKdIAOjT3dHJ2il&#10;s6MUwMWhFQlfmqq5i9nv8z9yNMsLoslt1HqmAVkDCZqlHdtZ6/eYKkWiUmQYsrhtiaAWkqIJwpDx&#10;dMLi9iXG4xG9Xo/1jXXieMrCwgKNZoON3gAhBJM4RaUwHEz4xCdu5cTxZRKljY6uQoUKFS4yjhw5&#10;xkc+8nFUamwBUoQsLSwxGAxJ4thIx0pDqtCJKVSv1+h0Omzfto3du3fRbDbRSrO4sJAxESkEURQi&#10;hWBlZYWlbUvEcczS0hKj0Yht25ZACFSqM0pt/ICsOqoUKHfTTTd1L7Yjz/kntxBk2Vvt1wzlhH4C&#10;iBp1YhSTJEZJk5upM9clTRXdThchBKPRiGazZQw53S6NeoP5uXl27tzFeDJhdXXVGLsnE5YWTdqO&#10;OIlJ4pT7j53ik5+6jfWNIUphog0rZlGhQoWLhKWlRVqtJpPplPm5eYQUDAYDIimYDkYMN3qEVpIX&#10;UiKFQDqvT2VU50K4UABzok4cx4ShcdBJlWJ+fp44jtFohqMhvV6PeGrP15HCakkEEuwxz9gMrzmx&#10;e3izuWpr/NDeH/kOwqGQdRBYWVul0WwYlyytGI5HyOmUVqvFZDJhOjW2hrm5OTSaeCOm1+tRb9SJ&#10;4xgpZHb2dVgP0UAQSFQsaDTbtFpt4njK4cP302yEXH75XtrtRq6aq1RPFSpUeBBotZp0Om2m0wSl&#10;EnobfUIZMEkSmo0mUgvGgwFIiRCCqVU7SRkZEVxrpBBoBMpmr96xYwfD4ZCN9XV27d7NaDRCaokU&#10;kuUzy2itGAwGWRuc5t5FEmitkTPk+4xOXyRcgA0iPx3VMTDHLwq+RdYucNnll3Hi+AmUShHS6O1a&#10;rTZKKfr9PgBKpfR6PaSUpCqlXq+xuLDIxsYGQgiiWkQcx8S1Gmk6IlWaerOJ1pokThmNJiTJlMFQ&#10;M54mzHU6XHH5bsKoOIAVr6hQocL5QgawuLjI3XcfxqhQUmr1GuN4ShyPiUSdOFW0O23GkwlhEJAm&#10;CUEkGY+mNJoNLyOrUQ8pldJqteh2u2ilkcIwF9xRzULQbDbzRpSIl9bGlnupcd5urghPkaR1tm3S&#10;2jNWQ5a8bzqdAjA3P0+z2TR5zNMUrTWTyQTsudYAMpBM+1O279jBeDJmOp3SaDTMYCQpa2trbFvY&#10;Rm/QZ3tjW9a2bneOMBT0+32GwzFSBPznJz7Ndddey9zC5oyIFSpUqHA+mJ/vIoQRZoWAKAyYAFGt&#10;xnQ6IU4U3bku/UGfIAhQqaLT7RBPpzSbjZzwa6jVIiNoewaDIAjQaMIgJE1T6vUGw+Ewb4A26iop&#10;BWjr5hoUyfdjH3txU33DBZ5JLQNZ2OoIbAj4Ji4Ho+EIhBkAKSQqTRmNx/T7fWr1GkJI2u02YRjS&#10;7/ep1+sM+gNGwxGdjrk+Nz9HrV5DWt2fM5Kvr68znkyYjMdsrPcZDMZMxlPW1jcIay0+c/tBDh68&#10;h8kkqZhDhQoVLhhhFHDZ5fsQAuqNGv3+gCAKCcMQpRRREHLm9BmW5heRGpr1OqSaeDxh5cwZpuMJ&#10;wtqay8wBjJ1hY32DnTt3Mjc3h5SSKIqy36XIibUQRjBPkmmhjk9/+taekPLhOTAoCIIeGCOMVi5q&#10;w9s5WCbh4PrfbrcBmIwnKKUYjyfGxStJiKcxzVaTWq1Gmqa0mk2SJLGpbCOU1jagRDI316XT6RIn&#10;MQCra2skaQK2TBRFaK0QUlJvNRgMBqRKkWrF3fcc4cTJ5cp4XaFChQuDhm1L25ibm0drRRCFRjXe&#10;75vAtVDSaNSJ4ylSSpTSTCZj2q0WEsGg38+0KUbFVFQPjcdjut0uZ5bPEIURCAoqJq2wdtw87ZGQ&#10;AZqizeFiC8LnzCCySGob12C+aaSUnlFaFOwTQkAcx9TrdYR15RoMBtnWKQgCkiRBKWXPiJhmA9Uf&#10;9BEYDyet4cSJkwyHA8IwMlsrbVRT03iKUubQonq9QRhGTMYTmu02i0uLWWPq9dpFGK4KFSo8GiEk&#10;1GpGEFVKUW80CGu1LN1QrVYjTVKSxHgeJUlMs9liPB4TBgGRkExGI9JpwmCjRxzHRu1k1fD9ft/U&#10;W6/TH/aZ687Z3Etkeeh0SUsjpdiUsE/K4rEMDxbn7cWUJMkMSdzaItweSjl9m2BtbY0gCBiPx+y7&#10;bB9JHDMajRmNRqRpyvz8PGmaMJlM0Mpw1l6/h0Awnoyp1WtMphN27doFaHQC03jKcDAkTVNqUZPx&#10;ZEK306HRaJjmSNfAFHRKrVZjrtupjBAVKlR4ULj8sr2sr64ynU7pdDrU63VSa1Ntd9qkaUqaKtBT&#10;+hsbJu5Ba/rDIbUoYDwe0e12GU/GnDp5yjrl1Nm+bTsnTpxg+/btJfpqwrc1lrS6rNpCzNSIKPUw&#10;BcoJYY62U0liVE0i31WAC5zzdhAAQpOqFCklu3bv4sTx46yuriGlpNlqsrCwYFL+aQhkgFIKKSW9&#10;Xs9a/k2+keFwyEZvA62x0YVm+9VutxkMBzQaDXr9ntcWn60K9u7bjQwq7lChQoUHh1o9ol6vG7vn&#10;xgbLy8tMpzEbGz16Gz2kkNRqEe12m8XFRYajEVprms0m49GYNE05c/o0w+GIRtPEewkEx48fZ9++&#10;vfTsAWu5jUI7bT7a/rlthAwDylxCCHFRdxDnbaROlTpauCC83H3k/roOjUaD6XTC+vo6nU6XhcUF&#10;xuMxURiitaa30aPX6zEaGbWTlJIdO3aQxGanMhwOQUMSJ4zGI/q9vvUEqNmEVpI4jlE2GEWjjO3B&#10;hr632w1atfACIgIrVKhQYTMuu/xygjDMbJ9JHNOqN2jU6wz7A4a9AaPBMFOXT6dTut0OnW6bQATU&#10;anWkFKhUEccxQRCwbds2jh8/YY5BsEdqGq2MybeU8QvlVE4iU2f5kDNSgD8YnHcchNJ6Q6BzfZjl&#10;DNmOx3II18xOu0M4v0AQSE6ePIXSKvOCiuPY6OIwln13Ut1wMKRer1Or1+j1eva6ZjwaUw/rTOOY&#10;NDWxE0EYGKOQ9S02+Uo0WpiAusv27TZGpIsxWhUqVHjUo9tpG+1Fv08gJEEQEE9jhNa0Gg2m0xgh&#10;jQNPv99HacXa2hqTOEFGEa1Wi9HEOO2MRkOU0szNzbFv3z4AlDZOQCbOQYEWaLRxc3UJSoUwQcSl&#10;tqmLnHPoArK5urOoIQt2sJ5MxbQbphNRFCEDycb6BlEtYjwaIYSkN+0ZD6UwILbR1GCM30orprFJ&#10;YtWoNxgkA5vML2WqzPU0TWm324zHY4bDIQvz8wyHI1qtpgk6UYq9u3ZnIe8VKlSocDEgA8HS4iK9&#10;jQ2CMCSOYxo1k71hPBiipQAlCGsRqTKelTIKkWhkEJAoxfzCPFpp5ufnTaiAza+UeSgJyXDQz9RL&#10;aLs78Oh/EMhLLviefxyE57EEnr6/dB5E9gApTVzDaEQtqhHHCUEY0Gq3SNOUbUvbkN65ogJhvJvi&#10;hMFgYIPp8ifKIGAax5lr7bbt21laXCROEuJ4itaKUAharSbdbuW5VKFChYsEkf8t7VgAKVGJQmhJ&#10;Gismk5hGo0WqQMuA8TSm1mgS1OogJM1Wm3q9boJ/PUlfCJG5wAJIIY1zTxhkKcaVy9cncjdX61da&#10;MEprc+ToRcN57yBSpXphdhqQtuqf7KuB43pKMxgMiOOY+YV5Tp86TbfbRUhBvVYniRPW19cLRmUp&#10;JZPJhPm5eaJaxKA/8KK4BUEgSdOUxYUlAAbDIZPJhLm5OVqtFoEERcqOHXmkdYUKFSpcNAio1UN2&#10;7NxBf71PIAIEJvgtThNko06tWSeZTAmbDUPdA5ER9tSqzMEQe6UUy8vLxmNzPDE22CTJ7K+gCax3&#10;qFL5vVqlwMV1ay3j/I3UaXrUOw0oi4cAz0fXqZ+kiWNwfr6dbofU5iCpN+oAjEajQnZYwBzBJ416&#10;ysVQmPpNeLlWRj+nrHfA3FzXZkvUKK3otFu0m1Hu7VqhQoUKFxMa9uzZhQwjtIyY6IQxCUGnRWth&#10;jgSNaNRI0iTLMK21JrW2UqXSzLbqVPFaacIwzDwzpZRZEISLqwtDX00j0PriurWWcc47CKVUFyjo&#10;yYxWyR0epIv6MtuP7du3u/ttHhPDaSfjsfU6MplaExRhIJBSMjc/x2g4otlsMhgMmMZTa0swaT4a&#10;NsLQGYGkFNSiGmEkkFKxfWkeaSNMBGKTZ1WFChUqPCgIaDQiWt02k7EiDCK0FChLH50aySfnSmlS&#10;bWhgv98nqkU0G02mcUytFjEajQETONdZbGdeSs6zVSmQ5DsRVY6SY3O6oweL81Yxgcu/5MdCiCwT&#10;YZakyWI8Nr6/UkqCMCC0B3IPhyNkIEkTs6Not9skacLG+gYryyt0u1021teRNoWu0powCBiPxszN&#10;zxfa0qw16PX6IBJuuOFqWo3Ia8uFHHpR4YGQJvqiu9RVuBBoRPUeHjZsW1ri6NHT2QmbuRJFmBx1&#10;HsU2nkcBSis0mtFoxKBvUnqbpKQKISRSSk6fPkOn0wEkmtQwBwm+lVobA3hBxRQEQTEM4UHinBmE&#10;dEmgdFlvk/voCp8UayAw6bsnE3Pk3nQ6pb3QZn1jnVa7xfr6OguLC4yGI0ajIUEQEkWRSewXSGq1&#10;ls3qOiHVmk6nw7A/yvyEAVCK4XBAq1Gn1Z5j3kVMl+0h4I9thQcLofnYRz8OWElGqELgZIVLB6kl&#10;CoEUMSIQfN7nPYkgqMSghxpCQrtTo94ImVh3fQfnau/SEQWBccWXSjPoDUiShCSOkTJAqTTLMRfV&#10;IgJp3GYNgzCQ0uxAjM0iNer2KLrkNO08dhBGxaSUNozCEl3nd2sYqJ+tD3SiiKcm1kFrzcb6OgLB&#10;6upqzlk17Ny1k/W19ezUpTRNSeLEptNIMs+nyWSSp9NwsAxgOBxw4KarCKqI6YcEAhhPJyRpRFRr&#10;gUgqBvEQwYQfhSA1gQ0IrfDwQAawuDTHiZNnyD07TTyXtvni0jTh6LGThEGY0bf5+XnWp2soZXYN&#10;KlWAIJABw+GQVssI0KAyF9ggEKiE7DkqTdFlL6aL3L/zsEHYD8IZpKVJ/W0b75/rIDAh4VIa9y0h&#10;Bf3BgCAI6Xa7eZZCgbE/JEkWMKeUCRXsdrucPHmKIAio1+uEoWlqq+UdogGEYYBKpuzcvo1aGJpA&#10;vbIwVdGtSwIlNKLZJVULICeZfaqcyrjCxYNZaRItzdnsdTG+6HrnCucIK5x25xqcWZbElldrnZrd&#10;gkuJIQMCGdDtdk3OObQxXmuNH+rWbDWJp7FRtycJUS0CJOjUGLkNDwHI1O6PoB2Eg8cl0Qir7jE8&#10;IgVCtAChQAtNmiSEYUi327EnLZlRzFPWmpDzufk5VpaX6XS7CATr6+vML8zR7/WznOuLi4sI7VP/&#10;lDQ1Jzjt3bfLNs2NYrVqLjWEFmhC0mCIticNCrutrnDpoFEoYbTTlafewwhLYgIp6HRarK6NMgHa&#10;D9CN45jpdMpkMmEymZhYiHqDXs8oY5rNJnFitCxhGNJo1BmPyQ5U0xh1lnNzdSEUs3bsD1u676wB&#10;UiCliaQ2Hkz5aam+y6v7tHfPHnbt3Eng8tWq/ABv/y+exoBgbXWNZqtJGIaZJ1OSJCwumtTdWmuE&#10;zncxCrjiystotiKcfFU4mKLCJYPUINVnLyMW6rOZwNp18Fnb/s8tLCzOoa3rqoPGuN1PphNqtZpV&#10;OykmkwmnTp2iHtWpN+rGRttsIYU5knltbR2NJpCBPf8B0JBaI7g5dEgQyM0HD13s+XABRmqjFnJe&#10;S1qXOVkeDi4CiVApw+EQGQQgBJN4SlRr2EyEBoE09oUgCMzRe/Y40vmFeU6dPMWuXTvN2Q/jMek0&#10;QUqJDAJqzYhOu83S9vncF4yACg8RPAbvZ/J9pENgZIhUTY1DhDa73s82WqtdoOostWqFhwRu2Ju1&#10;gFarzjhOQEjiOKG/0TPn3aTK5mYyZdM0pdPp0G63WV9fJ6pFxu01ihiPxwRBwHAwIKrVwIYBGLnX&#10;6LTcew9swlMf+iLrG895Wrk4CCllV7nAuOyg1c2HWWiMkXo0GILSrC6vsLayghSC0Wi4qWNKqYw5&#10;qNSooVZWVti5c2dm26jXTHBdGIXGO2o8Zv/+y5HV4nhYkKXj+ixFonqMJ8sPdzMuHNoZRB/uhlQQ&#10;wOLiHCdPnOD48VOsr2/QaDRotVo0282MtpkYCWNTHY1GtNtt5ufmTBCdShkMB0ynE6tVMek3hDAB&#10;cwrjzZTFoakZcRAXuV8XomLqGqu64WR4Owh/ogoBIhAEQjIejliYm2Nubs7o3ZSmnGYqjuMsonBt&#10;bZ1arUaj3tjkR6yUIo0T0nhKd65NsxGVQy8qVHhApOmERm1Kp6kQpJ91u4cKjzzMdRt02w2ETkmm&#10;E1bXVun1egyHQzrdDkIImq2W1bQrWq0mQRhwZnmZesOkHpKek4fbmbszcyQuWar5zWR7LR45erH3&#10;wefPIGwbcpdWFyjnGITOPysTTNVo1NFKkSYptSjKQswd0jSlVouYTqfZSU3D0TA7z7rwfCFI4hgh&#10;Yd+eXSAFogqVrnAeEECcxFy9vcauVsw0nvLZp2Cq8EiDEHDFlfto1iNqUcDcXNfYU4OQ4WCYnfWw&#10;sLhArV5jeXnZuPcjGNsoapNpwvw1Wy3QInO5kTZLbGpV/Cbdt+j5bXAnf14snDODcDYIbaOmXeRg&#10;YVmJ0gcNcZpSazRItXFnrdVq5kxpD4PhgHanQ61Wo91p0+v1WFpcKp0MZ44aDaOQwWDA/isupxYE&#10;FXOocN5QcYIUKZ1uj+7CAK0nWcJJ91ehwvlCAtsX50jjKZEUpHFMFEYorazEnzIcDFldWWU8Gtss&#10;1sYb1B2AVq8bw3W307FeTIkRxoVN8ifIQguElKRJus9vgzv582L26ZyQ5WJSqgfWx1cIuyWyjbO6&#10;nmx3IaE712UaT018QyCZxlMaNpZB2F1GMpky6A+yALlt25aMikqU1VAJSih27NzO3OIcyjDUCo8A&#10;PDJfg9z0J7VEas2uuRGNTkKzq4iiM6RoUhGSSlDSxBrk9z0yUQUmPvIgheCKKy9nNJ2QJokRppWJ&#10;e5iMJzb/nElSGicx02nM4uJiFguWqpRBf8B4MmFhYYE8rMDmY/KOVbDKp8LzL/aUOO84iPF49OFm&#10;q/W8LBBaO08KP+WG9dvFNLjVaiM7AhEEJhOrNh11927fvgMRCJIk9RIBbu6p1mbZ7ti1I6u/QoXN&#10;ECZSE4lSArzYGSGHCD2gGa2DFjSiGtu6KSeX+1Dvgo4QSlgjmhV+RILSySMvAHCLM1gqPLzYvXsX&#10;R+67nzQ1aYa0VgjCLIUQGsJ6nclkDALWVteo1+vML8wTBqEJLs5sESJ/zykF262a8fov9gFp58wg&#10;3OJIkvSYzM4XtW5Xlr05mu7OqA4CWF5Zo16voZRibA//CUITUe3ctdJUo1UxAnfWYkzThLm5OZaW&#10;OpUaoMJZkDKeDghEQhBqIM7mmkoUdR2zY3ubUIzQCnbN1eid2SBNJhCkKDRaCBIlSNIAdIcoimCW&#10;33mFCiVEIezetYvjJ08xHA1YWtzG6toqWmvmF+ZZWVmBBEIvxXecxOaMahUXc82B4QLKxKC5NHNS&#10;SqJwM/lWF5kynjODcBK9UsmGyTgYlI7Jy5vmAjuEdrmanPuq6ZiUko3ehpeMyvOn3wpCEUaC3Xt2&#10;5s/wn1ehQgZJFLZIJ6fYO59w5d4A5BhQ9rAWRashEVogCVhaFNx8cwIkJm29Mtv3I8dC7j3dJmgE&#10;W0rqQtvNSoUKFgLYvXsnR4+fAKDf7xMGYZatWiCMh2cQMJqOCAITEJckiTkXQhezwJoJlh+n4LyY&#10;VHqx2cFmnLeiJo6To5AHZDgmke92rRcTGgUEUZ0zK6v0BmMUmmmakKaaOE6yVN5nYw6pSplOxyTJ&#10;lB07ttNwqbwrVDgLgiAgrF/ByY0WR45PCYMm9WZMoz2g3Z4igj4ShRApIkioN2JqjTFRY4wi5NC9&#10;gqOrdcLGEjIIs3NMHKQ2f0GmCq32tBVytFs1du/aidSSeBwTSonQ+fk4LntEq9Uytoc0ZW19zaqk&#10;vFPjII89FkXSFwQhlL2WHi4vpuz5qeohILBGAH9ZuPA5pXKpfjQas7CwSKMRUavXqdVCexCGRIqQ&#10;QEZIcfbo59XVFTrtNrt2bydwaT68vwoVZiKYkoYLnOzt5j8/k7C6FiKSJXTatN4NAiVASAViSigW&#10;OXOyxadvq7M2uQrZ2AU1YQOVzBwV2qTbNgbvKWGoIZ2ghTIZVh/hhu0KDw0EsGfXThqNJkEYImWE&#10;SjQnjp0klCE6MfNoMpzSrLdACVq1Fr21nkmxAfm5O5TonCW6xjuq/OCHyYvJQaXphhQya1huFNGF&#10;HQSYqL8dO3egVMpoPKJWqzEemy1VGATnlPmz1+uhtSaKootugKnwuQ2hQSBJZZOeupLb72xz6tTY&#10;82W1xFwLgkBw75ENDh3uMmIvsTDEXiqJL7eZxaoRjNm7b56bH3sll1++SKLW0aKfqQMqPLqhgU67&#10;QaNeJxCS0XBId24OtKbZbBFYVXujXmc0HNozIZL8Zq+e7LvSVvg2ZDt8CI42OGcGEQRBD+Ctb/uz&#10;HjrP4uos037IvzNSuziJsFajOz9PolLmFpZAwOLiog0v3zqQod/vMxlPuO66a9i9y7q+Xlg/K3wW&#10;QYM9JlYSKo3UW595oAt/okCanQCihSANJbFeZHV1YOwMNpGa0BqbepjBYEwS1BFNBaGiTOil1qAS&#10;pBqzc0eLy/csUg8SlBwiayPSYA2hEoSSoAPQwrapmrWPSkjYtWMbKkloNRoMe31qtRppmmbnQown&#10;YxoNkzEiTYpnqpj5K9F+8lHhJSMVcsb5bQ+TiqlwlJ2XmM0Z6Ixl3f2eR1wD1Ot1QGbGl26nCzaf&#10;+VZLZzga0u/3qUcBS4vzljlUktmjARpQIiDQI7qdNeAUOm1kjCAlJCUiJQJVQ8dAmiJUalOQFyGE&#10;IhQKkY7ZuXPO5OcXwm4eFKBQKmRpewuRxARpC63d5t4gUJDGMZftXeALPv9qrr5yL1KEqBSW11aI&#10;O3W0kiAmSEClRvgRqTKMpcKjEjt2ztPuNphMJtTqNZLUZHydTI2toV6rMxqN0FrTaDYIgqB41rT9&#10;LBRoz4sJrP13EwG9uCqmCz6TunyMp/XEIkAQSEGaFjlhq9nKuGOaTDl16hTtVivzZPI9onq9HtPp&#10;lGarzo5tizTrppk2JXqFz1G4GSO1JtQnuebKHmkcsbzaQkSp8RhCQxqjdQ8phoSiRq0xpNVssrEa&#10;otQCaaShdE6zTBVRtMzcogYZkuo5Dt2doJVi12WCTgsWt6VE0QpxsgsRFlVFWpgz0XcudqmJgGmc&#10;MBgPSQYjRtOYeqvFNB2g4pGxR6DYs3MXkYTTp0+TyDpaCBuAV+HRgiAU7N69nfuOnDCOOWFAFIbO&#10;wEyqFEEYksQxtahmIq+VRgbCnigHYIQZkZpMTE48l7Kc0Y6Lfk78BTEIIYu2A621OQjIGU8sFfeJ&#10;ea0WMY1jJuMxk9GEnTt2c+LECWq1JrVagBABKyunAWi1G8SxydW/b8+ufEltXvcVPkdgdg0SqWo0&#10;w3u57uoVaq2AO25tE4oOCKu6kSfZs3tEyIS5uZB6ZwUR1JgMu9y2PkWqiERMCgtHaE2qhuxYlES1&#10;CRtrNW67O6Y33oFWijPDM1y3H7YtTJhbgBOrawRhMQ+YAlApK6s92k2j7rzrzjtYC1KmAQxPnGK7&#10;anDZ3u0MRxOWti2yZ8cigYLd3ZCP3HU/IrS5dT57D6GocI7I9p9CsGvHEgcPHiYKG5AqoigijmPm&#10;ul2GwyFBGNBoNIiTmE67g9KKtZU15ubcaaL2kCArIWtLWd3hawU83JHUeSPyLYTWIIPccK2tw64U&#10;Nvo5kCwvrzAcDml32gSB5MSJEzQadUajIUHQ4uTJ05mH03AwZDQecOD6G6nXL6yJFT77IBQ0uJ+r&#10;dw9Y7EiOrgl6ww6BDBHpMvPt0+zZ02RpUSCooZmiVUR/ucsdRwZM1Dw2vU3BWKW1Sei4bUedY8fg&#10;4OExun4ZQbOFEIJxGnLbXce54coFtm1LOb2qEMhsIQLZEY9nTp/h8r2LhGHA7t176I1O04lqBFJy&#10;85WPodtsg4AAjdCQqIRjo1UmrT61JCRMok3pESp8LkMRRgG7d+9iOJgyGo3Y2NggikLCMCRVilBE&#10;JhYCwXgyoRZFRFGNM6fPZLVIe/KoyfxtROYgvPS70QvbQfhJ+XQex+BUZzasw3iHhAEnT5yk0WwA&#10;muFgiNAQBJI4jkmSlMGwT73ZYDodmYOFgG3btrF71+KD7mCFRzYyb2+tCSaaXbtW2D4/JE0ils+0&#10;0OkSabDG3p2w1NDIeGRtyjEq1QyHcxy9r0kSd5EyRDFDqhIJKljm2LGUwfoiKuyiZR1p56sW8yQ0&#10;OHjnOq36CYg00MY30WlAB5obbtyPQNMfDzm+cpo+fWq6wXyrRavZMI/zONSp9dPcOTyNXkgJVhJz&#10;nJWW1tBYMYpHA4TQXHb5bj7x8duRUhqmEISsr68z1+2aI0njKXEcs7i0mMVBJKlJQ2+C4nTufOdS&#10;Ggl5yafQ+URSZ9Zxd9SoyMzG+QlzZlsFQgsUsLG+QavdYtDvZ+5ZDp1Ox+ZfUgzGI0AQhRFaJVx7&#10;5ZUIwWfxkZAVzgotQYcIkaDUBkoHSEbs2N5EiISpipnGTailtKIJYXCaKSnzCyETnaImc5xZ1dx7&#10;RpKoDiI7obDsOm0ElWmyxKlBgKxFSCKklggUAQKhYyOiNedYS4x/eShihLSHxmMEnkSnLPc2aDXm&#10;uPvYEc60NM3aAuMza2yMxwy2Deh05hj1e9x3/BjtdpPj66cQLUE4bRNOuygpCLSz2Jma1UXyzitt&#10;nC4NbOR4pek9VxhlU6fdoN1pMp0Yu5fWmqgWEdUiWu02gWUcYBhCksR0ux0yV1BsSiadC+ip2hxJ&#10;fbEjAS5YfxMEATqLmsa6buVJ+lwiqTzxlPmh0WoSjyZonbCxsWa4olYgJZ1Om8l4yGX79tBs1Svm&#10;UIIS+QTR6uJPhi3hUkmeKwXS5K54nu9Zwa9BaOMKKu7n8oWY+1ea1LsDouYAUlCqxTRpE+s+03hA&#10;OqxT27HI6dOaWGlWlmEaL5ASkAYRoTAKoXLzjFE4QNRDCEJk6oT3GK3HKC0RgUQToAkJggW00Aht&#10;4h9UJqQIwqDDkftXUeMJK6MxkRCk/SnNcZ1dc4s06k3QZm2cGG2Q0kclI+QkIlUglEZLhWBKGqdI&#10;GREISRqK0jHqZR3ZuY37ub6eTSeUll/Q2SrVxmDvDKXVaacPBLNuhIC9e3dz+PARQDMYjpifmzMG&#10;aSmNR6e3oOfm5un3+9Z5xwTEBdKMt9PUSBudfSlxYQzCqpSklOYgbmWWpjkpyR2LZ4qmKkWlina7&#10;zXA4ZDwaEGD0uQC1Wo1ms8ZoEjPo9anVQ/bt2UFojk/ajM8xpqGEIgFOrAxIS30LgEBK6s0G3bok&#10;tFs0oSEFBrFitddHWiLsZFKJsf00m3XmW5IIECKygWMGpxLFxvog5zpbYLHRYFszdHpDEDFaRxwf&#10;TXn7xwb8+7/+JQLJE2++mS9+8k0sNFJaDY0WqSXOgsEkJabD2gQCpZG42APFvn3X0o/gxNoxrlAL&#10;pME9aD1isN6i3w/4wMFV3vWuf+SHf+j72bUyNDK/EMbvNBiidJ2NYZtf/b2/5vnf/nQee1mXRKWA&#10;oNFuszEYMtEBn/zMEd7/vk9yZjTl8t3zPOspj+WLPl8RiZTlk03SYB5kF82EjYngN37vz/iKZzyd&#10;p9y4ZPW+oJVAp3XuPjkiFh2kCAjTkIW64DFXX45SU+5eHfOO95zkLX/+L4TNOjc/5lqe+KTdXMGA&#10;1pKm1zvI/NIVbN++g3GyxvLJlF6wh9f83lvZtXMHL/4vX8Qk7gFNtDRHTqJDtEh4z0eP8fFb7+Jl&#10;3/MsIt1HEBCgeO/HT/DqV7+dN/7BD3BZK3xATjFONf/zjf/OpLfMq1/+LIIUCAUaxalRzAt+4H/z&#10;rd9+C895+k3U2oIiC0iIkfz0b7+PREl+7cVPzaLMSWEjTTm2MuRsyREmWnDZXIPFejDzDOXPOYZj&#10;Zatt2+c5dixiOJ4QSOPhJK3rajlgWAYBjWY91ykJbWlmfryC1nqzV6cQGxez6RdogzAMQimV56hx&#10;qS/AZh40L7rRaDAcDk02TTSNep10Gtt6oNvtsra6wvziEquTEddevZ8w+JybIltCacWP/Oxf8ME7&#10;IA2KrzvVKWmqCNBcv3OeN/3GN9AKJFKYIwuf9t2/y0QZ6dRIwGbmCCBQdVApYW3AL/7wLXzNU66h&#10;bpypSZXiy7/79aAXEDribKcuBWqZf3vry2gAgUgZqZCvfeFvcnwQQTRHLdxLkiS86zPH+cdbT9JI&#10;BvzUi7+DpfYGQqQgYGW9xq/8zttIavOEWhN4itRUQKI1iVZsb7eZ/6NP8ue/8yUsn5xw3/3LvOOd&#10;t5Hqvbz6DX/H//iRL2FO9dByESkiUlUjFYo/+pO/Yn0a8Cd/+m5+/uXPQgZmW65GCW/5qw/ywYMr&#10;tNMmES1E0OboSXj9n32SN7xtxK/8xLVcs/cUx07OM0mvRoUpr/vtv6CXzvNXf/8Bvui6byIM4iyw&#10;R0mBEHUaUpKmKYQTJlHI7et9vv+/v5UN1USlUyRLJKMGH/hAj3//yDFaNcV3f1ON7/yqm+k2u4T1&#10;Gpo23caAl//Q77DCHMeWT/FG9W98x9c9kZqSWXI25JR4KnjXP36Ssazzvvf/J8942nXm4Jigy8/+&#10;+tuIkwVe8KL/zbv/6KUPuI344EcO8w/vP4xKh3zw4/fwlCdcCVowThL+y/f8DpN4B6//o0/RDSK+&#10;6WtuIChsEzSH7jnNu/75fpQQfOQp9/PkJ1wJwDSAp33nGxnLmhFItnj+JNAsJuu86y0vYiE6e1s/&#10;lxAEsGvnTu6+9wgyMHFhYbgVJxU2FsfAaAzy0zOFVSNoe07PpcI5U+LySUV5mgxrhVDK1ypkkn6S&#10;TJFCI4RG65Q4jgnDkEbdHNy9srICCE6eOkm322RpqfOoyq+klODwiSm92hRNSi0Y0Qz6NII+zaBP&#10;TaSodIlD/Qnf8Lw/zu6LkxQZLxGqGnUJ86Eyf1HKQpjSCYfUgxiZtvnp13yQ2+6fYPYdijhOCOJt&#10;hCok0JpIKWoqJVKq9JfS7E6pCxNYnEjB137vb7A2nKOlQ/a3Jnz9l1zH1z3lena2hwRxwkDt4hd/&#10;+y8ZjSTKkojPHL6LcU0zlTHjMGYSJUyjMXE0ADlC6oRIBWxsjHn84/bQvz/k9MkRvX6PVLXRusk4&#10;bvLX7/kon/fYVa675j72X7ZKKE4jlSAREogZTARaJyZYTkt+820f4ZN3DWmIJmE44POf1OGbv3YX&#10;jz0gUbUxGyzy8td+mmnS4vEHNAudzyD0Gomuo5IapE3G4+LxuAoM80mtDU63uP1oxHP+25+yHLdI&#10;U0mkoBZOqIWr1Os9hKrRn7T5rb/8FL/4Bx8mrEUECpKp5tTyvchojkB0QbX5lzuWGSR1BElO6MWU&#10;VEco3ULoBuNx7hgyVU2GzDGpaabTOc4Fp07GkDbQYpEjZ5pMAoUWEIqAhJ2MGwOGoeCVf/gPbMS6&#10;yHC0ZDAIUEkHkTTobeROASGgYolII6SKifSESE83/dXVOtva89QuenLqRyi8Tm7bvkAQCIIgZDqN&#10;s7xL5eIKwf9957s3/eB7wEkZcLFzL5VxQUZqwAQkGOcTc1ocmF2EVS/ZXT5xbGwQcTIFjHFmYWGB&#10;48ePE9UiAmnUEGEo2X/1lQipUWh7MMbnPqcQIkCGUNMQKMnfv/G57GrVAUhSxcnBhGe96I/oT7YT&#10;pA3uOD7hMXtqpEKQyiEQ0omm/Ouf/JCRzK2eMk4Ur/qt9/JnHzgCqsnL/ttf8r63fDtBpJkIiQ4U&#10;WgSEqs/73vJCIgnxjOHuSONxEweKk2cS1obzqACe+sTtPOcZ+5nqACGXeMYtV/G7f/whPnPHBhtB&#10;wl2nz/DYKxcAULqDVm2khqc+4Qq+7suezELjLj7/ZpNf69QpzaFjDXbO9diz4zSHPz1l//UtToYx&#10;SEGKIWAf+JTio4ciHre3zuETYxK9jQBJMu0gGaHkGKkbQEIsmtx2+BipiKiHMb/68qdx7Z5V9i0p&#10;qC3yf/6uyc+9ZYNJvItffsMd/N4vXsZjr+2wemTDRKxat1attkrzYYKWRmrKG/7wn4hVl1Ao9u0R&#10;vOA7nkSrnhIxpbde55N3bfC377oNlUr+5V/O8M4vO8hXP+Y6PnP4IMvtmDUdo3Vq1C064Ndf/bf8&#10;wk98A+By8wQQRCShYRzuKF7TxhhS45KrZMK5WCK0jpCkpExZHawQsi07mTFO+qBbaJEyFjt5yY//&#10;KX/w6udS09a+KAJSGZOGA6I0Ap2TkBiIRRupEhrNMe/5w+8nnNGa1HoxhjK3YXxOr3Svc1Ek2b59&#10;idOnl0mUQstS5L/NBHDkvpNsbOSqXWFjIJS/qyinBb8EuKAdhBDO8GLsEEEQZNHVpsJcJ54qM2nT&#10;xEhErVaLU6dPUa83QUu0NraL3Tt3MNdpuYMh+RyfMgUI56lQEqdkAHvbNb7lqx6P0BtMU83f/81H&#10;QSkUbHnkqgTqoeQnXnoL86qG1jCcTAiCIPMyM1tYTZCMmIskLQHzQcB8WPwzh5SYo2UPHT5qJ2TK&#10;Vz/zy0jiGNCEWlMfK573jV9CMxoCkEyTrD0ac0StQNBVQxbqd7C7tUY3OE5bH6cz6dOdjkknPe68&#10;dYiM2qi0TW+1ibCGE4URRn7sZ2/nU4cvo5dcwTDoEBCag3y0icORBEgkConWKUpprrxiicdde5TL&#10;t62SRkMSpXn2V23jsuYRgqDNXKuBoEMYjdh1RYwIYlICtFYEqdH9KqVQWQ4cZe02AR/98HGSpIUW&#10;glYQ8/JnP509YUh3skR9so8921Je/K0HeMmzH4OWEcOG4Nd+5wN88v5D3BeNGNcCkw/K+gRKDeti&#10;kd//2/fbKSHMjkianFJaOhlSWk8wY+AWypzqaAf8AWcc2kjvviNIZnZWRpWhgU8eG/PP/3HIOp/Y&#10;3YR5rLmn9Cw3jZupphNqOqGgHcjC31yU0BJTQmXsbI+elW4I/e49O40ra6pQqRNATPS9EoJpqvj9&#10;N/4x9504mb9LZRx/pGeblc5qXYA+t23kOeKClP2GQVgPJueaJY1PrlKglS5EPHe7HbRShkAJY7Uf&#10;T0bmnIc0plELuOKyy+xkefTYHyA35hsLTWy3kGNggtloappBB6EVgho12bWxJ5hdnBSEwo6aP3Rq&#10;SqpjUgQEAiWCgtuTIzNCByibzdqkiHDn3GoEKQETAlICBDv37CWuzxEQ8kuv/BvuWevS7O5hnLZB&#10;NGjXJT/10mfy0y/8Sg5cty+ziSitkEIYg3snIdQjAmJI62hqLOsxkzRkYyViGl9BrOc4carB8eUR&#10;Wiag4cBeRUzIsL6d3/iDj6CjkDbmjF9hJ5u2W1qRNEhjTRJoRC3grnv7fOLOfSRJA9WrcequAJHW&#10;+LNXfxO/9oMh/+0HbuD4Uckk1SAmSDkllQlCwqB/HyhNLFUxaRqaNFH800cOo4QZq//67KfQRKLo&#10;ImSADMbsv+xyts0t8R3f+GQiEpQIWe7B0b5Gp1OioYnnUFojozEiGjJOEj516zrrqwFSycxjCIxA&#10;oIVZYy4g1dj/8nE4N08zQ+wDUZRgpRBIBNvmAiIxQekOL/uFv2Ga+m4QpaqU1ZFrW68UCDW1nmA2&#10;5sP/0yFCKAItzLkaFP8+F+GLvK1GnW7bZHRN4hipVeY+rIXkg//+KXqDKSdPuUA5ke0kFF5FM/KO&#10;XWxckIpJK+O3pSHLoWQyZJoOCG0zhghzYRrHdOa6rK6ustHbIBIR9VoNhECphN27d9JqPprkiBzG&#10;48iOqQ6saq1GkiaEgaQvU/7mfR9Hqgglh3zJl1wD5Em7HCmPMRUJBIGAVNb4ude8k6meEmjJ/u3G&#10;McBkMcUSF804iHjbez9DTWnSUvKvIJB869MPoIgJVMAV+yIak/tJgzliJfjV3/8QUU3xhMft5TE3&#10;LHFg/9XMLXbpJGMCDcJWppQmCEO0Uhw5FfOvn0jotGI+ekygheb++1MG/TNcdXWHpz9mnVozRUza&#10;7Do+QaQKIQKe+qTHcuqdn2BtEnBkY8wdh4ccuFIiEfbUQqu7VTFCnqGpVviCPQGfvC9kFMX811/+&#10;GNvlkP2dNZ7+lCfyDd+2g3j9DE+9ZpFYJRy5a4Q6NWHb/kVkEBj3VhVx4ECdeLXH+rQJYc2OjMn0&#10;qrWgN56SiBoCuGz3DhATlDC+tAFQi2ooodno9ZjrBoz6U7SA+46d4YZrAgYnV2nJOgMVIHXKS557&#10;C7/z+x9E6Rqv/cN38pM/8i00mOJijnTJv9nu7zjfLGVKGxVZOZuPlpJAS1pqxMt/6On84mv+lVG9&#10;wXf+8Jv5P695PmdLbJDxTymY6AZ//k+fIWBzNtsGgq++5QD1R+eSR0rYu3cvk3vuZzIa0agblbIG&#10;JtMpf/AHb+Gq/ddx+syKvUNnrrKOI7hTPKFkpH64vJgOHjx4e94GLDEiC+7QdkchXQFrnwCIp1Nq&#10;UY1Ou8N0OmE8nhAGAUqn7Nmzi127l5yTSI5H2eTRQqNEjd/6vX8iaAbIMODUfSM+9KmjrIg6kQoJ&#10;gjM8/jFtXLCwtqqXtXSRJz/3zYjQqPNEqolkk14vRETQERu85TdejEpAlrxGxlGTn/29/6CeSBJP&#10;daCBQAp2hIs8+SlLaDmhrmu8649+iG9+0R/TGykIFGkq+dB/nORD/3mUOp/hip2a7/62r2Jbp4YW&#10;EiV0znS04JOHpnzy0EmQU1KRoKkDAUKvIf55yne9+fGE4WmCeI1dc2OEClChIJABL3vOV/OLf/AP&#10;DFTAH/35P/MzP/61LAiFYkoaaIJYItSQ+YXTXLcPvuTJj+cHf+pTfORegZANelGL20chd75rlde9&#10;8+/Z3hD8wg8/li+4OWbHUUW7H3H80IiNtQEi3AMIdm1fp7mgOXxCstrbAbUOWgiEDkA0DLOVINEI&#10;mWaqV8P1BadOrzAej7j39D1E9SlqMCFQXU4eO8kznngzre37aIWnGMaGVH/5tdt4z846B1c0p5OI&#10;v3v/R/nWL7/OepppUnRRrfgg1onOBdPM/01IIBGEUcCzvuQK3vSXA+46ucQdKyn/9p9H+IonXkGA&#10;mvlcaTVQSmiGqsUvvOETNkFhiUHEkoWde3jqYxcuuQ79kYrFxQ6rq12OHTtGp9tFBAEayZv++K0k&#10;SjCepgyn0/wGKRBKZ8notDbnpl/q4bugHV2uFnMnHuWBcIUaBcwvzBNFNdbX15lOJtQbDRYW5hFS&#10;Uq9H7N2zkyg6j63x5yi0gJQ6f/5v67z1n47zZ+8+yns+s8E6baQWdFsp//i7LyJMigKC0JDqKcNY&#10;Mx6HDCY1NpI6a+OUVrTBt9xygHe98b9SawbMcJigkaTsDdfZG/bZ2VjO/nY1znBZt8cXfcFO6tSR&#10;1BFCsL0V8U9vfAG/8wvPYtfilEbDqEDiIGIqAu48I3nlb72XoyeNeislQBMYexMgo1XmmveyS/TY&#10;HR1nd7jKjmiVpfoaT39cxKnVBDFoE8cNRsMuioAUDTJgx7YpX/jYHdTSkEEKf/T2j5BECUJOUKFE&#10;yIA9lx3jMTcm1Nsptekyv/ljj+NXn/35PG1Xj9ZkHaGaTPUYzQKrozle+it38FfvXCbcLenXmuyN&#10;GzSbHQIkOkgI0wbdhZjH3DDgyr0nQZ0gSANrgpBZPA+kIJyR2KhqlIg4dXrKoXuOkSYprU4NoRZI&#10;tWR3c4lrd+1n746dTOQUrRTNVHDVZXO88qe/lm6yTKDh/R85zEa/YQQwbep9KIiqRhAFglf/0vOJ&#10;xBBNzI+89m8ZJwpiZXZtGopSnYOgLhK2t1fY2V5md+sUu7y/pe59fN5NC+dgK/nchQwEc/MdolrI&#10;YNQnlYL13pjbb7+HSaw5fO89XHP11WSRx444JnZ+SWl2Z+UxVBfXBnGByfo0gY3iU1aX6fShShmD&#10;JHYHFNiT44bDAdM4ZTKdmjQHUrN3zx7m5hqe4fTRDEFAwtXdMSP6Zoy04Oue+VU88yt3s3uxQwNt&#10;1DbO/quN1NYJx/zBbz6bmoJX/OxbuWslYVW0WGzAD3zHE2m1azYV+2bU0nX+8S0/Qr3k/eLUyYgJ&#10;GqPKiYFAQBCkfMF1C7ziex5LGiyRxG3++SP38N5/vZshkols8ptvfQ+v/JFnoVRq7FJWpfWsJ+/g&#10;6596gGTUJQqOMRg3iWr7zC4jOMOd90Xco6fUGXHoREIiAalQVq32nK/+Ij758T9hXFvg9tuWueML&#10;U6IkMNHX9Ni7L2E0GrFyTCJShV7f4Iu2w5c+52bWJoJ0j+Rgr8nPvvb/Mp5sQ6sGv/mmFb7+a59A&#10;cu8hNE3qhAg20NQ5eveQ2pVN5paGXLuvx8J8yKF7jjCYtImDFClhKjRSCVSiEEGAECbyVaqIVHRJ&#10;U40edBls3IGRoEJ279oDGA9ApWwWAgRpopmmJ/jO5z+V3/njjyJVl59/w9v5by/9VrSOL9HcmwWN&#10;FpIrOw2e/Y0H+D9/fzvJaI6X/dJf8X3Pfoo9Tx5mL1xNrTHkb//wJczhotI9iBFaxQhdOxenq89Z&#10;LC3Ns76+nURJpiriT//0T/nqr3kmv/u7b7JqGuNMYBxKFDbhRIaH4uiDC7MJ2VO6jBAls8XvDJ/G&#10;JmE6kyQJcRIThCFLS4u0Wi3mF+boNFtcftnevE494+/RBjngd1/3bN79+y/hH974It75Bz/Ei7/l&#10;WvYvdGg6nb6IjFePXVjGwJxww7Y212xv82e//QK++5mPoRFIVicB3/ZjfwGJIhQThEysR1Iex6Kl&#10;sFJCccAzGzghzoHlrlMDnvSc1/Lmd92NiAOaOqClFfNhxDOfei2v+JFnUYvMATz9cZ10LAiSETpL&#10;oCcIBdRlHy1r9IZdIEToDYK0RxB3gIhx0Gai54mlU68aC6jWIVJM+Nn/7wUkcR2hOrzxz/6FSdBi&#10;flJHSsF01GL5M4LV+7bxXT93D7/wlsPEYp4oVohgyJX7Bjzjsad41288mV3dBCETxmKR2+5YJ9jb&#10;JNUKdIrWkCQx66canL5dsnZ6Hq2bbG+PeeyNMQvz60Sj04QyQkUQIEnHEVIZ+4PCqp6kRIgOc7Ul&#10;emcS6yoK1990GWBUtIZJaJRK+edDhzid9LniqjF79zXRQY2+bvH3/3QPURAghMzdyi8xhIZIaX7s&#10;O55MR4CUTT5wW493/PsAqZOiYbx4J1JFmPScGGLn/SlaaFlDBdYTj+Lf5yqsA1j2VwsE8902SZrw&#10;n5+6lSSVfPhDHyWQgFJ8+hOfzJjnrFEOZox9IOVFtUFcmBcTIsu9lCprgbc6V2FcKjIGOJlMQEOz&#10;0SQMQ5RWbGyss2v3Luq1wOQ3r07cohwEk6E8B5wno/YvyUwQCwX88Pd8CTsb66hYcnplyvf+6B8x&#10;QYOatWF0nkZbNcw6Igr4+f/1p/TjFr/3p+9hPQ1MvIv1pJBK06kH1KM6UiukgjBZoRPch9SxPewH&#10;kAEigHSywlxtgyv2LnPgujMcuO4UN1x3Hzdee4or9/SN6lKDTYBvznQQEqSg3Uz4omtqkPYYx3Bq&#10;fYOJHIEQrN4xZmdvF/9xcJkN3ebfTta598yQJNEEUYCUIEVKTY65ev8i6AbIBCGH0EhJlLZUK0Cg&#10;CISgrVMGB3usnaih0watcMLjr4l5zP4zfMXNAj2JSVSN3/rjdzPUjcw+JyxjQwT866dOEqsO6JQF&#10;nXLNniY61QwGA6ZW16ylIFnQKBFRS0Je+tyvIUp7KCX42CduRyWJcQZ50OvFP051dl1+0GugFW//&#10;ve+mJjZQss5f/e37bdblzceyOhJviKEAY7F4VDCAC8HcXJczZ1Z53z//Gx/52Ce49bbb2b17N0pp&#10;Xvh9L7SexcqmQ9OFdW/SGslCoJy6yLT0ghiE0i5G1sRBmNUgciGBnIBprRmNRozHY7SCKIxotRrs&#10;3LVkarBR1o92mDG4UCc/YwgWlqqGasSbXv0CpEwgFHzknimfuDPdYisv7MIVNs46/ytu5DQ3P+56&#10;wihkTQW86g/fZ4781MJ6sAnGCfTjEUpoAq3Z3R1w/ZUJUTpBKY0OEtA1ElpIGfP5n3cZ11zTZHFB&#10;sLgoWVzUbJtLGZ9eRweSQGgkyiYoTG0AZooYn+bF33YT29s9YiFRKKbBCJkIGoOAtLbB7l01lIBI&#10;Kn757R9jKhvIWmgGSQakzHHvPT20HBCrZfZfsUDUTpiSIglRhAgZEgpFEKZs03Ms360YnNEIFRDq&#10;kH07Q37yhU+kPZ0S64i71wV//I5/QSmJO4s6kQGH7zvNG97x/xiIAKFTfuj5TyRMJjZSXNGoGS8W&#10;CahmymRDUZt2mE9W+c6veyoikCghPRfkMkKMoR8SBAls+nMR4EaScF4O0uMEBlKb9CdFM8eYnaHg&#10;W7728xBCEIQ1VOpE23IgoXVawQbOYXwqZv1tVqA/uqAFRPWI//fBjyNlndEoRqUp119/PUEQ8A/v&#10;/Adb0s/X5K1IvZnd3n77bQ//kaNma2kiNrQ20dFaWS2xdcfSNqCjVqshBIxGYwbDAamacMN115vd&#10;g8gcYy9mnz6LcY4MQpS/apPoT7i41Bb7u5qvf+pO/vbfztAKWvzIz7+F9/3BD9CMincqucgXfvPv&#10;G5tSMEaU8jLtadX589//PiIJL/ruL+Ntf/cJBsEu3vOvy9x//zpf94yn0ml3eN8/f5T3ffQuYgKa&#10;OuWbnnIlO3eMaHZTOuGYMIoYywnv+Mdl/u7dh4iadYR3JjRCo2WNa3cKXvTN34iuDQlQhGiUCJBC&#10;ESRDguAU+3ak7N015TUv/1K+91c+wYQ6jSSilq7RrTUYp2P2zIcsNhI2RhGHxks85/c/wkt/4Iu4&#10;eXQNn7jjOK95w4e4bzSPFJqb98fsqCWsS0FPTkmVOfdaaMX/z957x1lylXfe33NOVd3cOXdPzlkz&#10;ykJIAgHCgAMsYBvjvM7pdVzHdYAFxzVrDA7YYJIksowQKGuUNZJG0uQcekLncPvmW1XnnPePqtth&#10;NIKBHZDWmkefUt/pvqFu1YnP8wvCGCqBIONCR+AydiSP0U3kukA4dVoyg/zJ/9fL7//9WWzaY9eh&#10;En/0N1+no7MdrQKmy2VK+chiMp2s052UvO76Xh47vo9QKkSlSCmI/IkxFnW6htIprEhhpMOVGyV3&#10;PiOZHAOLwtggSlvNujrKeFHmUg3h2nd9FCst4hy1vHTCcuvf/iT9HWmQVea2ouf0P2vRDfbc7HgU&#10;cWh+90e3cu9jhxmbSaJlLaJEi/lIG+IJQ1EoJ7n+v30YIzT2nHNR0qW9Ncmd//hTeK9SPzBLNHFP&#10;lwLuu/9xehetYNu2bTRnczz3/AssWbKYwZOD0XPtXKnGNlSVOb+96Lp163MHDuy/aJPEd8xLsefZ&#10;6kbDfbzKiccqYw1CSlLpFNVqmdbWJlpbspfmhDgsEd8ggvnKSNM3Ts99s2s0P/8YiRvO6+hxjeF/&#10;/uL3k5M1hBQYv5WgHkaG6EKRSiWxaOoYao5HSTkURYYCuQXHoUKasWKIsJasKvDQJ36BVqdKzTg8&#10;fyrgg//6AH/0d3dy744RtJ8i4de5fHUrb7yxlXSuilKGJcuTaF1FhzlqXgvVRDtF0USeJvK6lemw&#10;g+mgm2m/gwOnPQpeDW3ASyQxoUb7FmUNGWectStLLFpUxlOSpUs01yyzKNOEsDKSzjaWovFIE/Dx&#10;926gxRaphz6HdYrf/eh+3v6z9/AHf3uQE4FAGMPy5rP82x9vxdppksrDyaSQIgHSRWuLDkJCa9Em&#10;IOeEdLlZJo7XOHPYpzaRw2qHt92Q4MN/tJGuqkaEzeRNiiOjdY4PB0wXBYHSuAmPDlHgj3/qBzl7&#10;7AQFV1DLeNCWhWwykqPxA7AGRxgcJMIIpLH8j/e8gaSuYKwLlgUCb1aWwJnBGigrSZkOSqaVGZwF&#10;x8mSx91PngYL6VTE57DW0pJLz76XDkMwdg5oMrtajUZxxxH86x+/FVeMY6QBYUilEjS2JgIwRmOt&#10;wE861Nxu6m43NbdtwVFSCU5NpDg7VX1VlhobIa3lf3/4X+juX8r+AwdYvWoVHR0duI6DEGKeP0R0&#10;nKuUbbGIc0dwY14eFNN7fvTH195626cPNk6sQcqapfeLeXzPeQy/plwT1WqVcrmCl/BYsngApRrP&#10;FVjmyz+8+kKi+YNffyu/+8HbuHJtN02JC5O3zCrJ91/fw+OPjvJ7v/Q6nDgFAXZWniLjCT71wf/G&#10;z//xfSzqLJPMOEhhSTvw0T9/A//xya9gbAKLi5nNDS68Eddv6aGnyY306m0TTSnL9k/9JF/8xmFu&#10;/+ozjMyE+CpFj1OmsyvBu77/FpqSSSRnkaKKkgm+/4ouJscS7NtzmrKaBpFFyCzQqF35KCOpVQp8&#10;/1uuJaVTGBGyfF0LuUeepzco89qNdRYtKuElJXqyg5HBEn4tz6/eso5K7QjPDE3x81evIUVINbSk&#10;CLEy5PZfuZqnTk7yyb3HGB/2EG6OVCJk3eIc7/ulH6JZniDtnsZicayge1Ezv/5Dq/nA7Tu5bG0z&#10;XVmBS0g9hLQrEMIhm0qSn6lxdsqSyHi4A5LrNvs8+MUN/NsXT3HHw5PMTCusTOG4sLipiXe+/Sq6&#10;mxKEYYnAz9BcFNhyDVcleOcVi3ngoTw//JNXcMWGDQweO01oCkih8GuanJPhd37lB/jYp+8lDENe&#10;/7o1cXpG4toCn/+7H+df//k+fFsjRGOQCJtecB+XL2njJ9+2Gg3ccv0q/uVLjyLQvPGGJcg4LeQm&#10;XH7sTZdx5317+Ys/eTeqMRKJqKwqgBVLE/zlf38T/+uTj9HVa7hs05LZLFUoNf/5sffyDx/5Alop&#10;TIydk+fg5zKmmcu2LGWgc44g9mrr/gbDsaFx7r9/F9dd9xomJ/OAxE0kWbVmDb4fIE6emIdm0qCi&#10;ScLYSI3ivLPrRS5SiwsteL33vT9+1Wc+8+mnAf70z99vjx8/zudvv5Xf+M3fIJNKU6vV+MhH/gml&#10;vNmb7Sh48PGdgKVUrNA/0EV3dwtKwHxJjW+xWP4vHNGAXieCN0sLrpQLZ+3z3R4b5R+NMAipmDX0&#10;oWHkYmdfqrXGEc7csiOGH889zcT4/fmdONrGWkFschNxHQSgbbS6DMOAJx9/FuM2E3gtKCfAao0r&#10;BcKkUO4ZLlsxQjqVJCynePpkhmrJwQ8lynFRyiAwCG3wEmWkDKiUunHcLFpIpLKEegZXTrK2T9LV&#10;YyiWZiiedLGTAk8qkokExaBKEIYYY+hzm5kwtYi1IRxOuAXa+1NkmySZHCBKaAS1cjNGLiGX6aEw&#10;upemlrE4tSaQxqEWaETRY6wkSE0pZL1KQRp6SVEzhglTA+XQ6qRJGIcZXaeSrNO+zNDa4WHIM3oq&#10;y9BoG2M2TSrZitIBUkarc2t0hP4xFh1E1Z+rr1mGJyVSCgJrCY1BSUm9GrL3wClqTjNVPyQhQ7Qx&#10;uMrD82dwKHHFVZdFzngNC8rzDhwQ2BAlBVJHyCnhOJgY1dZoGjQgqfOF4MTcEN5Ie9vAYJXGOg7W&#10;EjvzEaeYakSWredEo5PHRfzoXSP2/vxT/q8qtzE/6mHI7/zhR9h94AyBX+Pa615DMplACMng4CBK&#10;SR599FGmTj4A2Eg9ON5FZLMpfva//yxPP/MsO5999iMTE+O/+t06zwvPAJ6b944nFhvD9KKnRIWH&#10;xs1v6JlboKU5R09HC1LIuCw6F6/GFcRsWEhYSUJHj43Lt74YjS2XcOK5oTHqvxgJpWS07AikRiNw&#10;cEFG04EVFolGoJjrlmL2hkQ8l+hnpBMT1QwMAmUVTqjQSmFxEaaCtGmEtmANWoO2XvR2xuIYBSHk&#10;tE97S5VUtk7KNaiEwmRqnBzMYOtJQkGkI+XX6M3lWbbSx8sUKVXbGTmWonnGkBEOSkh830cag8Yh&#10;IxwsgqpjyAYK6Upam5P0dmuUOw1hMyiBa52oiGwimKaRsY9GvFc3Th3XUTjpkIQKYUSTM2lmEiHa&#10;jySWbaDxpCLUPu1mioxMUQkzVA9YxpYGdC1O0tcHHR2GXcfOMF2vIJ12NE406UqNkCHG1vCSEs+L&#10;RPgik2yBsiDjC55OuXR2pjg2PoUQOVzfwVEajG2QtaO+JiOJQivMeZqPwCBwRKyRLCVKuVhCHCwv&#10;GgZEDYQ3ryE2fpqILY4DbvQ9DHWEyM5rlhLwiLTEzhc2Qo4BIua3vNrCArfe9nUeengvl1+zjWee&#10;fopkMolUkmwmy969e7n2umtJJpPxK2J4cEPjrrFj0+FLfMLFiwvXYtIs2LpYEbshNQyDYBYRMbsq&#10;MdG/bBjS1tOOcmSsGvNqWCNcSMyDi7iAvfDVkxDRsD7Xv2S8pX/xR1glcHBwgIYH1ZwGT/TbBbPS&#10;vHGh8bAhIqninYaRhrqjEY7FqqgOgDBYW8GaKrae4eyUYIk7Q+BXIIhyqr39mkVLJK5XifckLsdP&#10;OFSK7YSOxKFIRkyxqH2GnkUClaxjqm2M7ivQVk0gEg5135JBMCp9mgOF61kqfp1KPOjnZIJSGGBE&#10;nVBojM6CshidZnzSMDVVobvbIQkYmyBfgmohwHWa6exxwZmE0OLJNIR1PCFpMh6TfgXtOWghafeS&#10;5IMaxjZRtYZAV2nHYfBUjWKzQ7alguMoNq6UTA7nOTuhqXtdaJHABaQ1eAmPFcv7aUoqPBRCC6Zm&#10;pshms3iOS7lWYXByhMnpGSCFxCdUEqR6EelRzN7V87cgObtwELP9VJxPNVkAJDl/zMnpRfyH5MLz&#10;mM0Vf4s06ewpvvomBwPUa5qP3/4QXlKRSaVYtXIVjqvYv28/hw4d5uabb+aJJ5/g8ssvZ+jg1wEd&#10;6dvZOWIyEFslzMW6detzAC9LkVq5Tv/si6Schag11FwtzIOtxQXsmGGVTqfpaM9cmhZeKs5dqH2X&#10;P+rb+RghmSV3za+dC0mUb2jA1SDSepJ1OnuLeDbD5FiWkZEkxs/hijqdXUUGloGSPlqDH2Y4ckRw&#10;ZqKJqkqjhE/KDLNuWZm+JYCoU9QJZqYt6UKSbCjJBzX82FfEhAYv5aGEpORYhBS0yyQYPbeTEgIj&#10;BNVqgnIlwYFdVcZH6gRBDSUE2WyOUqmJ48ct+/fOMDbmU6smZxc5Wkp8acloSXO6adblzUEgsUyJ&#10;kGrCYdIG1IWl2bqMHrWIegalLWlXsmhRyNoVFZL6LNRqGG0wVtDX3UNLLoXruggJ1aDGgZNH2HVk&#10;HycKozwxeJBBv0A17aBMtMu0Mkot0rjq8XjxrfvW/Ds/f9p/OQfpV9cEEWVV4ItffpJ6LWCmWGA6&#10;n6etvY2ZfIHm5mYymQx33PEVJicmaG5uAWuiiTyem6UUs1kDaxYu7C7mxNCIC95B6DA8O/uPxgna&#10;uYSGXcDujPZBxlqwmq6OtgUN+NJE8U3i3D5zgX2osS+40GjcrWjY+M46qlIKOwujMCijyWWL9PZo&#10;SkMl6rqZoeEyYVuAEj79XX0MD83gJDNUq4JyKU25kCR0PByrEb5P/yJLc5vB+iGCBBnZxMmzBTpI&#10;4GmBciQTwqduNK24eChmdI1FXoakliijUaKOER6ppIuQJYZOZjl7SjGwQtPWlQNcVDTDodw0OsjQ&#10;2uZQrczgB5qDL9Tp6UzS2qWZcB0yxmKFIWEVAyrNGVEiRJAzScaDCgFhpJUkBRkElQJUSpZsUwBx&#10;/ae5y9BWLlMdrSOkB9aSVAodhhwdOYUjJVTrBM1JJqXmzPFD0N5M0k2gxtxoKJfRZNfwYyGuB6nG&#10;/fteQIIu8pj+qhoLLBw+NsrjzzzHFVdezuOPPs7k+Dibt2wmn59Ga01bWyt+4Mf2CHL2etu4OD1H&#10;Wzm/WdDFJh1f8AQhhJiFT1nsnDhf9Nc5LBbMFk2FhVw2Qy6buGgnfCleORGhpeY1IaNJOBLXqdHS&#10;nOdsQaBEhpF8HhG6BGdqVGsdIAWhdrDGBSUjTwAbWRBWigoTBtF7W0u9XEFXA6TroUNBEkk9DPGs&#10;oNlNEmqN1RYXGUMzBVo4lGSJtuZWlM0wPV2gXK1RmGmiv28RYQAtTe1gBVIkqVVDOro6kaKLSmmK&#10;YjGPRNHe04LTMk19yiWrVeQvERdVjdEkpKItkWVYl2nCxZGRDEbSdanVa2SNARkBAMJqnbqfm0Wl&#10;WAvHBk8RjlSppsIoZVusYXMpZMYj4aexVUOYLyHCjkjSRoiGkWN0uedDzV/NeNH/RyLU8MlP/idP&#10;PrObzs4ekokk5XIZRyl838d1PY4cPUpbWxupZIogiGoMtkFMtsT8F4B4oXAOaslGhkEvAw9i3mQV&#10;TRDMIluM0fF2Ry14rhXQ19P5XZekffXGK0e4wAoIrSaBImlDurvqeE4Z6aQJbI6qbaFQb8IXLqFN&#10;ggDpTIE7QoNBg1Lk8wlCq+Z2ppZZtr6vICNcciJByjokrSTEImPCZdSJHGYEqDZBsap5/rkJBhYt&#10;ZsnSdrKpTk4PDpNMpvESKYy2OI7DilWrqFSqnBkawXHaWLZiNb2Ls5weLFCpO1SdqH4sTQTAcKyk&#10;4teRSpFEknAd2rzELFjD4BCaeUqbAuq+pTiTRMjIhNMiKBtNSftYz8XPOFRSgtCvIQNNynNJlEK8&#10;2E40klNpcGReibPBK/GcXilhCLTh2eeOsffAaTq7F5NIJlFK0dbWxsTUJL29vZwdOstVV17FzMwM&#10;04UZqn4tSuHGEHQh59EKiBzlzh3AL/YO4sJrEGJWOQ0Zr4BsXGtosKojAv38mcTiOueW0y7FdxJR&#10;Os8sOCJjgMj282U9NyIPgNCtkRBFrO6kJJfRma1hTBmkQtKGCrvxrCapJlm5ZJT1mxTWthBIj0A0&#10;od00vnWZmA6Q89tNAwMhIKEtGWkoJTIcpodp65IkIKWj8ntJ18knK3QuyTAyrBifEIxPzZBINWFl&#10;ApXyGJ+a4sCBI5wdnmRoepKTo6eZKRXItWQxso5KpskXspwYLFGsBwQtPhMxckhbQ6uXom40oQ0o&#10;SR9Zj3Y00kbwi0hw12KliBzgJJQqCXyTxthUdLekQyFsxa91YSYhOeSTricwdUtQbSElXRzXRQYZ&#10;tEowUfEwZOJdEudNL7wcYYHRUhVtX8q7+1UeFiw+gYa/++hncZIpTh0/wuFDB7n22msZGBhg965d&#10;uK7HmtWrOT10huWrVpJIJxkaH4MYft0AsMw3eDpfkVpeZB7EBaeYpJDzUkzxLqJRuWxALectmZQg&#10;Il/NW0Vdiu8kDNZIXv+LX2R0qhwDRaLr2uxq/uH9P8iW5e2ol7i+dhZtfvFiNqshGqJ0AAJHSio1&#10;h//xwa/y8NF+7vrbLUzUJ6gUWvEcjZMss6JznOZWAd40xwYFxjSx59Q4X/jsbn7/995EjiQTEy59&#10;XT5CCFzXIZ1SmJKO6gZxzv2ZY1P85Z27+YMfXs1N3QKsomDrTGdClqzL4ShLW0cd3DTpdCsjM238&#10;yp/dhUm6hEGAxZDwDN0tVf78V26mt6+XSqUYSSAEAQkvRU9/jqZchYGBbka9KlNnarSYFKkApqQg&#10;MAaNRiqBJYbNaosvCmRzCqFqWJJYC5NjDlZksDLygnYdh//5d/fQbOB//s6NONKlXA7487+7kyA1&#10;wl//2o28dmMThw+M8rXnTvOpu3bz6++6hrVrWudcHM9/w795X4v4dXOPv9l7fLP3iv+2d98xfuqP&#10;H+Uf/+Aarr1yNS+m9jLHqfkmp/VfOcLA4y8++AkGT48zNT7OTTfdRFt7Oy88/zzVepVkMsWBAwdY&#10;v2E911x9DX7osy0X6V7tuFMi4l5s5hkGAeek+eG7sVC84B2EsXZuZpqdF+YRaIhIHA0ehGmU7Bth&#10;Lx3f0YFBa8PUTJGUVLzndRl+4HW9XL0+ix+m+Mk/vJ0ZraMUiG7s4yyaMHIfi++UoIi0FmlLSDSS&#10;SHFV1AE/2vtF1riGWXlua7HWx2CpRU+DcO62ShEiRQnX1rFCo0hSDXK87w+u4NGPbaMzW2BZOo1f&#10;l2Qyk6xbPkR3r4+jquhChpHJNEoqJkenmXZSUDYgBaWKR93PYITEcafJ9NWZTIQIWyeUhlC4lJEU&#10;laTmKxBpikGdqmcY2BIgkgF7d40yPurT3jpAvW7Yf3KIspegO2e44coEl68SdGUcJgvt/N5fPMXR&#10;oRm08TFGUhZpAi+gs7ePiSmHfQfHaVrsIQYEUwJ84ePgEEiFFiKSxKCOViEF6ZDq8GjxvMjgR4Mp&#10;eozX2mMxfwNCEmhDS3OSYujhyWaUCZkp1SgEKeqB4WN33I2bcti4eRHPPbMfz8mwZFk2uuahi2NB&#10;Sh/jKCwWPQ8fb7EQ2NkMpIVIN4lgoWyvCOKBXkcrVWsgbkNBRMOYU/mzEYi6TvQcTPRW69at4KHP&#10;vZcrrloZ6QSh4wYSAPX4/cNX7eSAgOmpgGo5pFqt8Oa3fB87nnmaw0ePUPXrKNelu7eHE6cGOXz0&#10;KF7CIZtNY6yJeQ6xPkJjEW4sUsh5mZu5OHDg4gr1wbeTYlKyf8EvYjTFbG3azn2R6EstlKa9FN9p&#10;xD02bhx/8Mvv4gO//Cb+7c/ewdYNHQgnwQu7RrHAjITdw4b3/9Pd/PNtT1LXBlELkAiKOsvf/eu9&#10;VGyGvYemeN+/PMLTJyeoJizHJmf4q088wV07BvEB0XAkElAUDp++6wX+5qMPsnPPGEZYjLT4wIFT&#10;8NxBw7Ru5UvfOMqZCctkJcnRoV4+8unDTE4nIak4cOwsVT+JdbL86x2WD3x8nIeO9uNk+inXUuw+&#10;lCd0LLdvP8jBswFhmGF6zDBVW8xf/8cMH/riFF8/mGBIdePYOp6tIayJ0rPasG8yxft3nOa5mgJX&#10;YYNmiuUsE5NlgrpFEkmTIyVrFzv8yNtW8hPv3sjHP/QObr68lanA8sW7dzNdqaBrIY5j2bHP5yO3&#10;HeC+FwSD5WYCM03H0hnUEp/T3gC376nzj9vPsuNUDuO5KJPGtx7juTqVRcv48BdP8YF/y3PbQ5p9&#10;M32EIomJGcmWaPC9bHEnGsWZyRlWr+xicHCclCtZ4pUZPFnAWIlQMJy3eDrg+sv6ICgQeBke3T3E&#10;7fec4IuPDXKiEMbWp4YClr/5t0eoOJqP3v4gt927l0BYZsKQv/nEo2gt4ukenj1Y4P5nh/Ctoq5D&#10;Pv6lJzlVDnjhxDgf/uxOJoylrkrUhOXpo9P85Ue2c+uXnse3FhurwFvgnz/1CH4YQWatVeQN/Psd&#10;u/jLf32Ij3/taSpGYcx3n9T1Sgxr4Q//+IMcHzzNxs2beXbnTt72/d/P8PAwvb29tLa2cur0KTZt&#10;3Mj+/fupVWsEQTyRx/LuWDN7rYUUEQteCOQ5FpHr16/LXezU44XDXLVeAHO1xswaAzV+CjHHooaF&#10;+bJL8Z2GiXcTKpYoAYuPFYpSbTISllMJqsC7fumTFKZdpFvCF5JPfO0Qf/+7b+aGy/p5/miJf7+7&#10;wB1P30ZQK6D9BJ+99zgDvVlKY2cwKsNtdx7iM501bvvnX0ILzTPPHeeX/2YnnimiXMNnHjhAd3cr&#10;9330R9Ch5rN37qFCL+LePQTasvPpJ/nT33wP/+dvn+fohMubr8vS3G758lMH+ewjzSTqY1jlom0T&#10;n3vyaT74G+9gcnyaU6MVrCN56uBJulola/oW86EvH+Sup/eQk5HXc6kyxScchy/82mvo1qOEIgAE&#10;//zgcYqVKpI69z1v+PhXi3zug2tZs6mT8Qnwkklq1TqR469BBCFrF6/EUylyaZdffM8NfOWJ23ly&#10;zyhvf88aXhgp8OEPPkihXKMpl8SYJF++r8xtf38Fue5TON3L+IXf+hplNySrDHfsLtClfe74/TeT&#10;r53izqdrfP6vn8SVkzgaag9oguQUf/KLN9KaMmAdGuDwG65cxUPPj/H4rv382JuW8tTO42SS8I9/&#10;9sO887e+yNHTRZb3pCmaFD3NEqdSp5xv44/+9XP4dpKmRBu+Cbn34X/n73/vB3jj9R3sPjLBZ+4b&#10;45FnP8tkvkaldppjhw7j5Jr57L0jvOctFXp7NLWaw2+/7zZKoeWJ238Ni8M/37GLr+0wnD66m8DL&#10;8vmvP8D9//E7vPPnP8tEEXKeYSoo8aEvPc2tf/djrO1t4oV9x7j9/lNs27CPm6/eyEPPFvm9D3yZ&#10;ZMLiKp8ZcYiPfWIXt/2f97B00atLutVYy47nd1G1ktPDw/Qqlzd935sJg4AffPsP8aUvfJGNmzbi&#10;h3VGx0bp7Ojg/gce4O1v/yH8us/09DSIKMUkRAwEEnM6d1jLfHaBECwoYl+M+DakNuYG+0hFUM5C&#10;/qK/x/8Tc/80XNpCXKywKGpC8LZf/TjCQLmimPQVbqXKtvVt/MfXn2ZkBv7592/miq05tElxy09+&#10;nN/620d45jM/TOBLlAy4af1i/uK3XsNEKeR1P/MlJqemeeDW3ySnLNf/2Mc5UkxhraWE4df/+gGU&#10;buLJ23+OUNR5en+Zn/jAN/jUV47ynrctZ0pHA+6P/7fruGxdjp7cBKYyTq2aRkjNdFXhzNShWseI&#10;Gh/74LvJF86wb1+Ov7/jae6693ne/cZ+3nrjKr708FH+4pffRk+TJrSC7Qdr3HJtK3/9q+uoU+LJ&#10;x5r59X/excNHxvjR5Q6h9VHCZaA3xR+9fQmL17Txfb/2EKNDUKkkmBgtU9MezU0KbQzjhQm0DfFz&#10;HhP1Ep0pwZGxEU6XYtkLIamR4TNfepCKn+CT7/sB+rvg4NEiv/Hhh/mNDzzOnf+4jn/69wcpJ9v5&#10;3z+1gcvkGfYFbfzavz7HRLWAbZY89sxzvGVjK7/9m+tJewkePdjOb//ZTnYfHOPGre2RRE3cR9rb&#10;sygKHDlWohrCsWnDO968haZOg5N0+NR/Ps4tV11FaARXXd/LE2cO8tjBMq5T4k9//Z20OpoAh9/+&#10;28d4/79/mZuu/4Uo9ZOskS8FPPDZn2dm2ifXlOBDn3kca2vIBBibxUkIagikcFEGqgZCneT4iUPc&#10;9e+/QCLlgPT55Od3cKLi8rW/ehtLFmcIA7jxv3+WH/3NL/HMf/wE4yFo7RIKj2IY8Pef+hRrV63g&#10;Ex94M8aElDyX1/7o7fzrNx7jAz9/y8vbib6HYQ3UA5/f/r2/oqVrDW/7wR9CuS71IES6DsVymXe8&#10;4+3851e/yuq1qzl54gTVapXLt17O1MQU2VyWidGJ6L0abypFpIUVp5uklAstSM3FL/R8RxOEjIsj&#10;s4Vq4gLKLLMv+guXJoiLEkYCskhYyzA5qQgtCFHiho29/Mkv/ghtnuHuO48QBi5VXeXpXTWMVvQs&#10;auWF/WP4QaThIqTliqvasMInlXQxhKxYnKbJGpSJ+AhWRmlnFQqqNY+eTsEj+05S0oYkiiYd8thj&#10;O/jx718FVmKpsG5DEqcS0t5RINthcBMFqDSRD5JUJ4sYkcHFUJwKkX4bi5b6CCup+T5COEghcJCo&#10;OG3pWcuf/+j19Pf6PL6zzEduf5z9ww7W9lIr1xE2ytFav84tazqYLhdYnoDQTBLoLgRN5CemyPvj&#10;pLwshXqdoC2NFZDXNY5ODDFY04TKUHFbY5XMEL8Gw6cFxknw1MGjNJ9oY6wwjOtlKU5aQp3iF957&#10;Fd/42iP86qd20m3zfN+Vq/jEr76BlB7BJA23fvgNTFQVzx+v84nbn+HA0RSILJVKHWWiftPA+0gc&#10;Um4TY6VJvvLIYSyK1auzHB86jfVKPLVfMz62HeVYLr+mE+nV+L5ru7nhsvUMjZV44OAp9uw7TqWq&#10;aEu3A5GjIBXJL/z060nJgHRb9GlePHg0iJGCeJCJJVsU0aCWcav0tAqkqGKs5I6Hj+M5PmPFSQ7u&#10;G6cNxbL+HCdOTuK4EWBAEKWas47HVz/0y0z6lu2HT/O5Lz3Fnt2nQA1QKWa/p33m5YpZAqqEh+49&#10;wJvf9iPUtMRagQ7CmAkdjYvFcplb3nwLjz/+GJlsli2XXcbg8eM4nseWzZvJZbJxXslGb6gNxKhX&#10;Ywz2Rcixi5/Wv+AJQsm5GkQEWIrJcvEZGdvYLzTO0CIR6NCg3HNKHZfmjW8d8Xzc0K0SJknWCXns&#10;9p+OUfSNzm7ACox1caTlkRf24HlJpNGsXZHgZ3/gZhJuNBgIa/HcZDywgxCGpmQOoSI9raiUFJWo&#10;HSMw0sGRIQ8/swdRlHhukne/qY+f/pGbQQqkdWLZB4VQJbSsk8ppEkkfgSQkjbI5jJR4QYZQ58ml&#10;arRnDMIV+IFBCBWhckRUEFNIjBB89I79nB6dYN3qkJs3L+Vn3tXHb37oDFiJkgprDI6j6HAzODqg&#10;XDRIabFkcL06S3pC7KTL6do09ZYMwVmDa6DbplnZ1kfSyeDrAoOnXDwtaW/vYEumkxyScWN4arSA&#10;FxawpRKvvVLwnps2okyebCLNn/z6YupTLnc8nuCLj5zhXx44xf/5sRWsG5D86T/s4annPK7a7LFh&#10;yRpuuLKLD33uhXn6Y5pG6S8Ia1y3roP7DpT4/P17cWxIZ4/D+NQY6zamePbpOkYlkaJOOqUIpxI8&#10;vs9yx13foLO9nUW98MPvvI5//twutMlHkhtCIBzJ8j6JwAMV6SIFTkAgDTaugQggsAZp7awhjbWW&#10;1rZmrNVYEgTSUiiWsb7igecOIgNBTnhsWZbkx979xgiZZBtabIJAWP7iX3bw1UcPsnpJjmvWd/Hr&#10;v/wO3vGLtxOKuQz1f9VouDBKYLJQ54mDJ9HGoDGx50vMjTGxj4O1aB2yafMmjLEcO3aUM2fPsmLF&#10;MhzPoXfxwCzM1Ro9DxwUK1mw0GK0IQNzMePbYFLPe8zcamQ25rOC4gHMYPHrdVJOav6LL8W3EY0d&#10;mrQOVtQRgFoww0ad84br+vjknYf5oZvewLqV7SgsJ0Zr/OkHPsEbr/75uRUjUaeGaIKQDT0eMcfM&#10;VRZcpcg6M5QK8Ls/9cOktEfdhfd/6AG2P/Qc73jL5QhRBxIIG/kTCwsm8Al1DWGi3aXEjfKipkLv&#10;ojp97TVqNYlQGoFEIuMalqWKT0VBuaIZPFXg2uV9fOj3O4A8/3ZfBWslxiqElDiui9aatJdigJCh&#10;w1OEIWgRYm2GesoQdBnwPJTnYEONtECtREoElKcmqZk2/vRDX8QKh9/6sdcwOXSc1pYaEyWXN79j&#10;KSlTRubT5CcEH//PHfzDb9/Ev3zsCA8+Psqnfu1a3tyv2FHZwK/9+16++Mg4v7FqJTufzbJtVZp/&#10;+Z1FTArFP356mtBkkNJBmMgzoQEFFRK+743XcOcLpzl8YoZFzQ6OCLHpJK+9fgMvPLObifGAnhzI&#10;GUjYZu55+GsIp5nf+KXr8KoTlIouoR9iZdTHDKCtjtK7EXMQEHhGIE2GY9M+Pc0pShWD1C/GqMT7&#10;AaSVJAy883XL+OQ3BnnP229iWdIBT3DodIH3/80XuGXLT2OtjlezFiUE9z78DAOL1vC5P30tynF4&#10;YdSSTCZwROvF7hqvyLBAYOC2zz+ElIowcueY9wRLqEOqpQqtra0EgU82m+P++++nXq/heS5TU1MU&#10;CjMkUimsFbP+LqJR743DmIVyG9baJoF4eXgQ8yMGKs0qC0YN5NxnRRPFrV/4Mj/zE++J1R8vxbcb&#10;ItbhtPiol9g/amH59fe+hjvu3slP/NYdrF6ZoBzWODZquHlDF8IqhLRIEYKaW0NGItB2dvJ3jMFK&#10;EUFmFfzRr/4Q7/v7r3HLez9PdzecHg0Zr03y0I/8Ci7gCZ96/B5YhUYiHUUCjTCgCAgNYASSMn39&#10;kKobKmEaZV2kihYS3a0tSAyf+MxjeE6V9/zoD+IkqjxyfIR3/dEB0pUW8raKY9M88+xefuXyq0lK&#10;gaMcCtUabZ0Ovuoi4TgUbYXxyYAjo3lsRxNSa2TFRwU+AsuDB9I88pt346oUYd1SD6qsXd7Hm65Y&#10;yuiw5g/+x3v5mf/xSd73+9+gt7kNUTVMFTU/9pp+xgdrtA8s50h1iu//0DO0toTki2dxpOVnb1lB&#10;0vNxvEleGLb80B/vIGXSnJyQKKt44bk9vO3K1yOtZa6uqKnUJnClxpg0r7lsKf50DStDulqSJBMO&#10;Rd/hDddswAsdhHFZ1NvFrgPT/NW/fYOMb6lNVHGEpFLLoKxCYFFWzpscotTRm2/YwqfvOsBv/cmX&#10;6G3xKeYrqMwiTHkisgcREb5KNhJgIkK//upP3MQd2/+JH/nJWxkYcAisw3hJs215F56jSMkYs2gt&#10;vjY0Z1wGT4/wk3/0JaZDS7VUJ6hZnn1+Js46/NceBwxw8FieyWkfLSwCNQtKCIKAXC7Hl7/8ZVqa&#10;mlm7Zg25phzWQnt7Wyy74ZBIJpBSkEgm5u3sIUIEzfsso89Zb1sOHjz48nhSCznHpI7Oxc5tmeJ/&#10;z/2N2GsAjk367D5yhi2rF8Vv9H95xq+WmN2QObjK8NPvWE5/shtpzAJwcpTgARx46DO/xj1PnuHW&#10;z/0n7UmX//WBd7FtaTvYgG2rkqxZUubqLUtBS7JG8H0bm/ixn745GuCN4H/+3Bs5PDmNcKLlyltv&#10;GOCabT/Npz6/i53PHOQ9b9vMj7xzC20JCcbyjptXMVVJoDAYkWR6RtHfAR/6Hzfx/g8/xpVri+ze&#10;n+cdr1/MlhUOuXrEAG9rDVkzUOW/vfU1KDvNppVNvOcHt/H4o/tY1N9FtqXG7//mD/Dlzz3OVGmK&#10;P/mdJWzp8Pjas+MUDnVRqcKNA4t4LLWPtQMbGWGGoJrmV2/cysETw8hTNdaYHOpszA+xhr5MkoNd&#10;NQqBjzUSpQL6VuT44R95A70Zw9jUMIl0jvbpMT7+S1fyzO4CO17YS9Kx/K+fuZFOUSE4W+W6nOZT&#10;v7KN2+/ex0xhhmtWwc/ceBkirCDb6nzxY6/lnz/+OMcPG970lnX0dG7m6NFj5PMGrQTSqsaiHiEM&#10;qYzil96xjSeePsRVGxeR9YsIAvpaPf7sZ1/Dbfc9wrp1OYTwCL0K733XlWw8mOfxR5/j9dduZOvi&#10;DJs2L+Ev/+1+RKhYu7SbDd1TbFi/OPaGEAgJm1Y084W/+xH+6O8+xarF/fx/738rzx06w94DJ5HK&#10;kqhbvu/KDO9++y0oFVmboiDpODxw66/z9e3H+dLnHyadcXjf77+NzYuyhICv4/SkEKSRfPWjv8jH&#10;vvQMT+3Yw+/83Nu4cWM3u4+Nct+zR6Jm/V94krBEq/r/vO9+aq5CaQXz6rSO4zA6OkpXewflcpkj&#10;hw8znc8Tak2hUGD9unWcPnWKd77rndx3/7140pltK1KCCcWCorTWC2sQhw4dOnuxPakv2FHuv//c&#10;z//Kv33sXz8C8Bfv/6A9evQoX7j9Nn7113+FZCJJsVjk3z72CdxEIsqxiSgf+t4/+EfaU4L/72ff&#10;QS6h5owFLsW3FVbouPQfRrnlOOa7O2gbouKyIYARPmgnIl+KCtpmI/JWg+egZMyGijOnwkfjIY2O&#10;dhKzlQ5ipk7M3rMCbSyPP/MkQnUQqnbQmkQ4wqZVebJNNUqFJtyEZtf+SRLpFpYsKpNLuUhrOTWY&#10;4NDMIhKyCUUNbTVaehGW30YDZ5SjVCh9iqu2VkmZOgKfaslj5HgkSeEQKayWPUWIwPhh5E8iI/Mg&#10;Y3y0ETEx0HLW9+nsX8SSvmVELnphdD2tIuElKRRK7H7hWTLpkBQp0l4Oi8aKAJBY65AwFRK2jhRp&#10;tDYoQnxlkG0JBpaAVAHGZKmFhl27MtS8biwGqSxauBhZRxgvTuMIrA0JrcZzBK3SBWq092To72pH&#10;hA6+hucODVKuBFgvEuzzAkXdESSCAmnKbNu2FeW6UWuwAmviFuD42Flh8tmxBmHAyIgSKawEESCM&#10;i4k3HgvQ9QZAx85R8eikoB4aQiv45F0n+adPP8k//PFruOGyJSjrg/Ai1qywIC0NHakF7em/WBgg&#10;BO55aB+PP3sII12UbXhKx2Ria6nX67yw8zlOnzqF57qkUmmEgK2XX87I6AiH9h9k1aqVVKpl1q1Z&#10;w63/8vtRV9B6dgORyaT4uV/4OR57/HH27t37wdGRkT8EWL9+fc7aiyv7feFFaqXmzLDt3Kw4K7tg&#10;51IVxOQ5K0Bpw9RMwIPbX+Ctr9+G476KOfffSczChmWctHNmOzrMbSaiNMHc5BC9xovhKYDIzjMY&#10;ioeABkY5AlATaaISayed7zzkvMcaRyusUFhpcYTBmmaOnYLlayaZKVvStkJXRxOFQkCpnMDLlpkc&#10;z3ByZoBEkMBzNYEjQHu4DdavjdJVkZqIJQhcqlVJIldAhSlSLTCwSaK1whifUAfMTElOlXzc1iw6&#10;dmJzXZeMTZFQHlI4tLW00hQGaD+kuSU167ds57XloO6zdO0anKxHoVymKmCmVqWOxugg3mll8AKP&#10;FVlJT4dGyBTaC/GcEGFdQKEdn5FJKIl05Pcs4vEVi7QyMn9pLNGtIeXWuWzNchKug7UCqQxaCHAN&#10;jitYvqydqZlpivkylTKEKhNZzQKBcNBCoISd25moxgpM0TAQmt9mIjBV3KIE2NhlcH5bmr3/Mnof&#10;Kxr9O3qXYlnyAz/9EWa8HDkVsHndEoQALSKzIRlrv9hXRWePADpTRZ9HnngOlciADeecgOMG4Nfr&#10;NOeamZmepqe7h9HRUaBCGGoeeuABenv76OzsJJfLcfzoMYbPjBC1mlgE0lqknGu3s+iCOPbv319c&#10;H5sGXay4cC2mc1JMJmb3QXSys3WIhpFQfHFcCYlUli9+4StsXbWIxSu6zj9BXNpVfIsQ8/5//r+e&#10;S0wU5z6YRR6f513Et6I1vvivjd2nJNq9oAoUai6HT6TpbHeYLmRIJD2qI3mkTDMxlmHwbCuObUVz&#10;FkhjbHrBOwsxB48WgFQZxkbHaG9KIYWIOolbQVuHmu9xetIwXddkc6105lqQVtKSbSEpPaQEHYQg&#10;FVprRiamSaVSL/k9LWDqAS1tLbSmc0ipUK6iHgbUanWK5RL1wKemA46UJpgZE/R3+mSkRhNG3t8o&#10;HOkwOa7x3DQ6HshFvPsSZm59Hv3K0NneipdwIjSjiiDJ1poYqWJpbcrQ2pTF7wrYu3eQgjYRO7xx&#10;0gtu0Yt+MXuP5n/Pb35nF04oc/dlLlqa4J/+8p1MlMpsWNVPc3LhVPDqmBgaIdHW8oUvP4iRCoGO&#10;EZ6RTaijFJVqhX1793Fq8DSe6zIwMMD4xHj0ailQykNrTW9fLzrU81Jx8/y7F+jdLUQwQbyDuMjf&#10;7IInCMeZc5QTUiGlnOeHPD8fFn2dBny3XihwfOgs3dkW/vIDH+JD//A+vOwlhdeLHd/r7mjNnBKX&#10;IYI7p5ssVlcoFFoply1oTXOTpRwoijXJxHAbdS9F0hxl2SLLiaEaiDSzptfnCeWmmc4LxsYcEo4P&#10;ViJIYHQL1ZkkS5s6WdorkCmPIAyp+T7jlWnq9YAZG1Dx61hjUY6iHlTZmO5/yWsVSjgeznBqvIw2&#10;kVZVczaHKyRpN0FvZxdGG5RyqNcHqE9VKYwPU5n2yebAigpWG6qhJfC7MTGEN75i57mIkT+7H9QZ&#10;Gh1BWENLWwstyQzHRk6hLPT39CJlBFVNJlxa2lsojV10yZ0XnxrfvE05ImDL6m4i2G5sQ/tdP6tX&#10;XhhAh5bPfu4Bnn32IMlcE7mWHBG1VVIslti7ezfj4+PccMONYAXjY+M89dRTbNy0kYnxCVLpFEZr&#10;Tp8+g5SCyclJjDE4TiwN35DaMDaqDzbG3XMUEK2xGHtx/SAueILw68HBuTOxC1JKDdGoxqaSxtZK&#10;QFOgKfuWE7v3s2rlSj732Qf48Z9706vMSuq/eIi4phkaVi2BA4eKlHU7VnZQKEItDDh9JoxqDvoM&#10;q1aEtLUGjOXTFKth5Ep3PncsIkVgrduYKabpHWgntobAGovXBhOFPIVCheJIGd9qtLAUk3O2jHhR&#10;U6tL8HARs2j1F3+esGBdRS3tIA1oYxkPy0ghkUGFoVIeazRNqQw549Dd3YEn1yO0AKujFWOoGT19&#10;KireJhwa3g3nLfUJg7YwPD3OqBVoKUkfH6HbyzEcFHCtpKO9HV2rYAQYKSiW84B4BVhCNHyno8lh&#10;/hV92U/texSWqO5QrAfc/8DTDE9N4IchV11zNcZaDh8/yZ5du9m2bRs6CLnvnnt54xvexOTEJK+/&#10;+fWMjozQ3t5GrqmJEydOsGTJEpYsWUJPdzdHjxzl2muu5bbD32iswkAIjJlbS9lztCqMtU1Svkww&#10;VyHEbIpJz8Kr7Oyu1s7irht5TYsCnr13O62tbSzt7uPIkSO0dndw9uQZ+pcPXMzvcSlezogdr+q+&#10;T0JW2bJBc3gwYHy6HeNIvGQaV2ZQjLByaZmeFkVofKRNI21sa3FOGGhQPHCcBOPT01TTNUJrqNRq&#10;hEbjCx2pmUqB8MAiQYqITezIc94vFpC8kK8TM46MBJRDKAQGSwULVlI0VVIaTp7NIy14wiWhHLI4&#10;YAz5wjRCdV3AZ0VkU89KTNWn1pqkFgrOlCax7Vlq1TpPHthNmHBRysHRFlMyOKrjFbdaf7VMCudG&#10;aDSfvPULdPf1IZIezz3/PHv37CabbWLfnj0MDAywd9culJD0dndjsbzlLW+hUJhh8ZVXopRCCEmt&#10;WuXyyy/n4MFDdHf30NvTy7Fjx4B4cSEj0yrbQBsQd495Fz5mWL88jnJKzvlBzOnRyxjapedEouIZ&#10;ozFxLO3pp7+ji8mhEZqacoxPT/Hp275GGFqMnv/tznNcildsCCli4pqNgPZCENYyzFTBTddZtVoz&#10;sHychBtiSYGBtvYyvZ0CZB2NxthYZvqcmJ0c4h9CJKgFAeP5KUapU05DPSuxGQ8STqTg6kZKrsaR&#10;ETprXlgRlWsVIj5vi9YarSOSlzFRzldKCaqhtmoiBI4wIAxKRPAAR1ikstQ9S5CU1NMOhaRh3Kkz&#10;6JQZrk5RDluQIhljd0wkEsiLm7cVFqTE2naodpLNa9AhlYyi6miqjsFPWnSnwk9oQhERVKJ3jOs0&#10;DY/qlxqi7YuPyHjmWx8XGrPoKF5d3dZYw7ETZ8hPpxHK4dTps7S0tJH00hw9fJS3vvn7qFcqOK4L&#10;UpLOZnj+hRd47MknGJuY4Ov33MP45CRfvfOrOI7DfffdT6FQYMeOpxgfH2fd2nUAse/DPJE+ovpE&#10;rOo6OxlEDqQvk2HQuWsvO+uHaxfUIhp681ZEeaYwDDk1OEioJKtXrOJsfpLTkzXue3Q3b37dlov2&#10;RS7FyxBWYE1MlJMgnCwTkxWamkA5AYu7fJpdeGFfBW2ydLYrCKogJbqexYZpzmswE4dsIOQQSMfF&#10;NyFaNHA5c0X7WSrOS7yPsOBqgT9ZYkJZVDj3emsjSRgpBJXAR0+USHZl8RNyjorS+HluGiwuJjdG&#10;xkiOzCIcB9Q36VoNtBEGa0z8DQ26KhAiIN2cxA8EjnBwjEUMa5SfRBiHAGeebEd8TiKyony5yKiv&#10;3t0DfOHzj1Cqe+zes5uW5maEEJw5c4bu7m6eeOIJvESCNWvW4Ps+e/bsBakYGRmhXC5zzdVX8/hj&#10;j5FMJhkZGSWby5JKJVm0aDHLly/nwIED8yZ2O5ugacS5FIUDBw6eXbtu3cuDYlJqIYpJSIlSDcmG&#10;eSc7W3mXGAt+tYbyXNZetpmnD+xjxdbL8Jpbue/J59myZSV9bRm+dUnsUrzyQiDE/ByoREtJfiZH&#10;sWBoa6lhfJeco1m3up0j+ycRJgGBxiYUw6NQDzPxCl0DifN+ihGAVVg8wtoMCi9ej8v4U+ef0fkR&#10;OtKCqfis6V1Mf0t7JF8wb4JQ8SSVM5r2rnZeGDpC1dVIpV7yfRd8RryjFhjqlZAmNxHnic+TCJot&#10;xodgApoyacCnUqlgtCabbkEHmkoYUK9UCXyL5/YgTQJrHJQEM+fk07ArvhTf47BY/v3jn+OxJ/bT&#10;vaibaq1GU1MTZ8+eZTqfZ+OWLVx59VVoo9HGsnffHl73hpsJ6gHjExMcPnyY+x94AIyhWq3i1+uY&#10;oaiVhUHAoYMHuf766yOIa2Ptrefv1Yh/2os6IZwb30YNQi04kYYfROCHeK4XGbafkzGSArQVrLny&#10;cl44up/lGzYgUkmqtQrSwlfu2M4v/NRbcKTBcB7s/aV4xYYQoJSIUx0SCNBKUCXJ8dMVhA3IZV0m&#10;8nU8r04ulWJiNCDZranVHUZm2giFRZoKRkb8DiGiAVkSr8ZFA5VrELIJR5cR1QpBJhPV7IxF1kLQ&#10;Om5wkdSHkCIySNM6dlIT1Oo1vLYE6XQOE2pCHeL7foS+E5JEMkHaTVOsFdFa41ajEqSRgOtE6Sch&#10;sFojjMFoi7AW5bkIR2F0iCz5OGEO6bnnvWbxlYvgrIS0tDksW9KNpxTFYplSoUhvdyeulFgTsPfg&#10;YSYDATaFkRFRYTY91Xg3KaNJ4pKUzfc0qhWf+x8/xOjkKU4NH2Xzpsuo1+uUymXe+e53c/rsaYrV&#10;KL0kpGDTli1YA1MTU6xds4bLt23jnnvuQQCFmRmEkPh+lZtedxNKCB5/9HEeeeQRIpJjuBCe3ihS&#10;mxf7gF/sVvDtpJgWFj4aRKP4n8bMzXSzcF0Ly7Zt4tkjBxlYuYJUUyuBMCSNQYWah+7ezhXr13DV&#10;5SsREaLrUvw/FFKJhrfs7O9C5VIynRwZnKGvq4yTzjA5VgUtmSmUaO9t49hQkjxNJFWe3mydiUqa&#10;sFGsFgYZ58ln5e1FVONwwjROMSCnBdqEoA0Z6ZHJtAJQqVaoV/xoILUgUDRns0gpmSrnyY9MYAo1&#10;wiDA932y8d+KM1HaNpVKYWxIc1WQbW7CS3hUqlUqM9W5WokQZFMZlHLQOqQ0U4nQJNZQqyqszfLN&#10;GnJEyzMYbRjo7SfhRAujlqYMbU2ZuWsrXXr7Bpg4eBrVIDvyYjTwXNbrW+1zLsXFCmvhr/76sxw8&#10;eJhMNovnJhgZHqbu+1xzzTU89dSTXHPttYTWoI3GVS6FQhGBoLm5BWJl1lK5zNo1a8BaFi9ZQqlY&#10;4qknn6S/rx/HdVBKxdC6qEGLBlmxwTWbewhEjnLGvEww1/kopgXt0M7bRse43DnbUdhXnmLpto0o&#10;EYtWCUFzLsu+Z55jcVsHf/sXf8W/ffofyLWkorzsq63S9f9wiHhAj6AUkYaKEgFWONR1J6dGM3gy&#10;j1836CDASsXRQYeKGSBl67S4QyxZ1ET17DQzxczsaNdANcl57cwIUCJJSoes6ujDaIMxhkqlgvYN&#10;oGnxUiRyLbiOg4637jaM6gS9TW14yWS0S0lBvV4nCHwCbcik06TSc4S9bCZDtVpD1C05laC9tRnZ&#10;4PsYQ61WAw1JlSSXS+F5HlYIjg+OY2Qqqii8pISNwYgQK4scOXmUZs9jxZJlCNeZtX/GWoS0eAlF&#10;Mh1Qq1dwRDNGCOICSnwDQEkV63F9G5PDRZ5HXlWbFwMnToxy//btaKtZt24dO3bsQBtLd1cX4+Pj&#10;XHv1NdG+WkS1M601TdkswgqCeoCQklKxxLq1a6lVa3ieh+u4bN6ymTAMUSqSVIkZkwv4rfMd5GIy&#10;3exkYIxtulDppAuNC58g5o/ajeJcRO+bK95FerSzPAghBP2LlwBghcRKB4GhXK2wqLeHw88/T7Ve&#10;4cN/+x/84f/6xbjgdjG/3qX4boUxhlQ6SbVkaEh9SwBdpKsLZsYTVPwERnQjHIv0qsyUh/HDBCll&#10;kO4wy5Y5JLMhkfpKAwbxEgBOK1COS7FY4vnnnkeg5uVmDULOASYiEqeJ0UqRPIEQMp5/ZATLjqn+&#10;1kaCdnKeCpoxBh2nUKUUSCFn6wxmFpwRo0ZElPexQpBIdSI9F/1StQdhceLFU9WFYk4yU8xTOLKP&#10;rWs3UvNrTE1N0d3djUKRyqS4bNMmTpwZZWKkhBCpWEE5SlNZbUgkUlzaPXzvQgeWf/jQxylWNNYK&#10;UqkUGzduZHxsgrXr1rF9+3bWrltHMpHAAtpann/+OU6fPk1XRxfbtm5DSoXv+2zatInDhw+zbetl&#10;aB0R48rlMqtXr6Kvr5/Tp09zFolFg7ARUnTebKy1xs6rQbysKCYhxSzM1ZjYxGI+8OocP4jGJkgI&#10;FXdGsDKCRAZGgxTUgoCu7i4O7N/PU488zXU3XX1RvtSl+O6HlBLXcdG6jnANVgg04PmtZN1T9Kwo&#10;cGbKZWY6QT1oApEBrw0p09hqnhXroaVZY3UVR6bRyJjENhcL+REWawWOl6EelhE2YjovjKjtzTd1&#10;l+cUtqydXXnNvmYOtj0XjqNieOH8F5uGwMWLwgiJlk7UK77JIsdXkWFQOpCMmBqJ5iSFcsjeowep&#10;BT6lUomezi6UBEdIlAxZ1NXJzNQpaqGPaBDURIjRIa7TIBlemiC+u2EIAsNjj+3h+d1HcFSKhAzZ&#10;tWsX2UyWYqnE8mXLOHjwIIcOHeLU6dNIKenp62Hr1q1s3ryZyYkptm/fTiqVZuPGjQRhSF9fH7XA&#10;x3VcQmvo6etlz/59FIslNmxYD8StOuZ3NuYHOy/N1IhQWwSmHzjIRYoLr0FYZmcmJRtOcg0kSEMX&#10;ZK6I0kiVWWuj7bmwWEKsiPx2Tx4a4qprr+GFZ5+jua2ZT37iS1x+1TYS6W9W4LsUr5QQQuB5CYwp&#10;LVD/9JMeowWHrq4y63JFKp05xierTE5lsT5QKdGc0bRnQnQIwgiMEVghEDYAEUkcv2iQFWCti3Rb&#10;sO4MhGGkGjz7hDleQOPnS8lKCzXv9+dZ7Dde++LXv8TkgEAID+lmCEWccZv/VAuxYhXYKjpUaNFC&#10;qjxOmFNoHTJkfURzGqOS1MoVSKVQUiKFxLGSIDRY2ZiebJR+swHJhDcLOb9UqP7uhcEgHIcv33k3&#10;l227nB3P7KS1sx1jLY7rsHLFCm67/XbKpRK5lhZ6e3u47LLLuOPOr3L48JF4V2tZt2Yd/X393HPv&#10;vbzpTTeTzTVHrnMi2p0uX7OKlq4O+vr6qFYqPIYFEe0iIg5PdD5Sxhykee3XUbKgtb6oqKYLBg7J&#10;eTuIF2u6R6mlhhN1A7VqgampKcbGx3EchedGyppWKFatWcexYye5+qprmBybZqBvDf/00dsIQ2IH&#10;Mi4til7BIYSgpakZR4oFK38BVMvtFIshUiRIJaosGgjYsG6MxT1jWD2DUBWEsEhjCQNNraIwVAhr&#10;ZYRp1DOYg+zMNjUbwasd9eIZxMqFB5EP8LlHlGqad0hx/uOb8DMWfCzRqXipXPR+L/k8Eflel4so&#10;XcNXHk4txK0GOMagmtNUlMaRkudPHubxE/vZc+IIk7USp4fHQcj4qsTEOxOgHEGuKftf1l/hlRJR&#10;WcjhHz78aU6eHOP4idPc+LrX4UiXa6+6lmuuuoZnd+6kXCohhKA4M0N/X1/EdbjmGq688gquuuoq&#10;rr3mGkCw/eGHePOb3sAjjzyM5zk4TlSMlsLiKoeOtnaq1WokYRQjfkRj4QE0OoSABTSiAwcOXHSR&#10;rm8DWTq/BjF3gtHEcM7TBGAj8pHnOTQ353jmmWfJT+cRMmZfK0F7TzdWgpdMUa1ppmsuh04NR1dC&#10;v9LEBC7FuZFON6GEwdpwdpKwSLRNcHysHV33UIAj6niOZvlSQX+vj1+tMJM3FEo1KpUE1VorXq1I&#10;tjaJpgbanWtu8wd9YTFIHNWBEA5KCKyUWBnJbcw/IutNc56DBYdBoq04z8F5jnOeY4iJbg44HjTS&#10;ZOcRSjIywA2m2eRXSIVVAhng6GZE0aeUjdK1SS2Qvk/YnqbY5DDqBuw+eoihyalIRkTYGJ1lwBi0&#10;CXES7stftrP/hQ+iterwcJ7bbrubjs5FjE1MMDw8wrIlS3nyyScZOjvMD7z1B+ju7MFqKMyUWLR4&#10;Kc8++yz5fJ6+/n76+vqYnJpCSckVW7eyffuD3Py6Gzl8YC++X4kY+rE3OzLevcpZxM9swkbEK/Dz&#10;pUXXr1+fk0pdVPPvC54gxHxChmB2kgjDEEHMIGX2+8RVCMvRY0e57/77aWtt49SpM3hegkiiQ1AH&#10;KsKicml2HT9ELeFx61cfoeRbUAu//KV45YUjJKmkR+jX5sZEWcNKQ7ma5uSgpeInQWSo1ZJMTfgs&#10;X+aQyARMTkFNt3PiTI6SsiS0pl9IRHkCI/y5NM+ClT0gBZ6XRIm5xJZtFJ8vqoDEhYUVkYgecqFP&#10;x9wTiAf2Mu1+meaEJas1XuAjUVEayXMw0qLqdbAaUa8hK7WIq+FYrHCxSERclLFGg9bk0ilSyeQl&#10;HsR3OYS1/Pn7PkS+WEW6Car1gEBbdu/egytd9u3Zz+HDh8nn81QrVW655U3ce/c9XHfddSxdupR0&#10;Ko3ruVx55VUoJWlpbcWzlgMv7Gb5wCJUtYopVUgoiRISJQRKynkSKhHwB8NsSsnG1rX6HFRTrMV0&#10;0eKCe4y1c9haO2v91dh+2dlCdPSE6IdBMJOPtlvPv/ACHZ2daB0VEIVyGMpPEKZdREuWofwU1pFM&#10;TYfc++BufIJLiq+v8HCSDs1N2Xiqj0OEWGGxNsvEzGoOHW/h6CD4upkgbGZyAnoX5xieyjM8mWLS&#10;78RXkLYhXZ5Dn7I4YiYy/gGwMpIWNyEiTmNqQMskWiSwwsEIFy1dtPjeHkZ6GJlEqAwGj1BIQhtE&#10;A7iVSCNjJEtIojxFvyPIeA4ZDG4YYlFYV2ClBqMRBU1QymFncmTyTWSmcySq7ZERlGBeKkkjqNPT&#10;04W81Em+q2HQPPXCfh7b8RxuMsmOZ57m2uuvQzqKiYlJSqUSI8PDDA0NkU6nefs73s7o6BjXXXcd&#10;EN2zIAx47rnncBzFylWrOHr0CGtWrODqyzYydPwoE6dOM3bkGOOnToFfx7MWaTTubP2hkUqyC8ZE&#10;udB9OGbVX9yFwreDYpoHpxKNssMsUUfGv4t/zP67Uq2QTqfZunUrI8PDLF26hEqthpdKMJnPs2vv&#10;PlasXMmZkRFcbWlOJtj+0KOsWtnK+lVLL/wEL8X3NCL1YUMilUaYPNLaeGJQcQ1AUPUCamEzM5Mp&#10;RqY1jvXATJFOeAT1JmbyaYzn4gUFMtJHC8mASVCtjJJPexiVRFiJo0tQHiNItBBm0xgfZKYNATjY&#10;WTuJRj2gEefLzZ8PJ/6dP0+i4gK7EQph6iRqM2DBOM1YJ4OVAao2zfKqJpNWUAtJCxfXhISmiUA4&#10;qAqooiETthO6SUSMEFyYvI3TDsIibEi9Nk02vWSe1MYlJNNFDwuBH/CHf/D3OG47HR2tbNiwkeHh&#10;YWZmZujs6MT1XH7yJ3+Cu+7+BiMjo9zxn/9Ja1sbvb09dHR34HgexhquuvIqCoUCuXQOo0PWLlvN&#10;3uefZcPWLQweO4Goa3q8FKPHBynXqvQt6mdkYoyoehVDrBGz3CAhxByRNA5jbNOhQwdfnhSTNXbe&#10;DsJEeTKYbZMN97u5PhQVVrTWCCHo7u6mq6sLYyyuVPh1nxXLV3DixCBhYOjp6QVhOXrkMMePD/PP&#10;H/0alVodHSmgXWr7r8CwQG9PD5IQEWrEAqhz9HctBVp6lK1LWaWpO4uY0V24qU60sYRhSC60dCgH&#10;hSRhYbHwaKqcRQY1HH+alvI4GxzoqEzilquRuJ5SKOUhRQIhU0jx4kOd57i4z0sglBM5z9kApzzF&#10;Ur/GGmZI+ZP4pga1CgN+mU7XxWAIBGSxJAINWLyqhzuRxfU78WUy2pWbSM5jPpoqyjnH1zX0SSeT&#10;ZGNy36Xk0kWO2cWG4eOfuIvxSY1wHaq1gGPHj7N27VrCMMRYw5LFi6lUKlx//fW85jXXsWXzZlpb&#10;WxgeGeHrX/86+/fuwxGSoF7HdRzCIGDdyjVMDo/S297JiYNHuWLr5eQnJxk6cITKmRGcUoVTL+xh&#10;UbaFiE7A3MAa3/BGxkao+WquorBh/brcnl98hz32G++6KCPmhdcg5on1CSlpMKgbxCEZm9w3iNXG&#10;RqmoxYuXsGzZMp7esYNFixfj1+t4ymP79kfo7umjtaWd0ZExVq9aw0P3b6eru5uq7/PgI4/w+S/e&#10;/WIfGXGe41J8zyPK6AtcpWhtyhHqyahN2HlKowiEEahqgfZSGXQVFVh8QDsJBJaEX8CjQFIbhNFY&#10;G5I1hl4TkKwN0VEdZYUjaA0NS7MeveVThHoUTT1eY8vITCcu8FlhZw+NedEx/+/f7vPMOYfG4guJ&#10;8GukJk+zSRfocA1tWrLUqdIcHKMpGGPRLANaIlFkA0nCTCONxjMtOHhIXSdRLZApTuGVR5Bh4UW7&#10;GCssGIO0mo6OThwvwVwHELwIyWUvpZ++k7CAFjBT03zs03cREtDc3EQi7VGslJjKT5NIpcg15Vi0&#10;dAmHjhxhcHCQ7dsf5tChQ5QKRabGJ6iWauzfd4Bnn3kO1/VACqwJ6evqYOjUIIWpAgSaQwcO0tLS&#10;RqZq6MxmafYSNLsJ/PHpuXOaZ9A2uyjXZoHUhpSCnLWFjGNJJi5O7uXbKFLPQ5xbO1dVh3h1s6Dw&#10;j4hPeGJiAtd16evrx1pwHJf9Bw6wePFiHn3sMW644QYKxSLj4+MIIdi+fTuLly1lzYYN3PrZrzM6&#10;WmZ2H31pMniFRXRDFvX3EgY1hH0xh9hai3IMLXqSVZXjdBdGaM8PoepTIErADB2+wNHx6liAFQof&#10;l07fZ5lSKKsxuQyuUCxPtrKoUiM1M4EKa8xW7UTDW+K7CGkR5xwYdDBKunCStR5kE8nZ2lzOwHLh&#10;kAtrTEtDOMvYE+BAk1J4ehg3GCZROU1PeZil1SlWBxUSAWgv8yI+hsAihCas1VjU33vR7uKlmB8W&#10;g08Qan7/D/+WUr3OkuXLuPKaK3nta29g8+bNPLtzJ4XCDGfOnOWxxx7DWMPI8Ag33XgjgR9www03&#10;EAQBq1atQiI4e/oM9959d5QW0obiZJ6BgQGkEFyx9XKmRibYtu1y3CVdGE8wNjpMbabA4PGjQHzf&#10;iQFAcRNv+JXPD2MsLZ76YCLp4SUvDp/sgqcZqRYaBtHgQsxufWbxrY1nAVAsFqnXffr7B9Ch4djJ&#10;E7S0tHDy5EmkEBw/cYKTJ05wanAQpRSu58WvK9O/bB1f/MrD/MLPvwXPuTQ7vFIjk0rTnMlQCaoo&#10;6WHnIYyEEFTdJvKezyppaPIMZTQFHVANQkLf0KySRMoZikDAVL2Kbx0We0k83+LnUojeNuzQBE4t&#10;ZJnyyDmCM5UJKl4HIpGcWy1/N704rYwnoRAbWqhM0aOn6U8JlGsIpIsNNcqCq6HVWFQyyZlaHakM&#10;zU4SMITK0CwkiXoFx5EoAZnIq4gjiYB80IKUWRTBgl2EtBqMT0tLllTq/PLol+L/NgSCkJmiZtfu&#10;Q6AEp06dolarkkmlKcwUyDU1kU2nCcOQLVs209bWzvHjxzl86DD9/f0kEgluvOkmTgyeJJHwKBZL&#10;XHHFVu75xt30tHewadlyJseHmJmaZnjoDOs2rmPfiSPk2loxIzUWd/VRnimQisdCC5Gj3NwpRr83&#10;C5djBw4cKP7olZe93UmkUMnkRbkaF7yDCMNwtvgRoQojZuDsfNAwjon3Go3ZrbWlhaGhYTo7O9m5&#10;83kCX/Pccy9w8uRJpqanOXz4MEuWLmXt2rVs2ryZ1pYWHnn4YWZm8tTCgH//9Bd58rmTBET26JfY&#10;Ea+8SKQSdHV3IMI6SgfMv0tCCJI2QSnZzFCYJHAlSQTdwmWRSrIslSLpCnwl8RGMV8vUE5KutIOV&#10;inJzEm/TakotGZyBHsSyAZSF7sCy1oR0BWOkSuNYv4a1AmO970q5ygKh0Pi6iKlN0FqdYJWdYbmX&#10;oTVIQc0lsWIA1dEUkfIQaCFwraAn6VEK64ybGoGIcttJa2hxHbJCkrIKR3tMiARnbQYn24Wwkbyx&#10;FNGhsEgR4ldnaGtvRgh53kL6pfi/j0o1yW/99vuZqWna2tp4y1vews0338zgyUHS6RQbNqznwIED&#10;ZDIZKuUqRhsKhQKrVq8i15SjXqtHIpI6pL9/gGQywcMPbact18zJEycZmh6nHGq85iZODp0lDC2O&#10;VPR0djKZzzOZnyawhkK5Ag3wtJnrVXNaYBLsHP1g3bp1ubaEu5ZkEuLJ5f82LjxJaey8h/OY1CKq&#10;QURfw0bcjnkvu+aa6zh+/Dj33/8g27ZewdjYBPl8nmVLl/Ka11xHwvOYnp7m7NAQhw8fplQqccWV&#10;V9LR3s7+/ftZv2kjf/bnH+HMcHB+EbRL8bKHEJKOjo5IgsUEjbLabEgs2kkz4fZyxpYJJEhrUVbg&#10;CBXZgRrJsK4SuJJ+kyQdCrQjSA/0QLVCrg66XKMyPonpbkX0tOE6gtW2xCozQ2/1FIniaUQt/6KV&#10;1XcS8wdfaw1aB7i1GbrLBdZWymwM6vQGCic0iFW9uB0tFAdHSfb1UWlJUci4iM42hBC0BopWN8Up&#10;W6VEOHvNhIikNJQIMU7AaS0IUh0oNK6tziv6x1q5fo1kQtHb030O7PVSXKzQAu76xg4m8yGem2HL&#10;ZVtJpZLs3LmTtrY2mlta2LlzJzrUTE5Okp/JUywVmZ6e5vjxEwghmM7naW9ro6W5hfb2Nnp7+0im&#10;UpwaHERrTb0Wcmh0ApNuplKD6mSZRCB4/tkX2LB5MyKVhEyK1Vs2go0wbY10PsxH6r3YYz3huQg3&#10;4ppdjLjwFJNUC2CuNkZZzILsGuQ5AXIe1vD48eNs2rQFHWpu/9xn2bBhA5dtvoVHH32UlpY2brrp&#10;ZnK5LIEJqFaraK3Zu3cvhUKBxUsWsePZHaRUhve/76/56D/8LkZ50WdclK9/KS5WpNMpOjpaOTMy&#10;ged6hCKSr5ZYQhlBUQNXMVpqpkWUSAoBKDAy4h9bSxKX8aBC4IFnIeEmYXKGchiQ7e6mdmaMREcT&#10;qq8dHQTIyQL15iyJss/SMKRXWcaDEcZDD99zkKKVUDhoL4IHRq1VgBWzxe2F3B2JiP21AxmiwpCE&#10;CXHNFG21gJZQ4rkW6Sj8ZBppI6Ko15TByeZoGs9TPDNK88plmGIVWSghQkkgYFSEyDAiF8qGPoJt&#10;dHaHA0ozkc7hWYVGx1BXsFaiEEih0brGosXduJ7LpR5wkcNGpILxqTJ//b8/wubLr+bgyRM89ujD&#10;/OAP/iCDgydZvHgRx08eIz85w9YrtpHJZOjr6+PokaP09PRw8OAhtA4xxtDd000ylaavt4eVK1dS&#10;Lle47777KM0U2LV3PyKRJh8Ycsk0J8fGGBjoI+1aZiolao6lNZPh4NFDc1l7MZc9bViTGMDohcQ4&#10;T8kYZaq4GPEdaTGdW7CerUU03i1mdRqiovTePXvJ5/Pccsst7N+3n127dvETP/ETrFy5EtdzqVSq&#10;ESNbSBzHYdvWbSQcl4SXwFGKjq5Wnnt2P9/4+m4ulSJemSGEYPGSfjAhRkeUz/mNSwJSKfxkOyet&#10;ZEa8+PUtKoFSkvGwwoQKqOuAmYkpHNchCH2aVi4itagbv16nMj5FrTVFet1SvBV9GEeR1bCUJOul&#10;YnEtoK06SlNtmGRlDKfuo+ohMjCR7anRGKMxOj5MCKaKG5SQlQlypXG6CqP0zYywPoTlQpF1DdIa&#10;VDpFcu0ivNWLqaYU9bE8lVoZubyH9KJuKmcnEVNlgpE8IZbTooYNQ1qcFJmGtGE8YdUdGLSGSdGC&#10;dFNxz4r9ABr9TBiM1gg0PV2d390b+aoNidGSP/nT/8PV17+WFatXYG3A1VdfzT333E02m+XAgYNY&#10;A4lkgubmFpLJFE1NTfiBz9DQEOVyiVtuuYVjx45z9uwZHCXZvWcPd975Ne644yvk83muve5aGtDV&#10;RDJBUfukl/bStmIpLR2dDI1PsO3yKzl5/DgdHV2zZ3ch2URjTJPToB9cpETrt6HmOrdtt8IilYoY&#10;1fGJzJ80pJRoEyIQHNh/ECEE5UqZY8eOccMNN+B6Lp/4j0+wedMGVq9cTihAyWiKbJDsrLW4rgNC&#10;MFMq4qRy/PX//gSXXb2Sxd1NXFpBvfIimUrQ29vOyEQB5TgYFiIpDICXpKA6GCqOs0JJhCT2SICk&#10;sTQlElhjmTE+fiDoUAmCmRIaSGWz1MplUq1thMNTqIEOps4Mk3OT6NY0oXJwC3VypRopJTHCooxh&#10;yq+iqRGi0BJCC1UdIB3FfJqZY0JSpk4qkcTF4ihwHYVWAfVkEnegB10oI5NJqsNTFOpVsq1NYEDl&#10;EoR7j+A4Sdygjl+uYxzLSFghaxzqGlKOxAECAa4FYQWjgc+QTKATrSjz4k4t0AhrmMlPsGygDS95&#10;cXLLl+LFsfvAWULTijGWo8ePIZXioYceYvXqVSxdupQ3vOEN3PrZW6lWqjz99NNcd911DA4Ocvz4&#10;cbZuuYyRkRG+8pWvcN1111IuV+jt6+fAgYO8+c1vplgsUK3WqJbLrFmzmtOnThNoTe/iAcbyM4xN&#10;7WTrlk0syWQ4MTrMqs0bSTCHfJuftrWNrYQxgFmQ2XGEiHYPFyg2+a3i20gxyQWOcnbWYnThUlAK&#10;MesXIYXgiiuviByVmpqpViocOXSIfD7P1g0bKI4O89jxwyQ8D8dL0NTczOJly3FcRWtLEzaMfCPK&#10;tTLWgl+v86lbv8Hv/8a78cQ8GveleEWEFbB4aT/jU3sh9JFKYeY1VAkgNNbJMZIGW55mKRJHzqlV&#10;pkNLNQzoSmfI12qMmYDWZBp3soI/XiT0FMY4OLk0QgpyuSaMEoTlEqnmHPmpIpkl3QghCJXGjhZo&#10;rtRwbTRBydjnyqBmDScaLGyEgyMFBALtKVR7KzrhkMpkMKkExUoZVbd4SYcwpcjW64hsEmtBTZcI&#10;Zgpok0col7LSTPkVPKlIei5aBzRJFfGGJBgrGNWWcZkjSDajUGCiAnYjBAbHBhgTkkxIlq9c/j28&#10;m6+eMCKqPXzys1/i+JEzrN26lr0H9+C5HpdvvZzR0VHuvvse3vGOdwCWK6+4gtWr1+B5Hg88cD+3&#10;3HILX/3Kf5JMJQnDkEOHDlGt1ejp62XD+vU8/sTjFGZmeMPNb6Al18Tk5CSLFi/i7NmzHDtylKuv&#10;uZpDRw6y5erLCVxBItlDOoS9Tz3NrBHE/LXD7GOxYGehtc65sT/txYIvXDgPQszfIcQdy0Lj5EU8&#10;WTRE+6QAhKRarWGNJZ/Pc+TQYVJugjdefxO1qSlWtHfy2vWbWZRtpkN6LMm1s+/ZZ6mWi6xasZzh&#10;kREu37qN/v5+1qxZzTXXXsP2B5/l+RfOzCXkLgE5XlGRTmfp6+0hrJZxTLRKPjcEAuVlGck0cyoQ&#10;hDoyX/eloUk4aAX1esAi2YQrFSOVAhO2TtImSNRC/IkpVGsaU69Tr5QI61W81hz++DRONoXXlEEm&#10;E6TcJO7SLqoOyP5ugpYsor8d0d+G7WtFd7Vie9qhsw3Z3U7YlKaaSWLbW6igUSmPRHsr5eEJpG9J&#10;eym8rjb84UkSmRTpzhYQApWvYE+MkBSCmic4kagzVinQ6WVocjLkAx/puSgrcA04WjCtqxx3E5Sz&#10;rViVwIiFMiEQXTurNfVKkSWL+nCdRu3h0u75Ysfd9z9GuWzpW9yG68LqFSu58vLLeW7nczQ3N9Pb&#10;2wNAZ2cnzc0tKCXZsWMHmUyW7Q9tx/VcjDEkEgm2bdvG2rVrqVTKnB0eYnh4mHKlwoGDBzhw8ABa&#10;azZv3szVV19Nb28vJ46foLWtA6NttFBwPOoJl43XXRvtBF7ktBn/Q0qknFNvVUoVGzOGuEgItwtv&#10;aQtmKnPOhGYXPMliiay8LKOjo6xZu5YlS5bwtre9lcuvvZZCuczKpUspTE5yaPceShNTFMcnObDz&#10;OTYvW8XZwUEy6TTXXHsVZ4fPMDU1weTkOFoHXHH1Fdz/8C6mipGa4Wyh8RK7+mWPxtC1bPFiclkX&#10;HZSQ1nK+ZmaFRCWaOZtp57D1yEsVW1tLMl6KcRVQ9EK6VZrOdBOV0OeELeEnBaJYoH70NKrq05TO&#10;ovJVMskc9WqdZFsrpXoVlXYp1atIDV5bC3agjTCXwGgI+tpQiSS2vw3ZnAXHhWya7IrFeOk0biZD&#10;Uiv0mXFMuUzKgn92BBxL6eRZwoxL6fQwplZDTEwTTk6jTI1xVWMkCGgpwUCyBc8oQiIHxVZchIgY&#10;2pPGcMhJEaRakcKhsaeZDw+28TWzYZVsJsFAfz9SXJoeLnZYodFW88hjR9mzfz/pXJKHtz/IqVOn&#10;CMKAd737XaxavZpqtcrhw9HOoKOjnfHxcWq1KkNDQ5RKJWSsvlosFtm+fTu+X4/qE7U6SirKpTIT&#10;4xPUajUGBwepVqvcedddFEoFSpUSba2t7N29ByEU1XIVLQSVRob2nLE+QrfaSPVVyQUeEJoY/nqR&#10;BsELr0HMO0ul1KwUrSAqUL9owoqV/NasWc2jjzzCjTfdRC0I8DyXZcuXc3LPswz0drFvZJiurl4u&#10;W7WKHTuexoaa0swMxVKJkakJrrnmGowxs5IeVsJUcYa7736cH33nDVhRAy4OKeRSXJxwXMmSRT3s&#10;3nuApOdgRGoBsm0uBCqZ5LSTQZbL9DsKV2iatEPFupSNJqUkaSNY7GbZ7VcYDSXLAkub1XB2gqqc&#10;JPB9bFszyZX9EECiphGhJZNIUMzP0NzWztR0HmUFU4NnaG5NUxmaIN2UpSLAqUfQU6+lGbe7kyCo&#10;Y6UiqNWxlTLpjhaKJ4ZI+e20b14NUwXKQ8OY0xWUBB/NcCAZs4okhkwygbSCEMu0X6VJpUhYh7LU&#10;jNs6ozZNPdGGktHkEKXeYrCKlUQ6yBpLBUuFVSs3kvAuTQvfnVB86B9uY8ezL/CWt70VP9T8QO/A&#10;LIM91IbhoSFaWlo4c+Ys6VSKBx98iHw+j9YhnuchpZq1uTXGct111zE0NEQQBGSyWbTWpFJJpqam&#10;GDpzlutfez1CSNatX8fJkyep1eqRBXOtRqlUol6vYY0mmWqMa9HgGqECZ/85Sy9ohBCxH/VFXCRf&#10;eKub94HGmHlY8warev5z52jgg4ODlEqlyAheN4xlAqTnYgBPJWhrauGFnc/R09mNVA6hgboOWb5y&#10;JTqeHOaHcl32HTnNvqNnsJe4Ea/I6Gxvp6+nnXp1EtcEiJe8TZKk08RosoljxlKyEsdIWvEohT5F&#10;E6AMuIElTGXJp7o45bocDOqMGos0PlkhqB05jpvPE5w8haND6kOjFA6cwFMK25KkOZ0mm8uQbs7i&#10;SIXUBqU1xq9jalWU0YSVGjVlkU05hHAQUiLrPlpo0p6CUyOUDx8jPHKCZK1OQYYcMZY9SE5mc5SS&#10;3QQiiTIAlhqG0CiahaKuQoaM5aRNUsu2I50U36wXC6rUq1P0dXfS3tp88W/Qqz3ilN6xwXGGRut0&#10;dHZQCeoEmAjIgKWmA2r1Gs899xybNm1ibHyMiYkJcrkc73znf+O9P/7jbNmyBTnP+DyZTHDm9JnI&#10;+VA5TE1NsnTp0miBS2QL63geu/fuxmC55rprufyqK+jq6qK5qZlHH3mEZOzxsSDsfCZ19EelJMzz&#10;6REx2MdqDfbijIsXPEEYrefUXOfNXA3+wyy7DxF5BYsI1zQ6OsaGjRu57777OH7kMFIHYDQt7R2M&#10;TRXpW7ycoydPEwqJ8DzGpidZumw5HV29WBO5LImYTTpbB7FQE/C1+x6nUr3kYf1KDCElK5avIqHA&#10;DapIE5z/eVgEEhJZSslOThiXs45AKpekdCiGdeoKAsdSDyWubCJIdlLK9DOomjhsA0akIZCKcGiK&#10;ZF1jh0ZxCmVSrkvSN1T3n8AfHkf5PtqTiDAEDFYaMimXREeWujRgA8pnhlGVOlIahBKI6RLm7ChO&#10;GOKU6qhCjZISnLCaY8ZjMt1LLTlA4PSAm8KXUdG6bgIK1RrdMok0kqMGzugMpAeQeEhrX5wntioa&#10;CIwPukZTJsOSJSu++zfr1RQCImdCS90Y/vKvPsGBIwdYu2EdwnGwErQQGGEZHhnh4Ucf4cYbb+Se&#10;e+4hm8kyMDDA0qVLOXHiJHd97Ws0t7S8iLR45MgR6rUayWSSzq4uFi1atKCw7HkuvYsXcflVV5Iv&#10;Fjh+8iQ7djxJqH3ecPPrEMaQ9BILyqxzghXRmNh4PH8esNZGKSFrQFwcHsS3AXOl0HgsGpZ4REbb&#10;8/NLdpb1F3V93/d56qmncF2Hpua1HDl2gtUrltHc2opfqXHi5CBrLt9CtVahWCzT09VNsqudchBE&#10;3hLGxOqxFoXAYlAIkskEExNF7vnGLt7xQ1cgL+3AX1EhJCRTHpvWb2Dn88+TyLRhTDNWygWKXbPP&#10;R2DcNFVHcSyYpuIX6cOjSMhkWCbrJBAkEMJSdzMYKwndgKLIMFGv4toSzX5At4GsVIAG5aCnS6RC&#10;Sz0IqVcDvJqmPjZF0rcEZydIpDNYa0gWKqjpEs26Tq1wJCLWSQFWogPLZOgTWMmkK8gnXLAdKNmE&#10;lFGbxMqIfGehLDRl4yPTYMKA3VaQdzpwE9lZU5cF/LzZsEhrMWGAxLJy9fLIf/tSXOQwWEIe2L6H&#10;UEhK5TJJ16Ma+lGdJ77vTz35JJs2bcHzPN7whjeQSqV5budzgGXp0iUYY3js0cdQSs5OEMZYtm7b&#10;SjKVYnDwJBOTk+zft3/Bp9dqdYyKhPvWrlrFmlUrcZWi7tcoV6s4ykEIgYqKDUC8EI+gdo0H0bg4&#10;L6y1TULK2frvxYgL14Sdv9ppiFnCrDeqiTHcEiJfYGNnZ9bOzg5mZmZ47NEnWL92NaVymWwiRe+S&#10;AdJtzRQqFZr7usg5DoGSVGJVToHBcxQYi5GgbVTz8JDs27GTSrVCcWiMq69cwqJFbfGnX6pQv5Ki&#10;uSXHipXLOXJskERWY3UrVglecvMqPHC7OEuOfHWCVilR0lKVGheJ1SFWSZS1KCTYJNZJENDEmNSM&#10;hQFpv4ijBDldpVkpPDSJSoB0iDpdqY5OGkxhimphKiJ7IgkQ+AK0lYRYAmuoC4dpkcPINDUvA44b&#10;pxQEWthZlivCYK0gcF1GqxWUTWBtilHlUU414ThRPnn+ahDm9SNrULaOsYJatcya1Ytozl1U98hL&#10;AbOM+Xpd8oG//BAbN1/L0sVLKJVKqIQLiJg4aXjXu97F+Mg4g4ODFAoFmnI5rrr6KhxHcebMGfoX&#10;97H3wB5Q0aLdxKZZO194nq2XbaWjo4PxiQlWr17NCy+8AESS9MVyCS+VBKOxVoONJDJIJPB9HyUE&#10;wmhMQ5041rwzRGN/YyiWggUWowcPHjz7F2+5iQYR72LEhTvKiTkmdSPB1HA6mh8GIod35shz9bo/&#10;Ky7W3d3N2NgkqqeLmVKRRCJBU1MzKIVFkkum0H7I5Mgo+3btYt3atSxZsYxCrYqSAulKDj2/l5Wd&#10;vfT3DbDjuR088I0n+Imf/gGke2lyeKWFEIJF/QMUixUm8jNIxyCMJLLGOrchz646kKkMVReolXFC&#10;n7AeQMrDCg9LuGAZEC1SZLTa9jwq6QTGhhRNlnGtkX6NhPFxrAUdgg1idNU5bVdIKgkHab3IIU44&#10;hMLFqHSkmyR5UXtH2HkaOREDehiPhNsMIoNMppGO/abLFhkvuIzRhH6dFcuX0tvTFi0ERWMGuhQX&#10;JQRgBP/40duZmdFY4RDExeZZ0zNrcaREWFi8eDE9PT1IKeM6qkFrTbFQxPM8KpUK2XQWC9SqVYSU&#10;/NRP/RR3fe0uNmzcQBAGnD51GuUoBOB5LjMzM6zr65t15rzna1+jr7eHWrnC+k0bSeZy0QJbiZjw&#10;FrXVWTe5+KuYczTHVq1ZvfYnV/ZFNeGLNEN8GykmO5tikvFMaLGcKxg2Kx0ScyWUlBSLRdLpFF5z&#10;E4ePHWVx/wAj42O0t7VhnahTOfFWOvTrHHz6WVLS5S1XX8fg4Anu/dp/0tLbzcZNm0hah/pMAdnU&#10;wc4nn6KtpYV9zx9m+9I9vO6Nmy9x516BoZRg3ZpVPL97V0Q289LMyXO/+PkSkBqEyBIkk9R1HR2G&#10;CMeNFLeFQJ2nA0TpZRkroXrR4KosNpmjLMJoYWPNixF3sx8sAbXw/QAr4krJOYW/86WJrEwgMv1Y&#10;NwUkCLFIgpdc0TXeQyIIgpBcTrKovw1XSb6r0uWv0rDAZLHIbZ+/G+FkOHv6LNMzk6xdtw6tQ2x8&#10;14MgYGpymunpPC0tLXR2dpJIJKK2pxQzhRnKlQqJRII169bS2tRCc3Mz9913H7d+9lauv/56zpw+&#10;w+DgIEPDQ0givk9nZyf5fJ629jZ8v0YymWLRon4uW7OO6clJbKXOsVNn2Lz1MiphMO+s51BMjVYR&#10;Q2vnUv82dpcTYlbu6P82viMUk6VRlJlXnD4HxdQQ/e7rj2bKTCbD8uXLGR4doaunm2UrV5DIpFGO&#10;i1Uq2tILi5CWmclx1g8M8MQD95MfOstlK1dz2YqVDO87hFOs0prIUKtWIzMipZgcm+TOO+/n7Ghh&#10;lnh4KV5Z4TiStWuW4yUr+H4eYSOL0pcaA60EIy1GSKxKIrwUFgdh6ihzHvLdPLutCKIYpTitFBgl&#10;scIF4WFFAuTCQ6hkdAgPIdTsgVBYoSL57vN5VNuFY7iwBuGk8NwMUiikCFFCv3Qns7HxvDWEfp50&#10;2mf92uVECiCXGvF3I7SFP/yL/83l17wWIS1DQ2dZvGgRO3c+i413cY7j8MyOZ0goxbEjRxkcPMXI&#10;yCjFYgmAp59+hq1bt+L7dV73utdx9uxZarU6e/fupae3l56ebo4cOUIQ+NTrdZYtWxZnXSxbtmym&#10;VqkQBiHGWAITopA4gWHo6EnOHj/Oou5uju8/SDIGLQBzaf35G18hkPN4EBGBWcxSDC5GfEcTBMRS&#10;G/PPdv72x9hYu0kwPj5BUy5HoZDnwMH9vOUtb8ZxFb7v0xD4cxwVdWgMVkBbWzuhr8lm0oRao4sV&#10;dtz7IH2t7Zw8dITFvf1oP8CEmvHRMZIJj4Tr8NlPfiriTFyaJF6RkclkWLtmCUpWCf0q0hiEFd80&#10;gTIHiJCzEtnfSTR8Fc71eX4pyWzb4N1Y+02fB1GKSNpoF/ASz3jJ1wkMhD5KVVm1qp9k0pvdfV+K&#10;ixvGah58+Hm0306uOYcOA+q1GhMT03R39fLEE0+wa9cuwiBgycAAD933ADe/7vUEYYAVcN9995JI&#10;eKxatZI9e/aQyWQYHR3lljfdQl9fH7lcE9NTU2QyGXp7exgeHqG7p4dKuUylUmXd+vVs3/4wGzdt&#10;inzViUxog0oN4YfISpWBbAujh06QNpKZoeEY8BO1n1n9xvnNY/4CRcgCDZLyRRr/LlzNVcx3lIuU&#10;Oeef4ALKhmjAcA2vfe0N3HDDDbzu9a9HKUilUhhspDkjDFKCJwQ5L0lCC0wtYMmyZfjCEGpDLp2j&#10;PF3k6s1X8MKTz+BaweOPPczU9ATVapn2rlb2H9jH888+zfhZzX13P3+xIMCX4iLFHEdY0pbrZN3q&#10;FbiiiLEllNVgZEwQe3HYBvghZqp+s4HaEhUKv9lxoXHeCeR8ns/nHIbo0FbMHvacHY+w4GiQaLQu&#10;oMU4a9csJ5tpiRFOC/+7FBchBFTrdT7/+Tt54tFnePrJHYR+SGdHF73d3Tz5xJPUaj4JJ8n+/Qc5&#10;cvAor73yOnY9u5NCfoaR0REcz8MPQ1paWrn66qvZvHkL69evx2J5YsdT5JqbKFUrTE5Pk8qkueKq&#10;K9n5/E7Ojoxw2eXbOHz0CB3dnbR3dFAP/Wh3qkNcR+BXKxD4rFy2hOLUGK7RTA0Nxyc/l2JaEFEd&#10;bZYHceDA/qKUEmLpmosRFzxBaGNmc10RsjWW1Zjf6WYtj+J3NpBOJxFSkkomuOrqKygUZzBWg7EE&#10;1RpJI5k5M8LOB7YTjE1SPj1KrVLH7Wojl2mKfFZbWpicmIio675PNp0h4Xi0NDVhwpCU69Lb3csj&#10;2x9mx45nmZiYuRjX5lJc9IjWTN3t3axePYCkSBDmZ7P+34oA+l/BIKex2wCD1SWwM6xdvZjm5uYY&#10;HXUJr/3diNBYPvPpBwjDNFZokl6CJYuXMDExibWCxYuWsGnTJrq6I97Cm15/M6eOHWd6fJJUKkXf&#10;wAAbNmwgDMPYQMqgVGRPIKUgmUwyODiI4zi86ZY30dHZxV133cV1115Hb28PY2OjbNq4iRtvvJFM&#10;Jo3RBms1Agh9jTAWISw7n3o68og4fIi2RIx8i6vnkkjAtdELzt1Nr127LueKqGZ2QfrgFxAXXKT2&#10;3MS6xuPGyspGxYi5CaOxs2loS807fx2GtLW0YrRGYXAdhWsUh154nuUDi1ne28vIsaMUCwWqgU8i&#10;cQWhX6dSKpNwXPKFGVpaWhg6eZqOzg5Gh4dpaW+jVqnS3taGozUrlizmgQcfwcu5/M5v/hSuS0SX&#10;vLQKe2WFEHS2d2ANHDl6mrA2g5PMYqwT7SxlSFQs/n/vvp1v99/YQIjGL7UBUcSYAmvWLKWttXWW&#10;/HQpLnZEKLDRqRk+/pk7ae3sZv3m9Zw6Oci2y7dx+sxpioUi+Xye7FQW3/dpbm6mmi+w7ZqrCIwh&#10;09aE8hTlUgkZ+lilsI4T2ToZixQSIQXNuRZGRke59dZbede73k1Xdxenz5wGoK+3j2UrllMulpHa&#10;QFIinYg30dnShrWGVDqN67n4M0UyCY+zJ45HX6EhdTxbe45qYlKdu5gwTb42c6+5CHHBy5Wg7h9Y&#10;8AsbXZjIWW5uwrKN2cEKMNEXEdYirWBqaJTS2ATlsXGGDh5mfHCQgZ4u/EqBUn6KWrVEV0crG1ev&#10;ZHDXXvqXL8JrynBy5AyZ1mZ8DB09XThJD6Uc2tvbGRkaJpfJMjk8hlMPUHXD8cNn+No3HsE0zuVS&#10;33vFhRAenR09rFyxBNcrEvp5lA2jvLwR/8/WkBqF6wUs2BjaJyMLMKwtYe0M69Yso721CykSXGqk&#10;36WwkbjP3/79v7Pxii2cPHOSdevXc9U1V7F3z166urrYt38f27ZtY3x8nCVLlrBi+XIWLVmC25Ql&#10;05IlrNUY3Lef6cFTlIfHsNU6xhhCbCQVbg0rVq6ks6ODarXCG97wRs6ePUNfXz+bN29henqayy67&#10;DGMtrlLs37WL+kyRMyeOgzUs37Cak8NnWbJ6BeOTY/QO9CAdgYr1t/5/9s47PrKrPP/fc+6drjLq&#10;XVptkbbvepu97sZgTDEGbDqEkhAICSG/NBIgISGFBEILJCR0Aqba2MbYgHtd27u2t/emVe9lern3&#10;nN8f585I8i5gr+UG8/gj78xoNHPvlea8533f53leUfifhrl9XyMzmHuywkyG1vONH58JnnKAyGQz&#10;O4qH4U2Q015TudDMMy9oFB3G0dVE79179tB3/CQNwXJaK6qJCj/1oUqc6TT7d+xi3669WBpWrlxN&#10;KFzGseMnsUNB0lLR0r2ENRecS2P3YtyyADVL2hmIT9La1UlPfx9NrS0kEilqa+upK4sScQXOVJpv&#10;fOX7jA6nKH7wSp+/FxyklDQ21LFsSTM+kuScCQQulvIhle1pFX4bYNqMQilwE9h2jFUruqmuqZnn&#10;41PCAuFJEpeTPXFu/+UjSMvPipUrcF2Xmro6MtkM9fX1+P1+7r33XrqWLWPv3r1sf+RRpiYm8dkW&#10;2skTj01R5mriPQMEsy7jJ3uJKIH0+mNKKWrrajl27Bh1tXXceeednDzZw9GjR9j+6KO85CWXE08k&#10;AI3fZ2Epl+zUDA3hSoYGBkhJl2hHC6lMmmAgiHJdsrncrP27LrwP3rprUBjkWYBS3vCg0yU+Z42n&#10;/Nc5NTX1pcJtredujwrNv/lNagCUmUm9/pxzqKypIu/k2fvw47jxLL3HjpPLZqmpr2Np13Kkz8+J&#10;48dpam5m1do11Dc2U1lRxaEjhxkdG2X7o48yPDrC8Z4TNLW1sqy7m7q6OrKOSyaXo6m9jZNjwyzq&#10;XsbY2DiVkTq+9MWvL8AlKuGZQv7aL0F9TRPnrF9DyO/g5PsQ9jC4NqAQ0hiczf16oUMJUB7lRGqN&#10;7YAWEySzvQRCOdatWU20MoqZNl1qSD9b0AJcND+5/m6Wdq1k3549rFm9CssWWBIqqyqpqq3C0Q55&#10;lefIkSPks1kaGxtRTo7DB/aQmZohd6SPmd4hcokk/ceOUxepIDkxScGBUkqJ5fMxPjVJqCzClvPO&#10;ZWhkmJa2VjJOjkh5mVc6pagfq3Ut3OEposrH1OA4TW1t9AwNU1ZRiXIglc56bEwzI71ATkLNyku9&#10;jfo8u289N3osAJ56k1o7A/Me0BSVgAKKDBE19yCBqqooQkB9fT0HDx1izdp17N+3j2i0hi1bzqN7&#10;5SqaW1uprWtA+nwcOXac0dEJXNdlx6OmYZMcneTC9ZuocCRqMkl+PMbJg0eYmZmhra2N9es3IANB&#10;iATJBCUZW1NdX89dd97Lw9t2kkpmjFF6CS9ASISwCIfDrOzuorqiAiebRjEMhZLTizGREC6IHMgM&#10;WkyTiaVobmhi1YqVRIIRSintswijmEQA3/rOzfzoJz+hqaWFTDaNAGzLQmsYGxslm80SCATI53O0&#10;tbdz4QUXMjUxydEjR4jH4pw8cphYbIbu7m42btyE1ppcNsf0xFSRNOFqhes4SEviui4PPPAATU1N&#10;uK5iy+YtOI4z27dFEY6ECEbChEJB+o4cxx/Pkhwaw2fbSFeD1vhtG7/PR3FgUAH2XBnE/C2FZdkD&#10;RrzMcx8gwuHgS4t35qj/Cza2BfvvQtpT2OjlsjluvfVWHK3YeOFWdhzay5J1q2ld2okvHKK3r4+D&#10;u/cy2tNHdbiC+NgE2VSKk0eOUR2toiwSwWfZ7HpkB0s7FlEfrSIdT+BmcoR8fk4cOcLY6ChHDhyk&#10;e9VKyqqjnH/xhcwkp9DS4oYbfo4l/bPHXcILFuWRMlYtX0FjTTUqP4Wbm0ToHFq4qAX0l3k2oClk&#10;DuAVWtEij85PkUtPsmhRM6u6FhMJ+lEv6DP57YAmS9qB7/7oNvxlZYyOjbJy5UoQglgsxp133cnS&#10;pUs5fPgwF5x/Ppdd9hIeffRRBocGOXDwINL2IYVF59JlLF69iu27dnKyp4epmTgV0UqQBV2OcYvY&#10;t28/rS2tDA0NsXz5csrKy5iamqK2ttb0YaUortmmp6A4sHs37bW1OIkEKpFi3bLljAwOYwlJeVk5&#10;zc3GNmOWMYrXWvCEm0LO70FojU3BnmNhAsRTZjHlsvnZJrWkqNZzHQeBLGYQxsVVm2a11gz291NV&#10;UcnegwfYuHY1G6+4hMT0NCfGRxk9tIeOplYqgyGG+vqYHo7hC4WYmJxi8eJOApEwWmvqa+uYHhtn&#10;/5HDRCIVhEIhek6epL29nVgiwfDQMHW1tRx6fBd55bCkexm14QhLX3YFtvDxuU9/jb/68Hux/KVd&#10;2wsVhd2YZVksXbyUysoqjhw9gspqRDBqLN+1kaK9EGUuhbnW3p4SiwxSJRFCsbirk9bGRmOuVgoO&#10;zxH8fO9Hv2BgOI5lW8iAj4svuohcNsvwyAgbN2xg27aHmZqeIhaLcfTYMZZ3d3Pg0CHOu2Ar3cu6&#10;yGcyKCfP0QMH6dq4gXw6x6Vr1/Hwzsc557ILyXnGF0IIBgYHuPzSS/H5fQz0D9DS0sKmjZvI5/NI&#10;LzgUtGKZTIq8k8OyIIjmVM9JxhH4/H58Pj9SSNDKs+GaJWwU/768+0Y5PauD0Bhbm4WiuMLTCBDX&#10;XXfdoeKdOe9veUOyZ2lM2tNvaKSERDyObdkox0H6/eRyWXyVEVpro0Q7mnGTaY7uOUBbRxu2z6Km&#10;qppsOs3R48cI6TxuNk95W4QTJ0/S3tbK8PAYQsDipUs51XuK1pYW8o7DYG8fXcuWMT4xTt/+I5RX&#10;lDMTDDA0PsH6zas5vPcQKzesKGX2L2DMDRINdXWEAgGOHz1OLDGJHY6CiHheOWqW1VFs5D2fzV7h&#10;aRs0aAdUklxmkupomKXLVxMOBymYrs1VW5eCxbMDLaB/YIqf3/Ygr37V69i7fxeTk2P4/H5279pF&#10;KBzmgQcfpLa2lryTJ5vL4fP5aO/o4MjRo4xOjDMwMszqNaupjlay7Jy17Nu1h6FTfYiDcNkrrsTx&#10;2WgBlkeTXL58OaOjYyzqWMTaNWuQ0iqWlgp/rALD28lnc0xNTqIcF9vVhB2NL+DHQRMOBfAHfEgE&#10;PSdPFs4IAGlhCEAeMchzBpg7p6dCeSWq51wHMRdFFpOXRTzZp2Yus3RmeoaO9naCgSDpTApLGm+b&#10;WDyFJSThQIT1mzcRm5lhaGiYY6dOUVNby/IN60DAwe2Po3IOnZ2dDA4O4vP7qKis5PjxY7S0tjI8&#10;PExjYxP1TY0cPHSQdWvXovIOM5MzYElaG+o5tucI99Q30750EWWVXl3veV1QSvh1KNRro9Eoq9eu&#10;YWRkjBM9fSjbwfYHDb1aW0YQ9BxG/NMtoIyBX2F+oiSPdqbR5Fi2dBFNjQ1Yll0sLajTjrW0W1lw&#10;CMjn83zpCzdw/MgggXAt1dXVDA4OYFt+pOVjbHSCbCbPxPgkqWSGioooK5avIhIJcvGll3DHXXfR&#10;uaSTw8eOEo1WsWr5CpauWsnGc89jemqKnHKJWDY4DkopEokk7S2zY0qN46s6TYlvdv+abDqDLHOp&#10;rigjnc8QrignnUujhCDg9zM5NcmqNat59NHt3s95f2FFIfJck9S5ry9ieeWykMNxzipAzAaE06OU&#10;YeCagdoA527eQiKRIBIK4UPikzYzk1OEfX6UchB+H3kt8FVWsKyujmQ6iRSSFJr+EydZsmQJifFp&#10;BgYGCAZDhIJhRsZGWbx0KYODA5RXVDA0PEg4HKGjvYO9e/cRjIRYtrybRDxBX38frnY51dPHj777&#10;M97zR28oiVVfJNAa/D4/rS0thMsiHDvVTyIdw/YZYz3z5ysA6TFKBLPcwGcbXhYjHJMtaxc3n6C8&#10;HBa1d1FRXuktEM/R4ZQAmPVn27YT9PaNkcikmZyaxHXy2LYP0GTSGVpbWwmHQ0zPzJBIJHAcB6UV&#10;M9PTJCeniYYijPYO4AsGqauq4d777qWjuZUH7r2PaFUV+XyemXiMiy66iEgkQi6TIRyOFBftX6n4&#10;16ZMigtBf4CZvEMqncTRDlqazbbSCqE1fX193nCp01dZ27M50oCUs26u5qMgZ4V1C4CnvFR2d3ct&#10;Lx6HwKMbCtyi78eZd0cHDhygrqGexUuXYgvBgUcf49Aj2zm5aw97HnqEg4/tQmhIuXn6xkfISYEj&#10;DbfYnZhhtG+QXCZLPpujvraWkZERGurrOXXiJD5h0VBbh+MqQmURevt6CYZDnLNlM7FkgvHpSdK5&#10;LJY/gJA2v7j9PgaHZ57pNSvhOcLcz1lVtJI1K5bQ3hQlG5/GSceRTgplnL2e6yNDI5G4oFJk0iPk&#10;s+O0ttayvHsZlRWl4PB8QAPZvMt3rvs54Zoa/JEgXStWYAV81NXVMjAwyMqVK5icnKS6upoVy1fw&#10;qle9mr7eXoKBICF/EH8emkOVvOcNb2Xpok4e3v4oAb8fy2cTiUQ4eeIEQ0NDLF68mNtvv51cLkdt&#10;Xa1XascbnjZLmVRKGZ2YAu0qkALHJwlVVJB1cszE47jaNXoYrYlWVhGbieE6Lj6fr1Bcmj3J4jA2&#10;zy97nlmfGapmqLELswt+yq+in3TbmKhpLEue0QrZ1GOhur6OppYWkokEYwNDRBB01DWQi8/QUVNP&#10;V+sidjz6KPlcnqqqKiyfjUSiE3naGlsYGRlldGaaxcuXMzg2Rn1DE5l0DmnZ1Dc1s2PnLrpWrWTt&#10;ORtYuWI11XX1PPDYdo6NDbF4/So2XHI+E04KNxxgPJPjuptuJYd+7jaaJTxjGNNfQdgfYmn7IrZu&#10;OYdohQ83H0fk40g3hcDMmX4uqGoCha0zqMwkufQkjXVVbFi3hsVtrYT9kVJweB6gBeQFfP5L1/Ho&#10;44+xbcd2Vq9dy4PbHiJaVUV7ewfbtz9KIBBgzZo1pNNpjh49wtjYKBdfdCHKzWMhaKyMEhGSA/v2&#10;0jvYy4aNG4nF4/ziF780JW6fj2hlJU888QRNTc1IKT2+TsF+aJZ15Lpu0Ucpn8nx8LaHkbZN15pV&#10;xPJZpOVDK0V1XS0KyOddIhXl+INBXNelvLzc+3OeY8A0j80n0FrPDnIr9sEA9RxnEKdFCLwxjXln&#10;lo9bsAEpHKyA2poa0skUPssmMT3D4vZOent6CAciZijH5ARZz/+kKJ0SFliS3plJqjo7obKS/liM&#10;ZevOIY1meGqSiXSKwfgMKzdvBJ+Pn99+B4ePHWdwaJimjg6Wb97AYDJGpLWJFedtZlrlqWpZQu94&#10;hjvv30427yzIBSzh2YWQT/oSgkgkyLrVq1i3spuKAIjcBCqTQ+RBarEwQlIxG2zmvZ7jQC6Dyo1R&#10;FnHZuHYVK5YuoyISKQaFMwkCS3g2oVBa09c/wWPb+/EFQqxbt4apiUk2rF1HJptlz949NDU1s3Pn&#10;TnK5HEuXLuPCiy5kUWc7Tj6LHzh64ABlkSC+gM3oxAivee1rqa6uJhgIctFFFyIti2hVlTd9ThMM&#10;emZ6Ss8LDIXpmVJK40IMDPYPMDoyxvDwKA2NzUxMTrJ4yRIcR4GwwLLxBULE4yk6FnWSzmRIJlOm&#10;aupZBhmDbJMxz3oxqSKLSQhQXpayUDi7v12BoWIxGwx00W7Qe4owRlTTk5P4bJuAxyt28nks6SMY&#10;CJBKpkimUpRVVOK62vOrkbgIdCRC++q1NK1YyvJzN7Jqy2YS2iUbkIQbG2hbt5oLr3olJycm+OVD&#10;jzCRzXAiPcPxdIyB6WkGxsfpXL6CmXSG2sZmRienaGqpx8Lijjt3MDaRKHFIXoQQEiwBtjRlp3Wr&#10;V9LR0kLAmkblT6HzAwg362UUrvnyrOULytff/CbKm++gQOSxyOHTOXx6ApXrxycnWLGsg/Wr11IV&#10;rcS25W/M6H+9mvzXf5Xwa6ABkUdp+MmND9A32Me5523hwIG9BII+jhw9zNjICOvXrSMcDhGLxXni&#10;iSewfT6U1ggJ4YCPgSNHaYtWcXDPXmpra3EcQz6oqqpgw8YNTE5OIoSgoryc4eFhotEoMzPTBAIB&#10;lHKLpaTTMgllhGt33303523ZzNTUBJYlqW1txAoH8JeXESyvIO+CPxRidGwCx1Hk8y6VFdHZk1Sz&#10;fwuG/WpmZ8PswCDXdVu00ibgLNDqdnYsJma9mIT0huAVRBzWfLl3Jpkml06DzyIRizORFwRsH0MD&#10;w0jboqtrKdnpCQC0Fp6FrUZRYKxo8grSqSSHe3s5evQ40pJUNzZw6he3GXZCyEdOKLTtw/bb9I2P&#10;YU0JHAThQJBIJAIa+vt66e7uJp7Oct33b+cv/vgN+EpzrF+c8ASZtrRo7+igsamZ0dExBgeHSGen&#10;ELYfaQVB+nCxzoIwpBAoLDcPbhbt5vD5JJ1LuqitrcTnt+ZQGEt43iBAOxZ33bOL++59lCVdS9n+&#10;2Hauvuo1BAJBHnzwQfxBP0ePHjNq6bY2jh07zuTEBJVVlUg0bj7P9OAgsUSOskCQ0RM9rF2zgvTE&#10;NLo8iCUtWlvbqCgrJzYzw+o1a9BCMDo6gtbebJwnj14WAqUUoVCQRx9+hLWrV2NJyfjoGF3dS6lZ&#10;1M6u+x6iuamJwaERco5DS00tli/GTDxOQ1Mj8ZnYGU957qZB69kMQkprQAkBbh5BYEEu71PvQczp&#10;M4ji/dn+gy54bhSvk+Hirurq5pEHtjF4oofFbe309vXSum4FjauWUr6oiVPjI3Qt7y5GXzAXt7Kq&#10;hlgsxs5dezhy9DjC76dt6RIuf/Ureef730cgEuHU4CD4fKSVw8atW5GBAFW1dWzZeh5XvPxKkokE&#10;+XyOBx98gIH+AUKhEHfffRen+ofY/sR+bvnl4ygx57hLn/cXJYSEQNBHS2sT69evprOjnrKAi3ST&#10;CDeGVHEUyiid5eyXFqCFRgvtjTfVoAWWchFkcHLT5NJThGSWxR1NbDhnDY1NNfgDvt+K2RQvanif&#10;VVdAOif43H9+nWOn+lACXvemN6AsSdrJcd6F5yNtm1A4RFtbO729vbS2tnLw4EEEkE6nGR0YJBlP&#10;sKSjnaDfJpNKkEunGRsbRSmNwqWhscGooqVkbHyM8vJyzj//fCYnJ9Bakctl5x2e1hrbZ3Pw0CH6&#10;enspj5Sxe+cufLaNUJpUPo/2W0Tr64hUV6F9NjOJOIFAgKHhIXyBAKlU6rTznfv63q3iY8p1WvKu&#10;QguJXqDc8ylnEPM+EMVpW9rU3wqPeylVIaGQwIG9+6itquLI4cMMRkJ0r1vBnpNHOHfrebha42rI&#10;KRdtyeL7TE5Ocuedd3LOOedQ39DA7t27GRoZpioaJZVOkc1k6T3ZQ9D2sXLFSsLhMLt27kQozWUX&#10;XUI2nSQ2E2NifBy/baiQra0tbN++nVWrVhEI2OAqvvv9G9l8fheNNRVYlNL5FzukFASCATo6Wqmv&#10;q2N8epyx8TFiibix2rYsEDYIy0jWlAVYaOEN8lEKizQqNwMiR1nAR/uSTioqKvD77VlRaKk4+YKA&#10;Ahzg5tufYM2m87igqppULkM6m8EVZsRAXrmsXbeWB+97ANs2PYSxsVG6ly8nnUqZza6jEUrSPzZG&#10;IBCgbckS6tpaODo54q1vgmQ6hT8c4tyt5+LmXaQUzMzMsH//fi66+BJS6Rl8Pl9xiI8Qgp1P7KT3&#10;ZA/r1q7j4QcepKKsjGhlJQKBm3NZ0bUSN54mq1ykbeEKQAja29sZHBxE2p4yrrCgzhGGzvY7Ztdl&#10;jWExiSc9/kxwVmuiFJ73pJC4rnPGz0vhoZlEnFQmw7mXXsRgfJqh+AzLV68BaYNlIywLbQksIQgE&#10;Ajz00EOMjY2xdOlSHnzwQTKZDFNTUyQSCfbu20dZWTk7duygpqaGa665hmAwyKFDh3jda1/H5s2b&#10;6e09RSaT4d5778PJO2zduhUpJYODgyxfvpy+vl727t3Hvn37GR2f4uYbH8VR+nkhS5bw7CEUDtDc&#10;3Myq5StZsXgZNeUSmYlBegqZm8Gn0lhaYysHy52G7Cg6PYLlTtFYF2LdquWcs249DQ11hEKBIo2x&#10;hBcONDAZm2HvwUMEI2Fy+RxSSFzXo5aiUUqRy+W4/PLLicViWNKiq6sLrRSjY2P4fQGwfGw+dys5&#10;x2VoeARXCbK5PLXVdYDxWgqFQoRCIVzXRUgYHBri0Ue309TUxE9/ejNVVVWAIBwO09PTw/e//32q&#10;q6vpXLyYbdu20dnZiZPPm/6EAsvnJxgI0T88TD7vEPIH0Y7L5OQElmURj8Woq6sHLWddfov/FDbo&#10;IC2raKIqhMBxFVop9ALNXT6rHoRZTM0BOI7DfM8DME6KZlBH+6I2Dh06xHB8gqlUAmFZxmJAFCQg&#10;FkjoO9XPyPAwa1at4MiRw1RX13Deli3s3bOXczdvpqW5habmJu644w6U43Dupk34bZtlS5bgt2xO&#10;HDtOLDZDwB9goG+A1qYm1qxdw+DgCBs3bmb7o9sZG52gqqqaxsZmxsfGGBwe4/+u+zHrNzaz5ZwV&#10;CIQZf3kmdUoJLzpYCCy/n4bGOmpra0il00xOTjEyPEo2O4liDMuy0fk8ZWURqqtqaG6oxxfwm03Q&#10;GdkgpdLSCwHaBWEpbrn5EYQMe2uSi8BCeiIx13GwPFXxzMwMzc0tgGb7jh00NjSAgI6ONmpbmjlw&#10;/DjRjmbCyuXk8CBlop1wZTlp1y36yvn9fn7+858zOT7O6tVrqKmpZufOXWzcuIGJ0THqGxq47+57&#10;SKXTbFh/DnfdcQerlq+ko62NXCaD5bNRrmFc5SywoxGkLfBZPtIpqCgrg7JyBoeHWL1hA2MTYyBU&#10;cVrnrAmZ6W8IIef9NVqWNZDJOWgnD4QW5Do/7R7EyhUry8WTnTWFJwUvlsUKu3FN1slj+XzkHYey&#10;cDlaCx7f8QQ+y4/raPKuw8PbtiGlJJ5IsH//fmpq6hgaGkJrTVlZGTt37kRIya0/u5VUMsXWredT&#10;GY1y0003s3v3HqOEVIqDBw8xMjrC+NgYts8HGsoiER588EEaGxu58MILCYaCjIyM0NLSwrlbt7Ll&#10;3PP4zjd/QSzpzCmVPePrWsILDJYtKS+P0N7eysaN61mxvIuaaBU11VWsW7uWDeesp7OjnUAwWBwh&#10;WcILF0LCqZ5phoZzuE8S0Gs0tpQ8vO0hTvacJOQPEAoFsSyLTCaDchW27SM2EzNOz5ZF16pV1C9b&#10;TEPXEjZddglWTZS0twi7rsvk1CTXX3893d1ddHZ2cujQQUZGRlDKxbZ97Nq1i5tvuglpmUX7yJHD&#10;rF+3np5TPXR0dJDPO1RUVJDMpLBsC6UVbi5LJpejvCJKJpXG7/MTS8ZYumolh3p6qGhpodh8mJsQ&#10;CDz9hT7NcinrOLiZNNpdGBr/0+9BCFCuaz5EhW9qXUyD5vUjBIxMjhOqKCPv5HEclwP79nHB+Vu5&#10;7ec/x9Eu0rZZunQp+/bt45JLLuGhhx7C7/fhOA7jY+N0dXdxxRVXcPvtt9PT00MwFGJgcJCqqigA&#10;MzPTpNNpYjMzCCEIBkMkE0kaGxsZGx8nFouhtSabzaCBVCpFXW0tPadOkUyl6OxcxONHjvP1b/+U&#10;P/3ANcYut4TfWghhgkVtbTXRaKVJ9y3rxTlz4ncNXqFCA7Fshh/ech9ZZRlW51wozcDQAKtXr2bP&#10;7j0MnOrHdV0CwSDVVVWkUklyuRw1NTUcOHCAxYsXg6VNuVtLXAk57SKkQCrw+Xw8+sgjNDc3sW3b&#10;NtpaWnFdhZSmnJXNZpmanmLRokVks1nGxsdpbm4mn8+z9YLzGegfIO3k6Fq1HNtnk3HyCAt8QoIl&#10;sX025eEI05OTxGbiVDVmaVuxlFB1DR5n9EkytFnNxdy4obWuGMvmcLNZdH5+0/xs8TRKTLOugcV6&#10;rBDePAgAjdLKcMcBcEFDKpdlzcpVrFq5ijvvuIP4zAzbHt5Gc1MzobIw6WSKoM+PlJLHHnuMxsZG&#10;JicneclLLkdKm7vvvotbb72N7u4uXvmqVwKCyckJ/D4/lmXxwIMPIKVFeXkZq1etYmJigo5FHSil&#10;6D3Vy9jYKJdccgkd7R3cededBPx+EskkFeXltLa0MDE5jrYU1990B5s2reKyLStKzerfEdh2qa/w&#10;YoQWcNv9TzCZymHZpy9hAkE6nWZ6coqJ8XE6Fy2hoaGBEyePE62qIhKJMDU1RV19HeXl5Wx7eBtD&#10;g4NYApZ0LWPDls2gIec4ICS9vafo6urm0KFDoGFsbAyA1tY2rze6l0ikjBPHT1BeUUEqlaSqqor9&#10;+/czOjaGbdtsPHczPT09XHbZJSSSSbPhdjWWZWHbNjMz0ziuQ/fK1Rw52cP6l1xMEigU9OdFiTnK&#10;7blrlVKqPOlonEwOJzZv0NxZ42mshW4LwIEDB+IFzq8uyLl1obykkVqBVsXU5z3vejfLli3j8ccf&#10;IxQIsmbNWlCaickJtKvw2T7uv/8+muobSafTLFvWxcaNG/H5bFzH4ZJLLuVDf/qn1NTUsHfvXo4c&#10;Ocz09DR79u5BSolt+2hva6O9vYPp6WlWrVqF47gcPHiQXC6LBmpraxkaHqKuro5wJMLIyAiV0Sjt&#10;7e1URaOk02m6l3XxiY99jcnJjDnwEvW1hBJeWBCAcJlOKXbtHJojFpuFqc0Lqioq8ds+LAQ9p3p4&#10;+OGHGRocYmhwiJmZGRwnj21Z3HnXncRjcTo6FtG9cjnhSJj77r8PS1pIz8Z9fGSMQDCA1pqqqira&#10;2tqwLEk8HieTydLa0sL01BSO69DU2Mjll19OPB4jGo0Si82watUqdux4jPPP30oymfJ6B4JcJksw&#10;aHoF0WgUoTSBUJDGzg7SliDnn8Ot1GYmtSq4WHgaHKVmrTaktAYSGtKZLOl4YkEu+dPIIGQMTA/i&#10;7e98tzGX8mTUxfhQaF175SWJ4O677mZibIzOzk56T/XSN9BPY1MjPtvHvr0HCAaDdLYvJplM8NLL&#10;XoKQEidnuv1CGwOreCzGyu7lrF6xigMHD5CIJ+hobee+e+7hnHPOMUPIq6pYs3IVDz74AK7rEq00&#10;O4X6+kZGR8epr6tndGScSLiMUDBCIp4km8nj5LNox2V0dJyevmN893v38Md/9Ap8VlHtN++fs0Kp&#10;fFFCCQuCjJPjRzfciesow28RAq1mJ3rnslm04zA8PMKu3bvo7urixIlTCCGwfT6OHT/G1q3nMzo6&#10;ihCGnZTLZRkeHkZpRVVVFdHqKhIzSYKhAJlMlsnJKYK+ID7Lh8Qik84hhI2UFsrVHDt2gk2bNuG6&#10;Ljuf2IU/4COTydLc1MT551/AqZ4eXvva1wIKy5Keglt6JS2XbDpJJBQmEQrhCqioqfKcKQRGsCnR&#10;qKKLt5ijP5ur4HddpyVj2SSyDu4CrTlPv5pSWCjnHYCJELN+UqJI3Q34fNTW1rJn7x58Ph/BYBAn&#10;73DxJRcTiURQWlNTU0NrW5vXWPZCjdb4fDa2bWFJi6PHjvHTn/6UmekZAoEAx44d4/Wvv5bKaBS/&#10;P0D/wAC9vb3E4wmktDh1qpe6ujr8gQDNTc1kMmmCwSCuUmRzZjD5vv37GBoaQimFk82xdMlibvnZ&#10;bTz2xCkcj4WligTkJ3+VUEIJzzWOHZ7h6PExtFSe1kpgW2Zsz8zMNHffcQcPbduGq1w2b9pkHFG1&#10;pqwsguM4RCIR9uzdg+M6HDlyGJ/tQ3njkpGSwaEhfD4/t/3sZ+zeuZsdjzxKVWUVp06dIpVKUV1T&#10;TS6XQ7kuuVyeiooKzjvvPAYHB7FtH4FgAKU0zc1NpNIpcrks519wAfl8DtdxMVpMgRIa25ZopUmn&#10;cgRDIZRSxJMJLJ9ttGaFhou3mD55wJSUAkvaszRXBI7WrdOWnwl7YVhMTzmD0HMWbvOvSeVUcWjQ&#10;vHaJ93/N4OAgU1NTdHZ20t/fz/IVyzl+/DgP3P8AuVwO1/vlNDQ0oJVCWlbRx0QpxQ9/+CNq6+ro&#10;6lrGunVr6e3r48DBA3QtW8YjjzxMe3sbhw8fRkpJLpvDcfJMTExg2xZDQ0P4fD78PhspoL6uhqHB&#10;AYJ+H8NDg9Q31KNUnnPWr2VychLbsslmMnz0Hz7Fm970ejrbG2lvb6Sqyk/AB4WKtSj8X8154Ndl&#10;GM8knixkeetXHUephPbbgd+mfYsGwxwolCckrtb83Sf+k7F4kubWJlrbWkmks8TiMXY8toOWpmZW&#10;rOhm9+7dHIvH8Pts0pksmzZt5Nix40QrKli1aiX7DxzA57M477xz2fnEE0Qqy0kkEriOQyDgZ/fu&#10;J9i8cTOuVjQ01LN9+3bC4TDRQJRYLEY4HGZ8YpzWlhZsy2JgYADXdXniicfJZnP4fDbZTJaOjkUE&#10;g0ES8Thl5eWUhcJkchkUCqEMsSefy+OmM1iBIBXVVQxNjrNieSeu8CabCwnaMdYyhZVHiuLaO1cP&#10;Z1nWwMFDB+Ms4Cf6abOYjL2sSX8KvplCFzrr3pO9fyWCTCbDihUrSCST1NTXsW//foKBIGNjY0hL&#10;ksvlSKfTDAwMsHTpUrRSuFqjXBdHSy644AIef/wxgoEADz20jVQqSW1dHdlsjtbWVvbvP0A6k8a2&#10;LEbHRkFDOGTzo29+kpam2mfXEqHU4yyhhOcMFvC9b33iOX1PrTUDQ1fzN//ydbY9/Bjdy7uJx+PU&#10;19UzNjbOwUMHiUajxONxbNsmGo1SVhbB5/Oxf/9+2tvbyGZz3H///WjHoWtFF52rVmBpyGezWBpS&#10;yRTV5eVUhKqZik2hbE/dXzwK06EWitmWRIE5KueMHAW6V6woP3zw4MJ0qHkaAUKhKsyBeQes52Y/&#10;5mAL1HEtTPB30IQjYVLpFOlMmkQ6RVtHO04mRzwep6qqitbVrYyOjlJZXUU6nSISKSOfzqA15HJZ&#10;2traqKys5K677qK5uQnXdYknEpRXlHPgwAFe8YpXcNNNNyKEpK2pllt+8B8LdW1KKKGE33EIIWht&#10;rue7//W3ALztff+MVVdHOByhr7eXyy69jBMnT9Dc1EJ5eRnjExOc6unBHwiwbNlSMpkMPT09RKNR&#10;upctQ9iFDavCkqY8lstkmBiboGN5FyRjphEtpenBgudz7552XJYlUa4umvUpV1V4fYrnPkBIr0k9&#10;b0OuZ0tOxTqe9zheBOzu6ubgwYN0rVxOc2srg/399Pf24SgXhGR8apLyykr27t1LfV0dFZWVzMzM&#10;0FBfj88f5NixYyxdupQrr3w5uVyOSKQMv9/PQw89yMpVK3nkkUeQluT2Gz5HfV3VQlyTEkoooYQz&#10;4rr//Rij41O85q0fJp93SSUSRKNRRkdH6e3pQVqSirIyqmqqOXLkCCCIRMKsW7eWgcEh1m08hzwu&#10;lpAc2L+Hrqp6YnLArIXjY3QtXwmWhYUZl1BEwdxuDjyq65wMQpfrOXKEhcBTzyCUl0HMPWhR/B9K&#10;KZSeX3URCHbv3s3LXvYyfMEAea1ACKI11fScOkVVNMrwwCChcJjm5mZ6e3uN71IyyfT0NJl0lmVd&#10;XUxPz1BWVkY4HEFrzZ49u43IZf8BfDbseeA7C3EtSiihhBJ+I+prq3jk9q9w+Ws/RDKVYWrqJCCo&#10;rq4iEikDIBAMsnhxiMaGRvr7+4knk2y94HwSySQ+AWE0TMc5OTRJWTiMoxSxVIa6UIS04yKlRTqd&#10;AbTp73o6iEIZXwhhRi3MWY5t2xpwXVXx5ON9JnjKLCYhzHBs7R2cnuW2moZy4SRMN4XCGV111VXk&#10;83m01vgtmycee5zK8gosIXAcl9qaGi684ALcvENTUxOV0Shdy5aRSafJZrOEQiEOHNhPdU01Wmt2&#10;79nN5NQUvb195PJZHrnj6wt5PUoo4XcGSmsO9k5x88MnmIhlnu/DedHhrpu+gOPk8fn8bN68iUQy&#10;yeTkJFNTU4yNjZLJZJiYnGDN2rV0LVtGPJlESIFfwJHHd7Gms5NsPI5t+4g21xMXebQlkNIikUjg&#10;81nM2rd6b/qklqrWc0pMym2B2fsLgafDYqoAj3c8J2wVSk7z5kLMEXPE43GOHjtKRTRKVUUlmzZs&#10;YPfu3di2TTIWo7W5ifHhITZv2kAyk2JmJsYjjzxMeXk5ApvhgUF8Pj8PPvAgvX29vOHaa/nhj34E&#10;WrNv23ULdyVKKOF3CFrD8ESK258Y5PBgnLyjefmmNspD/uf70F5U2H7nV/m9D36Gkz09NDY00NzS&#10;wtIlSxBSEk8mCAVDpDNp8rk8wpIIBTLnMDI0TLUQ1NVUMxGboq6hmrZlS8gq1xBrtC46VhRE1Epp&#10;pBTesCxhxovOWYuf7Mu0EHjqPQgpvQzCzICYZTV5wWHu0XknqIBYLEZtTS3hcBilFHt276GpuYmj&#10;h46weu06UskEvcePU9tQS6S8DFlVwZvecC2ZbI74RIzp2AztizvJZDJkc2nuueceLr3kEi7dutKI&#10;9UoooYSnBQ1MxjPctmOAiWyIJUua2H58EEk/r9jSTihwVibPv5OQUnLlZedw420Pc96555FKpUin&#10;0yAklmWTdxyjnPY21hLB7see4NwNG9n1wDaWL1pMoLqKU4NDnLOii1TOQWuIhCM4rjtLBsLoHmB2&#10;qbWsZ3/9e9o6CMuyYoAncTf6B601rjJzfL0nF1Oh8fFx+vr6EEIwPT3N+nPW01DfwGBPH02NDSRi&#10;ASIhH3ueeILVa1ZhS4vx6RnSsSThQITmxgYcJ48/4OPiiy8km3cYGRnhjVdftKAXooQSfleQyuT5&#10;2aO9HBt3aWyqx+fz0dDYxPYTg4SCg1x+Tgv+kk/VU8bbr30p1/34Dh57bAdLly4jlUoxNTVJLBbD&#10;cV2CgQCdnYuJVFWSSiZx0nlGB0Yoq4wyGo9R2VDH0hXLyWUdLFt4m25TfSlMRdCFNGKOIFkpPW/k&#10;qPHLe55LTIWMwQjkPLm3MMODijTdwskIGBwcJJ3JUBWN0r28m2PHjjE6NGJM82JxTh47xpKOdhrL&#10;KrASGWzLYmJgEJXXBGo10zpPbXsLSHBdhWXBG1594UJegxJK+J2B6yp+8sBJDg7laWxuwefzARAM&#10;BaltaOKhw4P4bMll65qLsxRK+M146+sv45HdvZw6dYpoVRTLtomUlRMOhbAsSU/PSeIHUoz09XP+&#10;qrWcOHGMVWtXMz05zVguy8qWZpL5rNGWeRlHWTjsvfqc6oxkTltifk1JKVUuF9im/mmXmGZdv+en&#10;O/O9Nij2IToXddI/OEAiHmfDhg1UVlQy1D+IPxAgEU+wdtVajh89TENDI2P9AyTHJ/FbNul0lkQs&#10;RuWiVvJOHuWzzDg/rbl06+pnfuYllPA7Bq01tzzcw96+NC0di7Cf5IQaCoVQVQ08sH+IspCfc7vr&#10;SrO3nyKufc1lDEzcTTZznGhllMGBQYaGBrF9PqYmpwgEArS2tfKKV76S3Y9uh1CI/cePUdfYyJLu&#10;LrLKwUXj5PP4gyG0Ap+0vBAg5tCXZt9TIOZV9rXSFUhDJlooPH2aa4G55PlM6Dly7ycr/wAGBgfY&#10;tGkjoWCIu++5k9de/Vr6T/WSTCWZiMcYmZnk8pddzmDPKaKZGjLjU6xatZLpqRgDnq2uqwv+5xqV&#10;yxEMlBppJZTwdPHA3iFu236KWCpP7+AINTXVrFy5AjA09R07HieXywGQz6Rprg7RXr+gFYvfWoRC&#10;Ae688w66u5cTDAY577zzyGYzPHD/A2x86eXcf/8DZDMZfvjjH3HJhRcyNT1FeXk5nd1dxpXCMxNM&#10;pNPYQVN+8QnLOGPPzRS8vrQQAlcrbNseLHxLWtaAfL5KTAVorSrMzFPQCmNJ5PWolS4EidlsYvPW&#10;cxkdHSPgi/Hq17yaqalxfMJCSsnw1CSRyjKmshlqGuo50jNATW09+/cdIOc4LFqxnBEni8/nI68V&#10;ynWoKAv/6oMroYQSfiUuXtvMxWubARiaSPJPPzw47/sVET9f+MtLsErT9M4KHW0txOMJHnnkJ0Sj&#10;VXR3d/OSy1/CwUOHuPzyl7B9xw4uvuQSntizGyVg6dLF5NDs37OXdCpBIBwiGAmzZFkXwtW4uZwp&#10;N2k124MAL6HQWE/K7mxbxlzXXdAA8bR1EI7jlitPsaExvQiBV3oqUl69f4FAOEx7ezstTU3obI7B&#10;IyepDAWpq6snkUjQVN9E38lTKGkRbmsgUxVk8TlrWbx2NYOT43Qu7jSDwjVYAprqogt5/iWUUEIJ&#10;C4LFi1uIVJSx+bxzCYSCnDhxguuvv4Gx0VGOHTvOpk2bSKZTrF+3nppoFal4iu9973uMDI/Q1zeA&#10;3x8k6AtiWWbfLoRkjthsnlAOCuLk2YxhoUVycBZNatAVWnmBQYh5yupCtJmrlws5GjeTo+fYYdxs&#10;huqyanpT0yxdswr8Fj0nT1JeVsaSzsW0ti8iXllJz8kT+LRg/eYtpKVCSGMIGA6FiU+NL9jJl1BC&#10;CSUsFFYtX0I8fZxsLm8GAGnNkiVLmJgYZ9++/QwND7H53C0EgyGqqqp44IH7ufzSlzAwOMCyZUs5&#10;cOAgr77qVWacqYZAMEDBEhWYP1WucHOe+GFhy0twNiUmL5OwpDQ1pjkHWGQxyVkaUzYxgxtP0eAL&#10;IewAQ4MDrF29kvt27yBUVUUmk6alpYVdu3YzMDhIOGxUiVLDcHyKSFUlynUpC4e59dZbec3LS/TW&#10;Ekoo4YWHZDJJb28vqXSaLVu20Ntzin379pFKpWhvb6N9UQe//OUvKSsrIxIx1kGO69Le3saBAwe4&#10;8sqXG+oqpsebUaY6o4x9hancz9M+COYGBa31gpMKnjaPTWgzC0J58x8K/84Ot4C56o7xgQGme/uY&#10;7BtgrH+QztZW9u7bzWuuvorKynLOPXczj+3YwalTZurT4sVL2bbtUfyhCHZZCOWxaX/ykxvZunUr&#10;DQ0NC3HeJZRQQgkLikOHDjEwMEginmB6ahpLWqxevYq3vvUtRCIRqqJVvPGNbyQSKWPN6tVMTkxw&#10;//33MT09XWSUKa3RSqGUxp231nsLqpqjnp43g2dulWfh8PQDhBfJ5vowaW+EXhFe81oAYiqBTOep&#10;qqjE8vlIZ7M0tDQxNRNn2bJujhw5SmdnJ65S5LJZ7rnnPrq7lrNr1x5CwQgzMzPMzMR51auu4ujR&#10;4wwPDy3IiZdQwu86tFbk8/ni17Pi1fA7hNWrV2H7bE71nuLBBx4gHo9x8OBBdu/Zw/LlK0ilUjiO&#10;y9KlSzh0+BDnnnsutbV1PPbYY5SXV/Dzn/8cJ5ej99QpbJ9tJs9RWHNFcbxCgTaqlCoKmJ8tPPUS&#10;k1daEkLE9ZxmdHE2qphjBW5GqSKkGcadTqaYymZI41BbXoYKaZQQWEIQCkXIZfNUlFcSDIbIZh0y&#10;mTxjo6PMzMQpL69ACIHjOKxatYpFi9sX8vxLKOF3Ej5bUu5zGDxxoPhYfWWJPv5McOLESa688koG&#10;BgbYtXMXTzzxBEIIuruXMz4xzvHjx2lqbCIQ8POqK1/J8ePHWb1iJQcOHuTksROsW7eOxx/bycZN&#10;G8EVWMWIYAa04ej5A4OkhZCyaO8tpTXwvCmpKZj1SZNBqII535w5EOJJwUyjmVA5ok11jI0MUbe0&#10;FRUO01pZQzqfJ5d1KCsrI+93QQhSqRS2bZNKpVixcjWRiLH31mAyFNct7XJKKGEBUFsZ4lN/eP7z&#10;fRi/VaisrOShx3YxPTNNKBTkqquu4uGHH2HHju24rkIpRVkkQqSsyTymFBvOOYdoVRX79+3n+PHj&#10;KKXIZ41DbM+pnsJee1ZDMKdyUxx97EEIMX8uzwLgLFy5RFFRrfFEbHj2G3gBzrPZ0EDb+tU8+uij&#10;hMvKiDQ2oJBktIOSEkta1NY10HPiBO1t7UakI2ByYoL2tnay2RQAWkrDAy7xs0sooYQXKPx+P7lc&#10;loDfqKYPHDjAokWL6OjoYGZmhngizp7duxkdHcPnsxFCcvjwYZYtW0YymWRkZIQ1a9dy/PhxupZ3&#10;s//AgeJoUTO1k+JsamNUqpm7Irru82i1USglzXUUFGCaJto4vJ5mtSEEKVex4pwNSClwhQAtcaRX&#10;hdKaiooKNmzYyL59e0kkklRXV7F+/Xri8Rl8Phs8F0SFmPV5+i2AoyHlmH8dDa4GW5gvn4SI/Vtz&#10;qiW8gJFPj5NPjxGs7ERawef7cF7UqK2rpbGpkVwuz45Ht6Ncl5GREQCmpiaRlkVTczOLOxeTSCTI&#10;53Nksln6+vqIlEVYt24dgWCQI0eOEK2KeousBO3MvomUiGIQkPN6EM+GK8pTDhAF+tSBAwfiH/v4&#10;PxZLPUWvEG8uNWB2+q75TiqVIVLmlYo8m3ChZbGJrbUmn8/RuXgx4VAIrTWO4+Dz+fGSK/OSeFbj&#10;L9IS0+5pwVdPCr7V8/R4ASEL/m6l4rXNivaSiLyEs4HWv2L10MRGdzF28nYWbfxTguWtT/PnS5gL&#10;J296qfv276O8ooLW5hYmJsbp7+/Dsix6e3u54oqXMz0zzd69e1mzejWrV63m2LFjzMzMcKrnFADX&#10;XHsNT+zcyfr16+nbc+N8HQS6uCye9isRz6Ob67zjQHj+5pBOpin4Cs7zDLHMeezdu5et5281wy0E&#10;SEsyMx2nv7eP8fExU2aqrSWXyTI1NUlNTS3d3d1IKVCeq6ExpRIILWaD0IsAd4wI/nqv5Gj89GMO&#10;WprNFWlqfQ7VPoeIyDOek0zmbfqyfg6kIub6uvCRvZKP7DWB5ZVNms+sdWkrBYsSngK0myOXGsQO&#10;1mHZ4XmrSj49QWJiH7nUKPHRx/CH65BWYPZntcLNx3EzkwQqOp+Pw3/RIZvLEAgEEMD09DTBYJBs&#10;Lkd7ezvLV6xgcGAAEORzOVzX5fCRwxw5dpRwOEJbRzuO63D3vfdQW1/PdCxGsY7gOVUILIQURQ88&#10;IWab1GhVvtCB/OwChCi0RzR5Nw8UhgZRvC3xGu+5PLawcLzn7djxGOl0lo6ORYDGtmx8Ph9+20dF&#10;RTm7du1i3bp15HLZ+W+qlZnN+iLAn+2WfO3E/EzhVQ0Z/rQzwaryLCijI3Fd18jl0biuIuvkcJUL&#10;WuE6eZSriTuC3clyvjCyiN5cmNuGBLcN2UQs+OYWl1c2vjgzqhKeG7huiqHD16OUoGHpKwlFlyCl&#10;H60ViakjWGqUxSvWMtR7PxUNmwmUtZify8VJThxk6PCPiTato6FiEaWi529GMpmkqbGJxx9/nEwq&#10;xYoVK1mxfAV+v59wOEzPyR58fpvGJvOcczZt5IqXXUE6ncYfCBAIBCh4FyUSidkXLtoXOcWxz96w&#10;iGLGIIQVB/UCyCAKM6mFmMNiErPBzsuChIBkPI52HMrCYU6cOEEynsCy/Tz++OMEg0EsSzIzPcOi&#10;jg7isRhCSBzHIZ93sPw2ruMSDAZxlXpSS+aFhw88Ifm/U7OBYVWFwy/OmyRkiyJnWSlAWlhYCA0O&#10;nvGWBCkk2hIoN48lJa7rUubTnF8+xebwBBKYyFhcfep8ki688WELKeDeS102REuBooTTIYTEtgPE&#10;x/cyemSS8oYLCUUXkU2OExt+hKrKSmobm5gaH2H02K1UNG3Akn7iE/tIT+wkn5kwmUcJTwkT45PU&#10;1tVyxRVXsGP7dk6cPMGyZUtRSiGlYPPmzQwMDZLO51myvJtDR46wtKsL0uD3+8wgNiHQAm9Wh5h1&#10;2NB48yAKU4SePBNCY4YGLRzOKkAopYqNkuIs6rm7eykQyhSd8rk8O3fuJJFIFPsQYIJMWVkZ4+Pj&#10;BEMhhgaHqKqKUltbi9/vo6+vj5lEHK0VwUAQx3U4ebIH290IV1/8zM56gbFnRnD+3bMTuK5pzvC/&#10;G+IorZFaobUArYz5lhTgqiJNWEqJdl2UEPgsG6kVjqc09AmJ6+ZRJpyglKYm6HLfsntwlcvv9W6l&#10;Px/h4nssqv1w8OUOkRfYtEitNffdcx+//MXtVEYree/73ktNTfVT+tlrrr6WH/3kh8XZvL8L+O8v&#10;fZlr33gN9fX1C/J6QljYgXLqW9ooK69kfOQB0pPbsS2XaEWI6vpmhBC0di5hfHiI5OBPcV0I+AWd&#10;3V30HDmA7S+nlD08NWSzpvLxgx/8kHVr1pDLZs3n3oKc46JVjtr6Opo72tBAKplkZmaGcGCWIKDR&#10;3vxpiQRcmDOYuvCMgoBuNoNQym0xWoiFw9mPjPL0G4UFf65pXyGoCQTr1q4hl8nis2zyuTyjY6NU&#10;VVaSzWQIh8P4/X5Wr1pFXX0d69atZ2Cgn5tuuom+vl5s28KSFnnXIRSJ0LGog0DwhSXmufZhqxgc&#10;zqvKMf6qMf53fQyU9kawmksspOmnSCGQlo2UEktKpBBYQppLJkz2JT0amyUlPsuPlBKfbWF7HGJb&#10;mOvyf+2PcGvHnVTIHJM5aLjF5qaBF84HWbmKN13zJr7/vR+wdt1aysvL+cP3/CHXfee65/vQfi0m&#10;xid425vf8by896GDh9j5+BML+IoSaYdAa6K1dbQtWUZzWyOtnUtobFuEP2B6DuGyCloXL6Nl0SJa&#10;Olpp7lxCuKwc18lj+UszIZ4aBHknz/jYONFoJUIKcnkHO+ADIbD9Nr6AHyEluVyOfC6Hz7bx+33k&#10;8jlisXjxdQYHB7Es6dFbRdHN1XzXfMZd12Wue1/BcXshcXb7zTlrkKtcM5NaqzkWIbNDhLZv347f&#10;HyDg96NcRWNdPcPDI6xcvoIjR45QV1fH7l27qYpW8sgjD7NhwwbGxsYZHx9nYHCQSDhCZVWUgb4e&#10;OpqbaK9veoanvDDIKWi8xSanjA35jkvHaQu6ZjaGEMii57mXaWF6NgKJwkUb9bwJCFJiFxhaUqNd&#10;G1c7Hr1XGQGMVmihkdI07LXjIqXEL3L8qOVObk+28dnJNbx9u8WWas3dl7jP38XxcMftd+K6iv/9&#10;2v8UH3vN1VfxZx/8f7z5rW9+wWYGWmsy6fTz8t7/+V9fWNDXc90UycnDVFZagCAQDBEIhs74XCkl&#10;wdD8cpJl2cyMPEF5wxaeyX7ydwFSCFzXJRKJkMlmGB8bN4PVpARLgva8WbVbHJmjNfj9AbRP47oO&#10;WSeH4zhEo1FAzGFtmrKTKMQKT1Ywt+yulK6wLJ7/ElOBxYQQ5PMeR3cu/dRT/LlolKtQrlnMlFZU&#10;VFTQNzDExMQEtbW1xGIz5LJZRkZHqaysZMdjjxGtrKSisoLKykpclcdJTfPyNevo27WfzNjoApz2&#10;M8NwBrp+YaM0tIccHrlgGNu20FoghZxVmXuFwwL3yrSjtXFn9BhZQlrGB4eCG6NESmVEiK5AYKNU&#10;FikslNBoqU3WgYvruti2jRaal5X3c15gkLcMXcH2SUH7rTa9r3J+xRk8N8jmsqe5S7a1t/GFL32+&#10;+Pj+vfv5h7/7h+I1e/8fv4+XXfGy015LKcW73/GeYuMuHA7zne//HwCZdIZ3vPX3qKmpYcybQlhX&#10;V8db3v5m/vNzXwRMOv7DG35QDEr33H0v//Wf/1X8AJ5/4fn8xV/9OX/2wT+jr7cfMCWuL375P2lu&#10;bp53LNdcfS1/+P4/5Cv/8xUAbNvm+z/+nidegm0PbuOz//G54mtvOXcLH/7IXxd//g/e9V6mpqYA&#10;WLpsGceOHuWGm68H4G1vfjtvevObeM1rr3o6lxql8iTHdpKY2IfPX4blK0P6K5k4dRcBX4aGFjM5&#10;TiuFdhVuOoWbyqKdPFophLSQAT9WOIQVDBi+vRAsXbOew7t20rfzS5TXr0PlYjj5BPlsgrrOl+Mv&#10;K1nfzIXrOAghiFZGcZw8juPiOI7nRQRogWR23SwSfoRAGusMksk0fr+PfN5M99MYFbVwjOWG9AYG&#10;SfFkHcTCZxBnvSXwxNIo150V0RXWAjX74ps2bSKVTlNfX08ymWJ4eJjOzk7iiTi2bdHZ2cmFF17A&#10;ZZdeygXnn8+5555LZ2cH/oCP8akxLli2nEvaljBx6AhhrbDzzy+TqTclWPpzExw+0B5j2/nGPND0&#10;6gWO8nbuWqC0xp3TRirUDYWeHRlYsOgVWuMT3jw+rUFLLCGxJNiWobZJKdFCoLWLJSW2bSOEhWXZ&#10;WJag0udwS9MtCGAyB2U3Pr8NiddcfRVaa665+lqOHjlafLy1rRXpNeH//mMf58tf+zI33Hw9P7zh&#10;B/zPf/3vGV/r99/1B3Qv7+aGm68vLqZ//5GPF7+vlOKf/vUTxe+PjY3x9a98o3i/qbmJt77xbcXn&#10;f+kLX+I73/s/brj5er73w+vY9uA2xsfG+fwXP1/MeG64+frTgkMBP735luJrV1dX84bXvbH4vc98&#10;+rN87Vtf5Yabr+f7P/4+2x/dzuCAmQz5z//4L8RiseLPrl23MPPVpfSBDDHR/ziT/fcyPXAHY0d/&#10;QMCfpnP5Kmzbh3Zd3GSK7Mgo+clpVCaNdhxQCu3kcZNJcuMTZEfHUekMWin8/iBda9aRT51k4sRP&#10;iI3cy+jJO4hNHMFf9it0E7+jEEJQU1PNgYMHecUrXkFtbR2BQABLSJx0Fu1t6ILBEOFwGNd18fl8&#10;5vMvBForbMvCcfKk02lmJ7ABnlPF3BVbSGHmUHvQeuEHBj3lADFPoCZEcSfmuGZBnO1BeJ4hni58&#10;aHiI6upqcrkcDfX12LZNU1MT4VCYiYlJtNZs2/YwJ3t6OHLkCM3NTRw4uA+J4qotF9K/9yBBB9Kx&#10;FArree2VTeZg5S/NeX9q+QQfWRYDaVK/gqttIYNQKCOQL1BacT0Wk/KCg2NmagCWtNDCpKFSCGzL&#10;wmdZCO98pTQLvRR44yBN9uYqbbIKtCk7SbAtyc31N9LhMzvtshtNMHu+cMPN1/PSl72Ej/7Nx7jm&#10;6mv5wPv+uJgx/fu/fora2hpqa2sBipbH99x1z2mv883/+wYf+bu/BUwj8PKXvZTBwcF5z6mrryve&#10;FkLw/j9+f/H+K1555Tyfmhtuvp5QOGTquN7fVCz21Ddg//U/Xyze/vJX//u0c45Gox5zzbzn5OQk&#10;ADuf2Mm7f//dxee+7R1vY6EQqV5GXedLKauoZdnq9azZcgFLV67Dsiy065CfiZGbnDJB4VdBa1Q2&#10;S25yEjeVQmtNIBRm1cZzWb35PFoXLSVcVkvbmndRKjnNRzaXo71jEYlEgltvvZXGpkZampsRQE1V&#10;Fft27eHWW35Gb+8pkskE/f199A8MILz1NBgMceDAfo4cOUw+n6enpwfwSEtepQoFCm9TKUBas1nD&#10;Qs+CgLMsMUlROBiB65o/NmOqJ2brbMXnSsoiESYmJjj//PO5++67mZ6eQmtFd3cXJ06coKqqimQm&#10;zdToOH09x7n4wvPBVUzvP4rtKLCk4QebN3rGJ302yGtov9Vcrn9ZNs6bGuNoTw0oBDjC9CLM+Zs+&#10;hNLaK62ZBpPwaMEajfSukhYmhRQCXKXNDCYv65CWQCuJwDXXW1pYWoHQqLyLz5JIJY0Hls6jtEBb&#10;Gp/P4qut9/NHgxdzPFtG+60W/a9+/noSf/QnH+CP/uQDJJNJ/uLP/pK3vOGtXH/Tj9n5xE6UUlxz&#10;9bXznj8wcDoRY3xsnD9+/5+glKKisoJsJksw+OutIaSc7XEIMX8x+9Y3vs0tN99CJBLG519Y4sP3&#10;vvM9brj+J4QjhoTxZGzesmlB368AaQWpat7K4IETTE2MUdfYUvybc5JJnETyKX9+tOOSn44hLAsr&#10;ZHoWuWyW0aF+IrUbCEeXPivn8GJGf18fruvS2tJCf38/2UyG5d3LsYTgZz/7GUuXLkOhOXLkKKFQ&#10;iMVLlzA2Nl7cbOdyOSoro5zqOcUD995HKBwGlPmVedKCwp9xQXcmhVXsObxwmtTFqromn897O2O3&#10;8C1QppMiLWhpaWFqaoqqqioGBgZoaGxgaGAQlObg/gPU1NSgBIxNjnHOihV0lVUzuOsINbVVTDpZ&#10;aqsqGR8bw7L9uMotsi6eazTdYi7Ve1umeGP9FGCjXWUCgKcqV0ohhZwNCt5jBfaS0XIAWphapSWL&#10;w0E0ILVJG10kSuXRSiO1AGGjcXBxjZJSKaRl4zgOAiNKxLLABSUcLFsipOTrix7lDccvZCwf4MoH&#10;LH5x0XMbJP79Xz/F5S+7nE2bNwIQiUT47//9L97wujcyPT1DVVUVkUiEz33xs7/xtd7/3j/iD/7w&#10;97nylVcC8H/f+g7333v/WR1X76k+brn5lnkU2icHqbPF0OAQN1z/E35w/fc9Hvvpr93X10dtXe2C&#10;vN+T4Q83EKnpZmbqEeoaTHlM5fImODxNp0/tOOSnY8hAACElmXQKx7GprF0zT3FdgkFVTTU/u+uX&#10;vPSyyzlw8AD9/QM01Naze88eurq62LFjB5aUnH/JxYxNjLN77x7OP29r8edPnDhBOBAkEU/Q0NhI&#10;bGoa8FoXygsOhc423nChOQFfShlf6P3zWeWIRaEcpkEI5mCLmYMwHfbC7KPp6Wmmp6c5fuIE42Pj&#10;TExMoDV0dXURj8dQ+Txvfc3rKMu55OIxXNcx9XZcpCUMJczNIyxJWdlzT7l79YMWGRcaA3k+vGgM&#10;LQQ518zlLiifBQqtNNp1ybsuymN3oYxa2nFdtHbQRjdtsgBl7ksEOO6smM5VCO/iCSFNiikNVVaj&#10;0cJwjC0pjXmiZVJLy7IQtjTWhkJgSbi5+1EkmgfHBXeNPLf1uenpab74+S/Oe2yg32QH4VCIf/rk&#10;J+jt7Z33/RtvuPGMr6W1pql5lsH2wH0PnPVxDQ+ZvlEhOJzGWHoKl+nuOWWwr/7vV4u3C03yQnAo&#10;8OILqKys5Jtf/1bxfnKuWnYhIARONk44Ei7uOt10Cp0/O8KCymZRGfMZ9/kDSKlwndxCHvFvDSbG&#10;J0jMxPjBD35AZXkFE6NjHD9+nGAwwPaHHyESCnPRRRdz6mQP1dXVXHzhRQgpcZSL1grLkvgCfpoa&#10;G6ksKysuztqrKgNz7em8h+Z4Lz0LxZWzzCB00YtJuY5XXjrd7hsgk0kTiUQYGBzEtiw2bNxIb28/&#10;fQMDTO4bY/2q5XRU15E5chI1OUWgqYFcPkE40kY2m6WhoZ6jR4+AUFRXRpmJzSzIiT9V3DcmuHfM&#10;5Et3rT2M41pICcIS3oZM4yqTSQghwLJm1eWeoNBQU11TUlJGVKhQRkyoTbYAypSllAm0LoYR5ag8&#10;QhnmktCgPLaDEqrIj5bKQguFxjF9CkuABIXEUvDQ6m1s3XcBV2+ziL3Wec5c0z/5qX/lHW/5Pa65&#10;+tp5m4pXXfUq/AE/DQ0NtLW1cs3V11JRUUEsFsO2bV53zetOe61LLr2ET3z8n4r3a2pqmJk5u7+F&#10;LedtQUpZ3NkXareplAkUhmJodv5f+K/P09p6ejP2m1/7Jl/+0pdNP8l1+dx/fg6AtevWnvG1k8kk&#10;AF/5xv/y5mvfUrwmv65u/JlPfYbBwSE+8/n/eErnpbUiG+9lZvQAi7sazTV3XVTmmS3obiqDFQ4T&#10;DIUQwmFm5HHC1cuw7UjJxG8Ocrkc4XAYlXfZtXMni5csZu/evTQ2NVJdVc2SZUvZvWc3L7niZWSc&#10;PEorrxZjrmF9fQN79u4hFAkzOjpGTrmYnbaet6YW8ORsQaPLXxBKavBYW1rjFvQbyst+XF0UfCE0&#10;mUwGfyDAypUrOXnyBI8+/hjpXI7NK1ezed1qdj+8jUg2Tz6dRLo5ek4eo629hUQ8RjDkZ3p6Gunt&#10;kP0+H07+udu9aOBVD5pd5l3r9uIojas1tlTYSoFtmV+ukChl7DK0MlRCLE89rQSO1iAKKnJTExaY&#10;JjNCmR1CYaSgN2hDKYVJHAR5lCkfadfLQLQp41EQKSpvARZerd0tHr/RWyje29DLV0faueIBizsv&#10;fu5KTQUq6n333Ee4LMLmzfPr75//0ufJ5/M89MBDdCzqoHPxrClcga0E8Kf/74P8/nvfw/ZHt3PZ&#10;5ZfNe41gKDjvuQDX3/Tjefdf8aorecWrrize//GNP2LXzl24jmLj5g3znmvbNj+4/vs8eP+DNDY2&#10;/srzmpycZO+evVx08UVFimvhtffs3kM2mzut32DbNtff9GMefeRRKisrWb5i+bwS1HU/+G7x9tDg&#10;MMtXLD/j+8+Fm4+Tifcz1X8v6amD1NTWECkzhBatNcojBZwtVNZ85oSQNLd3MtBzlJ6HP0Zl01bK&#10;6s8lEGkwYrzfcVhSEovF8EkLN+/Q19dH+6J2xsbGOe+88zh27BgXX3QRTiqN32eRdxzS6RShSAQh&#10;JDW11ZRFygDN+RddyC233EKR9FMQy82p+egnWWsopSqe3Gt7pji7AOF5gGghUK7jUV3NgiYsowMp&#10;iDiGRkZY1NHBwOAA0rIoLyujpb2RZbWt7Lz9HuqrKuk/fASfz4cEbCnRrqKysoqx0TFyuSxOPo+Q&#10;mmQyedrUumcTH9plLvbFldNUiCxa+zzGmckacEBLI4pTgNYCHyC0N9lJKxSWV37zhkJ5vz+BMH5L&#10;nqeKQiOUYTcJrbCFKDrgWlKivCAh0YZKKyRaOSY1lQItJNq10CgsywYsLI/+IITFe7wA8ciE4FQK&#10;Op5je51LLrvkV37P5/Nx6Usu/Y2vESmLnBYcngnWn7P+1x7Tb3qv6upqLrn0zOe1dt3aMz5+5PAR&#10;9u87wOuueS0An/30Z/H7fac9L5fLcfLkSf7l3//51x4DQC45zNTgDqQVpHPtawhFygzpAUw5s7zm&#10;N77Gr4OWEseKIoBAJXSuXUsiNs1wbw+Os52a9gvxlwIE0WiU1uYWRoZHQAhmZmYQtsUFF17Avn37&#10;2bJlC0F/gNT0NMf2HKG9vZVMKsWuHY+xasM5BIMhNmzYQH9/P+l0ivLycpJAwYhpruu69FwYtJ41&#10;53tem9R6jueHR8sFrXEct0jxVJ5NhPBkggKNPxjEFwxgBwJMxWa4+uqrGD/ZTzjromcSBKuipCwb&#10;KUAJjcTI0E+d6qGuuopkMolyHGpqa4nNxJ7TlPYbJ81q/ulFR0GYxVe5hWayVw4UZvEu2GYopdG6&#10;YCwokEoh5Kz+IZfLg/TmzUoLvIlRppGt8SHIFVSWApSJtEhhoS1z7W1hGQsEaZN3HTzPEyxLgtJo&#10;LKSwEFqAZxToExbfXrqLdx5bz6Y7bcZe8/yK6H5XsXjJEv7h7/6R7/7fbKbw7eu+fdrz/H7/vEb3&#10;r0MouozW6LLi/Xn5gg/EApgPPDkHCdRCx7PTZ3/RQkrJ1MwMi5Yupr6unrLyMkbGRoklE1zyksuQ&#10;lkQ7imP79rOksYmjj+8Cy2LD8m527tzJJS+/kmwmSy6Xo6Ki3AxMg6IPk5Cz5Siz5jLf1cJVFT6f&#10;vaBeTE9nYNDptS0Brmvq7VrPCuW86hIIaGppYnRinNqGOq54xcvJZTMEIgF8tg9Xu8QTM6xY0cWB&#10;/QeQtoUtLQK2n1huhmAwSC6XIxAIUFlZSTIWf85oru/YbkpLb68dAGV2YoXCjEbgKG0unlJYlmUC&#10;g1UwWxQox6OuWpbXJ9CgdTFD0gJUPmf6OF6GURy55HHnJYAURUaU0AK0hZDa/LG5yvQbAOWazoUU&#10;Flor830kCAuBi6sdukNJKiyHmGssQvwlGvtZ4cnlrKcD27b43o+um9XNyF/9S3gqwaGEFw6CwQDp&#10;dIpoNMrQ6Ai1ymHJsmX4fD6UVuTzDtlEhrDPz7HHd1FZFsISNmNHTrBx5UqcbBopfQwODgAtrFy5&#10;ir6d1xf7D0pr5FwimphPc/WsORaUxXPWLKa50HMZTMxvuB8+epQLzr+ANavXkM/lEVLQ2NLCY3t3&#10;UtPWgAj4OHmqh5A3TU54Puh5xyFSUU5NXR2Wz8fg8BCOVrM1mmcZN3qmd++vP4nWLq7jmPkNLuTd&#10;ArXXoeCX4igXVytcrXCUi6NdT8Bm5j64GJGcLgRU5YUcoT2vJY3Syus9FBZ3EzAK2YclJbaU+KTA&#10;5/Pj8/uxLJ8JPLY9j+uvXYWFQCqNLWyk8CGE5PNLDgJQffMLzPb1dwzGWqEUoX+b4LqKbDZLJptl&#10;xfLlpFNpfvrTn+IqB+XmkSj82kHmc9RVVuG3fGRSaaSUVFRUoIXn7qyhr7+P5iJrT3sWHd49j9wg&#10;Ct/zYNvWwBk38s8AT0dJPWsr6+14C7UxYF7pZ9ZeCt70hjcY+qXnRaIBfBZ5v01dRztDUxNk8w6O&#10;W/AfcnGVS0U0SjqX51jPSXyBAK6rCIVCpJ88SOhZQCE4nBOaMgu545jFuyBU0SCERgnpLeoaFLj5&#10;PK5ycb2BSVpphNdsVspBe3VhR3s0VSGRQmIh8IlZhbQQAtvTU1jSwm/Z2LaFVLMLi0AaNrFSxtZD&#10;aaORMNJrtCXRQqOll5t4Nh0rQ0l8z2Ujp4QSfkfQc/Ik5eXl7Nmzh8efeBzLsvD7/SQTSTLZLDk3&#10;j+uDRC5D86plxIUm5uRp6eygd2gQSwuS8Tj1dbW4jsu9994HUFw7Z603VHFzMT9jUOULnUGcVYlJ&#10;e3z94mEpM7+goCKeWxdzHBfLNuUaMzrUMJ1WrFnD3p07WNbdzdTJflCa5pY2hgYHcZTGZ9nFIUGB&#10;YIh4IknOVcgzNPQWGn+91xzvZ1p3k3fBZ1lG+Ww4qrgIco7CkpjFWHs0VIQJCmhDMhJzLEoKlhxe&#10;f8Y1d7DAMJOE9KK1CRx4t1OpBKMDA/T09nuiOxtXa3LZHBKFsGDR4g7qmhs8Oi3IgvIageUdi+V1&#10;h4SA19WO8qOxBj59RPJXXS+OKX0llPBCx+YtW+gfz3HsxAliMzHKysrYuNEw5JSrcLXAsQWrLt7K&#10;wR27qO1soyaviFRW0uSLYkvJwf37CIbDrFu3jqGhIU7uKLy616H2Gg8FX7e5FXeldIUQLGij+ukE&#10;iNnbUhSjWiHRMYHBs4/w7gsoRjohhNlNu4JMJk15tIrF3d1kpmPUNbcw3jeI7QuAZYPWBCNl1NbV&#10;caqvj7wy5nRpx6Wmro5nG0OebkpgLHyLtFMhjDAOgRYCx2Nu4S3GAoFQEiEUqmC5IU3KIeYY8Qlh&#10;ikgajIZCmMa+FMYQvJA+Hj92lIcffIDdO/eSTOZQCBLpNAiLUDBMJpFgYmoUS2pWLe/iDW97E62d&#10;baYnQuF3Vrj+RrWtBfx5ywl+NNbAZw+XAkQJJSwUDh4+xGOPP0FjUxMV9eUcP3acFStWmAoDAqFN&#10;tp9wc3Qt72Z4ZJhAJEhGKwKBcgaHhlm9ejWPPvooiViM9RvO4UE8AyZdoLV7QcLrX+k51YDf1NM6&#10;GzwdFlPxdpGB7z3kuq4ptaCwmaXoK8zCqhyFZVsIBUG/n5/+9Ke8/CWXU1lbjw6Xk+wfYeXqNeza&#10;t5doNMrkxAQKyeDoKML2kUxncBG0d7QzMb3gTK55+KWnNr4sMmREgJaN1g5CSEy/WSKFMdGzhLHw&#10;RhtFs/QivC5cpELwFEbsUhjDqoU2cyC8gCqKrCUFQpJzHE4dP8l13/sehw8eYGRkGtfR4LpkHVPC&#10;CgSCWEoSKg9QWVnFkcM9/O1ffRR/yM9HPvYxlnYtRtuu4dZaErSX1XhSTEuYedcllFDCwqBzUSdv&#10;fetb6ekxSun+/n6ktNDaBRRamfVQK5e4BeG6GnqOnmTlimpcJ0/Q7+f+++/liiuu4P77HzSeZHMX&#10;WyWKmgjDGn32hzCfVadSa+Z5LxkdBEhk0V6jIPICSKfThMMhJMbiOZvN8uC2h7n0ovMJRSshYLPr&#10;6HHaVnaRnY7jTEJ9cyOJRAyfbeO6LlLYhIJhwmWRhTnzX4GvnzAR+MMNB4vqX2lZGO8L6RlmmQwA&#10;0wnwdvymvFSM4l7Z0GQeIC2JWzDtU16jycsm8BZuoSWuUhw5eIh/++SnGB4eJRZPkMu6CDS5XBZb&#10;+pFak02lEVhksn6mJoz5odYadyLBX37ob6mtr+T//cWfsXrDKlAKJbRHIxZI6WNZKMWhVITHpgSb&#10;qko9iRJKeKZQSnHvffey9byt3H3PPfh8/uICXvh8epV4tBAknTzTmQR33X8fXd1dHDx2lInpKb77&#10;ve8hhDQBYs7AoNnurrfJkxYCOVv61wsfLs6SxUTxWM00OU/RiyeW0xRdSV3lUl5R7pWezP18Lscr&#10;Xnklj+54DFdY+MvKaV26hKlkAumzqW9q4pHHHsNxHKRlkXMdFq9czp6DByh/lkzOCrht2FzkAKYs&#10;YxVcFLEQWnqMI8coyIWna9amVFTYkGu0iScUrpPAdZRHdVWY3YTybMLN4q9dyeTUNFPjU9x268+Z&#10;iSVJpbJkUlky6TRuPodPuoRtl4Dt4hcOQmXJpBPkUgncfA7X0ShXksm7TEwl+dy/f54d2x7zZBIa&#10;yxtShHL5zyWHAPjSsRKTpoQSFgLxeJyNGzaya9cupqamjNuEFEVK89yl3tWaI4cPU9fQgB304w+H&#10;aGlrZesF53PJZZfyjre/g6uuumq+7GuOjADMa8OsUM62ZUy8EKw2tAYxp9ZlvIf0bIyTs5bflrSM&#10;c6n3XzqToay8nLvvvoeaaBXJeJyKykqiFRXoqiqCSjI+fYqKaBStNaHyCPgspjIJOtatIKefm5q5&#10;67pIpDkXIecJVIQ0QUK5Ep+0UJb2WEUFqaPwvJaM0Z5WZk4EQhh1swYpTIoohQVa0t/Xh8Dijjvu&#10;JJNXbNi4id6eU7iZLDY5VGaG6kiIyvJKALK5JOlsjlRWMTU1STbnMpPIkXY0+Zwgq2E0neezn/wi&#10;f/PxP2fdlnWYOqhpllf7jFBuz8xzcjmZmY7xD3//D/SemjXnE0JwwYXn8//+8v89NwexQHjTNW+e&#10;d18IQUVlBeeedy6//973PE9HVcLzDZ/fx8TEOBUVFZSXl5NOpclmc6ZPMGehl5aFm8szNDREwB9g&#10;cHCQhsYm4ok4J3tPccXLXo7jOlRXVzOrkpv9+cJNs1mdfVxrjbCs56dJPRdSiHkJz9zoCFA46kKn&#10;HWTRmKyvr4/Fixezb/cehNaEAkEqKypxgaqWZg7s3ElzewsqnSE2Pc3kxBitzS309/ey5sILPdrm&#10;s4OsF3v8QiEtURzKIYQ0DCZpimba6x9IaWqCWrte3cgyZSWvj+Qr2GoIYeTXXjZhMjBRZD5NTUyB&#10;sLjxpp8yMTnN2OgY/oBNtKqKo/t3s6w2wvpN3YQsH/VNbbhultjkMHknT95xyaQbmZpJEkulSWY0&#10;PUMTHBuJkRU2WsM//f0nufHW63EtjZZgCcsYBQJH489+H+JHP/wxP/zeD097XGvNgw88xMPbHub7&#10;P/7+C3ZG9ZPhnGHgzsT4BLf97DZu+9ltvOVtb+baNy6MfXgJLx5k0hlGRkeJx+O0t7dz4vjxIrW/&#10;MAFG4jEKbUk2kyeVSFFeVkk8keTosZN0dXdzx513svW8rdieW0XBtQIMnb2w2EohnzRRDpSZKrdg&#10;WcTZZRB4ZZQ594FZN1cPBVUxc/49cOAAa9esxbJtBgcHWbZ0GSf6TtG6uBOFYlH3clJDYwwPjdBQ&#10;U0Uy5iedyuC6Asuyn9UZVscT5hgvLRtGKeOEUWQBSQlaFoVteJPdXOViS5/XxHfN1DtXe7Ybyhta&#10;o41Fh/TKb1obV1YEUipO9ffy7W9/l5MnTuFkcwitSGfSIGxUcpzWrnoqQ5KAX5KYGgQUFeUhtOsj&#10;n3fQ4QjlQT+pXBnT00kaasoJl42w++gw2Sz4LD+jw2PUt9V7wWz2F/Vsdx9OHD8xLziUlZfx9ne8&#10;jdHRUW684SZTonQV73zbu/juD77zLB/NwqOiopJ8PkcmkykSOb5/3Q+wfT5e+7qrn+ejK+G5RCqV&#10;JBaLMz09TWVllNVr1hR7kkp45FRvwbeEIOQPkElnSGfSjI6PsXXrVk71nuK8c88jGAjielbxpujg&#10;7TqLdtmnuw45jqoIWDLe0tLyx4FA4NCJEyfueqbndJYlpvkmIPPmUjPXsnw2OAghOHz4EE1NTRw+&#10;cpjq2hqmJycZGh1BuZrWzk4QgnBNlP1P7GTT2jUc3bvXeAoJSTgU9kzonr0db9zbGLb60li2RxU1&#10;JwxaI6QRnBVrgVohLZ83AtDMYTD+TLM0VsPsKvyM8asSBcYTGq0lYyMTDA2MoByHVCIOriKnFOnE&#10;FK1VAaTIk08lkK4fxwXLsok7GWxpoVyNdk2gCgZ92LaFLRSbujsYHYsxNpMFJRga6KepvQFXSJPN&#10;PEf42N/+XfH2VVdfxbve887i/be9421FJ9N0Ok06nSEU+vVT4p4qJsYncJWivv7X06LHx8dxXZfq&#10;qmp8T1NjY9s23/zO14v3h4eG+eP3/wkA3/nWd35lgEinM8zMTOP3+amuqf6N7+M4DuNj49TX1xnC&#10;xJOQyWSYnpomUhahvHxWJ+W6LuNj4wSCgaKF+ZmQy+Y812RZHP/6bMBxHKYmp0BAbW3tUxqROT09&#10;Qzaboa6u7gWvPHdcl/HxMTZt3MT+AwdYtWqlGeolwC5UIbzSSzabQQno6FzEdDxGMpXC0YoLLrjA&#10;Yzu52HOHo2kz70lKEx7MvBzmmfVJqcuB/kwmg+M4nwSenwBh6uoFDyavnKQNa8kskBRproWa/dT0&#10;FFNT00xPTtLQ0EAoECSZSDA8MkJLSxtSC4SWpNMZtmw9j6lT/SQTCRZ1LGJkZARfWRmuq08PmwuI&#10;hBcgaq2UV1IChO0N7RGGhlqY3lEQwnn5lGGoiiL1rGC4bQuBi8YWcpbm6imtAZSj6O3tZ3BwmIBP&#10;opVLJpMjk80jhJnKl88psskMUoHPDnp/GALH8mbTWgK/34fSGp8tyOddQj7NeetXcMt9O+heuYZN&#10;WzfhWuaXYwk5j7b8bCGbzc4bmDM3OBRw5Stfzi9u+yUABw8cYMPGDRw+dJiPfPijACzrWsa/ffqT&#10;xee/6Zo3F0s8BU+kt7zhreRyxpL6Yx//KP/8j/8y7z3e8wfv5lVXvap433Vd/urP/5pTPafmPS8Q&#10;CPC1b32VcPjsrG4bmxp5yeUv4e677gbgb/7qI/zbp/+1+P3xsXE+8L4/NnOw5+CNb3oDb3rrm4r3&#10;59p/v+cP3s03vvZNAP7+E3+P6zj8yyfMa77hjddyz933Mj4+Xnx+ZbSSb3z763zsb/+OgwcOFh+X&#10;UvKt73yTyBwWYM/JHv76Lz582vFs3LSBj/zdRwC46867+O8vfhmAD3/kr9ly7hYAvvC5L3L/vfch&#10;hJhnrV44dtu2+eENPwBM8/aP/vADpFPzBzN1dHTw6c99qlha/Ju//ghHDx8B4Kvf+Arvfc8fznv+&#10;eVvP46/+5i95oaK8rJxgIEhPTw8vfenlhhgiLa9JrQpO/riuQzgcwbZtLL+P0fFxXvLSl2DZNrjG&#10;rUEi0a5xbTblB4wXW1FpZkpMc2sAhWa4bdufDIVCO850jE8XZxWSTQIhir2HwgWYpTbNPlcpFykl&#10;v/j5L6iMRpmZiTE2NkZFeTlV1dVUVFaQd/IU5ln7fH6yuRwTk5MsWbIEaUmmpmaor61nfHy82Cx+&#10;NpDyPidRK4uj8156aBpESmuEa1hIqkBZ0wUWEiBcQ1CS87Mm5Y0ZNaOktQmsymvTSIGrXXr7erEt&#10;STqeIJPOkHUdUAq70PjXOXK5PK6TI+dkQCikLQgGbUIhP7bPxrIEtpT4/ZJg0Iflh0WLGqmqCfPu&#10;P3o30u9DSIntWXTYC+wbfyacPHHyNz7nve97LzfcfD033Hw9GzZu+I3P/014cnAA+MbXvkkykSze&#10;f8dbfu+04AAmoL3jLb/3jN6/YOMNcPzYseLtWCzG+/7g/actxmB6NNf/6IYzvl4hOADYT8oefvyj&#10;6+cFB4CZ6Rne/uZ3zAsOYCiY7/692Qb60NAQf/Fnf3nG43n8sSf4kz/6IACXveSy4uM33nBT8faO&#10;R7cD5rOfOMNUvIsvuah4+11vf/dpwQHg1KlTvPNt7zrtceC04ADwyMOPsGvnrjM+/4WA4eEhli1b&#10;aphLShdp8vfccw9Dg0Pkc3lGRkaYmBjn+uuvZ/26dcTjcZqamjzpgC6KkKUl+elPf8qsgtrY+xSj&#10;DIUN6ez7a60r0FBWVnZTT0/PjV3LVz5j242nnkHM7aLP6SsUuP5amfKJDSivziSBwYYOAC74k78A&#10;YOsFLwHAAdo3nFd8zXlLSXUTLOqi4FsbvfRyhgC0Yqbi2fOdj3ifv8l8AIlEugqk2a0qTz3tdaUN&#10;y8myTdakXCT2rB1vIbMo8JJdcIRGaNdoQ6QR17lKIy0b19Fk0hkcrXEcRSaXQ+Di05Kg0PilhUKS&#10;c1zCIR8yEMSybSyfJJ3O4bNslGsGM4WDIbTS5FD4gpK6mig1NdWgXSykZ3aoPXXns4u5C0ekrOxZ&#10;fz+AFSuX87GPfwyA33/nH5DxxmVu2/YwL7vipZw4cbKY1dQ31PPlr/w3AB/58Ec5fOgwALf+7DZe&#10;9epXntX7N7c0F2+rOTOgP+gtuABvedubed01ryOZTPLud5hF+/vXfZ9r33jNGV+zuqaK+vpGQqHQ&#10;aSNMv/atr1FeXsadd9zFV//HjD5Np9O88c1v5PXXvo5EIskfvOsPAE/Q6k0//Kd/mJ0z8Y3/+zqV&#10;lZU4jlNkaA0NmrGshUmJWmv6+vqKP5OeM6b1pzfdwlvf/hYef+zx4mOXX/FSAP7+ox8vPvaBP/kj&#10;Ln/Z5QDzSoupVOq0rM2yJN/6zrewfTb/8e+fKb72d7793V87x+P5RNv5FzI4mGaxkIzNeXzV7y0G&#10;YIrZHfnWjRcAUJjUMXmG1zv/g3/Jzz50pyeo8sr6czffruuVqg1s2x5A6xWBQMAsnQvwEX/qVhtz&#10;I0ShrFRgK3nmc9IroxSUcs/VaMuFQpl3NcbcoFlAhUA7Gtsr5QDeL8rLKpRGC2PBgefkipImLQRv&#10;YI/2rDcK76JACXNttPbsM5JYto1SGqXySG/WhNQ5lrcupjwQwLZslOVjKgV9xwfJOA7hoI+Gmmoi&#10;AZeQz4+QNtLyk8znyDua9HSMtatWEw6F0MLyshFtWhDPQTl37gLps2f/1IaHh/nj9/3Jac9//bWv&#10;523veOszes9//uTswvdvn/4kf/ZBQ6HdvWs3L7vipSxe3HlGu+5XvvoVxQCxb8/esw4QZ4LZZZsM&#10;xu/3FxlOFRUVvP7a1/GT628EzDChru6ueT/7pf/5Ek1Ns1Ptnnj8ieLt7uXdVFVFAbjyFS8vBgiA&#10;N73ljQBUVUUpLy8nHjfElkKA+O///a/TjtO2bWpraxgfn5j3eHtHO6d6ThWzgIcefGje92/72W28&#10;9e1v4fvXzZIRli/vBuAT//KPZ7wma9etYc/uvcDsqM65uO6H1xXtzj/yd39bDChnO2b2xQs1hwWk&#10;i4uq1hrb55tXT5HSGtBalR84cCAOcOTwgWfMZjorq42CjXXhkXzes79GPWndeXFFiEqvR3kyV4HU&#10;0gwx8my4BcIowXGwvGaZ0sZSW2tvMpynkDTtCUFhbJCDa9xdtSSPRmpR5EbbKLq7FrPzsScAieu5&#10;2gaV5pzuVloay7BdRSQSZng6Qf/oGPFkDiEFsUnF5Mg0gaBFU30l1dEy4rEsvSOTTCVTJDNZKuob&#10;iFZXIpVASnAwZoPWcxAhDIPLIJ1OPevvd/r7z56j68wfebNn916+8uWvMDQ0dNrPnans8kywe9fu&#10;ea/9vj943xnfa3ho+LQAMTc4nC38Ad8ZiY9O3uHHP7qeW26+5bTMZC5e9/rX8vnPfgEwn/Wf3vhT&#10;AM7ZsJ6dT+winU6jtWZwwGxcI5H5bgdaa+745Z1877rvEY+d4UCexk73ueidvZAgREFR5kkJdMGy&#10;RxiH5jnPVUqVz23Rdi9fWX740DMLEk/DrG/2tpN3TL1dGNqm8txdvb5tgbLLiy1ALI6Yy70tXYfW&#10;hrJacEwUBYk4phGtPdqa1JgGu5ydLa60aS5Z3jXQygsIEoQqzJ7WptGM5h3veAu333gjk+kEGaEQ&#10;SlMRDtDV3kBFeTm2sFBaUVEWol36EZaPTC7P2OAYSgmqI2FCto9UPM3g0CjDkwlSjiJg+xkdHSUe&#10;i1FTFzY1Ti0RElxtFqZnM8srL58tK2Wzs7PEq6qq+TuvDHTbrT+fV5p4LvCud7z7zAvVAuDUHCFg&#10;IUClkrPB0TCLJk77OaDYaH8uMJdx9Ztw0SUXFQPEnbffybFjxwH42Mc/VtzZH9h/oBhkNmw8Z97P&#10;X/vaNyzUYf8OQlAYIDZ3STUTKAVzFWiFZXfFihXlBw8ejD/T4ABPK4OYvW28ibwmLXPsvimYzsGL&#10;LTjArLDN0RKNQAppyj1eNDQ0s7nDOgz1DKmwpNmTCxRCSFMftGyUO8tcElp5dFiNlhIhjbLaysS4&#10;+rw1xFJpfvyL+5lxHaQUVEfL8Ukz/8GyQiTGR9l9uIfB8QSukFRH/JT5/DTXVVJbESKeTjEdi+Gz&#10;QoQsQcBvs2blMmqqo14wF54NiEZ6v9Dl5c/ejmzJ0iVnfDwQ8LN+w3oAtj308LP2/mfCL37+i2Jw&#10;WL5iOf/yb6Yk9dCDD/HZT3/uGb/+dXNGiS7rMmNA5zKHamqq+fBH/+aMP1v3HDgVF/ChP/mz4u3P&#10;ffFztLe3AfC+33//aY1voNiH+MXPb5/3+EuvuJw7b7+Lb379W8XH3vy2WaX57711lrn2/g+8j5e9&#10;/GUAfOLjn2D3rj0LcSq/3RBQMLgr6MwKjtCuUsw1lvBKyAe11q0skFjuKdcZ5nKWLWl5/Yf5i4tp&#10;WHt3tFEBvFghhCye3mw5xpjeFdJcgfKEbwqUaxIMpGkIW4XA6ZpsRBuzPJe8l415AjytefC2X2Cn&#10;UtQELd748otpiZYTtARBv40SefA7ZPNZHEdTXVVFe2sTbU111FZXU1kZxMnN4DpZamqqsG2bVDbD&#10;sZ5eAuEoJ4+fQnjH5PnrotEM5AzHem3lsxcgbNsmEpmtLX/8Y//wlH5u7qjNsdGxed97piWGn938&#10;s+Ltv/3YmRfqs8Xhw4d5/LHZHsG//rthVK1dt7b42MTEJEuWLJ73VVlZwZIli6moWNBZL78Wc9Xg&#10;heDw62BsH6Dfa1S3tLYAcM21prE+l7HW2DhbFkulZrOnQnAo4alDK12k1IMnyVIFR2YxbwV3XVUB&#10;C7s1f+oZxLxUpnB79lAKtE+jlCs8/sIWtpwJr2/R/GRAkMNHCMfjHkvjp2QbKbRGY0kbge3RXIVn&#10;2udgC3NJtaeaREiEdihMgNPe4CCELqqzz9m6lZHD+xgdGiMvFCvbm3DdPAG/DwmEgn7CIR/lFWW0&#10;prJMTSeYnkkghaQsbKOzcQSKgM/HovYWrNE4PiSx0QHWb1zP2NAgta3tRkAtTc/kfUfN7vYvup7d&#10;mu5nPv8Z3v/ePwJg3959vPH1b+J1176O6qpqfvnzX8wryRTQ0tpavD09Pc1Pb7qF7hVd/OsnPvmM&#10;+wNt7W0MDQ0D8Ocf+gv+47OfZmRkZF72UJiz/pvgui4f+MMPkMlkT2uevnOO5kMIwaLORfSc7AFM&#10;yeWvPvyXtC9q54uf/yKHDx2hqrqKr33zqzwf2PHoDrqWd/Htb3z7jNkDwEf//iP8+Yf+onj/bz76&#10;YcAwweYiGAzMuy+lMPol4Dvf/g5Xv/Zq7r/v/nnZw5OMekqYBz2velMYPKm9urdyVNFqw7JkzOPD&#10;Lpgf01Onuc7n25qDlYA7y1bRoqCR00Xl8IsN712s+MmAxT+MreXTDU94TSJhGtPaMFQ9pquZ6+Bl&#10;A4VfoqNdrIIsXmiEcuddF+n1AISn+0BK6hYvxfX7sAFLCupqypmKzeBqjW1JlKsJBgThYIiA8GFp&#10;RUUkgN9nox0X1wliWzYBv83alYuxZA815TaWbVFTYZNJxLAsUzbTSqGEoM/LIFZUPLu/o7r6Ov76&#10;b/+aT33yU4BZVK//4eksourqKt7ilSYCAaMwnpww5L9vf/PbxecVSh1niw9+6IO8461G6zAxPjFP&#10;G1DAyPDwU3otrTUjI6OnPf7Od/8er7n6qnmPfebz/8Gb3/AW8jlD6PjUv316/ms9B7TjuXjL297M&#10;968zQrZ/+9d/P+NzhoaGi03yjkUd877X1DRL512xckVRd/FkLcsn/uUTfPRvTL/ppp/czE0/ufm0&#10;9zlx/CQbN1Wd5Zn89kPMtiHAE2MXehBzKztKuS0SM1mO57PEBN7SX9DFaV1k7BSr8y++2ADARbXm&#10;wHekqhFIUzIrWG0gsLCxtQ8Ly2tQe71rBWiFcL0UUGnQrrkMrgTX01AAQsvZn3U1LjbLNmyhorGK&#10;TC5FICBJpFLkHReNmUWtHQfXyaOFwu+3KAuHCPoDhtXgOgRDAXz+AJXlEapqgtRWhygPSLLpKZLx&#10;CRSQR6GEC7goDVX+5+aannveFn70kx+yafPG077X0FDP3//j3/HVb351Huvoq9/4yjy+u5QWf/k3&#10;f0nUo3WeLcKRMF//9teKJROA+oYGvvP9/yveP9Oi/+sgpaSuvo63vO0t/PjGH/Ga177mjM/7wY+/&#10;z+uvff28xwSCd73nnXz92197Wu/5THHtG6/lT/70j+d9rl/xqivnZT7f+faZvbHKK8rnkVbe8KbZ&#10;JvSf/r8/nffc5SuW84l/+UfsOWXDczas5wtf+nzx/uc/+3lK+FUQRfG0nF1CwDzkZQ3F58Y1IOTC&#10;ZRDiqe7Gli5duuXYsWPbAT7+j/+sjx09yg3X/wilXC666CLGRkY5dbIH6bOLbq62Jbjy87f/2td9&#10;WtCKc5tD/P5FKxfuNc+A1bfb9CTh7s57EcJQWYUwi1Th37nj/WShxCRMdiC1t9O1hGE4FX6rUhY9&#10;VCxpIaU0imYt8AuX677wKbKTg4xOz7Dv4EkuP38zFSFJyAZhS/yRMnzSTzIRRyvIJNOc7O1lcUcz&#10;ldEqyiuiaAE5DUcPHkTlHfKWxeZXvpbVl1xO1gW0y98e7+Tnk1X81wbFOztevH2iEkp4IeHrDxzg&#10;0cF0UQe1EPjZh64wZCCPIqkEhMN+PvinH2Lf/v3cfdddnxwZGfkIwNKly5Yr5R70+/2thw4dGvhN&#10;r/1UcJZWGwrXdYu7CKU1jltogvJiJDDNw5c3mDr37w9sNpmDFsVT01p4tiLSm+BU+JIIZSivUlug&#10;BcIRJnPQhXnVAAJLCcxG3mQa2lXklMXb//SvyPmjCCuEZflIJdM4eYWjJMIK4jou+XwOaRt21fRM&#10;3IxxDYRwXMHo2ATTk9MM9g/h89n4AwGCgRAV1TVYwiYgDG3355MmnS8FhxJKeJFAGuPPgthVCIHj&#10;OKgzfYQXcP09a7vvot4BzEAg76CMy4YRSLxYl5+Lak257GQugo2FqzWWZ+9tTLS010cAkGbwjyyI&#10;QjyarxbG1bXouug1mJRCCAuTdwhQ5l8pLRxts/nlr+Lmb3+DquooiUyaaMQi4eQpkxYqlSMcjuAq&#10;TTyZpaKqmrGRCR55bC+9AyPUVdcRKQ8zPDzCli2rTfkgEKCje7kJZkLx0EwUgIqnZ1xaQgklPF8Q&#10;FIk/hf/PrWAUoJRpWC9kP+usMghppugU77veTGooWG2YdEi+iFOJDy0z4e3fx7qwhNFCKFfNNki1&#10;xlUa7ZGUzSkbJYRWxqTP9Ac8cZqZ/oClhTHuMwpDo4qcY/C3YfMWqmurcXNZ/CEfjlIojwkiLJt8&#10;3iGTzpDLprAtQbgiyFVXXcHbf+8aGtpqSaRSdLS1EAmFsSxBIBgiEg5hSY2wJH9xxDQbT73y9KE3&#10;JZRQwgsUQpsJl8Iww8BrVM9Tuury2Rn3C4OnHCDm9iqU1vOoaXmnwO33Hise4Is3QPzzahMgfpZo&#10;JqcAbfoJhZ6Rq00AQGlPBIcpRxV69EqglMcyMJQnBBZC2li2jRCWGYAkzShS6fU5LGkR8PmoCIaw&#10;tZ+8I1DKIptzSCUyJFNpUok4uUyKyakJpN8i42QQlmDTptW8+lUXsWZjF0pqysvKqKsI8NDNPyY9&#10;NcZjsXLSSlLjnxUFllBCCS9weE3qggFokVgwlykESGkPGJbfwq27Z8di0gU3UHNwZmcNPIm69GIt&#10;MRXwiVXmDD4wtMEEBWGmnxWCdHEWBmaWnHIdVMEx0xKz1r3SKyMJWazLCSFBmAAhLQthSYRlZjv4&#10;pCJga4aGRtBCYNs2LoJ0JkcmmyOdyzI8nmBgdJrmtmb8AZtIJEhVNEpFdSUtrS0sWtJJdX0NVVVV&#10;LOloRU2P8/a97QA89tJS9lBCCS8WaE9GLQreRsXHn/S84mwetWCKy7PaRwohTZlJe6Z0XqekWPrS&#10;hRd/cYeIP+8yTaHDuUpGcjZaO2i8hnyh/1LIJEzdyGQDFuCZaQmM95KQgOf8KvDmeguN5fGZpS1A&#10;CvLZLPlsGq1ccpkMk7Ek8WSCfC5DXrmks3lyeYvx8TgnewfI5rJEysqorq4mkUrT0z9EIpOlsbWJ&#10;ls5FrFi3iUWLlvKPM5sBeE2zpi5w5vMtoYQSXmjwSDBek3oucrknGSx6PQghxPM7kxpmuTtaeI6U&#10;Ws8avxXKKi9CJfWTse0lLlvvtnjT4EXcu+gOwPXmTWOIycoY3/ksv1deMn5LhY6EFtpMlrIsTy8C&#10;xuPUzA9U0gwlcpH8+Hv/x9CRPViJJLaQWELT3z9Cvr6KMr+NLSVKCPLZHDUVldTWVmOLIImZDCdO&#10;HqGzaykXXHgRlmUTCIVo61jM1OgkO46N8JP05VgCvnfuwjqVllBCCc8eiqV8PWv+WFhmtdbzWEwK&#10;VW5hobV+fjMI0CjPRgIojrqbfbknpRIvYqyp1Lyj3ZzHa3ovRXvDkTQuWrmgtMkRPKcRhGE1CQvz&#10;HG3KTWb6nkILM0dCoXGAnLBJKouBoVGkmyMxOkY+lcRnSwJhP0prevvHmJhOk4inyWZy5F0vuOQc&#10;ysvKEVLyrt9/J+dftJXx8Qnq65qwhZ89T+xk786dvCr9FsAEuxJKKOFFhIKFkaY4NEh7VhuWZSPQ&#10;RauNQgN0ITOIsx45asokJqoVxmp6BNc5ceHF26Seiy9vdKn0QUz5+NjYOjMfQkiEtIyCXFsek8sM&#10;9xDa9GWUVrhK4yoFQuEWevhCorBJ5yUTSYfhyTg9vX0gJLYvgAbyjkJqCNgSx1X0jU6SyDtGXS0E&#10;GSdHOp/DdR0G+wf45a238eA997OovZNDBw6wf/cejh/t5U3VH0UjeNcixapn2VajhBJKWFiIgqag&#10;6JCtmZNU4M4VOs86Wzy/GUSR0SSYN9CiSGz97YgL89D/atPYfTBVx/9MdxdTPykBobFs46MkpUBK&#10;hcCbSYuLybg8BpSwcSw/2h9kJpHFVYpoNMrY+ASxRIZYJktWGeMSiU3YDlARDuA4Dsd7hxiLpchm&#10;s9iWIBAIkM3kGB8eZ3p6hp1P7OWWn9zCyOAoPSdH+ZNF/0TGCtIU1HzpnBd3P6iEEn4nIcVsFoHn&#10;li1mvZiYEwxMyUm9EHoQ3lQjJBqFKjZtvcjwWxggBDDzWofKm2x+MNOGLQUfqDlhymxaAxZ4sx7w&#10;hHNmVrWZZS18QWQgRN4xY0aFY+ZqDPT1c+TgfoSTYXRsktraBjIjcdOwzivyroPf8lNTbjE8OcXI&#10;RBytygkFBPlclvHJGHlHY1l+KiJRchmHmak4H9n6FfKWn5AFR19RKi2VUMKLFWLOYCDLnp1FY9uW&#10;mUPtwbLsAa3deUHjmeLp0Fxjs7c9FhNGzee6btG91QjlfgsjBGAJ6PEEZt+dauUjQyuMhYYUSKGR&#10;XmPaMpQDhLDQ/hBZGSQv/TjaJq8FqVwex3EIBvxYCMrLyxkaGkJpQbCiDITEcfK4Om+a2wJsv0Vd&#10;ZQWWlIxMxJhI5knnJLv2neRk/yQzsRRllWW4SvHBLd8kb/mpDcDYa0qU1hJKeLFD2MIbNaOLPV9X&#10;zequAIQw/YiFLCQ/HaFcxZzb3gFRZOcYqm6hB6EX9ihfQKgNwMCrHXwS7k3W8YoT55m5DnOsd/8/&#10;e2cdJ0X5x/H3M7O710F3d4eYP1TELjolBCkVMbAQbEVssbAQJERasbEwCAUEpVu647p2Z57fHxO7&#10;e3foxR53HPP2dbg7OzvzzN7e853nG5+vhkBTXfjcUbhiK4Angn0Hj4CikJGZScKpUySdTGDtn39y&#10;9NgxpJRERUahuDykeTW8agRSqkgh8OmG/pI3y+ipHO5y4XIpJCSkkpCcRkJKBkdOJpOUlsFBT1We&#10;ucHoF9woRtrGzMHB4exE6oZ0hmEYMOYZ+zWr/iwYpTiC1IErCMzgtCXvbdRBmKXg5uvZHpQq4txw&#10;vJOPSBUSNDcXb2nPhoxYfFKSpUk0oeDzRJCFQmaGl3BPBDGxsaSnZ5CclERyUhJp6ans3b+XiKgI&#10;YsvEo+uQlp7BqcRUwuMrkKoZ1eq62QFO030I1chgcKsqkWEu4uMjqV2nBnUb1mNx09t5pd0rSKHQ&#10;v5bOn1c5biUHh7MdIUCoGHEHINAiZFfilkUQpM5zDCKwklpgNW0xfGMSq7I6+8KhlC4jMNxNRzv5&#10;eHidwts7FYbsaUG40Pm+4RoiY8viQyK9GlleH4nJycTHxeFyK5QtUwddCj6bv5AGjRoQExNHakoK&#10;HrcHfDrhnkhQvCRneYl2K3g8KlIqIIyCvEiPG00KfNKHJ8zDKU1h8bCfkMKorth4rUatyNL7uTs4&#10;nFOYxWZGan0wistFUc+xhSqUk8LIW/JmeBEesNse2YVypZ8XWuo83FinyWIXqT6FS7e2o0m0l/ea&#10;H0PqKSiKJDo6ikMHDxIRHk5sbCzeLB8dr76K5NRE0pNSEbqOooDLo5CRlUVaegoVKlfn6N7dhLlV&#10;S/cVn64gNdB0L5nxlflp5BI0l1EW3SJOssKpc3BwKFVI3ciGFIqpyRCQjOjzZgXtq+taTPbGboUl&#10;Hy6mgAnfbI+gaUb/uyxvFkIxJSWsF88hynrgyM0+XmttXPjmFDeX/V6V3hvqsDYxHF2HuLLxaFJn&#10;88ZNeL1eYuPiCI+IQgpITUsHj4csrxefD7J8LiLKliVL08nI9OHTjMwnTcK+ll357old/HrPcjRX&#10;GLEuWHeN5hgHB4fSSIAwn66bRVaWlJGiZLsPV0IWe7DI8woisKTb7pEmjMearqGqakA61rmxesjO&#10;sDo6w+rozN4nGLpa5bDXzd07qgFQPzKLmyukUDt9F6nJyaRGReFyuXB7wvB4wo3e00IhS89C8URw&#10;+NRxYitV4UiqwtH/DeVQ885kRZWzz1UpHD7/n+YUvzk4lGKEVZUsLNe+f3bVNR1F8RsFKWWM0Xs+&#10;dBQoBmGUCwu/BK1mriYCg9KlMz6dJ/rUkPSp4WNfGoxYo/LrMcGONA+v7SkLohscAPWApLxHxyUr&#10;I3z10Cq0Ie1/Ek1xkeWKICssLtdjj22ic3d9negCOwcdHBzOLoTZ2TJ4q6HN5J9oXS71AEaBbjEX&#10;ylmGwRycrvvMuggT5dyJQfwbNSLh6/aG60cC7+0UPLDOCCZrCI5kqRjSfeEQHg/hOY8R7YJvLtVo&#10;HS/PZZvr4HBOYs+ypsqG5cjRdR1N15HogZXUsYb2W+juHvPhYtL9olCKQEi/7dLx2wMFQx8ku7U7&#10;1xHA7fUkt9dzahMcHBzyiR4o923UXIls3nxd12JUIYq/HwRSGmqiZtaSYc00Q3AQEFIEmD0HBwcH&#10;h4Ji1Tv468yM2jOjVXHgnbgp6xPCcxe4YRBgqJQCSPB6vQGig6W3ktrBwcHhjGP2mlFQTK036wbd&#10;bw6MQmsBxS/3LZFm9bSB0SnN3mIbB8dKODg4OBQUe/oPmEqtxkFSN3QWyL5Psct9m/0fFKEYhsEM&#10;QtgHy/nAwcHBwSGfBOb66AR3lPO4w+w2o+beAKiqeoAQUTADIbCzlhQUAovAFWsHY89CDs/BwcHh&#10;3EUIv0FQTF02y5Xk8/lQFMWvsm1nlQYajcJRwCA1RmquMSoU2w6YcXbHLjg4ODgUGhmUqWT0ug+M&#10;OghF9RfK+YuuQ0YBg9T+PtQBCoIBnagtOXAni8nBwcGhMEgzsGutHuzIr9SDfFAuy7UUQgtR4CCB&#10;1MxmFdJScZWWAId/TVQE9sFSjXVwcHAoSehFpEEnVKuxQnDhg67pQdLeEqNnj3Vf3qRJ00IHqwto&#10;IARC9TfIkYow/V+GibCK5EI/lQsOJWWE/KgODg4OheVQUjpFc1dstlSQhnq2KaeBmq1iWteMAjlr&#10;Xg7FzXSBVxBWTwg7i8kYkuEhK6rW1EJwJCXrv/dzcHBwOMMcScny376HCjPeKwISgyyyu/CzNxDa&#10;unVzoeshChiDEPb/pVnvLe2ijaJ1AWU4qtYODg4lkKKYm4QC6Obkb8V5bQ9NYC0aCEVJBomuGyuJ&#10;xo2LzcVkqrn6R2pWV1uDLbrgtFBcHE1KK7LjOzg4OOSXo0lpCEUtmoObUt+GtTDd+rmJoUo9xl9i&#10;QEim4QL1pLb6UKuK246wW2Xf2fumhhqhCBas2llkx3dwcHDILwtW7UQooS8M9vd/EEZ/eqmhm659&#10;YRYq+1GTkcVUKCel9BdfmIJQEt1YSCiKKb1R9M3khFD4Y99JdEdO3MHBoQSgS8kf+07aGnWhJLti&#10;qx3ftQ2Dv2GQy2XcxFtz9ZbNm4onBiGlbioKakZ3OT1bs6CiRAjcYVE8/+WfZ+Z8Dg4ODv/C81+u&#10;wR0WFfoANUbxm1CMMgIFxcxiMlxMPq83aF+fT8aCbscgQkGeDURgSbfVxEJKo6k2Zj9qP0VrLISq&#10;sjPRx8mU9CI9j4ODg8O/cTIlg52JXoRaRPEHCdKMRRtBacN3I6VEVdXg3g9mfYEoDhdTkL6HDDCW&#10;RtDBdDGZDiZhFc8VHarbw/3zVxfhGRwcHBz+nfvnr0J1e4r0HMJMcxWKYloLM4s0e8zDVrUw5urG&#10;TZoUTxaTADsGYMlqWC0tzhhC4AqPZMD7PzjSTw4ODmcUCQx4/wdc4ZFF4lqyUayzCaNU29JbsmSO&#10;Ak5trybM+/Qtm4upDkIiA6yVFWPPxhkISQhFITwmnsFTf2Ht7qNFf0IHB4dznrW7jzJ46q+Ex8QX&#10;SeZSIML+10wCslo7KwrI4MILoarJOpid5kJDgbpbC6H4869MSVc9uxCJxH81RYhQVTyRMby5dCf8&#10;8DcTel5CpbioIj+vg4PDucWRxFQemb8cwqLxREYX7crBROpGkNqQ2QiQuRMCKUEIf7xB+I1HUs4j&#10;FYwCGQgppS1UbpRBWEFqo6WFbtfQnSHnjxC4POHoqpuHF67Gl5rIZY2qM7hja9yq07TIwcGhYHg1&#10;nak//cWvW/fjiorDFVkGpagC0rkghGEkjH7UWpBNUlQF5Ol7PzRq1Lja1q1bChWwLpiBsEs3TEsg&#10;QNc1jJYWFFs/CMVcTbgjovjjmJcVH69A92WhZWWheTNNORAHBweH0yOEguoOQ/WEobrcCJeLiPJV&#10;Dc9JMbQw8GtWGIJ91vxriPEFqLnaAhfB8eHCUDAXE1aaq7Vu0INLv7MFT84oQiCEiqqoqC4PEGlq&#10;mDihbAcHh7whLIW8YiZ40ldQhB7gZgoWrbDUjnSjUC5ZVdVCu5oKZCAIUGwFUKSwBxrsXSohk7Kw&#10;5MgdHBwczi4Cb74Nzb5AD44fXdNjFMU/NZulCYXKZCq4gz5glSCFPI3+UgkxEA4ODg5nKVZrBWm3&#10;GzWe68H9SFGESIZg3bzCUmA1V03XbQtm9ToyXnFwcHBwCBVSmOJ8pqKrlJop1pdtBSGDGwaFwlAU&#10;zEAoCoqiBAjmCTulVTGfOh4dBwcHhxAgTWlUM8lGatIslNOD2pz6fFo18LugpC5Pm+GUVwpWKGeO&#10;yuhwZLa3y750cJYSDg4ODoXCnzhl9YPwF8IJIVBU/5242+06oOBXcy1siisUWGrDVBQkMFBS9PpL&#10;Dg4ODucSMqBuwJj8dWPeNVsuBHWDMEX6LNdS48bFpMVkIUSAFpPuGAgHBweHUGLMsUa8QWJ5mwwX&#10;k6brQblBmi5jA01GUA+fAlLAntTm/xEolu5HSamDcHBwcCglSAECiY6GABRrbhWm5FHQPCsRirAN&#10;wxkNUgfm4uoBRQ/+OHW2XqjOUsLBwcGhUFgtnA2HkjldS3/qa+A8K6RhOSzDEIo6vzwXygWmVCnC&#10;6moEuS4VzmDO680tqtCrbfWQHEvTJYNmOD0mHBwcSgZWvEFKswbCaC9nvJZNOkhHi1GFy1pBJJ/R&#10;QjkZmKYkhSlpIczASfajnjn/UqiMA4CqCNrXKx+y4zk4ODgUFukXN0I3g9Rgzcn+yVcIoz918ai5&#10;imyPzUCJ4lIRWdl3lqbS65nzM905Zy3JGb4Cv3/GrecDEB/hDtWQHBwcHAqH7c03K6lNWyGlNNNd&#10;A4LSuoxB9YcDQqHFlJ+Wo3bKlCKE2ShDousaOTRSzQ1OGMLBwcGhEAj/AymF0fNBYldSK0pAPwgR&#10;POP6NK14spg0qZvFctLUKQeQubiWSkYq071X1C+W8xZ3QXmEWyUqzFUSRCnzjSIE6hl0VTo4lEQC&#10;5xBFGPfetppr9tlFqEHxhlC4mgqm5iqF0fIOBZ+umybClNtQMa5ESpQSsIa474oGtK0Zz0cD2jHk&#10;4z/RQtjlrmX1OB68smGurw2YtorppttqwLRVITtnII0qxfDodY1Pe/4nbmhCtfgI7py9luTMgrvf&#10;ioPRVzagVbU4hsz8kyzN6ePhcK4jDceMVWIgBChKUK2DNJtUW0FqzeerBmwpzFnzvIIIzGISSHMw&#10;ElU9fRbTmfiz/nbTEb7ddIQsX+5n+2zdQcAIQH/Y7zw7AyuUSIwMqMAfgN0n0ziSnGnvN+PW8+1Y&#10;R6jJ7fyF4YUuzYtsrA4ODnlDKGZxHIpfs0JgtHjOlsUkkDGKooRUzTXPK4jAOgjDWEgje0nmZiCM&#10;BqrKGXCwfLxq77++/s+JVJ74ahNP3dgUVRFM6X9eyFNZ95xI47EvN+Yc20r/2BpXigl6vOVIMvXK&#10;R+FWFXYdTyVL0wlzKdQpF0Vyho8Dien2e7YcSebGZpVZvPkIvlwm/5NpWdwz7+//HGeVuHDiwt1I&#10;YOsRYzXasGIMjStFs/dUOn/tTwCgfoVou1Vr40oxnErzciQ5AzDcVlc0rMCJ1Cz+2H0yx/VtOZLM&#10;zS2q8MX6Q0HbOjaqgC7h523HgsZULsrDxXXKkpDuZenOE/95DQ4O5xJSx0wTlQEuJWHGIJRsbiSJ&#10;BDutM7vaa0EoUBaTkZurmGXgAVbM8hlbhXIlxIW863iwkZg2sB23Ti/6eodxpvtnwLRV9mNr+4Bp&#10;q7jr8nqUjw7jwU/Xczgpg/LRYYy7rjGr9pzijZ932O/RpUQRgiXbj+HL0go0lkiPyotdWgAwbNYa&#10;AD7sdx4el38RKSUMnL6K+zrWJzbcbY/1+y1Hmf7HHh67rgkNK0Xb+4+8rB5DPzZcQNZYrQ5YX6w/&#10;lGMbwK0X1mTwjD8BeLt3a/s8ACPa1y0yd5yDw1mJYhTASc0wEsHTavDNoqKoyQLYvHlzoWofAsm7&#10;gQis2DMLN073uv34DBiIgrhBFGEYiUEzVufe5yif1C4XyfSB/nEs2X6UqSv2BO0zYNoqe6z5nQRT&#10;szS+23wEn5b7YMtGeoI+h9V7T/H6kh32c0URTOrVBoCHP9tAhtco2/e4FFbuOcWbP++gz3k1uL5Z&#10;JW6/tC4j5/zFC12aUzUuwh5r3fJRNKwUjZSSgdNX07hyDOOubcyEzs25f+E6+1wJ6Vn8uDV4lXDf&#10;gr85kZrFjFvPx6UoxEe4SUj3EuVxcTw1i/vm/03HhhUYfHFtXu/Rinvm//dqyMHhnCGb10BiuJik&#10;HuxikroeI4R/Ss8xRxeAAlVSY1d4C38BnQB0iVDPjvTWY8mZITEOFsFKI6G1jHfOXvuvr2u65GSa&#10;vxglKd0b9PpbvVoD8N7SfziYmA74f0cX1CpDn/Nq8NvO48z+c99pz9GpRRUAPvpjL02r+LPnKsaE&#10;Be13dy6urhOpxthSszSiPCqx4YaBGDRjNQ0qRnNj88pEeYyvYuCKxsHhnEeCtG/IrVnXlPwWCkIR&#10;9moh+3x2Zl1MQWc2Ty5lcAhCiADjIM6Iocjr3fhlDcoz7JI6AJxMzeKBT9eHbAy7TxODOFMkZngZ&#10;vWDdf+7XvU01lu48bj9/4fut3HtFA25sXpkbm1dGAoNnrM41yB0f6QFg8EW1QjZua9WzPyGdtAK6&#10;zhwcSjVmUXJg/MH4Vxj1aIG7mtp9TZo0idm8ebMltVEo8rOCCPJrCfya5Da2iJ/Iac6Kkfb1ytnG&#10;4VRqVolxYWgBH1dRMm/tfjq3rEr5KA+XN6jAL9uP0aZ6PNHhLkbN/Yt0r8agi2pxZaOKjOpQn4k/&#10;bc9xjJ3HU6lXPoov1h9i7pr9hR5Tx4YVAfj9n5O8/etOItwq79/SttDHdXAodUgZUP9gZJAKISxF&#10;V3te9mkSD7DFjEEUXx2EMAKnfhOQLSIt/FuLmkl9DN/6Q5+uJyWXXP8LapdlRPu6AJxKy+LuEmAc&#10;nryxKS9+v5UNBxOp1Kgi429uzqZDSbSsHleg45WJ8OSYXIebgWiAJVuP8c3Gw0zp346hl9Rm2c7j&#10;JKR7GX1lA3q3rc4TX22iQUUj+HwwwXBBpXsN/+Y7fdqwdOcJPl65l2saV+TmFlVoXT2e5EwvTSrF&#10;8vs/J5j02658j9nKimpXqww3NK9Mj9bVgKI3lg4OZxN+gT7d9OJLc1EhDQ9OwL6qKoJSXEMRgyhg&#10;y1Fpt70jN0VXU4b2TKS5xoS5iPmXauFaZSMBOJ6Smat//Ezy0e9G4Lpe+SgUIfjo9z2kezXcqqBV&#10;9Tg+N2s28osQRvpp4E92vJq07/zf6dOGf06k8uPWo8RGuJnYoxU1y0Sy+0Savc9L329DSkl0mIvK&#10;sWHoUjJyzl9kaTo1ykTQtHIs6V6N95b9U6AxbzyUxMHEDFyKoO95Ndhw0Pheh7tyjt3B4VxFmv8o&#10;QkFHt1w32XYw0HzBBiEUMQiRVytTr17dK3fu3PUjwFPPPCe3bd3KwgVzCQsLw5flM9TKhUBxu0wh&#10;P3Argute/67Qg/w3LD/2v4n1Xdu0Eos3HcnTceb8uZ8vNxwK7SAdHBwcCsCX91xt1ELohlifjk5k&#10;WBj33H8/q1at4s8/13Tbu3fPpwA1atTqGh0d+YOV5lq/fv0LduzYsbIw5y/gCkK3rVNQFMKKSYjA&#10;rtXFz38ZBwcHB4eSijWXCnREcI+gIMVWVTViDk2bNS10L2qLfEht+IMhElNuluCsJaRmPLezYByH&#10;soODg0NBESJQUUNBEdgxCFVVg9RcFdUQ69u0cVMxFMoFYAj1YfXDC3yl0AMqKJN6twnJcazgqYOD&#10;g0NxI6UVoxaAhlFanXuxsgxoyRAqCjajW9oJQrFdTFLKYKmNM8TEgIrhwpKc4WPVnlMhO56Dg4ND&#10;YZHmf2AGqoPsQuFrHf6NAq0gpLnMMfxh0pZesiupzaTdM9FR7s+9pxz9HgcHh9KJ1SAIa64VwTfg&#10;wZXKwbVqIVB1LbBPKDBIHZzpKkARRlWfk9Tu4ODgUHACJlfhvxW3n+v43UpaNhdTYK+IglLgOghN&#10;0wzfmDVgCSjCfG78G8LePA4ODg7nJIZ5UPyPpeHSV1QFpH/VkL0DY7GtIBRFQVWzFTQJQA+4DL04&#10;Q9YODg4OpQkzlSlAtCJ7zZyV7NSkSZMYAJ/RUa5QFGgON4T6AuWWpNFM2+oOYV+Es4RwcHBwKBSK&#10;9Y8Rf7DENBVVzRavlui6nqTremyTJk1iVFUtdLprgQyErutIETi0bIET00JIpw7CwcHBoeAIw51k&#10;ue516Z9rVVVF16Qdd1BVNVlVVVJTU/f7fL4kPQRprwXKYjJCJSJogWD0y7Y7aptS4I6BcHBwcCgM&#10;lncGQJil1EIIjP7TgXsa+2RlZeH1eomIiCieIDUIFIk1cmNLoEspwPXk4ODg4FBALFe+KdYnUAiU&#10;/A7S7ZMyRkojgUhK+bak8EHqgtVBYKi5ysAcXAkIM0xiCDKhOAbCwcHBoeAoIHSBLgPbiwYoaefs&#10;/BzrdrsfcbvdW/bs/ufHwp4+Pw2DkvyP/VEG/w5GpZ89TJz1g4ODg0NhEBi1cIoUyGy33ELN2bVT&#10;CMHhw4fHhur8eTYQwUUXftVW+3VDIMR6Yu1W9OgaNzWrTMuq8dQqF+2ExR0cHIqU3SdSWHcwgS83&#10;HgaliPuXSCM31G8I/CuJYLFUDOG+EHfyLFiQ2kzAFTmm48AVhf1P0SAld/6vDq2rlym6czg4ODhk&#10;o3a5aGqXi6ZTi+r8tT+BSct2FVkrRCP3x+goh6IgNZ3AO/DAs+q6Vg1cB3IepeAUUKzPUBIMVBO0&#10;YtQK2D6oojIPUtd5/JpGjnFwcHAoVlpXj+fxaxohdf2/dy4I0tKlMIqPhTDrIcDUuwsU65Mhlzcq&#10;mIFQACkNo2l9LtIIXBtPizb6cF6VaKqXiSrSczg4ODjkheplojivSnTRHFwBdGvS9xHoYsrpThLo&#10;emjVXQvek9q0VLplEoQIGK/wLylCjK75uP3yRiE/roODg0NBuf3yRuha7i2PC4VOQDmBP95heXAC&#10;bURRqGcXXGpD5IygI63aaasvXuidTOFCC/kxHRwcHApLkcxNVnMgAmMPplifoqAIf0c5gZIcCoG+&#10;QAqhxWQag2yuN8MuFN0KokGFIlrKOTg4OBSCIpmbhNmfLfBmWwS0WwhIotI0rdDifNnJs4FQFMVv&#10;mSQIszmqHrCNQLnZolhBSJ1oj6MR6+DgUPKI9iiBDaRDijzdkyC5IxmSHhCB5DnNNSj4YfWtkP6i&#10;OUvuG5WibQQR4jzfQDIzM4vs2GeSsLCw4h6Cg8O5R1HMTQHiFDpWlqixLSszK+iULpcaUvcSFKKS&#10;2sr7tQ0EEGzOsj0v4aSnpxMREVHcw3BwcHAIItA4WFmiwnbj+1FV14Fii0EE5tfquqUsqARrhAS1&#10;Ry302BwcHBzObUy5bysGIUx3jZXFpAS49XVNC6l7CQroYlKEsA2GDCyICzAioqgrqR0cHBxKOwHJ&#10;Prr93EDX9aAZViIL3f8hO/mO+DZp0iTG8nvJ7C2BrMWEYrnjzh4Xk4ODg0NJw9a8M1NGlWwKrkFq&#10;FkJJLvZK6s2bNycLReRe0h2Y3ZpbnYSDg4ODQ/6wEoIIKKq2CHL9azGyRIj1YcUkjAIO2z+G3fcI&#10;nIaj+H5bim/IsJAdTwqI2Lo5ZMdzcHAo2Ri9ggRS9+f9CMVKEAoW6xOKUuge1NnJh4EIqIMQ/qWN&#10;CE5jsl83SsQLPb6zFt9X35A1+iGEUIxlYQgoIjkwBweHkopmuPLtG3EhkbpE13UUJZsDSA99DCLP&#10;BkJVA62TMfMrQqDp/gi7tKurZZHJ354teEc/gJAKRkAmVEd1TISDwzmF6ZYRCEP3zor/Skl4eDgo&#10;wTfuoSYfdRABj83/G0Hq3GIRRn24fo4aiaN33EU0iv3JpHS9kXIvPl+gY6XVa4WqGIZB82WFaIQO&#10;Dg5nC0H3l2aQV1EUVJcrqChZBOgyhYo8B6kDlQKthqKGiFRgkyCro9y5vYKIWvKLLcCoV4ovsHEA&#10;UF3+blIxiz4t/OAcHBzOKmwB1GzTtbk9oPZBjw11FlPeYxA53CQiKMUKKf2l5uYglXM0j8mlaVjS&#10;vGGTPyzUsTR0hFAQEmTFiudyWCf06LrR6EXzIdLTEcePc/yXH9HTM4g+kkDG1u2cWr8BLUxQZmBf&#10;yt/zAKhF3GKylPP+5KWcOHaERx7pnuf3ZCWc4q9XX+aCp8cX4chKLv7kH3+BsoUWsIIoCqWP/Eht&#10;AEYdRP+Bg41tuUxX2S+mtPPpwoUkJJ4M2tYvsFdsYPFgejqprdvl/eDCVl8BIOOyK8gtDiF0CN/u&#10;ZDcFIjQf4uQpxM5dHFm9isS/1hCTmErkiZMk79iK8GUQmeVDFTpIjXCfxKP5qKjooEsUBPFAVd2N&#10;lJD62DMcens6Vbatc4xEAUhMSOPlN79i0VfrDCWGMBePjO6c674ZR4+x4/kJ7F68mOTMDMqHuzmv&#10;XBTa/uGo1Wud4ZEXN4FdO/3+Gn+SUNGePd9prkZnPWlasUAjIIx0LOBcMQ5Tp0zFMInZln4BzZOU&#10;OrXt7akzPkbNx0ejZzuuoiu5BqLCtm/M+0FLCVLTOPbw/aR+8zme5FSi07OI9oJLgBA6CJ2srEzC&#10;wxSq6jrVM6UZ7FMoJ0CaEjHWb0+igFCQqOjS+JB9QiLIwgVES+DoNo7cP4pKEycV12Wflbzy6pfM&#10;WvAraBG4kOgqzJ+3mrQUN3cMvZiqVeI5csXFeH1e0jMzSJYRHE1PoHFkOBXjY9CFhuL1kXzv7cTP&#10;/6a4L+cMY5kFgTDLCqQpXxE4zwBoml58WUwWimINTDcqHQK8SlI39cn9LVRLLX7jAP8aynG77Yce&#10;IchPSxHFf7tgPhAg/edSqlbB/ct3+ThiKUHX2VyjFk2TjuPSdduVmV3dxQ2QbnziluKwkS5oKNNL&#10;02BIgbFVgIIwVhUAuhZ0rxOtKSR/vghee/ucjrHlFSklvfq9xKZtp3C7wszfk5H2LYGvvv6dj2d/&#10;z3kVI3nTmwG6JMKlUFF4qR9mtBQWUqKY33l57AR6wgmUyGi0U6eQWRlw4gT6kcO4VIF26ADy6HEy&#10;DuxBJpxCSU0HQI+PQ61UFXeVKoTVroNX8yHLlEOtWg0iIhExcShRJbfPjB3PDMhiEggURUEIf2qr&#10;6lKLrw7CWtLouoy1mgKJ7K9bV2L+9ZVWA5Geno5tBYHo6Ch69uppv+59/uVc3ydTUuzHesWKRCxd&#10;kvdzNm2O4vU/F82a4v5sTr7GXVo4OHwgjRKPEi6zl2Pmb+Uq/P7Q3F41v+MyaJ/wE6nnfBJGXvh7&#10;7T6mzVnChvWpeKIiQGSCVNHNzEdh6pPGh0m2psE7nZ5gwOePUsll3gBl+70oqovoZyegxJVl+/lN&#10;iPNEmKs/iSqkreCgYBbyBr53H8j1f5OpaWSZuZfSp6G4VaQEXeq43OH48KFoPrTqtSlTglYq0mwz&#10;4b8mQ6jPqLAWtlFQhEgqAZXU5i9YSqz/wJTeUAyjYQ++lP4R7dixPeCZDDIOAD6hoUhXjrL41Hfe&#10;JcJabfi85JX0hk1Q7K8+aJf+j8gp7xZg5KUDz4L5pnGAwKhXXlCkIFMRZEaHk1omBiUhjYiMDDyZ&#10;Gm5beFIFdKTqQlN8hPms4+v4FCf+8F+89OoXfPnt3yQnZdDtmqN8+mMknohowlxpzH42ifuf19iV&#10;UAUJDO+n8NZsjS++/JMdre6m5Z9fMzJij6FWikQ2bE7UY4/iqtfUPn7s5VcgVvwOCgifD9+JBKKv&#10;vw6leWu06FiU6lXQdBcRrVoh4svkbx5KSyNz1arQfyiFxNKq0AO/60bBsr2CMO5biiuLKQBd6ghF&#10;MTwfUgZ9/tbqojTHIQKtdGRUZNBr6evX2ZZezdZdyuNfdOD5dP5/n0jXSW/aAoS/2M714buEXfa/&#10;Ao68dBCrhqGKDPOZ7YfLUxaHJuBUuYpUfvZhomMroaRpaGkHyNp9iD0//IRny0bKSRfCq+HWBS7r&#10;dlSCMSM5BuJ0SCn5eNEqps1ahsdlTC3Dugju6enjzXlpLFrq4vCBI9xxSyyj3oKX7zrBhU01Zv+c&#10;QdLJCmxev49NnlZsbnAZ791zBWGtWxvf/WxUeultpM+H8HjyNT6fT+PosWRQBArSrOcVRESEkZmR&#10;RXSUm8jICMIuvzwUH0fIEAFxCMwVrTAVtSV+lW0pZayUMqS1EPnOYjJHYhoGYxmuY/rLrY5ytgZ4&#10;6TQSR44cth/rerAR0PoMQkFBBTLQCfwKqwEfodbhCnQtp0aJe4c/Gym5bhNc1h+BBM/SHxCVKoXm&#10;Is5iFGn8ofgNQt6/Z2kelbJ3DUaPr2CIW4W7ILoG7sq1qH7+ebhdOuJUGgmrVnBizSYyt26jnOYl&#10;OlOiaj6E6hQr5saiz5fzzoxfOXggBdXt8Vf8ChWfrjHs+oP06FCNxB0n0cN0fnmnCqeOHCLLV5VI&#10;6SZRlwizuHTdlkS+PJ5OVymMLsbmfCOlRKiqMVW6XEbGjJRI4fdcCFVFSsmKRb9wauE8hqyKpGIZ&#10;F2Uy3VTwpnAwPIzKmhdVCoSikKAIIjUf+9VwaugaSYpCm2sb8fIzA4vvw8yBtPT6UATogQqugbsJ&#10;WXwrCOuuWdquIzPOoEtctvfD+lZQat1LAAcO7MMKTF991VXBL6ogvMZr0Q8/HPSSLvyBZymVwHiz&#10;sQ0zsGriCfhDc0180TEOJnr2GhyLPHzlVNx4atZGV30IzYV0gYoKOujCg08HGe8h4pprib36WjRv&#10;Fm6XSsaOf0j9408S165nx5Ud8Fx0AfX6D0KtUxs1suQGOIsaXZc88eQcPv3qLzxuBVe2hI0353t5&#10;9NZ4Dp04yLEF68hcs5+JQ6vzdqrE59NQyGT/0bK4sy3Mxj+2mOee+po7butA79/exbt2JdInkPFl&#10;iH35LZKG98cdE8fBhEzKXXE58rdvSRcK8UJnoKsTUzM/42dXLTZ59nClPph3tLlUEJks8DXkGrmd&#10;WHz4NMF8vR59tB20ZRDf6lOYJVqzRzY8g59gHpDWKkJDl6AE3JQqakD1tJQhV3PNt9y3lHqMXUF9&#10;OiNgby+dK4jA30H5ChWCXnP7pN8IxARnnSnZLUKO4wbnOOmK/4sgPQXyBpZShD8SGfiTB7w+H7g8&#10;oCj2Mj3gqCjWj1TQhUD1eJCqQniD+sTc0peqr03gok9n0azfQNJX/cmKmzuy99Fxob7As4KjRxO5&#10;5/5pfLl4Ax63i9ymkx/+qERm6j7C3ZGU73Y5666/iIHvryV9+RrCPJFs3+3C5dbILedR+lQmvv0j&#10;48t1JSu6DFr9BmTqPn5ZvAYJ9PVeyoMxV3Ng2e9kqeF85GkLEmL0FEDwk7sJl0QMQFN8VNOSme9u&#10;Si820C38FoTuYyVVeSXscpACgUrJLe21fJzW995/gxQUjFfVA8W2gvCfWIAu7VTXAPUoUBX/Y3PX&#10;0sbPS3769x2yvLaB9Lld2DdGmobWqNG/vlXWrhn8XOjoilH/oOcQgncoCKpwgU+i+SRC5lySGw1Z&#10;jO6/Rq2PYvrBNYSahS5ioHINwqrUplLbNlS6bSAbRg7h+PzZlO/RpxiuqPh45bVFLF2x81+dBYpU&#10;uPa+hrRqlsr9fY9T56br6TLvOz51X8S898qw81BkDtnqQDxuD4t/3cyVvnha7trCTr08X3/1O62F&#10;4KPML0ginBQlgghfJvdqK/le1GS9uxrrvJV4IuM7ntElHSOGkKW6mKw04xbfOjRyZkplCRVFkwh3&#10;Cfw7EzJgFSGNWgNy1kFIXcYCxROD0HWjCEMKEEEDlEYM1bwJUNRcmlqUEhYsmENyUjo5fEMBCFVB&#10;muXvYTff6H9BVYn8YmH+ThhwHs+VHfL3XodcMQyCiiLUHEoA2UwFOZcmZh2KmWGDAOly02zCeL45&#10;7yo6nmMG4vFHe/P54qcI97hOO8ErwIzZQ+nU5W3U1FQevu17Vj59IZGZgnVbJd/9MJruPSb+q07E&#10;tTe2ocnnn3KPei2TxA98phlZlFdF3oZAMi1rERmKyiT1fMb4/mB91lbKodE1qi+L0ucgFS+qBj9k&#10;zSFLcVOGTGNsihnLEpIIPRNFKmjSF+qPKQRYOUxBynf2Vgsp9eJ3MYmA89vafPbq0CiEIXC1UUqY&#10;M+cTkpKS7Qpcl8vF4NsG5dgvaKHsLrhbSKalmWEd81fkclxMIcGqmMvTvtL4cts/5EgzVAAlMp4w&#10;Ld9/Smc9UVFh3HXXFf8Zb+zbYxLL3ksjsmwzFNVL9SpxbNx3KeMGJdK564u5x5MC2Lp9HxG+TCZp&#10;33HIWx6jZEzwffo0vvJ+hEv3IRGkqZFoumCJUptqIoHP02fg0tKYkrWAdBFBh4hbUbUMemXsBDR0&#10;oRGDlxQEq31TQdH5WLSlxM1b0v7HrH2w9CpE8IRMCUhz1XUtQD0w2x2YYpSCm+shSksMYubMaXi9&#10;/rqFuLg4unXPXWzM7olRiGvXli0nc/BgVFyl5SMsMdjaZvn5XK0/SMWSP1H9f4iqjlR1NJmfGvnS&#10;w9IfNiF1H+Jf0n89YR5uGu3h6btPokS3IiFF8NvyZRxJqoFb6P/6u0hLy2TYwMu57LFjaKpKhK6R&#10;5ZU8v2oWOnDXXdNJz0pl6vu3I56YTusF0Wz760Uee/Y89KwIJjx1E4/3eZP0DB8rF44CnmDKZeN5&#10;RzRi2Q+PssoTRq9+8dRtWIsJj3Wjxq1vUpIMhKFQYRYpY2QxWcMTwij2t5BmplcoybeBsP4w7EzW&#10;AKQOUgUrqFJyPuaCM2XK+0HqiQCJSYlMnTIZieS227K1FBW6MZMISVqjFgU+rwj41ShDBxX4OA7B&#10;KIpAmr9PmUsM4vQIdKnY7zUwA4e6jiLOTQMx4bm+XHvTy0RF/3d9yKNvaGSSRhPtMKlhVnKH//MM&#10;EJSxadu2Jp1ubMdDT8wh0lye16lVgbh4I8Pv1Vd6cn2314iLD+O81o343+UtiI32cFHrOqSl+4iN&#10;CWf133sY1LMN8XGRgMJ57SqyavVB4mLCiQxzM3Xy3bz6yjfExYcbTb5K0k2ZkEhFGu57TCNhFiYb&#10;311/oZyiKMnFtoLQdaMgY8eOHSufe/4lc1WZU+ZAwUh9A4EUJemTzj9Tp76PwJ3TP2oWTWX/VYhd&#10;ewCzJl7mfD1fWPoz1argfvj+whzJIQBFEejSi6KEIQoSLAt6izR/3R7CS6uuzH9Qu3ZFrrq6CStW&#10;/BP8ghSkCR1V83ENB+iibaS2TEPX0ohTBMc8FRisX0pFLYsa+kniXD5cQiFBd7GXSPYqUWQq4bS/&#10;pDEuqyjXpFfXNgAcP5VMhfKxnDiaAhKuuLQ+UWXi0DQfF5zfkHXrdgFQvmwMr7x4Gz4d0HWmvjuS&#10;5uc/gpUkWK1SFNJUSRMlbs4SCGl5ZvTgiJgQQZ0+NT30MYg8GwgloLWdRIIeHDBBCIRi+uCF5Rs7&#10;e9cQU6dMwfh4Tv+BB7qdAJIfexy3bnykAvKl3JoDXcW1eD5K/fqFOEhppeAfbKY3HbcvC10a4nGn&#10;z585zZlzWzpn+XDnKHo8d+h9fWvGfHI3YVmgSYGqgKJKfKqAJk3wtD2fcjc+zoF7RqLtP0GF5T9T&#10;rfXFzG9/KZU634Ry+SA8deqgu924PGG2z92X5eWx538wphPzXBKVW265EKTk2x/+pH+vDuAyCunq&#10;169Kulfj/Q+/YsTgaxHURQc8ioLbLdiwZR9lY6OoWrUsuua36CkpmXjTLL9+3iryzxTCVK+yCApS&#10;C4EWlMYkij8GYQzEGmjw4Gw1V/N5iVqq5ZPBt92W6/YpH062XU7de/QIei3642n5Ps/kKR/av9QK&#10;5cvT6eZO+T6GQ94Jd6vIlAz02GgUKY2svLy8UYKqgZ5bGqQOvjKRObefIySkZ3FtldtJOJlGzZrx&#10;XH1lcxo2rInqcpGSmsqmDTv57eGlXNz+MT6YegdS0zlx8hSxn33N75v30rfzm8RWLGcU3ErLwQ6q&#10;8LF2VXA3Rp/PR0x0LImpmbzy8lf079mBHje3Ye26fbRuVROPS+GF8d8wcviN1KlTnpSUdI4cOQkS&#10;fvp+E7XrVKRT1bIcOpZgH/OPVTsYMbL1Gfu88oOOEuDBUFDQ7ZwARQikplWz9lWKIE+iQAZCmCY9&#10;aDkjjDQswB+gUM7eFcTpCGyDER4eXujjqQFfgBuuv6HQxzsX0LS8Cx3a2KU5OmgaOgq6lCh5veMy&#10;g4PespEEro0lAuHzISLPXQPRqfOFzFr4B9u2HiXLC199u5GvvjV6lPhMP46qhPPLqr28+OrXzP3k&#10;V5LSFVRVQSo+ylYuiyI1dBkwHUno1rMdqjmH+DJ86IpOpfLR6EBcVBhrV74EEnr2vJjVa7bTpnUN&#10;VATJmUbRmyoEP/24mSED2oPQuXvUNVi/uXvv7Gj/EkeM+JAd2149Q59W/lAAzQo+YEe9zJWswOvV&#10;AuS+3VuK4vx5Qpd+USghjNWBEErQEl36dzCrEx3+G7+RdTmprHkiy2U0TtLzuEi1yjklGC1Ghddc&#10;BfrzzfRsP9LerqMLDYkkTXFRoUVjpJ3fbfiH8WaihJ3bv7vz29VECmNitn4GD72M6685D7dPpUWL&#10;Clx9ZStWrNjNFde257YhF9C0UTnC3W6y0pPJ9GUEvBOQ8PGMP4xIn4A9Wyfyz+ZXGffQNQD0H/Q2&#10;terdC8AF59Xmy+822GOpVNnoJYGAZ57+jGfHG2rLdevfS/0mxntGDr0On9SREnwBM1WJVAjSsz0I&#10;+tL7mwTpmlat+GIQwh+D0HU9IDU3cNUQnOEhS3ngLrIQd41SSqZ9NDWEozl3OHnTjZT5dCEen/kF&#10;s+br0/xtqNK68xIIXSC8XpSAALUurNiZUUmtWGEGHayGQj5FRdaoixoTkOWNaaF8PojMn7JoaeOa&#10;Dm2Z8fFqRMA9Z9m4SJb/uhu3RyM2pjybtu2nbIzCH79+R68+nahaNZpL2jfFLSWvT1oSNBtFhOkI&#10;l0Kvvi+j+4zcHQWBLiUffbSarbuPEBUTQZdu45HSxd+bj9Kj60TDQyVc9Oj5GrpPIV3z0bv3qyjS&#10;Ax43SJXuXV8DRSdLz8QtIggPd9O9x4toGhw4kEzteuXP+Od3OnTM+20zMSZnl53AQrnQ+/TzfdvT&#10;pFGTmP6DB6MoltysiSVkA/6/1FJYOyT8jjQ+mhrCCb7EZU+UXOpMncXBdRdQZetfuIAcCZbBnk8k&#10;kO4yvqCqUDny7TIq3dHULP83UBQFRVWQUqL5NDJdxtdYy1LwRccRf0ELouLjkapql/jogE8Fd7qX&#10;8LLlivaiSzgtWtQkLs5NcqL/Mz14JJ2KlcM4kRDHylWbyczKolzDMvTodQOHDiaTkgULP1tBzZrV&#10;TC0kP48+2ZtHH51L/cZViY3wMGpkJy5o/yTgr3S+ddClkCG57c5ruOKyx9i465Cp4qDQv/+ljHli&#10;AXNm3UWfvkaL2DC3ixPHEzlyIpwjyZnmUZIYffeV1KpRjUsvq0WbC54sUUFqdIxsUPP75o//5kQE&#10;3MSHinynueroscJUcpUE6vIJv9SG7TMrieu1gqNpWoAue2gZPHhIyI9ZahGCymtWkTDrI9JnziLt&#10;yHHKt2hB1vI/qLx/Ny77Lssf3Eu4oSflJ74C4R6OjxhN7IEDuDpfDkoYiktFuD1ITwQujwdFCqNL&#10;mVtFV0AXAqmoaKgoukBXjLwSRZd40tNY9cI4Go1+rJg+jJLDqGHXMeGVr+072a8//xOvkMiMTGIi&#10;wggLd3HooI+Z838j5ZSXmCgPaRlZ7Mo6iOLyYmgZKwhF5YExMwlTPTRtWJPxL37F9I//NHQaLJkf&#10;RRDvUXj9o6V8PP93qtepxJ5/jtpCmaeSTqIQxo8/rg0YoYIQ2e7CpUAVCveNmYqqubj5xnZkZKWe&#10;iY8rbyg6aNjzjiIC3WDBpkJKrZqUajIQstajeV9BBMyJVoAkZy1EYHmcDLjXLiUUwa1FnTp16HDF&#10;FSE/7rlA3C2DiLtlkP1cer0k9uuJuuQHotK8eKSZtiiAi9uhVzbk0hvOnsL2kXeQNn0a8ZUroimg&#10;qwINDV1KVE8YaCpuxU1ETCxqZDjR0VG4b7yMmMs6IjJTOb54KSQkcvjj6fgqVMXdpnnxfAgliAYN&#10;qyBRMO7yBSMq7uHxLWFcX9ZH3WidJQlxrE4O57LoBIgJY2Oyh3tqZrIhI5NfToTZs0VMjEBLjAB8&#10;xMdFoQA1asbyz/40FLNeQepQt2FNdHRi4+JITc4k0GXxxuvLqVUrksnTV6AL3a+kLHMp6BNGLwrV&#10;o3D40CnKlAsrss8ovyjSSGWV5syqy8BpKFj2XgglWQgR0lVE3mMQGMsXIaxm2cI2FAYSFNPS2Voh&#10;pQvV5WLw4KHFPQyH0yDcbqLmfMqRpx4i8813KZ+eAaggBRkLp8I995o7ChpMetfQKcgKzogSSLT0&#10;dDJOHEcYDYtRgKwPJuPesxOSL2LVjb2o2eEqtHbNqTFpMp6q1c/0pZZIWrWsSYP6cWzbcRRQmH0w&#10;miuruKki0tiYKmkancnxLEmVGA9ogr1KJkKF/elhZKoKqlBQJNSqXZaE9cdRdJj0/nd88N5Qfl2+&#10;jt3T/yBQwHLCK4v4YNIItm7dzauv/4ASIPeRkZXFW5Pu58YbniMoEcSt4NNEkEf3REIm70+6nTVr&#10;N/Hmu0u49qpmZ+DTyhvSdJIqKEYnT2u7JfctZGBHOaSUsRTHCkIo/ubYuq4b3ZwgIE0wm9uldHmX&#10;HM4WhKDSky+R1bUv+ztcQ/XMLCCTqL9359xXUSHcmFQyjhwl8+hx4lo0RXjC+Gf57zS70Z92/M/G&#10;rbS473Z+7tSHhrf0IXbw4DNzPWcZ3rQUbrzpAqRQkWaWULKiUMHIzeRyDKUFtw5XCcE/uqSJEDSR&#10;hqqqrku27zhA3brlDPVSCeNfXARA/bqVgsQSBYLnXv4MBNRtUBEppXHHbYR2uWvUh9SrXwlVqGhI&#10;Q2hTGqnl5QLcTMuX7WDp0u2gQOOG1YkrU3JWEELi19gwcyKMRp7GDbqiuGx5b1N+o3hWEJbctzUQ&#10;q5/r6RGlMUbtcJbgadWWinv+YVfdWtTOTCcKEJkZyDB/7crxDetY99MPdLx7NGpkOBtmvcv/JrzB&#10;tnmfULt2XbTkFNQYo1ucd98+Vg3tReVeQyjjGIfTsnDBo8U9hFKFjo6QAl1qRrtRLDeT6cwX/ht3&#10;VVGSQr2CKIDct0RRTDeTzC5V4M8PL30OJoezDREbQ43DR9l72Q24dEj5dnHQ6zu+XEiH/gM5efgw&#10;f015n1Z33Et6UiLElCdj/zFUqxAyOYk6J47SdOQz1LptZDFcicO5iqIoAaKSil0nYm1TA4qRNaOR&#10;W/GsIGysLkYCM/5gPgm0E+aSqOQJXzmcc7hcVPtqESeeGc/BaTNo0bmz/dJFY54EoIyu027UaISU&#10;SCFodMO1hgvVzJg59NN3RH/wNp6bbsztDA4ORYZuGgLdalKFVRthpABpRawBlv+e1AGPdSlN5VZ7&#10;Q9C+paWW+uOPZ3Dq1MmQHlOmZ5DctBWpDZuR1rgxSTM+yXW/Y3fehffl1wLeKMlsUHKCaGcL5R4b&#10;R8Vxj+T6mlAUo0uiqtrdEgOFbap07kHMTV3PxDAdHIKxJWKCJ+tc3ftFUAaefwNhR8/NRUPQmMwn&#10;eulaOWRlZebIcJ07dzbz58+xn0spmTd3NikpKfa2lSt/Z97cOUHvmz9/LhkZ6aS1aE3Ul58StW0j&#10;kZs2Edu/D/rOXWSY/SXSr7oWgNjvfkaftYCMqzoC4EtKQleyV1M65IVK551X3ENwcMgXimIEo3Uk&#10;era4ruFmCniu+6qZMYjQnT/POyqG7rhlufSgFFfwq9ecvpDjbCY+Pt5+rGkavXr1ocPlHZk2bQoA&#10;06dPpWevPrbR+HThAo4dO0aPnr346KMPAZg6dTKdOnUhPDwCRVVR6tbF17A53kYtOTnpA04MHYFS&#10;tSoA6p6DAOguBeWR+1DaXUxKo+aoGZl2hykHB4dzAGGm/GTTLjLkvgOfqwcIMXkX6zOzmIwVhDRS&#10;XQPJ7mkSgUVzZzdW7YfFiuXLmDVrBn/9vRYpJSdPnrBfUxQFXddJSDzFjTfenGMp6PF47GMCiA/e&#10;xueGskNuJfbQkRyfq6L7cPfsjufZJ3GbY3Bde22RXKeDg0PJQjebBAmzjbM1zVqeHLdatHNs/oPU&#10;EqwuR8ZzSY4SCHMuLR3mwWDt2jUAxMTEsH3HNtq0OY/k5CQiIiJITk5G6kY/WJ/XZxuTffv2kpiY&#10;iKIo+Hy+oONJBN433yZTVVHN2wCvzCJswyYyPpgcUA+k4/vqG7xvv4G4pS/Ja9YQecN1Z+qyHRwc&#10;ihNpaVIYBZuBN93Zbz6VImivkP80V0UYksmAlLrharJes+ISprepNDhCpJTUq1eflJRkUlKSSUtL&#10;o0ePXmzcsJ5y5SrQu/ctgPHLmjZtCj179QagV6++rFq1El3XGDhwMGmpqdSr18A+bsSaPzg5bRpi&#10;4lt43n8HwsOI2rQRLSqSzLlzCF/7BwDqrJlo949G6duf8Mce4ejjT3Py19/O/Afh4OBwxhH4G9AY&#10;tXKmSoVRNR0UG9WzB0pDQIFE7A1dPsNIBFoxaQr4IQTosiiC6mccIQSXXnp5ju39+g+0H//++3La&#10;nteOFi1a2tuioqLo1s3fcS42Lo7LLgs4TmQklVavDD6XqhL+yQwC2xC52rXDtWWz/bz+quWFuBoH&#10;B4ezCSl1OxtUGu2uULDm3Wz1ZkVwR55vAyGlDIhHB0kLIqwljhmD0EvFGuK/sVYRDg4ODqHFWEFI&#10;dLNMTscSuM9eZyalVg3UkHaVy7+LyQqumkqCSq4NtY0Ka6VURSEcHBwczjCKPztUt/02FiLIxSSU&#10;YsxispBWUNq0XnaP8Wz1ELa76SwhIiKiuIfg4ODgEIQIkPcW9r8Bt+JSxgTsHXKpjXwYCHN4Zj9q&#10;q92oCHzdbuNoyX2fTSbCwcHBoWRhi/KZPhnF9N9bQepAEVWkHltshXL+QUhDl1zJ7a3WAshIZ3Jc&#10;TA4ODg6FQFFAtWZSv4vJEvEjoA0DKEmh1lgokBaToUVuaL3n2ijbCmQ7KwgHBweHAqOg22UFgei6&#10;jhACt6omB+8f6vPnEylljOFiyuELC96xFFVSOzg4OBQH0mjTiVEB4Z+uhRA5VBdUVUnO9Ya9EBQk&#10;iykZMHukZu8FYS6FFOEsHhwcHBwKiaW7Js166sCWo0IEZzHpuh7z703c8k+BVhDSXN7IwKQrIcle&#10;+eCsHxwcHBwKgymAav5rrSKsGISezYsTFLQOAQVaQUjMvtRmNN0YHf7AtaM26uDgUAR4vd7c456l&#10;FEVRMBJHJTq6PWFLu2tb4L4lQIsJAuU1Aqs0/MuhHN0tSjEpKSncf+8DxT2MUkf3zj3+e6cQncf6&#10;+fyzL0JyzBPHT+D1egEYNngYBw8eDMlxSzv/9Tsf2G8Q77/7PkePHD1DIyoZWDk/ijmp5laaDKDp&#10;ekhTXKGA03huQlHIbOqCUpzzYYiEhMQc2zIyMnLcAWVlZub6/szTbD+XSU1JzXV7drVcMD7r7CQl&#10;BdcRRUVFsWDRfBYsms/c2XNzytjnQlZWVtBzXdeDzrVg3gKOHzsOwAdTP6Cq2ePDIX+kp6UHPU9N&#10;SWHkqJFUqlwJgMxcfr+lDV0P8MygA8Hq2VLT7C+XqihJVow4VORbi0kxBmEYAxEgvSGEv6jDFOvT&#10;QjnSs4i0tDRuGziEXn168sms2cxbOJdNGzfx3LMTuObaq/ny8694c9IbVKpciXvuupeGDRty6NAh&#10;KlaqyN33jqJXt954PB4u63AZw28fVtyXU2Lo33cAN950I4u/+Y4Rdw7j4ksupl/v/lzS/hI2b9xE&#10;i1YtGXHHcGZ8NIN1f6+jYeNGrFq5ivc/fI9HHnyEPXv20rxFc8Y+lnvrUZ/PhxCCPbv3sGrVanr0&#10;7M6fq/9k7Zq/GDp8CH169OX8C87n0MGDxMTG8sTTjzPpzXc4efIkZcuWZcvmzdw9+h42b95CZmYm&#10;o+4dxd0j7+GViS/jdrvP8Kd19vLsU+PZtWsXHa7owKJPFzF7/id8tvAzAD784EOGDBvC7UPv4Lx2&#10;57Fjxw6aNmvCrYNvLdYxFxVCSKRulMnpZgRCBLj2A+81i8Lzlm8DsXnz5uSnx08wjUFgHbWR9mrJ&#10;SQHnbCaTx+Nh2scfERYWxsmTp9ixfScAvXr3pFOXTvQf2J/bbh3C8y9OICoqipF33wkYS+y77x0F&#10;wMzZM4pt/CUSCe9+8A7R0dH07N2DRx4ay8WXXExUVCQjR/k/vxF3DOezTxexYNF8AE6ePMn2rdsB&#10;4zNVshV4pqam2q6Nps2a5N7r1yQ8PIz7Hxptnwug/639iI2NtbfVr1+PJk0ac3Pnm0N48ece77w/&#10;ibCwMDIy0tm+bTs9e/dk9qw5DBk2hJ07dlK9RnWG3T4UMD730mogpJBmyx2JQMmhou1WVdt/KQT/&#10;+v0tCAWS+yYwMG1L0RorHx3jH0mAuus5RkpKCncOH0m/Abdw9MhRdN1cS5kfh6IoeLO8JCQk0rBh&#10;Q/t9qnqOBG4KgEQyqP9guvfsRoUKFfxuuv/4irVrdx4nzI5/2Y0DGC6m6bOmATBuzKN27CB3cp7s&#10;5Rdexu328L/2l+TpOhzyhvW7UhQ1R4vdI0eO0rpN6xz7lkp0BcMXE6xLYbn5CZhjhRDFXwdhDsX8&#10;f0Bf6kDpWUWeS3HqHCyct5A77rqdG2++0Xa9AaQkpwCw5589VK5SmVq1a7LkpyX2+3Qn++u07Nm9&#10;h2bNm9K3X18aN2lsb/dmGRO6z+ez3Tiqqtqf+dw582jUqFGezpGYmGi/P8mMHx0+dMR+3af54xzW&#10;pLRxwyYee/JROl7V0X8g4eiQFSUtWrZg4YKFgFVRXMwDKkqE4amRpparghLk2g92McmQprhCQVcQ&#10;mH4wW7VP+JcQYIj2iaLxiZVEdv+zOygDY9bcjxk8YDATX3mdjld1ZMXy37ngwvPZsnkrPbr0JCws&#10;jI/nzASg/8B+dO/cEyHglYkvF9cllEgCP9MFi+aTkJBI98496HhVR3syl0Cvbr3Qdckrrxuf3xuT&#10;Xqd39z5omkb/gf0oU7bMac9huZjcbjddu3fB7XZTtVpVfvttKV99+TVXX3MVLit+IOGWXv3IzMxk&#10;/PPPAtbvrwdly5a1j9nxyo6MuuNu283lEFpiYqLp3KUT3Tv3QFVVJr41sbiHVIQYN+F2i2eMe3Lr&#10;BkiT/roHiUgOta0UeV2S1G/QoPGO7du3NG3SNKZv/4FJO3bsYP6c2YaFkwIhJYqioLhdprEwLMZN&#10;r38XutFKnQurhDPksmahO+YZYtPGTezYsYNOnTsV91BKFcOHDOf9D98/I+ca1H8wH82cekbO5XD2&#10;8eGvG/njUAaI0PlOvrznSqQm0KVmx3k9YWGMHDWKhIQE5s6dd9fBgwfeBqjfoGFjVRHJW7duDVlf&#10;iLxfiSkjG7h0zqHHZ/nDBAHS3w4ODg4OBUIHzOxQGTD7CmGYC9XtCghSqwdCPevm3cWUrRGFPzQd&#10;tCEA6ch9B9C0WVOaNmta3MModZyp1QPgrB4cig1LGtWKQWA+D1I7gpBHvgpWSQ0gBIpZC2G3vpPm&#10;AfOWYFJqOXjAqZx1cChKtm/bVtxDODOYc6llB3TptwhCEDTJ6rKEVFIHpg0Y0XRpbLLajAZ4mkoL&#10;QwYNZeigofTs2pMvP//yX/edMd2pYXBwsFi2dDk9uvZk6OBhDBk0NN/vz02CY9yYx3Js27tnLw8/&#10;MIa333zb3vbVF1/Rt2dfenfvzaqVq/N97mIn+yQq/KUFOXpSg3HTHkLybyB0PdZsGGfkMGUT6xPm&#10;49LEY2MfZ8zYMUz+aDLzPp3HR1Om/ed7MjIy0LTgWvKsLG8OSQiv1xu03+HDh/M0puPHT+RpPweH&#10;4ubtN95m/qfzmDz1AwbeOoDnnp1gv5aWlvaf8iaB2WDZpVIC+XnJLzzw0P1B26ZMnson8z5h9vzZ&#10;vPDcCwW8guIlt5RpK801sNRM0/SY4ncxKUqSpSQoCKjcUwRSN5dCwv6nVLBp4yYaNKxvP5//2TwA&#10;ht82wt424dkJtmtp5e+r+H3579x1xyi7zmHooGEs+nQRE195nddffR0w7owefeQxjh8/QffOPRg3&#10;Zhw/fv8TfXr0tV+3ePj+h0lNTeXUyVN079yDmdM/LtqLdnAIATt27OSiiy+0n19+xeU8Mm4MAP36&#10;DOD7xd/zzlvvcucIoxq+Z9de9r53jhgJ+P8Oenfvw6yZnzDpzXdy3HwBDBw0AE9YWK7jEEIQFRUZ&#10;mos6k+gQ1HpNZn/ZX/ugulwHQl0oVyCpjWefe96wagJbckNIqw+1pfadU472bEfTNB595HEAxox9&#10;6LT7XXDR+XTo2IEOHTvQvXMPLrv8MlRV5cqrrwQMhc97Rt9DREQEL7z8vP2+8c+PB2Dh/IX/Oo4b&#10;brqeIcOGFPZyHByKnMOHDhMTG+waF0Jw9MhR6tSpTeeunQG/EahRswbp6em89857PPvcM0Hvk1Jy&#10;+53GTdnPS34G4AvT3Xtzp5tyPX90dBQH9h8gISGB1NS0kF3XGUMBdKPmTAF/gNrSYgoorhVSxoZ6&#10;ys3zCkKaaa5NmzSNkWbqlVHpbRzCWgZZi8VQa4IUJy6XC13XUVWVCS+OJz09Ha/v3yQZgpFS4vP5&#10;+Pbrb/n262/p3rN7EY7WwaHk0LxFc/bu3Ru0bfmy5WRkZFCpUiV7m1WZPnT4EL775nuW/bacsuXK&#10;Br0vtznlio4duKJjh9Oef9rH01i+bAWZmVlnbR8JSxdbIjC68PgJrJ4OLJoLFXk2EAIjzVWa7xJC&#10;CaroMwatWzuXqjBE1+5defXlV+3nlgx3ufLlOHHCiAUcOuSPHezbux+Af3b9Q8WKFVFVleTkZG7p&#10;35db+vfN81K3QoXyJCQkAHDyVEIIrsTB4cwSHx/HhnUb7OevvjyRhFOJVK1WleXLlufYv2mzpsyc&#10;MYOGjRrmeC0wfmfFLaKjo4mOjv7XMfTs3YNdO3dy3fXXFvQyihm/4p2wAsD+V2x5byGU5FDLbeSj&#10;DsL43+bNm5KfHf+C0W5UCqNiWvp7pAKmj0ngE6XDTPS5pTdfffm1vQwefvswypcvz7MTnqF39z4I&#10;IWh7Xht7/4YNG9KzS088YWFMnzUNIQSvv/06Pbv2Qtd13n73rTyd98133qRvz1tQFIU6desUybU5&#10;OBQ1U6Z/SL/e/cnIyOCGm27ghpuuB2D888/So0tPhBB8NMNfY9KkaRMef+rxHMd5f8p7dO/cgwoV&#10;KxAeEZ7n8/fvM4Dhtw+nR68z04QqlEgzBpGtPNlGdal+A1EEt+X5ltoAePa5F+T2HdtZMHcOIEDX&#10;c0htCAEqcJ0jteHg4HAOUCRSG6OuNAQJ7X4QCmERHu4YeRdJSYnMn/9pt717d38K0KBB42pC6DHb&#10;tm3bEqrz5/tKmjRuEmO80VTjMws3guS9rZdCNUoHBweHcxTLOCAx+0EEKLkGupuKwGOT7yC1ZQSk&#10;keMaZARktgelJ0zt4ODgUDwYEhsETKhm3FcES2bLIphx8x6kNrWYNm3alGxUeOf+VqNQzpIBd3Bw&#10;cHAoKFI3+lDb64bg/g9B+1qJRKEkHwbC/1gGPM+lEtzeSXeMhIODg0MhMKZoW6wvoAg5e9qvT9eq&#10;hfrs+SiUCx6M0clJ2AEUYw8jTxcFU7iv5DiZkpOS/3snBwcHByAmNuQlBQVCBBTKIc0uCmZHOSkl&#10;uu6vfXAp6gEhQivYl2cDoev+E9uCUDK4XlraXjBRgkyDwTdffVvcQ3BwcDhL6NW3Z3EPIQCzf6e5&#10;jBAi5+oBQEo9NtT1yXk2ECKgH4RtFIJqNgLSlqQscXpMJesX7uDg4JA37Fi07bEXdqGgqgTUQYjQ&#10;d4TIR5qrkcXUpElTY0mjCFPe2+5xFBSokDm1tBwcHBwc8olVMuCP+1oGIrvOazEGqYNzWCVIcXo5&#10;PruRkBOkdnBwcCgcphZTYO8HEdwLoqjIu4EwXUy6rscaIn1gFHcHtjQytZj0gFWFg4ODg0PByH6j&#10;HaBzJxDZUl1l8XWU8xfKKUmKqqDr0gyW2Hvk2pfawcHBwaGAmA12rE6d1s25oiimsQgU5yvWOgjz&#10;5EYbOYRi9YKw9wARkL1UwoLUDg4ODmcbgWrZOXN/BLpPK9J83HyvIKTUY42wuhExD/aLZZfbcFYQ&#10;Dg4ODgXFkjYSgGqJZdsufImiug76dw7uDxEK8r+CwNRiV0QOuQ2pSf9RQydo6ODg4HBOInUjV0kP&#10;CjX4HwbWPQgEQoiQVgQXeBoXMpdW2oppMnTj599bkTs4ODg4/BuBLntzWrWtgsgulipl8a0gAhFC&#10;IIRAEf6CDfDrhVhPnEWEg4ODQ8GRImcxgdVVIUcvH6PCunhXELquxwhAN1cQ2QdptSQFZwXh4ODg&#10;UDj8t90CY2q13E1CBEsaSV2PLbYVRPaljGIvc3LZx0zNclYQDg4ODgVHBKQt6QGLCUsoVQq/Qdi+&#10;feuB4ltB6GYdhFCShVCMlCth2bTsRzUSdnUnzdXBwcGhUFiRBmHGIQTSX2Lg89+6N2rUNOQpr3kW&#10;65N+v1cMUpqWTQatIIJyXItAOMrBITuaVnyiX6qqFtu5Hc4VjJtwxWw2aitom1XKgSsIKbPNxyEg&#10;72qudpWetFuNCoSRp2un5eqAaliTIhisg0N2Luk3Ca/Lc8bXqq6UTfzx2etn+KwO5xqK2U1Ok1bM&#10;QSJ1cwVhGIkgNddQxyDy0TDIwCqYs2q/pbRMBfb/A6v/HByKEt0VBe6ofK9VFR3I2oseXr1A5/US&#10;VaD3ncvs37+PrmMWF8u8UCPjKxbM/7QYzlw4dNMTY9xzS7ulszXHqqpf7tvoBxHaGES+DYTH7d4M&#10;mDogOlKXKGYYQigBeblOhNrhTCHz+2UzvqWj2rzE65udVcCZRFdjEAVwPQt8KKqCpp1jE4uUICRW&#10;tqtu623g1wE3EUJJ0nVvSNuO5vvT3rR5c7JulPehKEqwIrkI+L900lwdSh7Sm4iemUhW4k5G3C5w&#10;ZyZDZjJ4s1CkJQGQlx+HM4km3KSvezNn7v+5QEBBnIIwjIW5PRg9VlGU4q+kVoRhGPSA+m8hQPeZ&#10;eUumKJPzZ+RQ/ARPKEpYNJ0aTGH71A8QWhRr3nqRyKSlKC4PAokv7SCKLlAk//rjcGbQEzeiJWxB&#10;bnmb9d8loCb9iUxch65lcK4kwQSKopoVBDZ6gMGUUiSViEpqg+AsJSlBWL6mc9HKO5QgJAKJovtQ&#10;0/di/FlpKNKH1FW+3nc/h4+7kcLNb2sqkVH+RkDhtg4qWxaNZn/cAoSUgNMW8cyTzaDHNWVc9zls&#10;+WYv4UoGP7/xDUKEI9RwQJKVuLN0mwlhqbgaqwjF2ogZ6w0wCELJ3h+i8BTQQEik1A1NchMjeCIQ&#10;QsF/JU6Y2qE4EKi6yvePP4QuIvlizFg2vvEYqgSEjjf5IC9MaUrre54iPS3Lftfl5zemxe038m6X&#10;Pnz7WgeuvnQ/Uss6/WkcQkp6pkRKLwIdhA5CAQQv/PgEEg9IyW2PVEDGNgABMx5py/JP7iIlZTMS&#10;FV0Y/vpShW0cZNClCSFQFAVF8Qeldb0EuJiaNGkSo0tpdjPyb5emT0mXumEXdIFeum27Q4kgux6N&#10;TvmUl3ii26Ns/OcSutWYwSdfVKbd3c8gFTeKBE+4mx8O9cOjHeHBhaNBSwFg+he/syUjjF7XdaPH&#10;B2OZf2o5Qg1D0XWsuac0zkHFjY5Cefc/vHvny7hOreavVx9m4xsPI3TdqL86+AlNBlxH03vHM/6+&#10;NEOjQULtWlVp9O19bP30cTbM7oXaaD5C9xX35RQBZlsFs1BOBmQxeX3extZe27dtORDqMxc4BqGY&#10;1dLWKkFkczmBdGIQDmcA824Tc+LWXfzy4VHqlPXyzkfHePrxYwy80UOmNwkpDZeRJIbJwx5l1Zuv&#10;0Vx9A9xRCAk/bo6lWUYfvly6gnUVs3jqkttYP+sW3hhTB/RknLSL0KMjGX7ey/z87hxefL8JA69c&#10;yajnq9Ns1EtmyxmJUrkTrnIXoaQfpfeb92LNOgu+XU3WjCQ8bjcNHu/NbjUJzZuK9Ia8sVrxchpH&#10;jBAiSAa8KCqp89EwyPi/0ZNaGmJ9QS1H8fekdjxLDsWArqXSKmYRJ1NjGP3GJcRUvoAOd3fjhheG&#10;IFzG305U5t+sf/tJNnwVz8btVRncZSffjH0cb+opAKTUGff2Hmr/0pnbOnblwpcG0//zF1CUeFNa&#10;xqFQiEAjK8lKPMLIPsfIzNC4osURRg8/SpeLTgaZ4rT0TH5/4UHWvfcGzWN/RZixodc+O07NmO70&#10;mfQIe72HWdP7PTYsHMllVxxDp5RUuQurz4PxVMFq6mkkCSlF0GY0kHzUQfgbYgth2AAR5GICoRi/&#10;FIFAKhLpWAqHM4RbZjL0/Kf4eX83rusXzSUdo4iN3cvKkzehmt/Dh26aR3V1HX90Kss1759gxR8N&#10;OfhqFGH9Ilj37nvcNLoGh0Q/ABTpo2rPQcgqHg6++QVInQu6PE5GWJPivMxSRZT+DzJjK0+9V4vd&#10;+yPJ0MI4r+/VZMV3MCdCnfPjP2DaW/uYPb8N3Xqn8fCwtehpi+n39nhcCoDCpl9bUD+9Gg0a1idq&#10;wa1Erz9OedGodCQ5ZWsUZJUVGC0XQA2IOWzduim5UaNGsdkPURjyvIJQzI5yAiNbyaqBsO6qAh1M&#10;0izgKA2/H4eSj6pDuCuRE6dc1C53kIXvJvLYwK/4bG1XFKmi66ksG/84v835gc8f9dJUC6d65Qyu&#10;6PQenT5sR+sv4tjeNZovX97ArLveM4+qUE65hu9HjiUzK4s24/twWE0ozsssVegIfnh5AWkR/2P2&#10;14J0wIebrPgrkEaYmk/HTmJkpwPsu7YKPbusZN+ObSij4jm4Eza/+SzhKb+CNCKdIqIs5Qb2wjUr&#10;kSPvfcXG2b3wpR8p5qsMDVYWkyHU57/pFkKgF/E9eJ4NhG6quSIEuqabLicBQQM2H1idR50FhMMZ&#10;QAr44qkFzFx6K18sqciVzz/G1U88A0Kjhr6Y319/hTGdKzL+aAvqai5mxuuIsKq88f6dVKmzHqGX&#10;ZVtcNFldqvPWwzvYMPFxMlNOANBr7GJajuvK9Uo94tPKAN7ivdhSgEDngph32LT5FO6Epez89i9m&#10;PrGcnd5OAGQmHWbzxAeY2TWJU4/EkyEzUAXM/KwF31bazOVvV2Zv14asnvw1Y6+cZmb6QGVvF47M&#10;n8+q/ZuIve1icEcX74WGACtTVCL9jYKsCVYWfTVywYLUioKUutnxwRhs0GpBMQ2HUw/hcCaQMPjB&#10;cEb2OsgP76/mtycfxYuLd/s/zqjzl7GlSzwjFMnqcA9X16zMHTMP8t0vZel05VNs3l6eyK/38r+0&#10;LO5LT+AuWZu9nSqwbcordKr7IYo7khvVaxn/yHjWLHqMRi22FffVnvVI6eKjF7cxbvqNyHLtaXT3&#10;ZM5/5C2kdDPygif44oEv6dJAcHtMBAlZ6ewZ6uOzb6O56n8r6T1WZ4fbxZGkfay4qQpVUqNY8+oD&#10;qHoKQupUvrwHvd+bwLsdRtGmSjJSnt1ZTYEdOy11Chkw5ypFnAlU8MMLAUL3B+4s+W9MF5OQTs6H&#10;wxlB7n+XvRmX8PvSXXR64H9c8ehYtKN7aN9WUm9+dT5LT6VMVBStMjP4rWYC1/SpwMYdHTj/f+fz&#10;0x8deeK5cLIyM+hVthIVdZUyXpV3XznCs/esw6d5KVstjAr3X03Muz1Z/1d5W/reoWDo3hN89Z2L&#10;nWt+ZeO7b/NMp6dx+U6xbPwEqqyIxDM6hcn1qrIYnUo3eenYPYWflvr46se67D6scOSBraSqgrkn&#10;jvO/jw6xvktt/n7zKc4v9wU1qnTjo+tHc+mVHRj/UDfCy27g7Hd2+6O55jRrPBYCXfcXyjVs2KT4&#10;sphsrMGZ6x2Z7TVbq9zB4QwhZAwr3pvCtvQ2LHt7Earw4KpQF6RkeeZB7g2P4cMdfzPnZCLRHbI4&#10;75Kr+XPdJrK8Gcye/TXHU2qz9eFDtEvLIDXCTZrbx2U3V2bHjkjciof5S6OouLs7J0fOo2vbss7K&#10;uBAICW/0ncv9C16mUR2VVncO5olFD1I5/RPi4xK4ZE80S7wZrMxIp4vLzaEKWVzbvwEdb3qDBx//&#10;hZ9X98DjLkM7NYJqWV7We1OpIyW79lRm6pNLQGi89N1bdJj5AK3eHU7mieac7WmVds2ZyOVKAjKF&#10;tm3bHNIiOSiAgRCKSJKmJQgUFsSOSRBQH3F2/2IczgZU2tQ+zjMvNeSVYavoeH8vhOoBJP/84+KW&#10;r3x4UAlDZdSSJBo37EhicgKdhw7g2z+Ws/OeRtSu1oKWFzTil5HHUd0Ka6pF06yBzhtf3gyA1BU2&#10;z7+D6Z/NYty9PYkKTwNxdrsuig/BgWNhzLl7DJXrtGTT+6+hCBf7wm9DagrHtUwy0tJIrF6FJ5vs&#10;oXLjRtRrUJvPP/uSzIw0IqKrc/BEd45OOcWIqtX5uWw8LiQ1a5/k3qcqIAlj9+YOuJZdwPFnvuLG&#10;hns52yVTpBVkkX4tJlNmA1VxHSzKcxfIxSTMPhBCBETVBcFLb+kUyjmcGV55PIlv9g/n7hn9Wf7B&#10;InQztWPktKGEqQKpqYyo0whVVTmYfogp7ZPp2LQN119wCcvbP83TrXahp/qYOz+BLUmp/J70FzqS&#10;33a1M06g6sS/34dRm2bS5MMBZKRHgDi7J53iQgp4aV553n3Hx7UtV9DyjvsAifREowsX5eenIFwK&#10;LlcEE18JI0upz+871/PMay/Q+Y1RPBG3ggPHy1OzGjygrSPLl8n7bbfi1jW+2z8UpE6FMh5WfTKc&#10;QU/dR9fBXdD0s3/FJwmIR1sPhEBqesjdSoHkux+E3fcOsNc8RuUGQloxCEp0y1FN0/hh2VrskkwL&#10;af/jx1SmRcC1l7Xj5MmTrFq1kmuvvY7Fi7+lWbNmHDp0iBYtWvDLL79w7bXXAbB69SratTufxYu/&#10;5ZprrmX16lWcf/4FLF78De3bX8rSpUu59trr+OefXWzbto0GDRpQp05dNmxYT1paGgkJCTRq1Iit&#10;W7cCEB8fz4UXXsTff/9Fq1atWbz4G0Bw1VVX88MP31G9eg3KlCnLyJEj+PTTLzh06CBVqlTlr7/W&#10;0rp1m6L/UIsJIVWWri3Ll0++SJnymbwzOcoupNqbWAVNpPNr3XQqH1BY27M6Pl8in+onmPDHS1Sv&#10;UY29+3bz+R87WK17GaI2J1Y/Ra+XyrFpWzpetwvFZyRiXLuzG+8/eg13jfuEvxwXaoGRKGyc9SuN&#10;RzzIhmUZ/PziBC5/dCKKLhn2eEM+fHEz9ctWo1nCYYRU+HzTNjZcX45YVwSTejzMzp27GByxgGHH&#10;UvFEVOfEoeO0bwtS8aCEVwQE+4+fosL0QegNXHw14zFqKr2K+7ILiUCxmwaZW6zvoFq038W896Q2&#10;R6ajxwapCWbfD+wqupJaKJfl07jlrV25vubxHcTnqkJ295hbVTl4WTs2bFhHt26dWLToK7p160R8&#10;fBnatGnLe+99YG7/kquuuoann36CF154mS1bNnHZZZdz772jWLbsD7p162y1BiQ1NYv58+fx5JOP&#10;AbBt2y5Gj74HgOXLl/Hcc88zduwYAC666GJ++OFn3njjVT78cDrdunUG4PjxRLp168ygQbexcuXv&#10;bNq0CYALL2zH99//yAsvPMesWXNLcVxIsvFQdaYtjiU+awneshchUU0joTDx3QpcPrIqy3d0wF2z&#10;Kjuj0pm77kd+vuEu6tWqza69u+izZCLd611Mm9iq7Nj4G561n/Dp6ksR5p2nlDrnX5zCn3u3MuOt&#10;O7myz0McIaJ4L/ssRZE6Xh1mjH6PSjFpDHlpINaN5tLDnZHpGzhRKYvfjqazu1s5KocnMzLpGHNi&#10;5uByuZj38UzGkc4771ekgyLJKOelcxcfL02LxbqT87hiuCehExNG9OOy/m+TWBrSZbJNtfZ8XFJW&#10;EIETjETaGuVCCNNHFlgw539cUlGljhTBTrDWZX7lo6en02bEm0jP6SeA2bPnkZKSgsfjITExAeu3&#10;d+GFF9G5802kpmYhhOD1119j7NjH8Pl8HDt2FIBHHnmUCROeDTpefHw8ycnJJCcn8/vvKxg06DaW&#10;LVtKtWrViIuLo1mz5ui6zvHjx+0vxmWXdSAtLRUhBJdeejn16zdg2rSpNGjQEICkpER+/vnn0HxY&#10;JRqdjRvWc0cnF6Ne68y21z6hxaj2phIovPHbdYxttBdZdg0ycTV6ooIo718VuoSbNREnWXPoS8RB&#10;gXALwtwtqXvqioBGuioTfvuBNN+vhG+ZRtm0ikSQWYzXfHaiaT4kgj731GNvan2uviSCy5qtZsfy&#10;toDAHRHN4y9ncfmIi3BXvYUVm39jY2Qyfx/ZydEhQ1CEwvK9G/m6pYtGyeFcfVE3xOGfeeqV8czf&#10;eC3EGr9XlTTK1fcy6t1nWDbrcRrd9NbZ22hIEQgZkBGafQVR1KfP/xuUJMseWIbCQlqdjwJzsUow&#10;Qkqurz2Pla89ho9M1h9rwIX3voYWFsaCsQ1oErUK3WdMBIGd86655lqklLhcLlNZ0dj+/PMv2Z+H&#10;lJJ58+ZQs2ZN9u3bw8GDRiypceOcUg0eTxgul4vExASioqJ5881JKIpCjx69ad68Bd9/vwQpJX/+&#10;uco+/tdfL+app57F7Xbz5ZffcN9999OiRUv++ONPwDA6+/fvK7LPrqTg0zPYkDaGjpcf5MJq3zBx&#10;dm2UY7/Zr5ct2xzhUYhI1FHSwSVUIv4+Rr26tZn8/mRq1qhOhe3pCEA9ngxeHV+6RmAI+tf3bmbD&#10;g89zovO71Jx3CRER9VG8iWf8Ws923G4PAp3Xxh7modt0jiX4uL/vNnTLI4Hgk4P/49r0E1yz5S3e&#10;cv3NEt8/JJRVbGkJ6VFZ7t3HlLDt/G/tC1x05A9ebNUeGdsKayWiKVE8tnYB71fcQfgn/YhyRQa1&#10;Jji7MOYXKUE3s0R1W81VIqUeJK2h66FdUeT5UxPSLwolpUTTDclv+4OX2DZBBjwuybSuuIL1fx3m&#10;/J4X4MLD01dN5vEqT9I4ajddJ2whKekIe2bejK4FL1Evv/x/gCQjI8O8fv/FBlr2jIwMAO66605c&#10;LmOxNmhQfwYMGBh0vOPHj5GRkcHOnTvo0qVL0HGWL19G9eqVEELQvXuXXK8jLi6SBx+8n0su+R/3&#10;3nsXALVq1WbfvtJvIIQvDQ03PccNZY3vXj74sStrZ/8KMgxQ8AmVqvetpMzTy6jyxDKqPfAzFWZu&#10;pk6tWowfP57ateoQ/sEaajywnCrP/03VMcuo8VaCf/UgodzikWw79A8RYRHcc70HUIjx7i7Oyz4r&#10;qVixIhLBDS88QvMa33B4y3L6PDskqOdGRNq1qF4vNY8peDI0YhJ0Kv58mL179vDDd98zuusgLlwH&#10;rowsmm2DyCSdmkvcdtwJIdgwuy/rB7zKyQ6v0GDhTWSFhRMfHVlMV11ILP1TkXOyFkIJ6uoJEOp+&#10;EHmPQQhTakOxJi+Jput+eY2AHF2r7WhJthE+NCrIDbS6Ooxle+vTbc8IGnznptUHndCvfZtuY2No&#10;NmccHe+czevDyvDQdP/Ev379elq0aImu61SuXPlfl3tZWVn88cfvDB06HIDY2DhmzpwRtI+u66iq&#10;yogRwxg79rGg11wuFxUqVERKaRqjnOeqVKkS0dHRJCcn8fnnn/POOx8QGRnJ5s2bqFu3biE+pZJP&#10;mHc3maIGH49bQKTbx2vTKzJnsYI8tgZRsRmg4q56Gb6DP+ao2YFggy5MFcqw5oNsPbGaf4xjl6c2&#10;13aaTLnVb3LR2pZADcrElGQHasnE5XIj9Ax0TfDk9B5s85ahWeoeJvVbyF2fPIYQEj08mmpjVqIp&#10;ClXMPHqBoMNXl9uxOyEE1aQkCagoQGk2EixVDc1H2NS+PFLxSh5vMpQWFfaz7kR1PJ6zdQVhEOgh&#10;s1z7xvaSE4NIAr/ct2L2ORKWIQj867MSmErw39DFdfZSUWzjgz9eYcnhBziRVpZZjcPhr25U7PYz&#10;h8dnsnXxaBre9RbXtP0fD360zH7vkSMniI6OQVVVdu7cy003XZfrOYYPH8HevXuQUvLRR1N4/fW3&#10;ePvtdxk58nZSUgxDL4SgXLly7N17iOjoMJ5/fjxjxoy1j3HBBRfy3Xc/0bHjZVSqVAlVzflF37bt&#10;H1wuFzfddB1PPvk0UkqWLv0NTdNKvYG4uJ5kyUmdCx58gisbbCL9yBd8+Nc4VqRMon2V5mTsWYan&#10;9mUQXRmpZ8+sEzkfCdCzspAyg8on/2RGhWpceqQFSd/6iM3owDbNhRAuPpw8/QxeZenBrZ3C667E&#10;nCe/IylZ5bf1gmdmtEJ1paOLMJACEV0T0vbnNN65/B8UlGgrqUSQuONbKm5J5Vm5mDdf/obGp65E&#10;IZOrrr35zF5oKDFXD7q/HMLv2i/iOTY/WUyxAJqmVYP/8CBJzCymkkujqBk0qlUfzy5J86Un+bNj&#10;eVZe3JAa3u38tjmVoUSxdlUzkBrJPo1wxS/SFhYWFvR/68v6xx8rgmIyY8c+xqpVKwHw+XxIKVm3&#10;7m9SUpJxuVysXfsnYWEeVNX4Nei6jpSSpCS/xPuJEydYsGAeiqIwePAQdu3ameNavvjic2rVqsVP&#10;P/3ITTfdjK7r6LolgyK4+uqO/PDDktB+gCWEZ555kfZ3foqCC23m15x0lUF43kdGQIflTzC2Wi2+&#10;Xv8HE5uPBqH/Z7DSSzLf7JqEoinslJlIJQrXsb28mpjMgzExRJdvRVbKX8TFdT9DV1i6iE74kVMV&#10;+tN81BjqlD2Mb/skDpa5nM93vkePuneTuGcBkU2H4M1IA4Ldt7mhKRKRsgc9pg4Dtr9LZ4+XdvvD&#10;abzlOvTIWBKlIIsIunXrciYur0gQAfGH7PZAZNsS6uB13hsGBf6ipH8gmmb5/gj2MUmBUoKXEGu3&#10;VeNY4n4AvljwLEsGjmB/5hGe7XQvm9o0pv38L7hr6nCEUJi9aCFe5d9sqXGdY8Y8xMSJb9hbK1So&#10;yNChgwkPj2Dx4h9ZufJ3XnxxArqu8/HHn9C+/cW0b3+ZPWnVrVuPTz/9nJUrf7ePsWXLZgYO7IeU&#10;knHjHs/1C9C/fx8+/PADwsLCuP/++/B6s9i9ez9xcXEArFixLMd7SguRkVGE/fMlQij8euF9vFfW&#10;y9JwnauOHeCxSpWQd9/C9a1asGTbayRv+Oy0x1FdOjdsf41V2z/CVbYMnspxtJTRHElN5GflKKcE&#10;xJRtDUBUQBDcIX+Me+g+AKTwcOe6r0jZUYFOaydSSYehK5/g87BTXLH8adzR8YRHxfznT2zGGn45&#10;/AU//jOJQTKTKl5o/UsCn+z/GOHzgRTE7vugmK+64ARN0CJAMdvaJEIbc/jX8+cFI2vH0BQMxEhc&#10;strOmVav8OMrEoTU2ZjcmSsvcRHGIe6aVZ527spMLz+EqW+/zycNhrNt2zbC0Yl2p/LB2t+QXiOv&#10;JSoq2p6kmzZuCkCd2nVwu920atGK4cPvAKB+vfoA1KxZizat29C8WXN2//MPbVq1ZvOm7XTseBXh&#10;bg9t2rSlWdNmALRs0YIrr7ya1NQ0WrVoZW5rScsWLWlopq9Wq1rNvo7oaGMsrVq0okb1Grwz6T2q&#10;Va1GVpaXMmXK8ti4x6ldq7Z9rNLK5EmP4kMiUbmo3HVIBN9Urs8LB/cQ8cXPlHvqYdJat2HnW7fy&#10;x76pLNr9Mr3WjOeiPx5n3NpXWPHPWyxJ+pK+3W7g1E1dSK5XB/adYmG4j4pR0RzMymBi3dvwuSSu&#10;rER+/fH74r7ks5YOHa6EzKMIFO6t2IvPKkTwcJmyPCl9DGrREvet/Xnt3rtYuvMN4pN2IvBhyTQY&#10;c4xAFxJ32lGePvIe33v3su26q4mpXw/h9ZGhwhcVPTwrKoFiSK68+OwjxXvRhUBX/LVlCuSyoAru&#10;KBfqdF6R1wPWq9+g8c4d27fUr1/vgltvG/bHrp27WDD3EyNQbTSPxaWqCNVq9WeUK13/+nehG63U&#10;ubBKOEMua1boQ1XqPYfxV71JuQ+SeTfuZlZGVDTcYraNc9EmcSvrasdQPvkkDZRMvp4/pcDn03Ud&#10;RVHIzMy0XVMOoeN/l3cko84wBJB8ZC1/J6zgm8xE4lUPtV0qtYcN4dRfm0nt0RkOHqBW1eoc2r2P&#10;yI4XIboPJL1dCzLr1aXKpu18tHYNXaMjWJuagUco3NviPqQ0Jqnra65j/NPPFfflntU8MuZBvj/U&#10;BlDQji5ladJfLJM+trtdDLnyKpSyZWD3P6QcO0m5w8fZeuIAP6RnkoFCO1VySVQ82vXXEHnTzaw/&#10;eJDa709m74EDfJeRxtAy5ZiW7mVy83sRCNzHfmTF12dmBfHhrxv541CGXYMTCr4cdSWYWaNWAMLt&#10;cTNy1CjS09OZMWPm2MOHD02w9m/cuHG1LVu2HAjV+fOe5mpHzbGlNTA1mYwXwC/Wh2k0Si496h7g&#10;ha9uISIjnS/61+Gzk5PpeXI556Xs4ckD37Kj/l9MrnGQr/+eS4KrPfOnvwXA2jV/MuvjmQCkpKQE&#10;WeyB/Y12lUt++jHH+fbt3QvA008+DoDX649pZGVl5dgf/O67DycHf8GX/vbbf94pbNmy2X7s85V+&#10;YbmfvvsGd6LxGcdUakP7un2oF1eWqpHh9Gw0mi5z/mbt8tXEjHuEqHfeJ33h55Tb8w/ueZ+hqTrK&#10;xo18NP0zLkhoynvNRrMuPYvlnjI80PwBFE1B1QVhBz51jEMImPD8S7hO/AKAUrE9N0dfxKWotESw&#10;eOECEubOx52lkdXhUv65axhNF35Ot2ee5ab+/Wj85lt4hcLh7Ts4vHMndT+cypOHjlAtMoKuUTE8&#10;oMOHze4zUmgEfPjyvcV7sSFAymyRBlsTVRLiBUMO8q3FpGlaNTPPCmPpR7b8VnOzhJKc6PrWc/dR&#10;rec07qgzhiUTn+ezuEY8E7eXLHkMb+IurtpxE3cf/JCxDZ/mrnYJREYaedQSSEpM5I4Rw3jy6Wf5&#10;4/cVHD50mJ07d+DNMorqjh07xtQpH6IoCnv37uW+0aPxaT4WzJuHqrr4/rvFdLiiI99/t5gjh49w&#10;6tRJht9+B78vX8YXX3xOlarVuOTiS2jZqhVR0dEcOXyEKZM/YOrUKfy2bAXlypVj+rSPOP+CC9i+&#10;bTtNmzXjjddeJSY2lvLly9OsWXMyMjPZtHEjK5Yv56ExY6hQoWIxftpFT1hYGK89dCl3vbvHEJF0&#10;lWVIzRHo2+agSDhY+TLGVL4MUMjMPEXssRPIozpeCd46w1Hd0RgtsAzH6AM1OyGi6tvymS7vTpZ8&#10;Ma04L7FUMXfSWHqO+wlNiSCp0nlcEV2JmUcWscXn5YY6d1Jry/e8+PcMKuqSxLhYiImmbqeb2fn+&#10;B0QLSdyBQzz02CusbncXWtU9XHrgMz6OqsX22j3NEKhO9cSFNG3ap7gvtdCYIV1TkUlHIgOSUGRQ&#10;mmuoXUx5NhCapsUCqKp6wI5DnC6V9SwoaxdCcGDerVTsM48LGjwJUmGmMKVD6kmkUBlb/0FqK3/y&#10;xEMv+9+H4PY7R/Ls008BsGXzFho0bMi+/XtxezwA9Ordh5defIHmzVsQFhbG5k1b8Hoz2bd/L7qu&#10;8/KLL9Dhio5ERkQSExvDypV/gJRUq1GD5s1b0KNXbw4dOojb40FKSaXKldi4cSNly5a1x5GZkUlq&#10;aioXXngBKSmplClblhOnThARHk6zFs1JTU1l/7593HvfaGJiQtrHvMRy8cWXMOzvdUxeEWdvUxr2&#10;zraXTlhYHJn493GBqT4swDIR0Q1tf6/iy2TJlPsIDw8v2gs4h6hZsxZ3dMzi7SWRSAG+6Br0ir4b&#10;3/YPcAN7qlxDb65Bw410eTiu78P3/THKRfVErR+BRyZBDcMFosTV49Gyj+LWM+3pKOzoEhZ9Pb8Y&#10;rzCUGCsFRejmV1KcscrwfLuYNE2rZinUSGGGoe3m0/I0gZSSiRCCY3N6UcV9zCjlN+rYEVJBCMmg&#10;2utYOevlbO8yLm779u14vVkkJSWSmJiAy+UmPT3d3isqMgpFUdB8Pho1akhsXBxRUVFIKbn/wYfM&#10;ARhjiIqO8uvjCsF7705i08ZNHD58GIBDBw9y4UUX2yltO3bswOfzEREewbXXXM2BA0Y2VkRYBOdf&#10;eCFIiTfLy4rly3l94mscPVo6mrfnhdtvv50BbQ8j5L/Lcef2FRWBP1IBFET6YX58rxvh4Y44X6gZ&#10;NHgEl1VYYd9PKuh4GgwJSt1UyULxpVBJlqWaXpnwzCxcJAXfmAqBqpuSOBIik/9g+RmKO5wJrO+q&#10;v2jaL3GUvZI61GmueQ5S12/QoPGO7du31KlT58rBQ4b/sGvXThbOnYtP96GggtRQ3W6/9IQElxBc&#10;V0KD1NlJTU3lzufn8eUPa7mvSx0effje/3xPQkIC8fHx/7rPzBnT6dW7Dx5zdeFwZlj87Tc89sFW&#10;ZHQl8n4fFLyf69T3fD/rFaKji7RY9Zzn4Ycf5KfDbQut/iyRuE8s5fcv3w7RyPJHkQSp774SdPDp&#10;ul0k5w5zMWrUPaSlpfHR9OkTjh05YlfWNmrUqNrWrVvPfJA6QOI71gqO+MX6DPU++9crASFKbJpr&#10;bkRFRTHtmUGcWPF6nowD8J/GAaD/gIGOcSgGrr3uepZMH4r74Ox8vMsUQMNHXe9Cli96zzEOZ4AX&#10;XniJB28ATS/4jCGRRO6ZzIov3grhyEoKVqsFq5xA2B3lSkyhnK77VQMNZUURVPItTDthHFDk3nzH&#10;weEMEhUVzfLvF9Gt2S6Evp//qszRAT3xexY+cwlzZn1SintolDx69e7LT29cR+Txr40NwiymOg26&#10;sH4EQk+jZ9Od/Pbzj6XvdybM9gnmZenmTYylG6YU8eXmO4tJUdUDVhRdFQLN+oUYjlsz6aOECzE5&#10;nFM88tAjPALc3OUqTkT2wevOviqQ6Cn/0PcCeODh0uO7PtsoU6Ysv341neHDB7M2vT1SRJ52GlF0&#10;I1OJ3XNY+fNnpc8wWJgdPIW0Pgrj5vt0Ka7FlsWkKEoSgGK14JTS6P9gKi7KwDoIf56rg0OJ4YvP&#10;fkBKycMPP8DSnSoZUS2ISviegTdfwrBhZ2+1bWnj/fenAnDb4AH8lXk5ijsKMFM9raLcU8t564mB&#10;tGu3qBhHemaw1LOlrTUp7e3ZzUGoDWW+VxCqqh5QFMWW9xYBKwjbJpiSvCW5DsLh3EQIwYsvvgIY&#10;hYiqOqCYR+RwOqZMnYGm+Xjhhef5csVhfDGNKZf0A088NoaLLuxb3MM7Y0g9IP6A/4GUMkcWU6jJ&#10;t4GwOjuZiUr2CiLIq2S2IXXMg0NJRrVlYRxKKqrqYuzYRxmLZdDvKu4hFQNG+YB9Ax4QSlOzNQiy&#10;2jKEinznYwlhuJpy6LIHSe07psGhaKlatQJVqlTgyy+/YNeunVSpUokqVSrx1ltvUrVqJbxeL2PG&#10;PMTo0ffx4IMPUK1KJapVqQRgP65WpRJSSgb278dz459lxfLlAPzv4gupHrAPwL13j+K58c8A0LiR&#10;IcS4fv063nrzjVxG51AUnIsG3WoRZsakDdsQFJkOrqTevHlzSNVdC2AgAMwsJmmZMn+hnPE/YWY0&#10;OUEIh6IhKyuLQ4eO0atXDzZu3MjWrdvZunU7d901ioSEBH766Sfefvstjh49QlpaKmv/Xs/mrdsB&#10;SExMYP/Bw3b6sU/zkZ6eTreunYx2uprG/kNHuOnmmzhwyCgyXPT5Zzw3/lkApK6zY/t2u1jS4d8p&#10;X6sl5Wu15JEnngegeqPzSU/PoEGrS6nV9CJ8Ps3ep0bjC+33AMz4ZAGZmVn2c+v/13TuR9v21/PA&#10;OON3snXbTvu1TVu2UafZxZSv1RKfz0flem1Z/vtqnnnh9TN63aHA0s22brmtCdsfjBYlRe47uOed&#10;4VHyGwAps60mEOjOSsKhiMjKyuK2225lzx6jijwyMtLWywLo2rUTTZo0tZ9HRkYEvX7vPaN4Zvz4&#10;oGMeOnKcmKicchrp6em0b38pPXr2sqvWa9epQ9WqVUN6TaWZ43vWkZGZyYmTp0DCtp3/cP55rfj9&#10;p0W4XKq9z10jbmXZ76uD3qubN6IVarfi+J51rNuwmbvvuI01S78hNTUVgMuv78H/LmpnT5z/bFzB&#10;U+PuZ9uOXUbGT0D18dmG5dK3mywEuvKL+JLyXSinaXqsMLVA/GMzHvmVXo1tzvrBoajweMKYMmUa&#10;FSpUwO12MWbMQ4wZ8xBLlvwEQEREBCtX+ieaxx4dxyNjHrKfv/7GWzx4/+gcx339DX+hlaoYE1eF&#10;cvHMmDmLj6bN4JqrOgJGr3CXK98hvHOexETDRR4THcWsKW/xxTc/sPbvDfbrcbGx5Og1Y9547t+6&#10;ims692Pbjl32a/HxhqaWoqg0bdKQhx41jP4HU2fhcbtp2rhhUV7OGUAgpZHuowi/sTBeAZnNxRRq&#10;8v8NFyAUq5Ivl7QqK5oiHRPhUHQcP55gP77uuhu47rob7OdpaZn245kzZ+V4b4r5+qEjxwGY9ckc&#10;+7UhQ4cxZOgwACa9+37Q/gAbN2+zH7drdz7t2p1fmMs4Z7iuS39Wr13Ha88/AQLKlYmn+QVXEREe&#10;RvfONwTtc3zPOiIiwu3nA/oa7V3DwjwkJSXT6YarqdqgHe3atGT33v1cdH5btq79mZjoaMrXasng&#10;Ab0YNviWHGOYu/ALlv++mo8/fJNy5cqc0esvOAEOplxWC9ln2KZNm8Zs2rQpZG6n/BsIs7w7KEgt&#10;zSBKUKCa7E8cHBzOQY7vWRf0fP/WVQBsWPnDaffZt2Vlrsf4fcnnue5/uuMAHNm11jxfzj4tZwOG&#10;kKgltyGD+o4Wtdss3wZC163U1mzWQAbWxuWwFA4O+eLIkSNUqlSJNWv+pG3b8/D5fBw/fpzKlSuj&#10;6zp//WX80bdte569T0LCKeLjy/DXX2vRdZ3WrVujKCpr1qyhbdu2rFnzp338xo2b2E2VysSXwRMW&#10;RrVqRjvXLVs207hxE/bu3cvx48cAKFe2HCdOnrDf37bteWzduoXU1FSaNWtOWFgY6enppKamUL58&#10;BTZv3hQUA3FwKCiBNsBK/DldQVwoVw/G+fL7BjPFSth1EMZ2Q58v4Il0TIRDwfn44+m0bt2cKlWM&#10;QPDw4UNo0KA2AEOHDqZt2/PYu3cPixZ9Rvv2lwDwyy9Gl7JLLrmItm3PIzraCEo/99wzbNiwnrZt&#10;z+Oy9pfQtu15REZG2o/r1K3Lu+9Mokrl8gAMGmgUz9WsWZM//lhB27bnUat2bXv/tm3PY9++vSxb&#10;upS2bc+jXBlDpqxCuXiuu/ZqAAbfOvDMfFAlgITEJPYdOATA7PnGHf6av9Zz+IhhXLds28mUGXP4&#10;erERH5o+y+jTsMaMPUydMZepM/xuvinm4ykz5tg/gc//Wr+Jb79fAkBagMT+gkVf57r/7PlGtfWM&#10;2Qvt1wC+++lX+7E1phKHmecaVEFgS21IQBZps5eCR9mshKWg8m/ziZW06+BQQJ577lnS0tKoUqUK&#10;AD/99CP33Xc/O3bsACAy0g3A1q07c33/0KG3Ub16dT76aCoffDCFGtUqB8USLKIjw+jeoyc1a9bi&#10;vfcm21kxpyM60ugnLoQgOTWDkXfeTr/+hkFp0bIlDRo0KNgFn8XMXfglVatU4pIrO9uuoRt7DMLr&#10;9XJ8zzraX92V43vWcd/DT9KsSUPGPvUCA2/pwV2jH2X5j5/x4KPPcmz331RtcB7b/vqNxT/+Qv/e&#10;XbltQG/K12ppu4369epKWJiRmlz+pj50uvEaxj/+EOs3bObC89vSvfMNVG90vu3COnrsOGNGjwSg&#10;7+CRPHL/XbRs3sQ+5pPjX2XZilU8Ne5+7h/7DANv6VEMn95/oAf7Y4xOztLfAjrEhXHZKWAdBLbU&#10;hoWdwYQwOls4UkwOhWDs2Ec5fPgENWtWYcOG9Tz//Iv06tWHVq0Mt01ampe0NC+jR99n/7GMG+fX&#10;U5o8eQrbtu3kzjtv58CBA9SvXz/X86SkZTJtutFjvFPnLtSsXuVfx5WSlklKWiabNm/joQfv5+1J&#10;77Jhw3patmjK5MlTefjhsXw0dUooPoKzikEj7iM9PcN+PmrEIC65qJ3dV718rZbMmL2QWjWr5/r+&#10;izt25vL2F9Hh+h7M+WgSVRu0y7FPtYbtKF+rJSdOJgCwcvVf/zqml19/j/K1WvLqW+/z/U+/0bJ5&#10;E/53VRcaNajLoSNHmfz2S7z9fklvI2vUm1lGQjE22SsIl+IK6v3QtGnTkGY15V/N1RTtk1IihOkR&#10;MxcNMtBoOIKuDoVg9OgHAdi713BdNG/eAoDU1ODCtHnzFtiPN2wwYgqBWUzW47/WbQSCM5ICHz/z&#10;rJEeeeJU8A3ZHXfclev+NWrW5MWXDE2nZcv/CHpPs+bNGTT4tv+4wtLFR++9xvVXd6DFhVdxx5AB&#10;3H3HbdwNVKrbBoDDO9ey5LflbNqyjazMLLxeX1C6qhV8rtawHSkpqYSHheU4x7a/fiPM47ZXERtW&#10;/kD5Wi35av5HuY7pnjtvY/RdwxGKID4ujmPHT/DL4gVUrtuGFhdcxe6NKxh1+2CW/W6sOFJT01BU&#10;hYgS1VpWIlAQQkcFfJYX3zQQUga7mEIdg8i3gZC2EJ+wC1j86oLmUwUnAOHgcI4wPCCldOLzT9Ky&#10;RROiow0F1mU/fEajBnXxen1cfcWlABzd/TeLf/jZdh3t3+rPWNq3ZRWKIti/zZi01/3+vf1ajHlM&#10;l8vFd4s+BowMpUAJDsu9BPDI/XchJbjdLm4b0BtN09iybSfH96xjyS/LiI6O4olH7iMhMYlju//G&#10;6/XZMdaShBQC9AAJpgAtpqKeZgsk1gcgzCoHvyRfNrkNBweHc44rr2gf9LxRg7qAMUkHcu1VHezH&#10;4QF37Nkn6KqmFlb2Y7Rtbawo/02fKXsho6qqNGtiFM5dcfn/7O3xcbG5jrFEIDBSR83HiumZsbOY&#10;ijjNNd8xiE2bNiUbpetGS1ERlJOL2ZaLHDEKBwcHB4d8olvBaKv+2O+7N/TwiraSOs8GQjFlZZs2&#10;bRpjtxkNjKZbddOKsJOanLWEg4ODQyEQftU7w2MTUAdhtV4oQvJsIHw+XzX7sddrS21YDSusugh0&#10;mUtFtYODg4NDQZDohnfGNAaWF87wPgVPtKHOYsqzgbBcfVKC6nLZJd5BPkMpkQpmwyAHBwcHh8Ji&#10;qWYL6Ze6878WTLFVUgth5NsG1sDZHeUQZgGHkd3kd0E5ODg4OBQOy41P8P9tySM/xbaC0NBiwLRQ&#10;gYHpgH/tdFfMuogQDdLBwcHh3CTYX599TlWU4IZBxbaCkL7gggyBYcG8Xq/93J96FbiXg4ODg0PB&#10;CPDGmDfdil1qUPQ34fmIQah2Sbeu6/7giL/1HdmHK0vBGqJ75x72z9BBw2zpgMDto++5H93MVe7e&#10;2dBzeeShR+zXX5zwUo7jpqSkcP+9D9jPhw4ezk8/Lsl1DJ9/9gXr/s5d3tihcJw6dapY3uvgkF+s&#10;KVe35txc3DTF5mIKrHcQCIQdSg9cJQSvGM5+82CwYNF8Fiyaz/MvTWDk7Xfl2N63X1+efuKZHO97&#10;/a2JLFg0n5s638Sdw+887fEnPDuBiy++iI5XXmFvS07KuVLMCNC6OZeY8MyEIIO8YumKPL937Z9r&#10;//X1oYOGBT2f9OYklv22DACv10vPrr1O+97bh96R53GcC7w58S1ee3kiH77/IYcOHba3T508ldSU&#10;fxdBBOjTo++/vj76npwdAAtKelo6c2fPBfw3dSUdEfDA3weihNRBBCKl7g9Ei+AspkBKm4OpXPly&#10;JCfnnLibNm3Cgf37T/u+pk2bcOTI0Vxfm2EKxQ0Zbmj3nDh+glt69eOzTz+jR5ee9n4vvfAy06fN&#10;oEeXnufknetTzz5pG+SXTQ0ki9x+J8eOGVLTzz07IWh7Zmam7Rb9L27tN4j3p7xnP9d1naSknOKZ&#10;x48fz9PxSjsrlq/gvgfupXvP7rz64issX7ocgE5dOxNlymSUFMLCw7n6mquLexh5IPttdnCBWYlx&#10;McmAOggJSF03NZn80iB2wNoKReiUCt6d9C7vvP0OgwcMZoDZK8DaPunNSYwYejt33TPqX48RFR2d&#10;Y9uBAwf4bMFndOna2d4WERnB1BlTGHDrAFq1acWB/YZnb/QD9zH89mF8OO1DXsrFZXUu8u3X33LP&#10;Xffyy5Jf7LvP2bNm06dHH6Z8MJXPP/scKSXz5hpa/4MH3Mb8OfN5ccJLvPbya/967Fv7DeKJpx+n&#10;TBmjNeWsmZ/wxKNPsvib7+jb0689NGzwcH5Z8stZcxd6JogvE89Lr73EKy+9ChgrZG+WF6/Xyy29&#10;+9G9cw8eH/cEABs3bKRHl5706dHHvul86vGnbSP+3jvvsWXzlqDjD7ttOHt27wFgQN+BdO/cgzEP&#10;+pV8b+llnuPRJ8x9BjDu4XF079yD4beNACAlOZkP3ptchJ9CqDCzRLHUXINvu7MHqUNNnsVHtMAn&#10;AX2phaIY+iBBL5auMurb77wdgDtG3pHr9jtHnd59ZJGakpJjW3R0NJOnfkD3zj2Y9+lcFEXh+LHj&#10;PHDfg/Qb2I+U5BQ7tmFpzoSHh5GQmFio6zkbmTZ1OhER4fyzazdut9EL4oP3JrNgkTH5p6al8f1i&#10;Q9jt2QnPUr+BIe89Y9pMevYyJu+pM6bYk1CPLj2574H7cj3XxFdfR9d16tSpbW+7pX9f+70L5y+0&#10;t38w1ehbvX//AVavXE27C3LKVJ+rWN9Zn09DInnnrXd5ZeLLVKlShXtHGZ/94+OesH+Hvbr1BrDj&#10;fMZjncC2moP6D+be+++hVu1aDLl1KDM+mQ4Yv7N9+/ax6LPPmTXXEPK77dYheL1efD6N8S8Yar0v&#10;TniRPbv3UKZMGXQtaFYroSiYjUbBfhQwuWa7CS82NdfAIDUExNalKbyE5W6S9qCVAjmwSh979+6j&#10;QoUKObbHxcUB8OFHk+nZtRcLFs1n9qzZPDvhGRo2ashvv/xm/3EcNbtz7dmzl7p1DQE0S1n3XODW&#10;wQNp3qL5aV+/4ooOfP3VN4SH55SJtujZtRddunWmXr16/3qubj26cvW1V9OvzwDmLpyDEIJXX36N&#10;zIxMLr/i8gAVYz9NmjZl3779joEIwLq5sbjnvrsZPmQEJ0+c5JFxY3Lsr/zHhLFn915cbhet27QG&#10;CGrudO/oewDoP6Afvbr1pmy5skE3WBZXX3cN336zmL639CnIJRULAa3YzEf+ugiZTdywadOmMaE0&#10;Enmvg9A028XkN2LZ/GHSvxwqdQGIAnDPXffSu3sfPpn5Ce9Ofue0+8WXieeW/rfw+LjHGTZiGI+N&#10;fYzunXtQtWpVNm00ehysX7eO7p178MyTz/DAw/cD/juuc5XIyEh7knjqiae57oZrc+yT3YD2G9CP&#10;xk0b/+txa9asSfny5Rk4aCDjxjwKwLLflvHIo2O45H8XIwPkDY4dNQz3rBkfc8111wBF30j+bGD3&#10;P7tt95zF0t+WMem9t5n/2Twmvvr6ad/rcvkVWmXABF+tWlUeeOgBHn3kMQA8Ho/92oZ1G0hKSmL4&#10;bSOYu3AO737wDvFl4nMce+P6jbRq3bKgl3XGMVo5G9O0anWTA9u9TzapjeJbQbj8Kwi/5LdABq5x&#10;AvNzcxb5nZVYy9/8bp/w4oRcX7eIjo7mlYkv28+79+xG957dAJizYE6u78nuEpn36dx/PUdp593J&#10;73DHsDtJTU2ld99eVK5cOcc+vfr0onvnHixYNJ8OV3Sge+cenNeubZ6Of3Pnm/jx+x9Y+ttSHn/K&#10;MNrx8fG2iwtg5vSZLP1tGZf87xKioiJZ8+caVixbwci7R4bqMs8qHn5gDGlpaaSmpAYF+AE8bjd3&#10;DLuTJk2b2DGGbj26MurOu4mLi7Pnlb79b2HQgME0adKYzZu30PGqjgC43C7Ov6Adi7/5lqW/LuX1&#10;tydyS69+tLugHatXrubjOTO5ouMV3DliJOFh4aSmpJKVZTSYGtR/EC1btWLZ0mXM+3QuKck5Xb4l&#10;Et0vwqRZlQWYNyEyZ9vOUK8gRF7vdho0bFxt+7YtBwCefnaC3LF9Bwvnz8Gn+XApLpASl9tlpL+a&#10;KwyXAte9/v1/HDkfSJ0Lq4Qz5LJmoTumg4PDGUNKSXp6OpGRkfa2rMxMVJcrqLeDz+dD13Q8YZ7c&#10;DhNEelo6EZER9vPMzExcAcfr2/MWPpk3i7S0dCID9gs1H/66kT8OZYAInW/9y1FXInWJT0rb3eP2&#10;uBk5ahRpqWnMmDlzwpEjh8da+4faQOSjQ4Zm59vasQZEtiW82TVVlq4gtYODQ2gQQgQZBwBPLu1F&#10;XS5XnmeniGyTflguxwOK1DgUGbo/BuHPFjUD9wIo4iymfJi6wMZAhv9ISnP0VtAksKhayRFgd8gH&#10;+/buK+4hODiUCj6ZN6u4h1BwhMyW2uqvP1MUBXQ9qFCuGHtSKwEnDij1FjL4udXzSGIqvJZuMjMz&#10;uaVXvxzbTxejyCv3jrqv0MdwCA2bN22mUeNG/5ll4+AQcoQISnoQCJDGtjORDFHAJqymIZCmFbD1&#10;v81SjnNI7jssLMyeyK1gaCBHjxylYqWKQdtOnjxF2bLBGR7Hjx+nfPnyRTvYc4DxTz/H2jXB8hpX&#10;X3sVI+4YUeBjTv3wI54Z/zRh/5JC6+Dnrdffoku3LlSvUR0wbnZeff2VXA1sz669/jPZYtfOf3hj&#10;4hs5tk9889+LHf+NpMQkJr05iTGP5ky3LWkEqtzJbHUQUgaLqIaa/KS5+mMQgVN/LlbA8DqdC+bh&#10;9HizsujRpSf79++3q2yPHTtGjy492bB+Pb269Wby+0YlZ8+uvfhn1z/cdutQlv62tDiHfdYz7vGx&#10;zP9sHl27d2XEHSOY/9k82zhICWlpaUH75ybTIaXk4IGDZ2S8pZGjR46SZWYp9enRl8eefLRQq6+6&#10;9eow8c3XeGXiy2RmZjLxzdcKZRzOKnQjsdX02htYShVSoqquA6d5Z0jIR6FcwBNhZVjl3jlOmHmu&#10;yjlsI1575XWeevZJatepw/gXxjNj2kz27N7DyxNfpnbtWrRo0YIF8xcARrpqclIyjz4+ljmfzKX9&#10;pe2LefSlj0cfeYx69epSqXJlvvt2MRPfmsjggbfR/rJLiY2JYfas2SxYNJ9PZn7Ctm3b6dajG6Pu&#10;vNtx8xWC4beNYOyjYyhXrhwAi79ZzIzpM1EVlVZtWjHaTNu+pdcteDweYmPjeGPS6esjsqPrOr26&#10;9SYuLg5FVfhgyvtkZWVxS69+xMTEEBkZwbjHx1G1WlV6dOlJXHwciQmJzFkwu0iut+gwZlk7pvsv&#10;wd1izGJS7ZNKJEIowTUQ+Ov7rBqIczlIffjQYX76YQmeMEMZtH6Devz919/ExQWvCDVN45Ze/bhz&#10;1B1O5lcRsnnTZkbcaawkpkyeAhhuhiFDBwOwYJ5hrPv278vJEyc4euw4ZcqUITMzs3gGfJYz8ZWJ&#10;JJw6RcvWrextPp+PmZ/MAAx3rGUgPp7zMUIIhg0eTkJCAvHx8Xk6x+1Db2f+Z/MAw7V46NBh7ht1&#10;H3MXzkFRFN6d9C5gqCA/+cwTNG/RnNmzZrNp42Zq1aoZwqstSvyTgiG6QZCaa1E7agoUg5C6ROoa&#10;RpqruQ3M0ZrrioAm2+ciHa+6gsTEJPoNuAWf14emayQlJrPst2Xc1Okmfl/xOwBbt2ylWbOmXN7h&#10;cn5Z8mup6KFRUtm8cRMAw28fdtp9XnjuRarXqMbFl1zsl7R3yDftzm9HeHg448Y8yvjnnwUgKSmJ&#10;O4bdSZ26tYP2tVLlz7/wfPbs2ZtnA5GcnMLAW261n6elpaJpmu3OcruNGgpPWBjPP/cCjRo15NSp&#10;hP+UWilRKAL0bJEH4f/Mssepi62jXCD+7nHBUt/Zpzb9HF5C3NTpJo4cOWKIwt19H2FhYXTt3oWf&#10;flxC9849UFQVgaBps6YkJiXRvXMPTp06xcH9ju+7KHC5XFxz3TVcc901tjxG9sIsgD9X/0m/Af2o&#10;W68uyUnJjmxGAWl/WXt69enJwQMHWbHc6N8xf+4C3vlgEg898lCu71m1chW1atXK8zk8Hg/TZ01j&#10;+qxpfDRzKvXq1cv1d7pg3nwG3zaIx558jIsuvrAQV1UM6DoSGTxR64Z7LbfvZqgbBhVsBQGmYJke&#10;HLAO3OEcvPnK7q8e/cB99jIaIDU1jUfGjaFCxQqMeXAMfW4xJKoDJTe6dOuc67EcCscn82bRu3sf&#10;fD6ffUf7ybxZdO/cgzJlyhiFWQHbYmNjqVO3Tq6NmxzyztQZU+zsvgYNGtC7e58cAnq9uvVGURTK&#10;litLfHwcr770GmXKxDPYdP/917EjoyJJT0tn3qdzmTX3Y3p06YnL5cLt8XBzp5vo1r0bvbr35v13&#10;P6BcuXLoHSSNGjcqyssOIQoCHR3rbv7MTqwFTHOVfsMQkIMV2PEICag53nhOExUVyczpM1jz51pu&#10;vOlGWrdp9d9vcigQ/QbcEvRcUZQcwcmHH3iYj+fMJCMjw+4ToKpqDuP84isvFO1gSxlPP/d00HPr&#10;83z+5Zz6ZLmluI5+MHcZdlVVeef9SfZzRVFy/K40TbPjEo+NfQxPWBiqK+fvFDgrUlxRdLuvjg62&#10;OJ+tx1TELukCGYhcVw3CXw8hzacUgdy6fpav+AuTj+8QWl54+QUmvvo6Qgi7h4DD2U1GRga3D7uD&#10;9LR0LrrkIsqXL3fGzl0kc5MMroNAwYhBWOcsOZXUfiylb5EtBmGpCxZdZF1w4NR/97Z1cMgLqqpy&#10;/4Oh63PsUPxER0fbmVJnGmNuKqBT5nRIJaCfnOm5MbOYjJ/g3YutH0QOhLVSCHQ1mbauqFY+Anaf&#10;TPvv/RwcHBzOMLtPpoU+RKD4Q7oK/2/vvOMkOcq7/6vq7ok7szndXg6bdKeAdELw8opoggRGwgYk&#10;Ec4GjIwlsI1JEgiDwJZN8it4hbBNsCQTRA4mCYRfRJBBQjrpwu7F3bvbcHubbvOkrnr/6K5OM7M7&#10;Mzdpd+urj25nerqrqlM9Vc/z1PMQKxcJMQOlUqJUS7A+R49PAOaKzAeXD1bptEAEVNUwNJmeOF4i&#10;kUgqxdDkLKiqodgSgjPhCGT2qqLHNquhCi1pZ5izgHCqk7jO4HZVMn1yKSAyHpUKqvpw+zcfLWEN&#10;EolEkh+3f/NRUHXl3BX5YoT5NtI6G0ZqWLKiHC7YBamYqKIaKe+EJDANJ9YyP6BkxnWqqlBDUbzz&#10;gYdLU4FEIpHkwTsfeBhqKAqqFtn+YOIKaWQsQjPWnXEODlYdwfrcPT4HMcPQEnNuQUCslaelzkmt&#10;+HyY0n143T3/hRNnp0tXkUQikWThxNlpvO6e/8KU7oPiK/7swYC4DdGOfM7efOtARb2Y7MYw3fDN&#10;FUKBM2ds8tKqmAAjibcvGIaiafjQ9x9HcmkeYU2BX12Hq/MkEklZiac4FpI6tGANAnVNUFRfCV03&#10;CUAYiDkYZ16BUWItU0FzIlVVzNkCN1dUC8yUo+WIJ0QIFM2PQFSDv6YWTE9hUU/JgHcSiaR0EIAG&#10;VdQoKghVQEqeRIqZA24r6Y5rAK4zvaihNbwUJCB0xgDOTTcr4hASJD16VIkhlIJQanoQSCQSydpB&#10;uAI5c8pZv3FAVdxurtW1DoILS7ppexBLCT0esBKJRCLJH3c2ObgG4IZWi1SHm2s6xDSmewJviJAb&#10;ZYgTIpFIJOsBy/3H0aVmcnOtinDfAAfTdbPVtg3C+Gou/yYljbkhkUgk6wIhBqhjKE4sL6bS9rGF&#10;CQhuxtLnaZsBiJSjwPrOKSeRSCQXhtMGwcDhzePMedWsg3BgroHgHn8rIjJri82s1BZ+iUQiWbsQ&#10;7zfGXcH6vEqaYicMKmyhnBAMQlA4d2PEiNlHPMdIJBKJ5ALgVqhvsVDZG+672OQhIBzuVYBjBuGI&#10;x0QAUNuTicqcvhKJRFIwInarPSh3js8JOCfVEc3Vm3HacFYi6TYSRuTEQSKRSIqA5b1E7IE4c3Ww&#10;pU0YlPsMwrMnIWY+UUeIDWM/MwUSEVEIS8c//vFuAEBdUMMD+/bi+Z3NAIDLNtXhgX17sak+CAC4&#10;/SXdeGDfXgRU4yQe2LcX995wGQBApQT3v3Ev/v6aHgBAY9iHf/jji0rabolEIskFQ1sjBIVprmbZ&#10;I7kW2waR80pq52oHSggY08HBQZ1WEu74nwKEl9ZIvak+iA9d24sdTWEAwJuetRVtkQCu2d0GwBAg&#10;x87NY1dLDQDg3193ORYSRh7UGr+KT7/6EtQGNRAC7Gyuwftf2o3u1ghOT8ukRBKJpPIQmEoZoc7n&#10;ADG7Vc45FEUbdu5fsRkEcazYc2WSc9ggHLZrK5dqqRHCQSCEg0AIB0HYp1if60M+l4Drbi2pvUci&#10;kUjywh1iI0O2TkLSQm0Us/6cBQRjDn9bYsZAMiWBVxB4k81JJBKJpDCMTtqWCgy2iomWeDFy7jog&#10;e+ANzpiVMNte9sCNqY+5wYjLJBfKSSQSyYXAPdoY4eZq/FZaI3XONgjK7dynhFBTgnErGC0AcAZD&#10;kFAYsqFMC+U+8INDRSnnHc/biZaIv6Bj64IaZpaSqPEb2fZmY0kolCDity+xzjnmYqkLbufr9m7G&#10;H05Po38s/2fB2yYAmIunoDN7hBINaLjxio34998MgnGOB/btBQC84b7HAAA3XL4JfWdn8dTwDN7+&#10;3B24cmsD/vOx0/jp4bELOCuJRJIJYai2knWWMWJ27kZqx1TGWANnzhscHlh2iA3Yq6rLwKmp4hiV&#10;k3phM566oIbPvOZSvOG+x3D3qy/B4bNz+MTPj2JjfRAffXm6R9TYbAzv+s6BguoK+1W8tLcVL+1t&#10;tTrsay5qg844ftq3cgfdXhvAXab3l5NYUsdffOUJAMB7X9yJzfUh9I/N45fHxtP2vXZ3G67d3WbV&#10;L5FISgclADPSUlspR7mZbsGrYCp2uO+C8kEws3EGQrQZayIIt20QZU4NUTE66oLWZ5VS/OLIOdfv&#10;jHN85v+dQNiv4s+u2oLWaAAfeGk3PvqT/rzrWoin8M8/O4KzMzFr241XbEI8xXISEE7u/u/jAAFe&#10;c9lGtNcGcN8brsC+Bx7HnT/qQ09bBE8NzWQ87p8eOoLJhUTebZdIJPlBYCrqhS7ftUiOl1yJX5CA&#10;IEQsnCPQ9RRU1WmJMDDCbaxtGwSlBM/f1YzLN9dhejGJF3a1gBDDO2rvlnqcm48DMMKnPH7ayJ09&#10;OLmAj77iImxuCFnl1AU13PXK3fCrFPMJHe/61tNI6AwqJfjMay5F39k5bKwPojHsw9u+9iRuuXoH&#10;dMZx69f3W+s5fCrFvTdchrd97UkAwK1X78Clm+pAAJycXMA/ZBBGok2Pn5rG/fv2Wivf3/jMLXjG&#10;pjrc9r2DOL+UTDvu1ufuAOMctzy4374WxGhryKfg1NQi7vxRn/XbdRdvwLW720ApwcR8HO/97kEA&#10;sM7v8VPTaIn4sbOlBvEkw189+GSht0QiWVO4VlJn8A7lrLTB+nIWEG69FwFxBZ8192EAVYwc1eVc&#10;TS105OVGoxQ3XrEJfpUipXPceMUmAMaIfnByAQ88dhqAcUM1xbher9u7GQDwPwNTAIC2aAAfv34P&#10;ACCWYqgPavjC6y/HvvsfB2Cs19i7pd6qk5jbhM1AofYSGvH5i6+7HJpKsZjQQYnhvvuvNz4DN3/1&#10;iewn49BxBjTFsqVkosavgnmmhzeZsxhNodjVXIM3PXsrvvjbQfzlc7bjf+1oRDzFkEwxbKgN4oF9&#10;ew31FDHKel5nM5I6AyUEkYCKz772MikkJBILp1uoO0gqY+73sGJG6nRM2Sas6TBnFtzenq4hW1vE&#10;Uzre8uU/4IF9e/GpXxxDbVDFzc/Zjrd8+Q8AgC2NxixBoQRffP3l1nEDkwv44qODAIAPvKwbAHDz&#10;V5/AYkLH83Y1483P3orn7WrCI8cnAAA643jzl/8AnXH4Vbdh561feQIP7NuLeIrhraYN4eemiusr&#10;j58BYAjQkGP9h+D1ezeDEOCqbQ0gBGmdfj48+MQQ/uvAKBpCPtz96ktw5ZZ6fPG3g5iJJfHjQ2fx&#10;1T+cAee2MPerFLpZ3+hsDO8xbTIP7NuLSOACHkuJZC3BHbZd10Izo6/VfO6FclVhgyAiaxzsFdaG&#10;TswRxDVDmKZSsZKxVHRKn3r4GJ4cOp91v3965W6XPWElrthcbxnoQ34FL+puBQewd0s9Hjs1be2n&#10;M467fnoEIIZB+Rmb6vCx6/bgPd89gNqAkUv77j+9FIBt8H/29kZLQEwuJFxeRivxtT+cwQde2rPi&#10;zOolva3W58mFBP7mm0/lXIcXYeCfWjRsE8I/+6uPn8FfP38n7nvjXtfzQCmBrhvnlEitbVWkRFIw&#10;ZoRvT2JqAMgY7rtiMwinuoEzZqz3Ni3qQrpZe4gQ4HxtzyD+6urt0BRjRH/r1Tus7e943k6X0OIA&#10;jpwz7tuRsTk8sG8v2msDrrKeHJp2fT83Fy+4Xfe90RaIo7MxS4XlpRxeSPe89lJEAxq++Ogp9J2d&#10;zdoWiUSSGWJZqs3vlIAxYwNB+krqiswgXLouIvyuDK8l4c7qDP4NzqtOQNzy3B3LjsQDWn5+uW/6&#10;zz/gyi31+Iv/tQ1/Yap63vzlPyw7Ir56ZxMAIGW2Y2I+jqYaP35/ahqPm7OOv3n+TnzzyWGoeYRL&#10;Vzz7xlNs2dlSuYiaM6T/PnpuhT0lEkkaolM115ZxiEXI1g7VsVDOCyFiATgXphPbFcswRlTdOmqv&#10;/r4Y/PHFGzDicDlN6ekCSKUkTd3zL784BgC47fuH8G83PQN//bydrt+3NYZxJo+ggaKOP7v/cXAY&#10;51op472TyYUEGsO+tLaolCCpV6hREslqwbI/wAiAygDiyOaZTKY6nLtXhQ2Ccw5CSZpnk4g0yBnM&#10;2UN1iYhTU4vLrmTe1VKTtxAZOr+E/UPnEQmo+M3JSZehdyGu4zcnJ63vnBuL5L5/YNTaL5bU8cb7&#10;HsNf/K9t2N4UxvRiAv/66wHMLBkrsX9zchKzMdvVVGccvzk56br27/zW03j7c3dA5xwMHPvuewzv&#10;eN5OtEb9+PHhMexqroFPpQj5FCwm3G3KxJGxOSR1Zs2EvPs76z9ybh5JxjHqEJK/OTmJpHns33zz&#10;Kbzpqq3obK3B46enMRtLYXtTGPVBHxYTS/jNyUnXmoqV2iaRrDcsFZNYX0ZNJyBCoGrq8HLHXnDd&#10;uS7b7uzqiRw90jcHAHd+9C5+4sQJfOPBr4FzHYqigqdSUP0+UC6M1RyUElzz6Z+VrPHeEBAr7Zer&#10;kfr09CLe//3ihO+QSCSSQvmvW54PDrdmQtUUvO2WWzA/P4/vfe97+06fPn1/qerPPaMc59aCjHT3&#10;VXPZHHMslOOm9V0ikUgkBcGFeskZuojzrPGYKpcwiDjzQRgNtD2viPWZUoCbumVaplhMuera3/nC&#10;XTnt9/Rw5hATEolEUl6MhRAUhl+QtWTOCrVRJTmpnXCeKQeE08vJcMUqNY8NThW9zHiK4cE/DBW9&#10;XIlEIikEzu14TASw7L9mPp6SZjnLPdQGeBTAHGDHYuKW1cTc6DSmEJQ8Wt+nf3kC+OWJktYhkUgk&#10;lYMY/azT38fRrXpH+FWRctQwq3ssEeaqPmvpgxAaEolEIimQ9EE259xaKJdKsZLOIC7QSkDMFdPm&#10;V2b8T4yfJBKJRHJBeDtSZq1BAwCq0uqzQRBOQEWyCpF3VJRmRqatsiUQEolEsgag4NyMYkEICCmt&#10;Gr8gN1eYUVuZM/QscZgcTEFRzpDfEolEsvbgdjcqbL9WQjYOCpoWi6mYtecuIBySijPucrcSiNh9&#10;cKbHk0gkEkmBEFtAiLG4o9emlM56jygm+Riprc8czPpGHFMFzo0wG0JmyAmERCKRXAg8rZPmDvW9&#10;S7NTAnIWENS5UI5zy5NJpB4VwaTERwAg0hAhkUgkFwAB4QSEiO7VsTyZEFCquGIxVczN9Uh/n1Wx&#10;nTvbveRbLOIQO3FWpqXUEolEsibhLruDF8b0tGiuxay9MC8mkjmZqOG9JPJR87KF2pBIJJK1ilDZ&#10;u9bKWfGYiMsGUR35ILijgR6XVmt9HCFls0FQcOxpr8U2Mwe0RCKRlIqByUUcGJ1xWGJLy7L9KC3t&#10;OojCclJ7v4j81KZ6zBt8sFRoBPinP96DiF8muZdIJOVlLp7C+75/AMkSjoSdiTnNPGxmFCNzgM7c&#10;K6mLnTCosGB94CCUmg3mlojjzCE8Sjx96GoK455XXyaFg0QiqQgRv4p7Xn0ZuprCJauDEDOtM+x1&#10;Zq6IriUOZ1SgDYKaMcnTS7HdXHnJZESAcvzdCzpLVLpEIpHkzt+9oBMBWroRMQFJC2snormWOtxd&#10;YVogbhui4fhDKGylValazjk+fM3u0pQtkUgkBfDha3aXLHq114vJsPMa/SupxnwQIARMT884zzkA&#10;3f5cisvFUwnUh3wlKFkikUgKoz7kA08lVt6xiHDOQT0D8Yqtg3Bi2CCIc4P11zakpK8ALAY7Gkun&#10;75NIJJJCKWffZCUMom4314qlHHXCmXvKQygA3WGgLlWgPs7REin/7EF4DPz21w/jf371azzx5BP4&#10;7aO/w4aNG7Ft82ZcdunFeNtfvwuhcMQVm0oikawfWiI+nJxJFl29ntaVcjvlqFLiGURRXIC4Zx0E&#10;AEMNVYzC3TWBs3TVVik4fuQwPvGBv8LPf/kEOAEYU1DboMGnRjA7t4jUUgztTX785lcP4cnf/z+c&#10;HzkEVQ0bMyeyiKtffA2e+bzXIBAqaT4PiURSJRh9k3DyLx5ivE2pkZcasAetyVSqA0B/USt0ULCA&#10;4Jyl2WQ4AEoAMBGhqTpG0/aqw+WZnZnBbW9/Kx5//PfwKQTxpSVwQsA4BwhDMk6gUgbOdISCPmzc&#10;UIv+Pj9qVQ0q18G5Yi4iBH710/vxq59+BZoaxMtueCd2X/680p+oRCIpCoaHUHX0X6IVzB2kryx1&#10;F7ZQzhuulQJcGKfFSfDyraT2kkqlEPRrUPOM9RFuacJ/PPjtErVKIpGsRlI6w1IiCVWtzJorBtPu&#10;a84l3APv0noxFXTGjBkr4gzbA7HSjBJqGqlTxuoOxsorgRljCPk0EE0pa70SiWTtoioUkaAfnAOL&#10;iSRoBYLM2UKBgFBizSA4K21O6sJnEGLtgxlTg+vm7EHE2GDF1sQtj18hoJpWxholEsl6ghAg7NfA&#10;GENcL49+hAEeKzUD546c1EoV5qR25nwQkoyIf6yMcuVRMTHGENSUikh1iUSy/qCUIqgphialHLhG&#10;2u5+jpV4BlHYOgjGQc28dyL0txXF1TTiE4KSJ9RmjCHsl7MGiURSfsRsopQYgfkybDftwApVqm8G&#10;QQgxvJV4ujVd5Est1UpqJyGfDNQnkUgqR6n7IJ4mf+x0bdbXElLYDIJz6MJQbRbhmgVxY/ZQSiUT&#10;S6Wqxg1NIpGsTwghYKlUycqn1GvLdX9jJXZ3LXgGYVnRwWx7BHPtVGjxK8IYQzjoL0nZEolEkg/h&#10;oL989ghz+bGoj/MqtEEAMP1Zjb+Wdy51CAmW2+K0vOEo22pqiUQiyQXO9JKoe9JV9dTzO48Wv9Zs&#10;teWBNzEQ4dx2czWlXCmCbTDGEPTJaK4SiaR6CPpKZ7A2+lpbTDgFBmOlVTEVaGExIgkyEVEQMO0R&#10;cLgzAUQpvo2AcwZFKZ7qam5aRyLGwBhH2WaJJoQAVCGgFIjUKdD80lVXIlmNKIoCnm5RvmDsGYTd&#10;lxIzdBAhBBy8pClHcxYQnV09kaNH+uYA0+2KECNZKjFtEJwb8xGHgEAJpBsrgnopEWOYHi+dYSlX&#10;OAf0FIcOYOqc0R5FJWhql667Eslqoxh9U1qZGbY5EwapijJc9Eod5CwgvB5DnDMQ4kgrSoh9NtxI&#10;DEGLONI3yr0wszdjwPhweZN65Iue4hg7k4A/SFHXJN14JZLVAgWKHszVGcE1I9WScvRIv3Pawk19&#10;m7l0WrjmipXU1Ks1Kw4cQKEyJ7bIql44OIkvMYwPJyvdDIlEkiMKLYGdOmOBGZK1mVRFPgh71mCs&#10;qoapbRLbwMyMR8UWb5yDF2AoWFrQMTu1+jyfGOM4N5RAy0ZplJdIAODsuTFMTE0Y6TYpRUtTC5ob&#10;myrdLAAw+qYie25a0SncNVV3uG9wAMzQudnJs2FntuAcIJ4Vf8Ui3wvDUVLh8InHj+LsYgyfuPri&#10;kpTPOTA5mkTjKrVLTExNYmp6CjrTjcmloqChrgFNDY2VbppklXGg7yAAIFITQWtzKwZOD+DsubMY&#10;nxxHb2dPhVuHogsHIF2DlJ5np7RuroXNIDiHbhpkjJkCkCYMMou+sjM2VDq10kd+14eZeBL1AR/e&#10;9cjT+PjVF5dEJZhKcSzO6wjVrJ4w5gf6DoIQgm2bt6Jzxy7Xb/ML8zjYfwicc+zp2V2hFlYXnHMc&#10;GziOeDxubVMVFZ07d0Ghq+e+lwohHJzPixAKB/oO4kDfwTX5LKWEJl8sJzD/sW3C7pzUxabwjHLm&#10;X2J9d3SNpr9rmb1G05g9X7qZw2efOoGZeNKaOfzLE8fw7hIKibnp1SUgxMsai8cwOjaK+cUFAEAk&#10;XIP62nrs7r6oks2rKvqO9iOl2151lFIwxpDSUzh8pA8AsLv7onUbWkYIzWwCYE/PbhzoOwhd16Eo&#10;q+cdyQWVmkIiA2amzOqbQQAc1Fr/QGzDPXcIO05KMuXKh6W50giILx4axMmZBXz02XYn97fP2GUJ&#10;iVKpm+bO64jUrY4XYHh0GFPnp9FQ34CGunq0t7YDABaXFjExNYGp89NobGjEBnP7ekWMjEPBILZv&#10;2Z4mBE4Pn8bM7CwO9h9Cb1fPupxNTExN5LRfLB5DOBQucWvKS0bZ4HhGCCntDKKwYH2AvSiEO2YR&#10;YlGHLTsqRnypNPOXzz19EocnZ/HBq3oQUN0v698+YxeifhXveuTpktS9WCKBV0w45zjYdwg1NRHs&#10;6dmNDa3tmF9YwMDpQQycHsTi0hI62juwp2c3QoGgpWpajxw+aswONrZ3YMfWHRlnCJs7NmPntp0A&#10;jJnGeiSeiK+8E4CZ2ZkSt6T8MJbejzpfF++r09vbW9TYTAVHczVCfQOKyNPKuRXqG0zEZ6rcyuCF&#10;2eJ3pnf9vh/Hz8/jI8++CFFfZqPxB5/Zi7BWOiFRzXDOjZFudw9qI1H0He3H4aN9qAnXYFPHRmzu&#10;2ISAz4+D/YfQd6wfdbV16OnsXpdCYm5+DrquIxqJor6u3vXbkRNHXd+DgQC2bNoMzjnGJs6Vs5lV&#10;gd+XW2DO2mhtiVtSGcSrYan1nV6unLlUTMV2cy2sBzcdlAhxzCSInZu6rLlGs5BMFLfD+fjjRzAZ&#10;S+ATV1+MoLr8NP/Dz+pFU9CPdz3ydNHD8SbilbbsZOfYwHH0dtmGw66dnbioqxc+n4aZmRnMzM4g&#10;FAphd/dF2LltBw70HQQlFN27ujBwerCyjS8zZ4aHAABbNm5O+y2RSHesiNYY/cC58fUnIDraOwAg&#10;a6yj8+bMYa2pl7wYg27mmjUwpm8oZZ2FhfsGwDgD5xwKsTtLbqUiNf8tQWySSvDvBwYwthjPy7bw&#10;vr1daA8H8J5fHShqWxJL1TvS7txueNwc6j9sGRQP9h/CqTOn4ff7ofk0DJwexMH+Q1AVFbu7L8Kh&#10;I4ehqRq2b9lW4daXF53pVlbGXKkzR8jrbbYFAA11DTh05DAWlxZd28/PzuDM8Bls7thUoZaVGLH4&#10;2LvN+qyMlLL6vAXEa15zQ8Re4UBArdE0dyQ7MtPhrQGviy8dGsSR6Tl86Fm9eR/7d5d3ojnkL6q6&#10;KR6rbqE7NDKEbZu3AgAOHTmM7p1d2L5lG3TdCIe8Y+t2dO3oxMH+QyCEoLW5FZNTk5VtdIWIRvNz&#10;QBEqlGRq/a2w72jfgJamZpwYPGm5tR7oO2gJh7WqXqIkm3wwemCF0upycyXmenKmMyMaKQAd7tXV&#10;YNWwAqI4XL+zA3+yqwM1WmEOX++9ogt9U8VTCypqdQvd8zMz2LhhI0bHRrF101YoioKDfYewoX0D&#10;EskETg+dwUXdvdjUsRHnJs6hpakFh44cRuM6WTgnvJYA4PzMeZyfOY9NHZus2YGg/9gRdO3sdBmu&#10;E0lDMKxXd9fW5la0Nrdibt5+nyI1Jc2XUzVwI+OOmcGTWGom76NQ7Giuec8gKKFRDm56MnE7tDcc&#10;ko6I1X6r/0Gu82uI+jTc/uuDeQu99/zqACaW4uhpKN5D7A9U9zUV4RsnpiYRqanBmZEh7NqxEw11&#10;9WhubMbmjZswPjmBumgdzk2MA8iuW16LeH35t27ekiYcdndfBJ3plnpOIGZamro6V9UXCufcJVgj&#10;NRHrf8Aw+B/sP1Sp5pUWK3qHyzJtR7BQFJcwqLiRWvP5ugHTvsBhh/R2Zj7iZiyOii+VKx4JxhBL&#10;5ecZxThHssghz32B1ZUzIpVKQVVUjE+MY25+HsFg0BoBNlVJDJ1ys6dnNwgh2NyxCZFw+uCBEIKL&#10;unrRuWMXAgHDg4dzjkQysa7WQQjBcLD/EPz+7J5MkZoINE2z1E5rCvN1twzUYAC17VCc6dWVcpRS&#10;GgXMVXzgdpA+gcgHQY2pUKUIhldXR5or1a5i8hIKBhFPxNHc1IyRsyNQFRWJRByTU5Oor63DwOlB&#10;NDc2V7qZZWd390Ur6s39Pj9am1sBAEeOG66vW7dsLXXTqoaD/Yfg8/mwp2c3OrfvWnbfrh2d1uxs&#10;LQkJK2g2AKu7dnS6qqq68kFUfB2EoqoRnenGNMcrAIRWyZpZVK4zq6ldPyOtakLTNHDO0drcipm5&#10;GbQ0tVhqkpSewuLSErp3dYNQismpSbQ2t6CtpbXCra4cjDFrwVw2TgycQDKVRCgYQigQLFPLqoOu&#10;HZ157b8W4zEJ7Yy3N2UZVtFVXMXk9/muVKhiZTUSUx1CzLYyQCyvrqRumSqkoiu5S0FjW/Xrnttb&#10;2qAzHc2NTRgaHgalFKqqYHZ+Fhd19eLkqZMYODWI2kgUG9o2IOAPVLrJFeXMyBB0XceBvoMYOD1o&#10;vTOccwyPjuBA30EsxpagaRp2bN1e4dZKKgFxeTJRgDMQQkAIASWkqALBS96uOaqmGQszTBVTIpkw&#10;jGZC1U5hToEuMP1bEWhoVTF5tjipRdvDAdz5P3246zn5jVDaw8XrAFWt+iWeU23S2NCAcxPnsGv7&#10;LhzsP4SNGzoMA6yu48zIEBhj6GjbsKx+ea2zZeNmJJNJ9B8/gvmFeRw6cjhtn22bt6ImXFOB1kmq&#10;AXsltViUbHfbpe4R8vfd5EY2OW7mpDas6QQMjmlQZbVLFqpGQSkBK4Kh+O8u78S7Hnka7/3VAbzj&#10;sp3L7jsVS+C+w6dQ5y/eiH815qlua2lD/7EjCIdqsLv7IgyeOYUzw0PoaN+ArZu2VLp5VYOmaZZq&#10;ZOr8NBaXFhHwB9BY37BuXVoFp/NcBHew/1DxE5VVGivuKQWsntYgpesdACw7RLHdXPNfB2G5tXLL&#10;N9f4DqPtIgsp9ya2qAzNHRrGzhQnJ8TH/vce/NuBAfzLE8dW3PdFm1vw0q1tRak3Uq+sOuO0oHtX&#10;l/VZCAXvaliJTUNdPRo8sZnWK927utB/7AgO5BmEby3ZISh1BEG1MFT7hJD7vfkgKp5ylJshNgih&#10;jtDexm+EwjQ/VNcyuZaNPpwrQuIgSgj+8uLy6oEDYbqq8kDkQigYqnQTJKsATTVmVtPnp3M+xhv4&#10;cC1g+/54s/AAJ44fK2mI37wFRErXRwgV8wdA1w0/d6dIMAzXxJ1EqAgQSqAV0LkQArRu9GF8JFkU&#10;dVO5qG1SEQiuTXddiSRXVkunrwXDILS4s2MKIGWNwtNjZHd290SO9veVzFBdyErqCAGxorkKCAAu&#10;1saJdKPVtE6OGOqmcHQVjMaJMeuRwkEikRDiMetSU61PCEopHIACBATnbM7IB8FtF1dviYYBApRW&#10;k4QwqKlV0LrJh2CNUnVusKpG0NimoXWjr+raJpFIyg8DzOhLxPJi0nUjogPnHF1FXhjnpQAbBAAh&#10;0axezCtnjO2symwRTqL1CqL1xmwimWDQk0AqxcuaJVVRDKGgagRUkRJBIpGkw4ittodHcX+kyEZp&#10;LwW5uZqR+swVfnbwbyekCnJS54rmo9B8lW6FRCKRuCEww23YLkEApcKLqeT1561iIpRa7qvcsqs7&#10;GipKJBzIMyGKRCKRSGw4CAgVnkwEADWjVthRLJwUOxZT/jMIYmSTswqgVGw2SAFVs1JOIpFIVjVC&#10;UyNg4Hpm4QBUQSwmChKhphXd2XBXwiCxEmIdxfmXSCSSYkMgvEVt24OdLCh9EF7xaK6wZYNrkpDW&#10;1NVhfpBIJJKqxV4aZ3sxEZo9q2DlZxBUsSWUQwikCQxKzZwQEolEIikU2w3I7k+5Y5lBKck/H4Si&#10;dIj4Gk5Lg2uxHzg443b0QYlEIpEUBHWOvN2x+spQd55wzucMOSCC9NmRl4gINii+X3j71jT/dWgU&#10;vzwxUelmrHrEwqHVQDlGfmstx/fk9CTGzfzl6w2jSxXPCzO0MmVcRZu3FxOlNAIY+ZaJtYCDGQuo&#10;GSyxATDwtHykleUT/30MT424I0PecNlGXNtbnKir+fLg/mFsrAviuTuqJzdzpnSNrS2taKnStKAT&#10;U5MYHRutigieU+enMDw6ktaWA30HsXXTFkRqIjjYfwiapqF7Z1eWUgzmFxcQCgRB81TTDpwexPzC&#10;fFVcj3yZm5/D4JlT2LF1uyug4/jkBJLJJJqbqvMZLCWM2wmDDDEh1laXhwLCfSMKmDMH7g7IRJxm&#10;dkJASHVaqj99/cXQOfDtp4fxtSeH8PydzQj5VkGMpjJhZS/jwPTMeYydG0PAH0C0pqSr+guiqaFx&#10;VaXh7N7VtWKnzznHwKkBdO7YBb8vv2RKWzdtQSJRnPD25eb08BkAwODpU+jt6qlwa6oEyyvUXkkt&#10;4JyXdBU1UICAUBQl4jSbOOUaJwARs1teZcH6HNSHjGXTb33WNvzq5CQSOkMIhoD40E/6MDC1CL9K&#10;8e7n78Ku5hr84tg4Htw/hI7aIE5MLOC+my7H1GICH/jRYczHU4gENPzjtb2oDWi4+5ETOD4xjy31&#10;IRwYnUXIp+DeP73UqvuDPz6MwelFNITSl27/3fcOYGIhAZ9C8Y6rd2BPe7Qs18MLATGyBAJoaWrG&#10;2PgYJiYnEK2J4PDRPnS0d+DM8Bl07eiEpmk4deY05hbmQAhBW0sbGusbAAATUxMYO3cOjDME/H7s&#10;ciSeP3riGOKJOBRFwY6t2+H3+TE0Moy5+TmEQiHMzc+BUoqezm5LnXn05DHE43FQStHe2o6GunrM&#10;zc/hzMgQejtXR4dy7ORxBPx+bN9ihI3vP34EyWQSClWwdfMWhIIh9JkRnE8MnMTmjZtREw7j5OkB&#10;LC4ughCCpoZGtDYbebwPH+1Dc6Nxj7Zs3Iz5xQVMn59eNddDwDgDYwybNmzEmZGhrPstLi5icOgU&#10;NrRtwOzcLOYX5q1zPT5wAolkAr2dPTg+cMJS5cXisZxmbdUIBaBz25dJ9LdVbKRWOwCYMwSPCskz&#10;+8l3elwuRmaXMDi9iL/85pMAgLqg0Rn+5Tf248TkAr5wwzOwd3M97nzIeFGTjGMxoePExDyes60R&#10;APDX33ka7dEA7nvdFdA5w63fegoAEEvqOL+UxM6mGnzu1ZdiPp7CW79u1PPZ35zEwNQiPv6K3Xjr&#10;s7a52vRnX/kDZmMp/MeNl+PyTXX42C+OluVa5IqmGmMJXddxeug06qJ1IJTg5KkBzM7PomdXNzra&#10;OzBydgS6rkPXdYyOncW2LVuxp2c3YvE4jg+eAAAcOnIY8UQce3p2IxgI4ugJIwETYwwpPQW/34/e&#10;zh7ouo5D/UYKzhODJxGPG8e0t7ZheHTYyGwIXnU2iNm5Wdf/TnRdh27aCPqO9SOZTGJPz25Eo1Gc&#10;GDwJzjl6dnUDAHZs3Y6acBhHTx7DwsICund2YdOGTTg3MW6Vq+s6zp47i0hNBKqqgjNWddcjF0bP&#10;ngUA1NXWAQDOnhtL24dzjhOnTiIaiaIuWgvmOVed6dZ3xhhi8RjaW9vQvbMLyWQSo2NnS38iRcY7&#10;xiagEJ0s53w27YAik78NQqHGi2lJME/eOMtQTcCqdArx0YeOAACWEgwRv5HLgjGOhUQKNz97G2JJ&#10;HTdethGPnJjAIycnrePuu+kK6/MDr7sCiwkd4/NxvPriDvzHY6et3wiA6/a0AwAaQj7MxJIAgEcH&#10;p7CnPYrWSACtEXeu6v+46XLojGNiIY7r92zAbwYmUSkSyYTLFkEIwcYNG63vTv32wuICohFjphMx&#10;8yYPnx1BR5uRujwejyMYCFrH6LoOxhh2btsJXdexacNG9B3rx1JsySqzzRwd+30+xE11iTC8JhIJ&#10;NNQ1oKGuoejnXSyWGwE7ESPAZDKJje0d2Nje4douXqx4PI6mhiaoqopoJAKf5sOpodPWNe1o77Cy&#10;0E0j9+Q61cTU+SlEI4YKMxwKY3xyHG0tra59DvYfQigYtK7TShBCXLm8nc/YakPMHTiYmVehPOQt&#10;IFRVQyKR9HgoGfFBQADogBV1sMqM1ILPOlQ+b/jy4/jBwVH8UVcLAOBffzvg2ndqMYGglm6feNf3&#10;D2BsLo4dTWEsJXMfsXW1ZNbjf+l3p/CL4+PYXB9EQK2sPURRFDSbRumAP4BITc2y+8/OzeKwY6Qc&#10;jxuqow1tGzB8dgRDo8MghKB7lzGSA4DjA8ddZej68g/9ru07MXB6AEdOGDOrSE0Ntm7amu+plYWL&#10;unpd3zMZ/gGgt7MHx04eR/9xY8DSUN9gCVYvtVFb3ejzaUgkV6edIRN2+Grg1NApS/PAGEvTQqRS&#10;FzI7qk6b6EoQYjgFOSmHegkoKNw3ByU0Tb3EhVmCGF8IIahS+ZDG0MwSfIrxIL71WVvxv7e7vYp+&#10;euSc6/vkQgJjc3H866svQ8in4PEz07j7kRM51fXE0Hm8cnd72vZfHB/Hay/biJebHlVv+PLjhZxK&#10;UVCogubG3D2rwqEwtm9xq8zmF+ZBCMHu7osAGKO/YyePo9O0Q2QywE5NT2WtY+r8NDa0bYDf50cs&#10;HsOxk8exsLi6c1tPnZ/Gzm07QAjBzOwMTg+fQWtzCxSaPkCYnJpCqMPw7InH145wAAzbAZDurnxi&#10;8CR2bd9pfe/t7MHho32YnJ5EY31jWdtYSdwBUTPk4Ckh+QsIxgxpZrXQcHN1Smcj0iAMH60q5K6H&#10;j4KDY3DS6GD+bO8WKJRgS0MI//boIIZnYkgxjp/2j+GTr9yTdrywWXzkZ/24aksDvvX0cE71vubS&#10;Dnx9/zC+8LtBzMZSrt8IgO8dGIFPIfjG/pELO8Ey0lDfgKnpKZwZGYJP82F8chxbNm5GwB/AwOlB&#10;xONxRGpqwDmHpmpQFAWapuHoiWNobW5FIhHH9Mz5FY2q45PjGDmbxNZNWzA7bzhvBPx+LCyllj2u&#10;mhkdG8Xo2Ci2bd6K6ZnzAOASDsOjI9jQ1o662jqcnzkPTdMQT8SRTCXRtbOzQq0uPolkArXRWmzu&#10;2GRtGzxzCnPzbicdRVHQWN+AkbOjqKutQ1NDI+bm53B66DQIpavWe2tFzFXI9pozw0u0Ko3UhBAr&#10;FwQxXbBca/2YmP7wcrrr5oRPoQioFCcn5jEwuYhtjWHcd9PllovrR1/Wi2t72vDQkTH84tg4PnpN&#10;L1pq/FAIQUC1T0ahBB96STfG5mL4waFR3PnSXgRUiqnFBHwqhd+hkvKr1Dr2FRe144+6WvDrk5OY&#10;jSWxvSEMn/nb/a+7ApwDX3tyGB/4oy4EVIqfH3XPXMoBpRSEZh+feKf8HW0bsLljE2ZmZzA+OY6O&#10;tg2I1EQsV9nJ6UkMnjmFuto67Ny2AwDQvbMLtdFanJs4h5m5WXTt7ISiKCCUuMqnlFrfu3Z0oiZc&#10;g8EzpzA9PY2uHeYxIFXjDJGtLZTaM25KKagZBv+irl5omoaTpwawsLiA3s4eENP5o7GhAYtLi0gm&#10;k9i0YSPaW9swMTWBufk5dG7fBZ+ZwMQo29EGUj3XIxemz58HpdQlHADDXZdSipnZGVBiPwcb2jZA&#10;oQr6jx1BTbgGdbV1mJ2fQyy2hHAobO1HKLGuMyCu0+q5Ll6clt5yDrtJvlLojr+/k8fjcfQdOoQf&#10;/egH0FQNquYDS8Sh+QLmiRgCQlGBa+5+uHit5Qy7aik++IorVt5XIpFIysid338cx2ZZUfPgfPev&#10;ngdwYYMw+mpFUbDvz/8cqVTqrnvvvff2olWWgQISBpmzCDFs8UZ3pd6NxYRg+Pzq9USQSCRrl+GZ&#10;JRTbOuBQ3MPOTm3+Vo0qJm7ZFbj1xyrEai9zfy0WhGA2UZ12DYlEsr6ZTbgjSxQNIsSOvUiuHOlG&#10;gYLCfdsp7wRMFGNtoo5EF8WFUAV6lRq/JRLJ+kRnHCSD99mFosJOEGSm8wRQPjfXQqK5GoH6zEMJ&#10;IebExy6Nm/EHS3EKRFHw0MFTJShZIpFICuOhg6dAlOILCAaAEkcmBYcDQjliMRWQUY6AwvacMFZU&#10;GwKBmFKBiN9LICEIIfj8Lw8Xv2CJRCIpkM//8nBJ1D4U9moBXrJh9/L154m5BsJpqTelgT3rMeVd&#10;CaZBhFBowRB+sv9k0cuWSCSSfPnJUyehBUMlc6O1/YGIZzspeXjl/IP1USW9oeZ/NkacppL4YxMC&#10;1R/EFx49vvK+EolEUmK+8NvjUP2hkhhdGexxtncNdVWqmCil4GDWgh5ur+0zShP+rgTgrDSWdkIV&#10;aMEavOrTPyhJ+RKJRJILr/r0D6AFa0BKtDiRAmlapXIuhMzfSA0Yob6tL45fdFhnZCidShcGQVE1&#10;+EJRvP4z3y1ZHRKJRJKN13/mu/CFolDM3Cklw6nNhx3ZuCrXQRBiqJOoQh3+uYD1yXLDKnFAKVPV&#10;FFfDuO4T38BiPFnK2iQSiQQAsBhP4rpPfANxNQzVHyxpjmgGw/nHHaqvfBSSctT861y6ITLjcYgQ&#10;rgQA46WdChFK4a+phaJpuOmzP8Q1uzfhrX90eUnrlEgk65d/+/kf8KMDZxCoa4bqD5VMteTEDH1n&#10;wgCimturMGGQWEmdWWYaSSGYUDGVIbEFoRRasAZU9eGnR8fxgycexJ6OBnzkphdBWSbonEQikeSC&#10;zjju+MrPcWB4Cv6aWoTqW6Bo6SmDSwEFwMwlA2LlADFVS4SQkuckLiAfhOGP6/RoFQvjAAAUoMz6&#10;qWwomg/BaAM0fwCHz03juo9/3RZQnFt6O4lEIlkJSqmlLiGEQtF8CDe2lm3WIGBwZpMzsdegVeEM&#10;woxL7hqcc25FKgcTqyDKHw5DzCbUQAicMXA9BT2VhJ5MQE/EwKWQkEgkK0AoheILQPX5QRUNRFFA&#10;KhQunAJIce+W8lFQRjlChJ+SsEU4pAUFCANAKEgZc6c6IYSCKBRQVCi+QEkW7EkkkjVOmQLiLQcD&#10;7CmEOTiHGQuvSlVMxvzAtaycOP4KmcCtfypPFdxoiUQiyRfvkmQOBs5VM8RR6VVMec9XmJk31ojW&#10;6mw+8fTDzAroJ5FIJJL8cQsIBjtSdpWG+yYKtRc5cLdHk6FRElMIOWqXSCSSC0EYqQ1EamdexeG+&#10;deGxZNgeOOdGvBCY/1iGHCkgJBKJ5EJwjMMBmB6jZbSpFhRqw14kl2FNhLFiDoRw2LMJiUQikeQL&#10;8fzN9K2U5G+DYOb0xhQEgJUIz/jPkm5WgmqJRCKRFIInYoWTqozFZK1OtlIcmYmCYLpecZEboko8&#10;mCQSiWS14rLzGkZqY3N58lIXkFFO/E8sscY93kuArX6SSCQSSWEQpM8gjEV71erFZOaBMKK6Govm&#10;CBcZ5AAh64wTkDYIiUQiKRTmsvMaCXc4Y2IdRMnrL0BAUNtE4lhFTcCt0ngW04pEIpFI8oTYdl6I&#10;QXm1ziCo6cbqXSQHwLEcHK7ZhEQikUjyR3cpYVzpRqvVBsHt0LOcOzyYHEVa7ZYqJolEIikUaqVx&#10;BkR/Wq7ZA1Cgm6vTzuBqKgeMcK7SQC2RSCQXSuYOuopzUlPT7JAuxMQGCsMiIf2YJBKJpBjYRmpj&#10;NXW5yDuaq86Y2fUblhPbku4WB4RQOZOQSCSSC8QeatvpnMulZspbQADESDtKbDUTT2ur4YJViaRB&#10;EolEslZIAXA5+1hJMsvj5lpATmp7ekPEYjnhsURghnQlDlknkUgkkkKwc66ZH0QwbUKq04uJUrvr&#10;56Y7k2gnM4u0pkRSPkgkEknBZO5Cy6eZKSijHLfig5jLwM31D4ZHFrNPinP8559dWZSGSiQSyXqj&#10;NhRCijkXH7vXP/T09kb6Dh+eK1X9BfhLZY8uaEwoTMuDN1e1RCKRSPLC0OCLoHfczCBkqZf+Lyux&#10;Q1NBwfqYNxaIFfrbaX/gAJEL5SQSiaRQRF/KrBQLMJyEAHDOb9VTqY5S1l+ADUIxGuuEie/CTxem&#10;3knmg5BIJJJCSTEAoHDHPrX73+PHj/aXsv7880EozmB9zl9MqeYKyyRnEBKJRHJhmAKBGv0rK+Pq&#10;gfxTjjKHasm5fsNUj4HLFdQSiURSTIiZiIdzM5oFMi+W6+3tjRSz3oLyQTDGnBlHRaJqa2GcME/L&#10;+YNEIpFcGMaAnJtx8ICU7h6Cd3X1WEKh2EsjCjBSm9MFp5cSMWIvEUIsdyxuBzGXSCQSSQFwZqQM&#10;4tyM7AqAEPcqagYetfYvcp+bv4DgzNUIMc0ROSDMnEdgYACRRmqJRCIpFAYjBw/ngOXSSsT6M7Mj&#10;dhglih1+I+8eXGeGuxUlxJpMgBs5IgzBwEHM/yQSiURyARA7eitxqvQBcM7nAEBnzFIx6bpeVLfX&#10;/G0QgKlh8mSUI8TKn8plsG+JRCK5YES4OxARg8n4X6xF6+zqiXDOop0OO0QxyT9hEAcIJSCWKZ17&#10;FF9OP1eJRCKRFApnAAW1Uj171Pv3cabPMsZ/J2YOFVcxJRKxOSHSVEU1G0ygcyHqbN8l6cWUG36/&#10;H5dcckmlm7FuIISgpqYGF198MZ7xjGegvb290k2SSJbFmSRIoUJYGOp8oeIvBXkH61uYX/i5T/Nd&#10;TyiBoqgAScEIIGXYJoxgG6K9DIqiQtdTxW31GkFRFLzvfe/DLbfcAsYY7rjjDnzpS1+qdLPWLJRS&#10;vPWtb8Xtt98OVVWtcDGEECiKgp/97Ge4+eabsbi4WOmmrmle+9rXYufOnTnvr+s67rnnHszNlSwm&#10;XVWiqj5rCM8dvarP57NmClRVwBOArutRAGCMRTMWVmgb8j0gHo89pmna9YSbWeMAh6LMDeWApvmk&#10;gMjA3r178eCDD8Lv92NpaQnBYBC9vb2VbtaaRVEUHD58GDU1NSCE4ODBg/jJT36CxcVFPPOZz8SL&#10;XvQivOAFL8CxY8dw3XXX4bHHHqt0k9ckV199NT71qU/lpQohhGDfvn3o7e0tS5KcakFRVBDGwAmz&#10;+ldCAcUc3ABAKpWCrusgCiIAwDkvqi0ibwGxuLj0cCRS208I6aYUoMzIYJFmtLZt70Vq6tqgvr4e&#10;3/rWt9DZ2QkA+NjHPoZ7770Xg4ODlW3YGkZVVZw8eRKKouB3v/sdbrzxRsTjcev3z33ucyCE4M1v&#10;fjM+/OEP47vf/S5e/vKX48knn6xgq9cmjY2NAIDrr78eJ0+eXHF/Qgj279+PcDhc6qZVHYQQw8RL&#10;iG18MAfdnHOkUimAAHoyBUpISWYQedsgHrjvS7+nlEYMxyVq5qU2f7SiDBZc/Jrmtttuw8GDB9HV&#10;1YW+vj50dXXh7rvvBit1zN51zte//nWoqoqHHnoIf/Inf+ISDgLOOT7/+c/jFa94BQDgO9/5DlS1&#10;gIy8kpw4f/48Jicnc/q/XPmXqxIKOAfZhACBgB+AaZBmgM51y9W14kZqAKCURgmhCAQC5s0zOjhm&#10;6ZmEJcLMMUeVC2/pKoUQgosvvhhnzpzBrbfeilQqhRe/+MV48YtfjIWFhUo3b83T1taGq666Coqi&#10;4E1vetOKL9ATTzyB+++/H5qm4Z3vfGeZWimRuCFE9JnUytwp8AeD1gyCEA4CDs54SVRMBQkIRVUi&#10;lFKEQiFj+gMOzj3KJEKsDT5f4IIbuhqpqanBI488gh//+MdQFAWf/OQnsW3bNhw6dGhd6VIryZ//&#10;+Z+DMYbrrrsu52v+wQ9+0BIoEkkl8PuNPpOBpXkp1dbWAjBmC/F4EpwBhJK5zs7eSFXMIAJ+P0CA&#10;cE0NVJUa8wWxLsIZ6XWd9oGEELz3ve/FsWPHsH37djz11FPYvn07PvWpT0l1Upl58YtfDEopHn/8&#10;8ZyPSSaTWFhYQDQaRTAYLGHrJJLloZ4umjGgrq4Ouq6DMYZUKgnDixT3pVLJ2crHYgIQDIVAQFAT&#10;iRqSTnesrBZL/YwQr9YxZB3FZWpvb8c73vEOpFIpvPKVr8Q111yDWCxW6WatS9ra2kApNQx6eTAw&#10;MABCiLRDSMqOu69MX+MQDoeh6zqWlpbAGKCb0bSTyUTRc0UU1GtHaiIghCAajSAYCBkbnZ6uImuQ&#10;48zWk5ppYmICgOF3/9WvfhU9PT3r29BWQWZmZsA5B6X5PeptbW0ADB98iaScuPtK4tbdc0DTNOi6&#10;joWFBaRSCWMXDnDO9vmD4YeL2ZaCBERtXS0IIQiFwlhaWjSD91FwZr5MGfrC9dRBJhIJbNq0CV/+&#10;8pcRDAbxs5/9DPv374ff769009Ydjz76KHRdx8aNG3M+hlKKlpYWJJNJLC0tlbB1Ekk6zr7SsEE4&#10;fzO3M4aFhQXoZgRtQigoBQaO9w8Xsy0FCYizZ8/C5/d9R/NpSCaTACVWSFoAsC3WbqEgDC/rAcYY&#10;3vOe92Dnzp04dOgQmpqaMDAwgA996EPw+XyVbt664Ytf/CIIIfjBD36Q8zHXXnstEokEfvjDH0pn&#10;AklZSesjPY8fpYZxWtd16IwBTAcINVWhxR+EFyQg/ubttxCf5utRqAKfeUKcMdMA60pK7TrOdt1a&#10;P8RiMbzkJS/By1/+coyPj+Mtb3kLjh07hj/90z+tdNPWBQcOHMDQ0BAaGxtxww03rLh/bW0tPve5&#10;zwEA3v/+95e6eRKJi5X6yGhNDRhjSCaTiMVj5jEEqqqVZDBTkIDYsWPHlcFgsFtRVbS2tQLg0Jlu&#10;6Hm58NLJ3FhNCxXY1NXNk08+icsuuwzvfve7oWka7r77bjzxxBPYvHlzpZu25rn22msBAJ/85Cfx&#10;tre9LaO6kxCCLVu24KmnngIhBHfddRempqbK3dR1w3pSOedKMJihbxS+Pmao7/ZNm5BKpZBKpTA9&#10;OQ1wAkoIGNOLvgYCKFBAnDhx4vf19fVQVRU1NVFEI3XgVmHc8W86ikLQ3NxcSLWrHsYYvvrVr2Lj&#10;xo34/e9/j+bmZjz66KN46KGHKt20Nc3ExAR6enoAAHfccQdGR0fxlre8xeqkent7ceDAAfz2t7+F&#10;qqr40pe+hHvuuaeSTV6zCDfvn//85zh9+nRO/xNC1rx7eDgcBudZhKYpJDhjaG1vRyqVQjweRyKR&#10;BBQKqlAkk/FXcZCiRzMs2IfP5/fB7/cjHA6BccOFkFAFyWQSms8Pssx0Z25ufUfLZIzh+uuvR0ND&#10;A3784x+jq6sLADA7O1vhlq1dZmdnsW3bNvz0pz/Frl27cOedd+LDH/6wFc0VAObm5nDDDTdg//79&#10;lW3sGuZ73/sebr755rxCrDPGcPPNN69pe9BKznKMG45AiumyPT09jWQyAU3ToFAFnPPI8NCZ+4vd&#10;roIFxK9/9auNbW3t9wUCgReGQjWYnZkF58R84SgYX17i+/1BxOPr20NkamoKV111FV7wghfguuuu&#10;w0c/+tFKN2lNk0gk8PznPx91dXV42ctehquuugqapuHo0aP44Q9/iOPHj6/pTqhaECq/fFjL9yUQ&#10;WHkxJiVGv5pMJgEAsXjCCFcPAr/Ph3giVpKMcuRCLvwdf38n7+/vx/FjR9F3+CDACBhn8PsDYNwQ&#10;icvNDHU9hWQyPXCaRCKRrAc0zQdF0bLvwHQr1Wi4JoxLL7sUjDEcOXoUiwuL0DQfamvrsLAwe/vI&#10;yMhdxW7fBS1vbmxsRMDvRyQShc9nhN9QFBV6KgkYuY6WRVFU4ziJRCJZZ/j9/uWFA8wA2QQAODo2&#10;diCRSGB+fgFzs3OgVAEhFIlE/EUgtCT66YIERFd3bwQA5ubnEK4J3xUKhVATqQHnHIpi6AyJEYNw&#10;5QZQFTU1NYU0QyKRSFYlRuKqlTX8lMDIt6NQBPwBpFIpLC4uWXazYDCARCJ25cjwUEm8KgoSEEf6&#10;D88BwB23v4/U1dXfGggE0NTUAhAOPcXMOH25u7GlUhyatrwklUgkkrWApmlIpXJU7XPDJVhP6Ujp&#10;KSQSCUxOTQBmyudc7BcXwgVH0GtpaYmEgiHU1tZC03xg4PBrCjhjea3rUxQfNG39rLSWSCTrD00L&#10;QFFyj6TAwUEoQV1dLXRdx9TkNOZnF6BQFaqq4vz56dtBlZK5P16wgFhcWkQ4EkYoHEZ9fT3AgaTO&#10;kErpeUf7VhQFfv/6Sy0okUjWPn5/CIqSbzQJDs4ZauvqkEql4A/6oagKFEpNNRXHaInUS0ARBMT9&#10;X/pCT3NzC8KhENraNoCDgXEgENBQiIOUkVIvLMMsSySSNYGqaggEwgWtHieEQGcMuq7jzJkzOH1m&#10;GJRQaD4NS0uLr9J1vaMETba4YAFx9OjR/i1bt6AmEn1RfWMjwsEwKAGSSd30ZioMVfUjEJCzCYlE&#10;snoxBruFB+ckCrUSBNU3NkJRCBRVQSgYRjIZ33vu3Llbi9jcNIqSxefmt7yJNDc3/2NtbRQ7dnWa&#10;i+Q4NO3CXVgDgTACgZCM3SKRSFYFhBAEAqGiDHCTiSRUVUUylcLE+CRUokFRNDCmP7MciweLluat&#10;paXlykhNZF9TczMC/hAooRc0g3BD4PeHEAyGQen6iwgrkUiqH0oVBINh+P0hFCv0tj8QQCwWQzwW&#10;h6pQKCpFNBrF0tLCC8fGxm4vSiXLUDQB8d53v5M0NDbe1tTUhO07tkNnup3dokhwbmRbCgTC8PlC&#10;UBRpp5BIJJXDWOwbMvukQEF21+Xw+TQ0NjcjFlsCIQr8Pj8SicVX+Xz+/uLWlJmiCIju7u4OAAiF&#10;gt3R2lps3LQZ9fUNoErp8lBTSqBpflMFZaih/P6AnGFIJJKSQKkCvz9gqY8CgTA0zQ9KS6f+XlhY&#10;xPDQEFQtAE1VMTR8miiKMnzq1OB3SlapgwuKxeRl544dV75h35t+N3hq8FV9h/u+/dT+P4CCQtcZ&#10;NL8PTKQkZTBEEwOyBwbPjLXyfJntTCT6trLaiQod1YqGOGNFEUdzrB0dG10HO3fOvolSahziDUpF&#10;jTyyhm3FfUYczGw1NY6jAOHEYYexz5aBgS4j57nhSW2kJczQTuJM4eFqt/vSOKtVQcA4d98+6ima&#10;ZTzU2t2TZrescDBjpCduq8inTsz1/5nih1H7Kq90zZ3PW7YW2Fcj/Z568V63/K5X5rYQ87nIVpf3&#10;/mRqGaX2Y+1+r4zfRO0qjP0clzztHJyt5IyDU/d9yDWnOBMHcRi5Emj2MxHnyjnPIRggMZc1O/sM&#10;71nDfVGctaRtz1oLdMbAOIOiKojU1iK2GIPf70cgGHyVptLZgYGBouadXrY9pTB0vOs9t/UNDZ3p&#10;furJJ3HixDGoimrcLIVk6DxWrt/7Oq0kJLI9hPaOzO4ZnTulvYkiU4dzu/mFOw4gxE6zmlZpllc6&#10;0zFim/cYInow0at7yiciYLz5nWe5AlaxjvOCY1ciqiPmV0e5xIyoSQgonPH5c+iyhAz0vh/E0XyY&#10;zabipTPLdSQpdLXTJWkc1yefHjRTz+vsr137Oq5rhuOyCdqc6s5Ehr4np+NyqJNQCs5co7TlDyK8&#10;8DrLRq4Xxjk6cr5vznd9mXKcz0ER28hhDhgVgmQyCUIIdvV24dSJU9A0DT6///aacPg7J04cK4tq&#10;SVASHVAkEulubGq6p7OrG62tG5DSU+CcGeHAU8ys1TmeSMc72uCebdneHfF32VtIqP2XEPu78yBn&#10;h+zabr4slKb/zgFjuO89kwzwLGU7N1LndseO3DnrsHpvx8PLzdGOt07zb7ZO0DyUm18MZzRjdMWZ&#10;3flawoGYnccyU2xCqVFgphtmbSf2e8rMERoHiENOuB8I4i7DdX2I+6le1g7mKcdxDdLbytP3dXx2&#10;CQdC7CF0hqpcgtrbPCsrveNzsaZbVltFY3ORaKtBOABZB2HL7ed638yHLqtxmXgEirltRWP08r87&#10;xzVG4p8kVE3D9l07MXj8JFRVgaZpd0Uj0fvLLRyAEgmIv7/jdtKxoeOW9g0b7uq9qBf19Q1IsRSY&#10;ngJVKZie21RLDDozDfScDRe3N2uy03TtjqMi8yUVG4n1j6c13jKZoyDueBjZys+MVWymy+84mKVv&#10;suoTgorDDPkIR0cpprNZzsPb2XkvGONW3ZwLYUoMRRU3O2DR8YvrRV1KLLt4bzuc19csx5B3pqCm&#10;FMQU3Nx548022I2G3QlTUwVhZHQHmPfpgKM+RznO65Cto87Icq+NKTRdz4fnPKzrlqHz5dwzMCAZ&#10;HuhCyPWhXI4M552j6qcYVeVdQL5OMiJlcsbDuDkwcQwMifcBzXKcaE+mfa2iCBLJBBRVQ0NTE04P&#10;njJCgWsawuHwd48d6x/O72SKQ8msyLe/792kra31ti1bt95+8SWXora2HjrXoad0UKK4R4Em3hmC&#10;c/IHx3bq+AzHfs7jXFC4OoOM4kmM2JwzB0FaUx2jPPHV2dlk0WG7O0ehk/AWnv0hWhZrJO1sQKYp&#10;QqaX3PFBvPBpzRLRec2ymeNKM2Z/F+8QdZTlfEms62vbhMDMl88sh3MGW/1HrX3TpvaMWaMIt53H&#10;owN2PhzWPSPLPv3UI4s8FWc5yDwglwH6cvc0TxVsTpBilFPGtJ+5VOV6xjIUYBlIHKO/5YSG2D/r&#10;pXI+QF6d4krCKP2ExKQcCpBMJQECRGtrMTUxAVVRQakKv+bfBxQ/13SulMQG4eSOv7+Tnzt37vaB&#10;kyf+8an9+zEzMw0CCkIINFVDKpVCpjsiBIGz88/WUu/sIk2uewshGUplcH/PSdeYg342U+OFwtol&#10;kIgtQMSDR4kjIHymKbS3XOLezh3n4rxKGYWg43ydKpBsU3cCe+aSaTevsPUOoFz7E1vIZrxe2crn&#10;nml/Ds+ya7fsx6T94rI9LVe24ylMezac55nL84Xc9ktvrHdDDscUQDHKKE4hy5fnnTEKxxCv6jZr&#10;kRnuQY5G52xwAJQQcM6gcwZKKZqbWzA5MQFF1YzwHMHArQrI3NBI8VOJ5krJBQQAvP+DH+KT4xN3&#10;DQ0N3fbU/v0YGxuBT/MhlWIIh8OILRk5qp0d/XImtGyPlHf/9P04wMQInpmfl+mJln0IPPsW+pxb&#10;QqAIuPRvGdouOmm+wjbnC2F671gpZIl5lRmQZpklHvsLy/QCmp0kIZm9PbxQCspY5gGlVc4y18/V&#10;aa+Add6ZnrxMFypLGYDr+pkJhbM/SxldgMQ1XkFAZBSeKzezKihJO3MxvF8o3obnWScHqCrsDSoo&#10;pfD5fFhajEFRNSgqRcgfvJ1QMjsyOlyyQHy5UBYBAQAf/NBH+OTk5D1jY2O3HHhqPwYGTiAQCCKZ&#10;iENTA9B1Y9V1JkcX5yvrvDVp71WGfVxwAITZOmri6fQ4cu9Mykq+HZzzOBjH5jDiyfiYO0f+HO7O&#10;y3ukNQMy75jbPcldutUecz+he3eqgMBBTTuNIWs8KgOvF9py1ylTu9NGFJ7rJ/SbOY4R0upzGvO9&#10;s4/lHuRs5Zej71upDdm2VZpiDrTsQrHyBc/3pnBQRUE8HkckGgHnDPF4AgCFohCoqg9+f+B2QjjO&#10;nh0tegrRfCmbgACAj/zDP/GJiYnvTE9NX9/XdxhH+g6DAwgG/ZifnYfm05BMpmwNiXnccrdAvMPe&#10;s1j5rERnkUEVYI06PaWV+sXIZDwV2wu6Tw6VhrPxK5Zn6mpdswM4zt1xR6w2m/+Isi13VWrPJNI6&#10;YKeqLcs1dhqmcxHe2exIntPL+z5megiXu47ZOqx86vaWXzIBkecFyet5zDBLd71v5ZA2+daRx/7E&#10;HEHlcD2oQpBKphCO1EDTNCSTSczPz0NVNfj9fnAOhIKhWzlYdHS0+PmlC6GsAgIA/vljn+LjE+P9&#10;MzMz3cNDQzh44GmMjY2iubkZjDHMTM9AVTXDaOPB080BGb7nBQfstQgOBZdXNlh9lLfjztf5fQVc&#10;HaWz7OU690xXxGx4pg7YeYyzE/Pq5l3XJFu9HlHuEnDmb5b9I0unIjp04txnmbtqnZNj1pftUjjv&#10;ZbbnnFj/2N+Z41kAt8vNVKerbud9yn4KWXEeY9WZrTPO8iY4jiOEGO7Jubwx1TgrqBq802gg8/TS&#10;IcEdu1HFyAgXjtQgGo2CMYZz58ah6zo0VUUgFISuA6FgaF8o5Os/fvz470t/TrlRMi8mLzfe+LoO&#10;AHjve95JCIDGxoa5rdu33fPc5z0fey6+FIsLS5iZmcHmrZvR3tEGxjh8PiNMrvPZzWumwGE7HmTz&#10;LCFiZCpqMv9y8WKK0W+GTriYwgFwdwSusnnmfbLNnShZfi2AOBfnCNdVjFev4a1X7OP1wnJeS24f&#10;JwSxs9mA6dlltpU7O0JHJ2s5oHiuOTd3cJ6bc4ZDnRU58Tzy3HSNFWou7/kId15RXAbvO7vuDOeY&#10;/iU7PMNnazbmgWZ5ExzHcaenWUbrf5a6JQ5Ep+8VtOL5FxDT+872K6EKBeMMDY0N6OrpRmtrKxjn&#10;GBkZga7rqK2tRWNTEzgj96gKuScarflONQkHoMwziDfue8sL77/v89Yy8Q99+B/49Mw0FhcWMTkx&#10;gf6+QxgeHkYsFsNFF/XC7/fj+PHjiMcTYEkd+eeoc2DdNe82IO0lck6BM6p9SqSYzWonyFB2xtlL&#10;gcPWjJ5YxGNYdZQtjODcMbW22u4cRVN7JkL48uqRrCNl8wXNZuylxHQ2yNJO5tm2Eg7NWEY7S87t&#10;zoGszTIF3LI2o1z2yZFCPXKWOy6bSnKNIlxWFQIj4oBK0dtr9GG6riMWi+Hw4cMACFRVRUdHB1TV&#10;h3Pj5+4BZ5HJyYl9lT6HTJRdxQQAN910U/dXvvKV/s5dnd3PfcEL+xobmzA3N4fYUgyjo6M4drQf&#10;Y2NnkUwmcPHFF6O+vh7JZBInjp/A5MQUGGPghNsDfAKkj5Q8iJ3F4jQGYxTGzG1WJ2m+8MKV0zsy&#10;FMbGXPqcZfe5QL1vmpsnbHVJmioM9rmlCZoMzXCpOrJ3gIQa02zu7CTSBqrmKJ97hcdyHWumdpIM&#10;9yIXstSf8+HiOmcQyEJoOVU7K43UrSZRoyNZKawDkL8AykdoLXdJMqns0nRgeZRXUGNyLTDbM5PH&#10;M+b6DbBmkNbzbQg68foTocbjOnRdR000ip07d6KxsdHoozjH3NwcDhw4YITrVlW0behATTiM0dHR&#10;uzjn0XA49HC5Au8VQkUEBAC8/e1/e99nPvMv+y6/fC+fmp7Ga17zGqR0HfMLC4jH4hgfH8fJ48cx&#10;OjqCWGwRmzdvxmWXXQZN06AoCmKxGE6fPo0Tx09gZmYWiqKY/YAIQuZ4+Ry6eFt8ZHoQzV84T1u0&#10;y+HR1AhtiviBu0OfZXqNXI+kV5uRB0bnwszPxJQTxIyVBKst2eY8YlBvmRqchS/XLm+By5yTsw7A&#10;8PlmjmvEnfs763Rs80aaSH9SCYj5EosV2+IaeLXG1nUytzpfcm4uAvTeP9c5ZBh/GLW7W5Xp0nlD&#10;ejn3EX0YF+fiqR9mHYYpJ/eRuHhGXPcmQyO97RXP0kqjINf18RaWbVum65ipmqxyItts196JCPWp&#10;Jbxhjpm4+JChHsfL4D1BQsygmoDoWZKpFBRFRVNLE7Zv346GhgZXrmnGGM6cGcLBgweg6wyUKti2&#10;ZQsamhpx9uxYz9TU5D+qqjoyPl7abHDFoGICAgBu3Pe2joiPvfHf/v1f77r00sv4+elpvPL6VwEA&#10;lmIxJBMJzM8v4PSpUxgaOoO5mRksxWPo7e3Bs5/9bASDQXDOQSmFqqpQVRVz83MYHhrG4OAgRoZG&#10;MLcwh0Q8YQoOgFIKBTAfBmp1JtbowCEQXHDA+XIa40ZudmRG5yMy6RmyydHDuQsxIY6f08UIIYYK&#10;xz2AM6QSIQ6BILoRqyN2hjsXT7ahM2HcjKbrMV5yz/thfDWjxxIYkUsJTI2RQ0fnbLbZI1NqjIyF&#10;e2q2qBbOw7KscjCusWPWwDmgUGKF1bCvLgFnOlKulbDcfvcd986qSXzgdv3izHSzscQqxTtbE5LV&#10;FjZif3HCzmtJzefD+1Rlfsa4OUAR99c+x+U7a2I9j46zdx3tLctqt7Mu57XLkQuaNFwgxHJyEG0R&#10;QkQMEo3t3H3L7P2NG2THGiOApmrwB/wIBoNoampCa2srmpubrf5G13Xrmom4ZJxzTE1N4ZFHfmUF&#10;26sJh7Fp82a0tbWhr6/vVefPz9yiacrw5OTkvrJdoAukogJC8OGP/DM/Ozx4172fu/f2i/dcwqfP&#10;T2PP7j245LLLMD4+jlQyhVg8jpmZGYyPj2FyYgqzMzNYXFoA5wwbNmxAb28vtm/fjmg0as4mjCdA&#10;TPUYY8iWtlTc5Ey/O18e8eIKMn3Pdny2sp3HLbdvpvry/X05nG3IpSyWo87aeU2855tp30zXUwwC&#10;nHV62+bsVAkh1v3OdD6ZO+DcWOkcikW29uXb7gtpp/ferVTWcve10Lqd9XrbkOm9XOnZynY8AOuZ&#10;cT5DAudnXdeRSCQwPT2Np/Y/haHhIaiqkbzM5/OjtaUFzS3N6OjYhP/+74fvZzqP+DStf2y89Bng&#10;ik1VCAjBP33s//BTA0fvuvfez95+xeV7+cz580ikUrji8svR1dOD6elpzM7OIZVKIRaLYXFxATMz&#10;M1iYn8fC/AKWYktIJOJIJVNgTAdVKMLhMOrr69Ha2or6+nrU1dWBUopgMAi/3w9N1azERtQMOCdG&#10;6Nk7S2IOJj0jwuU6VXMkzuHu9JwPv9WpgYDxDAIty1BN7CfKy1dIOF8eb0fr3EfgfFmcoyixv/dF&#10;9LaHmL7jYsTrfFEzfzYG5t6cAGLU7K3XEiZisO/QVVkzIw+2SSd9AMAYc90r73GWagseAetpn/da&#10;ZspDsNLgIFtHvVzHl7VucBBzaE2pEf5GXON8Ol/nft52uJ8lbs/Q08p1/mZeV3O25nxnliPb+Tqf&#10;bfFcUIW6zpExZv2fTCYRi8UwPz+P6elpnD9/HhMTE5ienkYsFgc4B6XGIFTTfKirr0VttBatba0I&#10;hYI4cuRoz8jI6H0+zdcfCgd/Pzw8VNHV0BdCVQkIwSf/z//lZwZPPjwyPHz9xMTE7MzsDObm5rC0&#10;tIRINIq9V1yJ3bsvwtjYGM6eHUMylTSFRhyJRByxpRiSyQRSKR3JZBJ6KoWUnkIqpSOVSoDpDDpj&#10;SCYS0HXdeACZMXUUL47u8Mgx1FP2Cy90m0yoLjisjsD1gsDu01fqspfbR6gQvCoq91EZXo486neR&#10;wbhn5Iiwp+xC/WScvJk5QhzGuUNnLPZxttlzGqJ13CrcVuXYSh67Q3GdnEf14yjO+OjpUK1jnE0h&#10;lo7ZrsB97kbzvMe5z4kQBYaaklvFuK+/SNMjOr501Y8lUJxlZDRWO+sljp+56/pQIYy5+zBhE3KX&#10;xKFAgQ5m27mEitL1mGW6j6Yg8Gxz3h/v9eAwVJH29bKfdEsN6ryXjjq4Y5vrWeHOatPfDes4btsq&#10;7QGEU7gb3ymhUBQFqqo+HA6HHg7X1HwnGAz0hUJhbNjQgXAoiP/88n+S+rqGb+uMQ1EIAoHgw6MV&#10;DpFRLKpSQAje8OZbr7x8T+fvjh45cs/k5ORtD379a3NXXfUsvjC/iPmFWSwuxrCwMA9KFVxyySV4&#10;znOeg02bNyGRSODc2DlMT09hdnYO8XjcFA5JcA4wpoOZnT4zhYIwoBqjNApVU8EYB9MZFIVC5wws&#10;lbJGjLCOER0nh2UMMwWG5ZbpUoQK24P5UNtPut1xZcStUxU4YwwSws01ZMTzEsF4Qc23R7xExFtZ&#10;JhkEx4hONBscYgWp0/mLMW6XK0bWYGYn7Tk1sy5mXi+qEDDGrSiq4gVnnBs6fKeANn+n1sjQLtO2&#10;YZr2JGvUbRhsRYdEiXH2DLDvl1kI58yq06hLdHz2CN66TOaJCeEA7phBWXWZAwhhB+L2DJUxBkId&#10;jgYeVah4LhnXQUBBFcVoo8jOKFpNCYQVxXiUzE5eDHTM+0KJ6dUvRudct9pOCAVjunX/LBsXEdfN&#10;PD8RmdixDMZac2nNAoz3S1WNjJKAmWgKDAQU3OmWbN4bhSri1TJn08YzRqlj1sfMZ5jYItaajVjP&#10;tz1jSaWYfY/MsC6c2Q80YykQohiZ5zigqgoURYXm0/DjH/+IvPlNb3ljfUP9bQQEH//Ex3o2bdpy&#10;/cjI8LcDgeDvA4HAY6pKZ0Oh0MPlzPJWTqpaQHh573vfP6Sz5NzszOz9s7Mz93/ta18dfuELXsgX&#10;l2KIJ+JIxBNIpZJIJlNIxOP7kslEdyKZ7EjEk90pPdnBGY86hzAEZBbg0UxXgBAyK7pZ5++c86j9&#10;2fyH8AhA5syOJgLu7G6sAmFvz9ALu+p2Dhad4y6rbZascI+RzBERiKse98xGjNKcHjie4WWmdlmj&#10;e2Sq2CFBxE7OdQnLIQSlc+gHxzZbWDg7atddEWoEV1Oyn7P9124v95SaPvZ0bnfX7zzD9LuVnbRL&#10;uNKOq4rsjbYHEFmOyOl8yZz1KW1/4tluvOcAnaXEOE5RlFlCjXeWKnSWUmVOoWRO8/n6VFUd8Wu+&#10;PkVVh/uP9M15S19PrCoB4eX1+/7iyg1tTd+mBNFEItEXW4o9tri0+HAinuhLpVLDX//Gg+v65kok&#10;EsmFsKoFRL685rU3RTSVdqiK1kEoosRUQYihBiUkwjibA+NmRAVzDiFGsjqfZeBzDmU7XONAh8O7&#10;MFKav1j/mrvNEo4oB58lIFHO+ax7DG/PAuw5jNCTw476kWGYK471fvYOa41puHH+uq6LkVQEABhj&#10;c5TSCGPMMUojHvsChO4KnPNZQkiUMTb79a9LoSyRrBXWlYCQSCQSSe6ULVifRCKRSFYXUkBIJBKJ&#10;JCNSQEgkEokkI1JASCQSiSQjUkBIJBKJJCNSQEgkEokkI1JASCQSiSQjUkBIJBKJJCNSQEgkEokk&#10;I/8fLEfvSridAtgAAAAASUVORK5CYIJQSwMECgAAAAAAAAAhAHulxBYYEgIAGBICABQAAABkcnMv&#10;bWVkaWEvaW1hZ2UyLnBuZ4lQTkcNChoKAAAADUlIRFIAAAGLAAADMAgGAAAA0XJMFAAAAAlwSFlz&#10;AAASdAAAEnQB3mYfeAAABRZpVFh0WE1MOmNvbS5hZG9iZS54bXAAAAAAADw/eHBhY2tldCBiZWdp&#10;bj0i77u/IiBpZD0iVzVNME1wQ2VoaUh6cmVTek5UY3prYzlkIj8+IDx4OnhtcG1ldGEgeG1sbnM6&#10;eD0iYWRvYmU6bnM6bWV0YS8iIHg6eG1wdGs9IkFkb2JlIFhNUCBDb3JlIDYuMC1jMDAyIDc5LjE2&#10;NDQ2MCwgMjAyMC8wNS8xMi0xNjowNDoxNyAgICAgICAgIj4gPHJkZjpSREYgeG1sbnM6cmRmPSJo&#10;dHRwOi8vd3d3LnczLm9yZy8xOTk5LzAyLzIyLXJkZi1zeW50YXgtbnMjIj4gPHJkZjpEZXNjcmlw&#10;dGlvbiByZGY6YWJvdXQ9IiIgeG1sbnM6eG1wPSJodHRwOi8vbnMuYWRvYmUuY29tL3hhcC8xLjAv&#10;IiB4bWxuczpkYz0iaHR0cDovL3B1cmwub3JnL2RjL2VsZW1lbnRzLzEuMS8iIHhtbG5zOnBob3Rv&#10;c2hvcD0iaHR0cDovL25zLmFkb2JlLmNvbS9waG90b3Nob3AvMS4wLyIgeG1sbnM6eG1wTU09Imh0&#10;dHA6Ly9ucy5hZG9iZS5jb20veGFwLzEuMC9tbS8iIHhtbG5zOnN0RXZ0PSJodHRwOi8vbnMuYWRv&#10;YmUuY29tL3hhcC8xLjAvc1R5cGUvUmVzb3VyY2VFdmVudCMiIHhtcDpDcmVhdG9yVG9vbD0iQWRv&#10;YmUgUGhvdG9zaG9wIDIxLjIgKFdpbmRvd3MpIiB4bXA6Q3JlYXRlRGF0ZT0iMjAyMi0wNS0wMVQw&#10;MToxMDoxMiswNzowMCIgeG1wOk1vZGlmeURhdGU9IjIwMjItMDUtMDFUMDE6MzE6MjErMDc6MDAi&#10;IHhtcDpNZXRhZGF0YURhdGU9IjIwMjItMDUtMDFUMDE6MzE6MjErMDc6MDAiIGRjOmZvcm1hdD0i&#10;aW1hZ2UvcG5nIiBwaG90b3Nob3A6Q29sb3JNb2RlPSIzIiBwaG90b3Nob3A6SUNDUHJvZmlsZT0i&#10;c1JHQiBJRUM2MTk2Ni0yLjEiIHhtcE1NOkluc3RhbmNlSUQ9InhtcC5paWQ6YTIwZDY2NjAtYjFh&#10;NC03NjRlLTljOTYtYzM1NTY3MTVhYThmIiB4bXBNTTpEb2N1bWVudElEPSJ4bXAuZGlkOmEyMGQ2&#10;NjYwLWIxYTQtNzY0ZS05Yzk2LWMzNTU2NzE1YWE4ZiIgeG1wTU06T3JpZ2luYWxEb2N1bWVudElE&#10;PSJ4bXAuZGlkOmEyMGQ2NjYwLWIxYTQtNzY0ZS05Yzk2LWMzNTU2NzE1YWE4ZiI+IDx4bXBNTTpI&#10;aXN0b3J5PiA8cmRmOlNlcT4gPHJkZjpsaSBzdEV2dDphY3Rpb249ImNyZWF0ZWQiIHN0RXZ0Omlu&#10;c3RhbmNlSUQ9InhtcC5paWQ6YTIwZDY2NjAtYjFhNC03NjRlLTljOTYtYzM1NTY3MTVhYThmIiBz&#10;dEV2dDp3aGVuPSIyMDIyLTA1LTAxVDAxOjEwOjEyKzA3OjAwIiBzdEV2dDpzb2Z0d2FyZUFnZW50&#10;PSJBZG9iZSBQaG90b3Nob3AgMjEuMiAoV2luZG93cykiLz4gPC9yZGY6U2VxPiA8L3htcE1NOkhp&#10;c3Rvcnk+IDwvcmRmOkRlc2NyaXB0aW9uPiA8L3JkZjpSREY+IDwveDp4bXBtZXRhPiA8P3hwYWNr&#10;ZXQgZW5kPSJyIj8+rf3kUwACDKhJREFUeJzsXXVgHMfV/83snU5gSbZllu2YbTnMTcNMDTM50DA1&#10;ScNp0jA1TF8abDgOuWmSJg0nbcAOm5nZlsXSwe7M98fAzu6dJEs6ge35tY7u9maHdva9N4+GcM5h&#10;YWFhYWHRFGhnd8DCwsLCouvDMgsLCwsLi2ZhmYWFhYWFRbOwzMLCwsLCollYZmFhYWFh0Swss7Cw&#10;sLCwaBaWWVhYWFhYNAvLLCwsLCwsmoVlFhYWFhYWzcIyCwsLCwuLZmGZhYWFhYVFs7DMwsLCwsKi&#10;WVhmYWFhYWHRLCyzsLCwsLBoFpZZWFhYWFg0C8ssLCwsLCyahWUWFhYWFhbNwjILCwsLC4tmYZmF&#10;hYWFhUWzsMzCwsLCwqJZWGZhYWFhYdEsLLOwsLCwsGgWlllYWFhYWDQLyywsLCwsLJqFZRYWFhYW&#10;Fs3CMgsLCwsLi2ZhmYWFhYWFRbOwzMLCwsLCollEOrsD2cBx25+z75s/Pf1ZS+8bO3Zsofl9+vTp&#10;NdnrlYWFRVfG2LFjCznnoJRg2jT77jcHwjnv7D5kFWPHji1URP/Ciy95rKSk10XdCguRG8uF4zgA&#10;AI95YB6D53lgzANjHB7zQDgAAjDGQQiBmhvGGSghAAcIJSAgYPI3Djl/8l71l4KAg4MQCnAeKM8Z&#10;F2UIgT/9HIyJhQsQ9X9wDnDOZL1Et0EIASEEjDNRCAQAQKlfp/rMwQEOPR51r7wFDqXgnINQCn84&#10;XH9W93iepweo6tZ16YL+uMRlIq9R+VHMK2PMmDDRN0IIwDk4EfWCiUo4OAgn4ISLLstnYUI9ByLr&#10;JBDtqXEQQmSbxu1qrJzB/4HrAuIrl/PJ/WelngEAjzF/nHrQXK8DdY9DKVzPE4+QUHieByrnPTwO&#10;Ih+Mnlb57Dljck0R3Qm/SyTwfM1x62uc6edhgnBRAwf3n4M5XkCvS85YuGOi3cB65fo3Y7r0XHP5&#10;Hun21XwD4tmDgBjvIaXiHQIlIByg1AEHE2sPFAxMz5lYx/4D5jDWnlqrcl4cxwGhBA6loNSBE3Hg&#10;UAfEEWU8z0M8kUBNdTVqqqtnrlix/KhXXnpxJgCMGjVqzOzZs2diE8IGzSzUA7vr7r/xaCwHDfUN&#10;SCQSSKVSyxhjNZwzMJeNcblgDpxzeEwQV845mOcZLyHEiwCAMebTDMbhep5YWAQglIKCgIGDEsE0&#10;CAAGBu5JZqKIDoVY/dx/qaHeVwJ4Hoda12IhQzAVIl5g9WgUASFUEFDBsACPqZdB3Beh1CcEmnlJ&#10;wiGZn+i/QZwBgBCf2Mg3nhhMR0+GfOsZF2NXhFsxVvOvySDV2DgRL6bJuARzFvPuEAooou7TGoOA&#10;+8zDoQ44YyCS4HL5HNTQfZrPA4RUdlkzOs4NRioJiloPRK0FeYND5IOT3z3G4FAq1pQ/PaAQjJVQ&#10;oeWlcp4ZGAih4JyJueFEMlbRN0rVehJzS0DgcUEINTNU5ZlgqkqAoYSAeWJxEUfMIZELiXOAOASO&#10;rJnDHy/ngEP8+hkA5jEQhyIi51itX8XcNFMXL4vP0OU6SrkM1CFSKCIAY+CcgToOOAcY8/x1IxmC&#10;IvCEEniuYKqKyIOqtUENeUy0SeXzUGvAoY5eN4H1KL9T6mveCSH6GUKOTzEqQikijgNCKRyHAhDM&#10;JRqJIJqTg9xYDLm5ucjNy0NtbQ0uu/RiMmzYsH3nz5/fYg3HhoIuzSyGjxg5Zt7cOWnc+9En/s6r&#10;q6pQVVW1LJlMzEwmkzOTSfciz0shmUohGU8gHm9AQ0MD6mrrUFdXi3g8jmQyAdd14boeXDcF1/W0&#10;1K4IscsYAKYJpSIsAUkpIN2LxUkpQGlESEMwZT55r95ZyI+aych2IPrAXA5KxXUhgStp3iewplSu&#10;iB6lBIwJiU5LT5ToXYwU10EIA+dUt0kpkS8hlcSVwSFU8jT5QiopkEMQHwZQRxEOdd0UVykALl8y&#10;0W9KHUPiVCCh7xCSoucJ6U7OFWdyTrhPeLnciak6iN6liVn1CazaBTFNvLQUCiaZqSDiukecyV5R&#10;8YQk5/F3fsaOgwHUkY+YAJ4HRCgEB+cczAMYhSCq4L50H1gb4fWidg7GOLjYkYi+OoLhMFGfYkBU&#10;/tWPg/u7T6IIr6DwoKAAFVK6m3JBHQLPk3WAgfP09vUSUMxfrWnmCxfEWKf+ZkutVUNA0UOXuwdC&#10;dTsmY2SM6d98BiEFBMhdbGA1yXv1DkqtXXGf2HCqd4EiQikopYhEo6COI3YYDgGlDqLRKBwngtzc&#10;HERzYijI74Zu3bqhuHt3FHbrBifiIBKNIicnZ1Jubu5OuXm56Ne3H+bMmb3szfGvnb5gwYKNinF0&#10;SWYxesyY0lkzZy4DgLFjywqnT59Rc9ud9/DKiopJtbW1/3RTqWWe572QTCRRV1+LinXrsG5dBaqq&#10;KlFbW4uGhjp4ngfHocjLK0Befh6KCgtRWFiIboVF6FZQACcSRSw3V0sm0IssDEVyfElfXRd/fCYQ&#10;vle9RExQOUEwFNUziINP8hDchRg7C12/ybhIsJzfSaK/E/MDTytsqAeCDA3m9XD1MCT9QF1Kbg1M&#10;TYCwiO9BSb+l4HqMPuENqmAQflhpY8n0W5pKSKvLkPGvuodzLlV04rr6BwCpVErXY/7jTOxMhBrU&#10;L6+eg+cxeMwDOJByXXheCszz24OaU8UZjN2X+VSCDNlYoUrgUWOF/wQbmSBDIDDWmGxPzbu+O10O&#10;aATm6idpV9XnUO+bra2pK5qHhH9qor9cCmZKZRmN5iCWm4u8vDx0794DpaWl6NW7F7oVFiE3Lxfd&#10;8gvQb0A/TJo4cb+J3307c9asWcvWo/tdGl2SWQDAyBEjx+x34EHjiou7X1xdXf1iMp6YkUgmHqut&#10;q0V1VRVWrVyJlStXoq62BslUEgMGDMA222yDIUOGoKCgGwglcFMuPM/VKgNhoxB/XdeV0gk3BH/u&#10;E2zub9UzEh5Zrq2ET9dnSF3peuwMazqtfCNvZ5rUarbp88nGygTKNVoAaW9yWC0VIObNEG2SobFM&#10;96zPvCsi3BzWp671fc7Nja+565nmSKvaQr9p6V4yGW5cUwzNdV2/vCgcKGO+F+qfyeAA6DJMqhcZ&#10;88DlPZxzMLlzUypEzjhc5kl1qSc2aERsvwKM0R+IsXcAYAge4jWUa92Xgww1GzFWPzd2FfB3L2Ji&#10;fRlDVWJOjMlAAvNv/KA+UuMmJuYzEomisLgIffv2xeDNhqCkVy90KyhAj549EYlE8Jfrr1kfftdl&#10;0eWYxbBhw/Y94aRTJ3ieV11bU1MaTyQQj8exds0aLFm8CCuWL0NNbQ1KS0txwoknoqRnT7iui0Qi&#10;4UttGV6ETC+FKTmqz4GXz4CvikLoemaiCKiX3pes/TI+8fXbgza8BiT4JhCQvnjgW6CM+cU37vrE&#10;W39V70IGZgWk8YO0eQjuNtJ/V22tLwEP3xdoy+h7o/2Br8pYn3rXt/31LbO+TCMTYwAQEAYyMQl1&#10;nTGmdfHmWJtizIyxNOEkrOP3r/vG5ubGlslGpMoL80b6Ds6sL6hqRWCM5k7O/K52dT5jFDszQOzs&#10;GPPAuUkPhFOL67q6Hs+TuzhwEGmzDK7lDBJRoxAOGd17lmDQoIEYMmwEioqKri8pKbmzR88eeOTB&#10;+09fsmTxiwAwcvSY0jmzZm4Qu44uxSzOOe/Ci3r16nVXXV1tYV1tPerr67Bk8SLMnz8Pa9euRa8+&#10;vXHD9dfJHYMHz3PFdl3uFJLJZEA6cl03wBTU33g8gcrKCqwrX4eKyirU1tYgHk9Im4Zvx2CZ5kar&#10;kpRXiNAJU0jtUgZpRW1QQJRQojxPpIREhK5eW7W1wc2UmOQHzrVgBMalsVnq1kED0hVTummtxiKi&#10;FDUq1VKSqt/4rtuR/1GqBi4HI9vUKvY2gSgLQQjGpGYuIO4WQiZYMww2WI0pyQb7osqFGaVpceCQ&#10;c8n8bin7aTp/8sdB/ceVPiiOgFq00Wv6IYXvNS7T0LWM9E7Wq8qH+22MLyBUh6tT9xJpW1JfQ6aD&#10;tD6Y7Waq2Lwe/i5MTnI9Gv1IQ3juwkKVmqhMZcytSBjUULFmWEVEOLF0yy9A/9KBGDlmFHp074Fe&#10;vXrVgBL8863xZTNnbjjqqS7DLG674y5eXr7us/r6+n2rqqqwcP58LJy/ABVV5TjqmKNxwP4HIBGP&#10;gzGGVCoFz/OQSqX0Z/UvlUrBdV1UVlZi4cKFmDdvPsrLy4Xh2JFeF40uHgSuK2E5k4JHb0zTpLew&#10;jjj8W6Nkx7iukGkRQxo0lfePlALhfw+0SIRxVxn1gu1x/yvhAKcAkW+g2oaAp70MipRyMBBQhLXk&#10;4pMwHPtvfnhegjD7nomANyYl+/rnzGTfH2DwO5H9hxxL+jwb1E/1ThOGcA9MztucEjwTZw4TI9Wm&#10;SaLDxKtxtWOgSGCqtc4xeCkT1NLgweqMWtJvD9FgRcgDvC70lxME+WCmys3vmbiWyRjD97VKiAnf&#10;ZFZormeEdluqMwTh9cQ5Q1FRMfr3H4Chw4aje/ceGLTZINxy0190BaNHlxXOmjWjy8Z7dCqzKCsr&#10;K9z3gIMe61bQ7ajq6uoXa2trL1q0YAFmz56JtWvXYNwZp2P3XXfTTEF4Mrl6O5lKpZBMJuG6LsrL&#10;yzFx4iTMmzdfe3cEIIV2EpY8Mkpt64N0lY+6zsFBMkl2jb3ggdUfFqUUMl8Pv4OZkU7ElLeM/iVA&#10;R9T+RzKLjDUHCZipaw72KBNxDX42ifD6jccYh2SC/joOUyR/POnbqUwSY2OMfn3RGPFf37rWs2ym&#10;YZq/mdU1dT1cD0sniWFG0WQ3jfa4/A8nXOym1fvHQuUb6ZeWWYzr5i4940IxO52hX8o5MNTV9MeW&#10;iREZ7wgJVJC+pgHJSDgLvD+ccZSU9MLAwYPx3bf/JRdceMmded0K9n3vnbdPn5PB87MrodOYxdCh&#10;w3c6849nT6yqqkR1dTVWr16DqZMnY8nSRdh1991w1hlnwHM9zSCUSimVSiGRSCCZTKK2thZvvPEW&#10;1q4t16oVtQXWXo9SugkshlYnOQmvxEzf12c+M63w8OuZxmmQtgfPWKbplsQ1Rdr9ewO+8/K6tq/I&#10;N1bXE6jQJ8SirUykxWzLJNw+AVdKqJatxsbn3TePklDZFmJ9pdPGN02Nsn+zfqXdzIhMu4QmKw3W&#10;7Zf3nzExl5n8vbkqm1qNmboMmK+dWlPwGUAj94X3UOEVb/YHyFxXeLPBQ70Pr8TwKqFmIaiV2djb&#10;lIHxGB/EqxVcf45D0adPfwwZOhQlJb0wZNjQZe++81bZzJldd2fRaek+xp1+xsTydeWoqqjCvLmz&#10;MeW3yWiI1+OFl16Al/JtDZRSbeBqaBBBd1OnTsU///kecnIiws8d0KtDP2RjN8gJhKSvfltvhCV+&#10;DsBBZncKGLsUIEwM/b8moTQVtoG32rhmviKmtG6qM8y+mNK8UrUExSZu1OcTeGkg1XYOtcCVK6oe&#10;oDFgVadiMeF5ySCWBfriGX3KNJammHCYbATL8LR5N+/LwDgyUb5wSET40WSiVsaQOSAjjpE+FUDA&#10;G80vQxDQ/VAEl59a4JT77ZnDMsbAeLAYZQYrV31nwWrCU6EIvWK+mVYpEFyNPrEXylEdwULF0MKr&#10;yPxutksaqTf89DLtXcNTHn5XFfMwV5jJ1Jiu2BTiVEkeqon4j0tsJqQGQ9bIadp9nuth7drVIOBY&#10;V7EW419/eWDlunXXAbjLzELRldDhO4uLL73shcLCoqOqqqpeLF9bftHk337B/PlzscVWW+GqK/8s&#10;AqcAbbBOJpNoaGhAPB7Hl19+ia+++h8iEf+N4MzfEqpwBm68xDKAVJdREpWm6+bWsilGkiZhmvtt&#10;Q1QK7FFNauIT+EDqhYyydKZdh/pMMpQJd5I3Ui5TnzKVX58dUmN6gLD+P9wPo3xGqT2z9JaRVDTV&#10;fRNp5dS2M71rij6Q8FSHeX14WlX15tCMtaVJTmP9bURWUKobzuHvkOF3n2QwPYGK9yLTVISfmtl8&#10;4AkRGB52wb8kfB+Btk0o6LpCOwlzkxQg5rIORXBVA+E51Y/BfM8DExlsP/hbpjWZvttoau1ndokI&#10;zo15iQS4XWjty8VR3KMHioqKimbO9BlEV2QYHcosrrvhxmrX9ZZVVVWOWbliBX7+8UesWr0Sl19x&#10;BXbYfntQSsEYg+u6iMfjqK+vR0NDA3788Uf869330+0QCsaLpd4nLR1JJmIK/JqW++JE+qrN8EL7&#10;PIHIxRBiEqpeWZiTDEsxI4E0EfaOkf0JMBzVIRZss1HZK9zHDIQ+vJgbgfaFl2+uSazC4mKYAWuJ&#10;y6RSCN0foCJqAnmgjOmlaz7XgGeM8bwCem6zvTAMAtQUy+UwCFqGe8OESqTB8Neh7hfEjiIUbuA/&#10;SRISgIz1xLk/PSQ8HiXBB9ypjTGFxun3mQfGrcif/5tJjI0cVqG5yTS9BJLpsTDN5PKVCwX1QTEs&#10;PaSM+0wSumYuH1W/GpWK3Q+oxWDSDC7raspZwhwRT/ucaY5MoTQ4QH9mCwryHy8qKn5s3jxhtzj5&#10;tNPH/PLjpGUzZnQdtVSHMYtb77iLV1VVTapYV7HTksWL8eMPk1BXW4P/+/uT6NmjBwghOl4iHo+j&#10;rq4O8Xgct912JxhzM1dqrg4gwCUYa8RMIR8ag6EjVivc2MLrHYuqKyzdZfDKSJP+wv3UMDuRYVyZ&#10;xK/w740RabN+1XyYWJpjzFQ3YL5tgmAFeJQkFNSow5SIaagu1bbByzQjCY1RPTd1j5Ks9ZBZaBjm&#10;syBG3TCeMdNDafIxmFonLcFmuI8DAUNtiGc0wqrTa1GEWNnY1A448xsp7s80tZl7EZam1XU08lv6&#10;velWpOA9YaIqcqYhQxnzGpFlg3XTAJE1RxUm4I2NQTIuGaSnyqSPMtO412deMiEzw8gkDZq/mjZV&#10;8dxFPwuLiq7v1q1wwrx5IkHh8SeeUjjlt5/RVRhGhzCLG/96K08mE8tWr15TunDBfPz0ww9oiDfg&#10;vff/pWMmlOE6kUigrq4OX3zxBf7z0cfNSOEGWPAlNml5gKY3Jl2GCJcm/GGErG0mU2lirfjdZAbh&#10;DTAWmXsICFK4FkJJ25rohq2DjTAoxgxp2WB+gC+9B/re2BgNZqP7YEjTqojOshIaZmBajGcVtoaY&#10;dflDlLmbeLg96Y2DIDEP8S+NjLw+JHmYTLJp5pBZujevh6VbJQercJ4wQqJA2i8q3R7LRMAIjK2M&#10;/7tKjtk4GiOyzdOPMIvx4fdDlOFGjrPw3JkMLAy/Hp8JmWXD4w0TgcaIQqZRNMdkfcZmzmkwEY58&#10;18z3SiZ87FnS8/T8/G4TZs+e0eVUUu3OLE48+dTSoUOHzVixYkXhooUL8NMPkxBPJPDPdyeAQGTn&#10;VLYJkdepAfff/wDWrFkjKsgo1oUa4cYfnqGYIkzc+F0SMBpci770LK+ZdahyWq9K4G+rJZTawPxN&#10;98ugQiS07tL4THhtmmvUGAPR/SUgIcWxVl0oCkmMqtTYTMbA/WZMFZr0AAz2S/XVfBbmeGTjTcq4&#10;xP+B8WCZsPmaG8V9vue3Yc6bqiszWcrQGfgMzFQDMWMVhXemmRiP2VZmQiW+B6Xt9SFcQWaj+qaY&#10;ilk+nTD7jNIv1bQErZkXIYHAVJMIimeS6eUMQkRg0wy/pxPX9F1I+tjVX9M7yfxvoCsZAziaYnDr&#10;x/yCvUkv3zhzDP4WZl1q9MXdu1+cX1j4z7mzu1ZkdyYlSFYxYsTIpatXrypcsngxfv7xR8Tjcbz4&#10;0gs6c6Ryi43H44jH47j++r9gzZq1fgWNvUsIXefQOwEzkE6ng2HQNg1VXidTVdeNJxfQfavf5DUK&#10;XzgjVBAnzn3mowlviGIRox5VZ+C1kESTI9hXrQsPUU1TF0pkhwO8nxptqnKBzkB72SgiauzgfVpu&#10;OAiY8wsqCIbun2mUJUTfo9OYGPeLcn5nVXZ1CuO5qDYNxqXuYHIQJHDV/0gy3O+3K+5nwTvTbA4U&#10;JDxN2lYQbDXd94oFWJz6xSSFPqND4FNjxErdxUXdhAQIZHgmzNh/4emv4mVU+SATMD/rMYRTdsg+&#10;M6Mef1w+szJB0vScwfH49QJ+YGm4nM+a9PiNOtIZjN+R5uc1vU/pfQiLHuoqz1DKdNkW95DA+uV6&#10;nYdnV/23srLyseqqqnEjRowco34dNmzETgAwcqR/raPRbsyibGxZ4W133M3XrFlz/YoVKzD5158R&#10;TzTgwUcfQo/uPbQhW9kp6urqcPXV1wRScgdgvrUmjPeRE0G8FXEID04TDHULN6RQeYMi1pD1mBIv&#10;h09klKHWJDCKAZjSq8lUAJ+pgBDf8G6KTBBMg8iyMOwKhPr9CtAiqa7QOm95nZjU0FyhYQFKMTD1&#10;D+mSvZ5DWVY9Bs7VORw+U9Zza9StGAY3KtQvsppYY970YzbmX01VuG/qBQ0sDRIoELjBDB9UEPYr&#10;DhoiWMFbg4n6MpNbk5CGa/IfttLR+2TSRHj9B4kjURzPuJ5+R/o7pIiZ+J3ourgxu+lysPyrqxNl&#10;/aUXvCO9VRkAmvYgMrUTaiZDXc0j0xOT0AuysSesroSvmXNt1h2sgyPzvAeEVFWG+syGg+vDoAgV&#10;V2uqq++sq6/fVzGM+fPnTho2dPhOc+bMmbnZZkP3TWukA9BuzOKMM8+pXr16FVavWn3nnFmzUFlV&#10;ibPPPQejho/UZVzXRX19PaqqqnDVVdcGk7E1ti7ClMLUGxvEGeFimfT08romYKYTEgs2pwiWrofJ&#10;F45AnmUhiWUjfVW6Z9+orqS+IIHVZ1mo2zMo0BnzwOAFBksp93mB0REGyQAVlzMHRHzmB+L/5FCK&#10;nNwYojlRvfgZOGTSUD0OJt2cmcEBtI0i1HUefjZczYsvKZq7FDWfHL6Eq6V71QcE+V9wqnhAPaii&#10;gf3B+0yByf8IwukzHj03CN6n+iqYC/T3zEs2XfoEVERKpjvCDCUo1dIQofO/N8aggnWH90DhHgTt&#10;FsZnLQGZExm0c5AMn4BM0fXhsWRoM9D1xphMpt+aYCi0ifYMMGSmI42jRYVFG8xcgfB12wbdqaqo&#10;fCweT+w0cuSYUgCYv2DepDFjxpQWFORNanGDWUC7MYtVq1ZNqqyowLKlS7Bw4XwM2mwwjjjscJ0B&#10;NpVKob6+HpWVlbjmmutAMupsDDT1PKgUuDV18QmgFsBYehU6gIb4vIKabcm1rb5SGIZgAOBc+LMz&#10;gxkYfdeqL7M+yRgIl33m0KflcSmhKyOy6ToIiMNpGGdwnAhisRiisRhycsS/aDSGaCwCJxLx973E&#10;34hoML9OtbMR0yZcfQsK8uBEqEyrwpGfn4/cWBRaDpJSkqiD6HmkxGhMlVHDJtA5gIicJG5Mljri&#10;Vd8T4Lpq72CMg/s2AUV+gkoWgHGhbzeFiMAzNu43PwdVIf5ncx9gStw+yTX3P2bfg595qGxYkveV&#10;GCYhNolzUHrNJMn7tYV/yfQSrQ+hM/thjpFnKJVp25px7xCwCfl9zsQYeBNf16f/mfvbOIKCRotu&#10;DdwQnrdgf0zmqpc7hTisixAQSlG+tvy6OXN824WiM6NHjy5taY/ainZhFrfcfievrq5+cdWq1Zgz&#10;ZzZycmJ49pln9e8qGru+vh5/ueEmEEL1a5BRzSTnWRFm9ZmZuwFJTQLSJA8SAyW9cyVVc7+c2Zw2&#10;SssLavlrQsZ9ZqQmUBu1AYjUyUG1CYWh4iL+X71DDwtUPr0HOOC6KTiUIjc3Dzk5MTiRKKIRB5GI&#10;g4gjjoCMRKLIiUaRE82RR1hy3U+dEl1VbzIpAJwT5OfmIh5PiuNeqVAvJRIpUMdBJEIDuldVkbLf&#10;cC52AMyYOz0sc57lSXvKaK6Ys8l8NDMLExqjv1oNpp6ZoRrxSbkf30CNTnPjt3QENdH+WDJTi6CR&#10;12cCNNACCfxmEg4euqbYU+YIdJ9p+DVy/Y2ERpWJFKd/M/qWMUliY8Sb6L6qdwQwZs94EfXoAtWr&#10;e3lgnpqPb2ikS00iWGejBzxltc2ggBHKHw3/CZsETv7RTjMi+WmvXr0fU3fNnj1zWXV19TjHcapH&#10;jSorbHmvWo+sM4vzL7z4zlUrVz5eua7isaVLlqC+vhZPPf0U3FQKhAjvp3g8joaGBlx33Q1SxWAs&#10;kYyGBuiHpe1ligCabqgSypOHwyeIBD6T0MZoVXUGKSJwiYp2lfAcEHrVR/WOUAjjrkm5FCMzJBbT&#10;OyvMmMCDDMv1POTkxBCL5YIScSawOl6UyAFQR0jo1CFwIhSRSATRSMQMl/DnUzJMZrRJCOAxJs/W&#10;lnVJHZ2bchGLxdJ0ryT8QW6NjI1NoE2VvFAz7cCU89CjVkFUvlSoHAhU/fqznCtz6WSKxucgej00&#10;Dl+1ZBq4/YFkIsfmboToqTBZgk+YuVGOZ/ibiS6FmZHPBsxYB/9NCrZm9jfc+8ySilkifbZI+Dfi&#10;99xfy+boQ8PQV4m8N52JpiETz2ykZxkaC1W1HgwpC8jEGvxfguMlUAIXwrFPYxoaGvYdNmLkmF4l&#10;fR4DgKVLlz7OORCJtIKDtQFZZxb9+w+4rqKi8qK15Wswf/5clJYORP++fXV+J2WnuO+++5BIpADO&#10;M+sHw3OrJtGwT2gYTEN7JsmfAgZqjqBbpbIPyGen7RdG9Qxcq5PEKWHpdgyzfiWgMSDgUSXaFaoR&#10;5fVkbqLChBUAKHHgMRfRqNhBUErgRBwAQKIhiZSbQiqZgpdykUql5A5NEPpIxEEkEgGljjaYm/EN&#10;asoUr6WEwpOTw2XbnDNN9PSh96F/HFzXD0g/eXPOTSJv9EOPmaqXw1/4YfUEAUAo8aOd1fPlyBgL&#10;Y5JjNU7dAg+VIf48aFYQEgr8l8QnrwS+vcD0INJ18eAIuHG/SejFs0hnGDDuzXTNV7tloqKqtWCr&#10;Zt/Tian8zpDht+CVtpDaTFI9bXTcjXxNk1Iy9Yxnn7g1i0zzmqlMEFSuAy5/DihXOMAYxqxatnzG&#10;2vLVF48YKdRPDQ2JsunTp9cMHjx4XJY63yyyOp9/+estfNnSpdfX1dZi1coVACF4+JGHJCHlSKVS&#10;aGhowOzZs7Fo0TJIUox03RN8qpLB6AzmEz0NqWfK9KjCBIPraqlvY+DQeqngq0b0y69qN1Ug5ncA&#10;Wv3k27EFV1CGa0U4KHxjtym/MaNyzj0QIg6Op9QRnhLcQyqRNDyghK0hEolAG0QkaMRBJMeBSpJM&#10;ZWc5uGaqgGIYHBFHrFQKsZtgrhiQqcJJf1JBJ0xhrOea4CqCqlR+2qmAIBDo5hProBFX2RIY84en&#10;CLx5o2A8VOp84e86qX9drRd1OdN6MV3zqWJkUo9MQXxnBlk/Ne6j1KxctUVCL5nfAAeXRCITkTcJ&#10;T5gIhUUas8ngfeEdT2YW4if7o0ZipmBU9fpIsc2zkfTYjKBRPbPRu7n2MvctA1VpZ2TeiaWXMf8S&#10;7YQCpC0f/bQYCPqXDuTrytfeCQALF86bNGrUqDGLF4sT9zoCWcs6O3bs2MKTTh2HysrKO9eVl2Pe&#10;vLkYM6YMBQXdwORxpqlUCvF4HA899CiAzMcrAkhbAyoq2XTRNIPI1PuhkqcpKFqkJGpj1wwA+uhG&#10;yiEJqplCORzIZOwkDEFQSau6zlAZbahkUoo06IA+bM9oQL+rHPA4QzQaAUA1Y0kmUnqX4zgUnDG4&#10;KReEEOTk5IDSCDwvCc7EMnMcB47jgHtBvxUiJ9F0oXQiDlwvOImEE1Anoj22dMyE2j2FHp3oPgnU&#10;IWJP/LaUk4DOkSTfaiLLEUMHp3cfqltElROEPBbLg+Oo5ylODnSoeZwthFpQ30ekPUalYDdmxZA+&#10;GONwpEtW+IhP9Vnd4zgOCCGIxxNoaIiLh0f9teETAhXM5u8tOFOz7+cw8ufR3G2QwJ3mNQLfQKrm&#10;VfzamCk8vMPx29brgcCYm+AOihjlAA5CHXDmGWUa2yWF25fljHD7TFHkTdWUPjYjd1naDmQ9GFA6&#10;LzOu+/PNM/S9uR4HI7pVtcG54sxg0ESMRq3jqnUVqG+oO33o0OE7LVgwb9Ls2SItyNChQ/ddsGDB&#10;Z80Prm3IGrM4+JDDPl25YiXq6upQXl4OSh08+ugj2vvJdV00NDTg3nvuNZKcBR9yGjWHuKQIKpcS&#10;pekGyY1y5q2qdmr8roiNyaPUBkbd2ajLnHEfh/RyM8qqaGpFhFViNDGsoJ7eDB40GY3+HaLjxAMo&#10;dUClesnzPBEE6HFEiIPDDjsMK1auwPfff4dEQwK5ubmIRh1Eo/loaKjTcxeNRpBgSclYRcfVmBUh&#10;h3zBopEoPMblrkaoo5TkyeSLolxow5lGA/YcOSgVl+Gnqk5nsJrhS+YKybwV09C5qIgxZwTIy8sH&#10;Yy4ojYJzDschyHGE+k0do+s4jj6f2jyP2ywTjUYRjUb1OnVkHebZzzk5OZq5pFIpXac6jEufL+56&#10;SKSSgQlQRnzFXDNFLJuqqLBqKT2xXXCRmjsRwZQh6zHrMFkEMe4L/qrJOPcT74X3IuFoacEowgQy&#10;IJrI9yxN7NJfiTED6VEnjbOLwNzIl8v0IPQpwXoiE6OQ17UAYjK7jOXN/vjVssAT8VmwP0I1T/Ad&#10;UkxaAYrNNtuM19bXPw5gEgCMGjVqTEcwCtF6ljCgtHSnqqoq1NfXYcWKZYIm6QPShffTokWLsGjx&#10;MnDt9G8i/YGGYyd0+mXuLwFFfBXBybQ0lLILMJlBkMMTKLWQYYQ2fgP3XWYVo9D6f9knbTBW+n3q&#10;S+P6s9EvbQg2ftA7D1AQSoVbqiNefI8JcuM4YrM+f8ECrF21DtFIDDmxPLgphlgsD7m5Mb8NEG23&#10;AJfStxovlIeWwShl/yM0IuwWxnyakrGQ7GlA369UQIrrKaao3FV9T6kgZ2eQajFwaXj3n41+FlJ1&#10;5f8AeF4K+fn5KCgoQH5+PvLy8pCXl4f8/Hzh8pubi9zcXOTn56OkpETuvChisRhycnIQjUal5xrX&#10;DEIxAccR6j9Hbltc10Vubi4opfqaqj8ajSInJwclJSUo6V2i5z1AKaj/7IPJ90RZBp9h+GZ9yQDk&#10;Z1O3HzS+ZyKz5hsSJuNKLWmKVulUz48dCazaUPnGpHbfO8uPug6X1W+wLmN6d5k9CbZlqHmDTfp/&#10;SdqvTaAxDhEqlTFZ3PpVyzP8wNP+Cz0wxZiURkHt9FavWoPyNWsuHjJk2L6AsF0AwLBRY9rdlTZr&#10;O4vVq1cvq6+vL62qqkI8Hse///0BAOjcT/F4HHfeeSfSJZAMkD9TTdGM5WnouA0TBgB/jZhZUNU2&#10;X13yl2tQWgaUvYAEdxDN9VOKAkrvLy4RTSAzvoaGwMMg1GBautaFmXTHpdAEREraHmNgLIUZU2fA&#10;cSLo0as/QGJwU/WI5UQQSMERajOQhZWItv3tmj+xLGDe9aMT9DcqJiwwPv1sJIGjhg1GjlMUI9rl&#10;lsAnWia5VIyMUoDKvlHAdyskQGFhod45KFUQAFBK9aFZkUgEkUgEjuMgFotp5sEYQzKZRDQaRUFB&#10;AfLy8hCPxxGJRJCbm4u8vDx4noeGhgYwxjSTUaoZVa/riozIhBCkUinRj0AkR/CxAxDRunJNM4M4&#10;6p0bwkZ+pWryrwWl9PBbZRJ0810zv/u7S7NMYHcoy6l7/V1GpvqDu5X0/YFZl4n0PvosqvEdFUu7&#10;FqrHDKjJ1A39wrVw59Es1oO+NfE70947RKvVTYahvqxbV34dgM+WLFk0oaysrDDaUkbWCrRpZzG6&#10;THCzW++4i1dVVr7YUF+PtWvWwJVnZqtssnV1dZg6dSo4pxnUTxlAEFA1me6RIL7XkpZow2XgS7/y&#10;FjH9JGSmIwAlBJxIicaQRgJxCSGfcXDZtvmApBhMZScyCjbE8OQydilp3ITLRRMytFAq7A/RSERc&#10;dQhK+g1Fv0Gj0XvAMJT0LJIxERHZPpd6dlENJ5J5UqLnlwO+w4AaG5EEl1BJzKnvagufaIMYuyK5&#10;xTCHzIz5N6fDfGZp06QYmqo7FFCh9LecA+XlFZqQA9BMAYBWDSn1Un19fSBhZTKZRCKRgMpPpk5h&#10;TCQS+rAtdY/ruqCUIplMor6+Xu+Ya2trUVdXh1QqhZqaGqxZswaLFy+RMnJo56yZtwzkDEjRfgFf&#10;OM4kzfvflNROAVDiux1nalSxE8WYFUMy72lsf5A2AM3Ow0TR3yWY/4jRuvm/zAjvWsz6gPTZCbpW&#10;BxC0EqcPIdM9yDSHzSPoph1mzi2oR99v3icEPx3gy4ChQ4YcVV1dtZ8qkUq5pY7jVLe44y1Em3YW&#10;s2aIyMJYTi5qa2uvq6urQ1VVFc7641la0kokEqivr8fDDz8KSoX+W6AJhsERUM0gRHR0DiTib9eE&#10;2gvBOIxQK4QQzUQ00QGkB4jQ94a9dzgAIkXgdFuWz524JMZKYCFG301BxjRgm+M1bQDaEA7oAD8A&#10;iEYiYNwDQJHvFIDTfOQX90UkmguSqIFLPIAAtbV1AenMZR5AiRiHEum53rTo91Ex22QyKXXWQDQa&#10;BQgNuoKq/pkvH/M/mmcWAfAPvVGXQgKpKhtIA27MQZhWaKGQcaxZU46ioiJQQgHUgYMGDNs11XV+&#10;U9qgbdgLOAdIjSDcXDk5+MRQldEGYK6++wMkUsdUVxcH4aFX3qR/BCBM/R5UtgjhhxhLw7RpmGTf&#10;t3boJ8z9XYfy8uJqwco6tMAQqNufYLVjMK+ZLZvw07379wWjPXyGIoQwsy9hBmBOUnC0fsuZZgHQ&#10;z8foa/puBP6DIE1ZP9YTYVoe7Gjo9xa2pDtnVqI0Hf61FStXPwpgQmFh4cSampqd584VBya1N7Ki&#10;hlpXvnZZPJEorVhXjkSiAUcccQQA6ESBS5YukYxCKYKMSTTnxdTdqN/CPq/EV2eoy+I/FJQyKTkb&#10;hNdoghkETXjzyAUsH0aAqMNnJqpP6oVTsRaaeUhvHd3vsFRjSsjm78b7QYy/yuML4Abhk7dSB4RQ&#10;RKMOYrEovLp5qE1EQIiYX+o4qKioEKoOzkEo4LrGwM2/sm+MARFHEPREMgGA6oCfZColXHcdGnwH&#10;wpoWQ1ulx2LMnQIJ3a/PyCBGPWbhpoQzChDGUVNdHRxXgNSHF5DZ6bAEYE5QaGfAzI++UKEQqFmu&#10;j7TnTILlFWEHhKpNbCbVopNET6qs/KlQu0Kf2aj+MKNybvRRqCWDNg6lxvJnhxi/mbPlL5Yw6TO/&#10;B4l0kGGYXne6SvnOBfodliICDMRkEeF2odsKuubyUD3+ulBXlcuwpgXNEXgS/uKvsvQQFQL/zIJw&#10;vRmupXmfhUvIMRBSAwAlvXpfr34ZO3Zsoeu6pcpDqj3QZgP31ddct7S+oeGzZCKBlStXgVJHGw6V&#10;veLBBx5qvAJzcmmGa2Y5pQOX6o6g5xLT6TSYrEtna4XPh7S6BdA+8IQbUiyg15Y2MJn+sMqIqwyW&#10;1GgvA3EjRjmTeOi+U7/P+pKsK+yZxTgHYxzRaAQRJ4oIjUApIDhn4Jxg4cKFgW2xUnvojsqGfCbr&#10;E+uUq04klN49Ukr2PE/3NfBmhANOMsHccejGfFCjTEZkqjuwZkjomrIeCdLgFw1buMy61EoIM5NQ&#10;R2nIlmCo3nSEPzVeKh66H9BcP1MZSiF3JgbTYmqIBqlPez984qIUYEr6V4yEysZ88mbuEBpDkF2o&#10;a8xfdcY1UdJnYeaxqyHWkyY9+wc2+XVwnaUACDI6UV7d6TMCHuhXcDfiHwilzuMQNTKYz9QM5DNH&#10;3dgM+Q8vyPCM32mwXKZ7g1d85hYsIRV4xlpYuGD+Z2VlYwsBoL6+bj/Hcdr1/Is2M4uhw4aXxhsa&#10;xtXW1oIxhj333EO7EypdcSrlGXc0RllIUJAwSxvvsT7elEiCKiVjJe0TADQkxXNwXw8OSQOldw03&#10;mjYlvYwzo1yeVD9lGcrh56wyK9SCgviuDFbcv6SlRh3opQYtP7uuZ7jRMXDuIZlMIZGMg0sOl0ol&#10;sWbNWixZsljo77ULEUEiIckH9zTD1X0yh8b8V17UyUXMBYT+P5C1lkMaNhCQ/rmp1tKczyfmYmfG&#10;0n8P7T4CyEgYwxzZvOK7MfivHE/7LTh4LWIYZU1C54MS4tuZzB0U959noN+mmC6JpF7TZjkp0Wgp&#10;mfiEz9xZKjprVq/WrXi8JLCOgyfgqYDQoFMs03/Nx2d+8gmvSgcjexkahN9/SkiAPftPzWQAppHd&#10;r0ERTcb930x1l6pTjU+7VUM6gYAEWgGIweD88ziCwgRXjyDw3R9V4yw1OAdmWfOhrQ/MFyMdQkAO&#10;RqavXrP6MQCIRGIz2vv41TYxi7KyssLy8nIkUylUVVeBuSkcffTRUDmgkskkxo9/wzAENzHh4eAH&#10;2TstiShpnAcfC+AbiRngn/lgrH6VK149R1WnSS/TCDVD+j1m3wgCu0Z9joZy4wkMVcg8ikkEVEsB&#10;Ao6g1R4QmWaZJ9OBi84w5iKZTKG8vBwrV6zAqlWrkEg0BNojhMBjInNsoGFzAgw6ymU2Wx/+Xsdx&#10;FIc25iXDotZCT0BolPepLV3ae2deCC3HjO+NfuowuZUiJaHewJdUTRaiTMPib1rGY6M/mSKOA0WU&#10;0ECM8Zs0ghj/jJ1u2uaF+GoMoboRk6XJumJMmlnTgGulfo5G3wggY5OCFgUFZsyCuQzVrBkzZDAY&#10;f5wmWTbJI5GEXgtvciTcvE8zM1WfiqWR9ZkvPqB3GWYQKQDfOUXa2MSyTrekqP6brrl+7UHi7v8e&#10;ZGJNswue4bMpTTQNf2363/Vro9eUeK8ZgN69RXLBZCI5BgDmzp09c+zYse2aWLBNzGLGjBk19XX1&#10;8FwXVRUVSKSSGDFiBDzP055Q30+cCF9v0QSLVRMSFgThvwDaOUj+1YZtbmh5jOfEzTpNVzrjhSY0&#10;+ILpMmEpOWQMBtSCNlZCeIgBZmRGBBsLQHegkWkhQCKRFMFkQrQwDF7yxVCM1EAylUQyycC5i6Bs&#10;JwcR4N/UeIkDHAEARyQSRUMiHuqZQfm0YE6DknWA8fHAbYriaPUPMcoAMDMvhQm5KRH6xEoRdlEP&#10;0SXViMUKIUanTHpvkkVFpPW8mTpDszv6M/HXrfGWZ1JLBqiySehZcLo0IVaMSP2g1zELffe7F2TW&#10;/jzpy8Tohlm32X3ju/mb+S5kmgq/af9ZBlaT6g83CT/AVRCrXgryqRmCnqqX0uDzD8T/6PaDxndf&#10;PWf22ywtOuUzVnWinb8SMwkkvldakIm1FGESwGV/uMwl5wt1AIAx9fUN+5562mk79erd+xJ9D+cY&#10;MXz4Tq3qwHqgTczihhtv5g2Jhs9Snovq6moQENTX1wMAUqkUqqur4UdStRIGYeVqoSoo+hMUieTF&#10;4EsQtEARXbd5S+Dl1W1RvwF9OAkNtK/rMkUpo4/+AmJ+f8NvaBqC3CuZTCCRSKb/noHRNMRdpJJe&#10;qKym6PJSmAIJ43YkEkEsmqez1sZycpFIJv1qNEUzAyjkP2mtNtNmkAAJ9G/w1SAmtfMHw8HAif8i&#10;m/KtWdKUIP0yNCBzqJKmQkVXnCY/cnk/868rhpq2HTDWASG+yi00Fl1FJpiPWfFfaRsLlDHXlUkZ&#10;VbcaaYAY9YeXXaAuo/3Q0gv+htA1GrxNxUZRYy7C1RBdJiRbmDsvxWyZ/xoq4g0mXzc5GGWHCAsQ&#10;4jMPiAEMvm1D5Pvyp4HoeB5/F+LbNFRt5k7FX1VNmd1aByKdEsLsWgqJHGNiOTljFsyfpw9CSiaT&#10;ZZFotN3sFm1iFptvuTlSyeS+3BWEqW+/PgCg80B99tlnUgXVhOicqUfmyyE1IFq4MxWrQHAnkvbC&#10;kOD10O9E6a+I2Sigc1+rBrVbFDEIpSnGwRfTjKEqXaqSbP0trznAcOeVtK3qY1ASDGMc9Q1xJBJJ&#10;uC6TwhcF58LjKR5PoaE+Acg8PeYJZUTXa77a6SqgZDKBeDIOT52NnoiDM1NkDlIUEp43RZK1C6ka&#10;dbrayG/XJBnmv7DqhOnv5iPN5MHit850n8IqExjSrX8fgVKJcE02qPGo/XEQpcgx4mF8hhZ8yQM9&#10;DAg9YSYDLVWHuJiAyXtDO2XN05oi+uHlZ6ptdVkSvEe1L+8xk10GGE3wsWnboH5VzD7J91jZEtWu&#10;Qnddjcd8z4069PPg0FI9jHuEKcwgtmqJQgkX4v3wHV+C860ZU2ilimSSJLBigx1sbC02ITBkLC8H&#10;RwAWqkDn/5Lv91B5PjelTvXMmTO7FrMoKxOHbjTUN8B1PaQ8D7FYDEceeaRmFKlUCh//5xN5RyO6&#10;maZgEl1iCMJhVZK5QNPExtCDM1dY4AU2RTXzmvJAUAyFw1cbsQxEgYOQoGRtLjlCwm+x36ZoyYG/&#10;nGXtMi8UN4iY5zFB1BviaKiPo6EhjlQqCcY8QRxDBpiwL0lQ+6xeC0kNJJFX6diV/KQ8McQdjrxG&#10;4WvVVb/9hkwPI5VrSBFZcx7MefRHzmFSIB4oD7/ewD1BaEJPgiPm0DoN41mZz5IatRv1Ed9hlshy&#10;4jqMXpt+Mb6MavYqsF71vFC/z4r5BPmN0csQYQvpu/xnQIKEVf2aSXYLtJWhgGIWytXZ70ywDiUn&#10;mK668rUxFpB+tFzuyny1rDG28F+DIWlGkkmrYI7XpA9K+FT0BMR3fFHyIM1ASowqAGgfDQRWPwmU&#10;SWcjpl2taRpoOg7ohIgEWmKWZwDNjMfjkwCgfO3qRwFgzpz2c5sFWskslNW9uqoanHM01NcjkUhi&#10;xx13RCqV0gyDcXNztp5NNWPaABB4ccRfChBxnKi/RJtiUGEuo1adL5Zp9QlxwOXmVZRlIFQSDcNC&#10;7ZeHfM8N4qmZhC/r+ESbyhgJ0WdFKMwFqyVpbpwGp+4xoq3UCxCkMyHGqPui1DaA0vURQkCor4f1&#10;59ckor4yJ0gY/Vq1FlkzDADE36xri4ImEo7Rot9WOq0MUMjwlcaXjSYcBCByvrlp40CAQHLuM6BM&#10;huE0g7jcdQYyseof/PURYGhGFWaafk649nIjoTlQ61PtVFUZ032UAOCZdCLEWNsmE9GdSU+mHuis&#10;8hen5jsia2Dmc5afjbSvREl5hAfnAECAV6sLqm+mqU1xhwDjoMGdjbljowBRB7mHmAox62RGeZMh&#10;UzVsmaUYJOCKr4MN5Tz4xwD4a8B0DDDIP0jaSg3TJ/PN5yGa6Hf+1VdfnQkA8Xi83ewUJtqkhmpo&#10;qAe4CIpyUy6KiooAQGfmJAaRXD+nfKNHTTNfWZOpsjFXlrkX9/ftvv4888NR/dXStHzzwn4hQVWE&#10;j8DOQa044pfj3IN2yDfLQIs68nYpDROx0wi2QXyCL18WQhz/xdGBHWqkikBQ4z5TPKOy32puaKAf&#10;fmX+UvHrNfomiQQhSip3/P4E5t5gLJzLpJLmU+CBMsGnZRiGgtTb37mRcA2qEmOpSz9gLQuahAoI&#10;vMxEZt0lZh3K80YTe8gyJDSX6UKKv4ug/j2arNDgPcZ68tMImoa2dHYqpjxI+DOJTf5OK0wCfPIW&#10;8IMihmARvp/6/fKXTniHrQQF8+mY/SShcpBLUc15JoLAjGdmrlv45Ca8VhS433e/QT0FwS6ZQ5CP&#10;j5r1GkyFQ9hSqHIJh89c1DeeVnVTNJEYZQh8a7ehHqPB+Iphw0e0C/NoUwR3Q0McHEBNbQ3q6mt0&#10;fIXruvj444/hD8h0Nkfos0TaDBIl4oVgKljDaZiDxCioTjC9IwJTLd870R7xfROhxXVujIEQQ6UC&#10;QdgNVyQCKiVDgsCgCJU1ygetiWiwL2GI5htjcGrxhAm6+h7en/i99F8sUxyDnHP54mWYf72jUTmn&#10;AsSNpxFScQ811C1S/lL1q34pYqQPt5DzH1gyjqzXl7xV8IoIIlQ7JHOKzLkj/vjMsemwf3MOAYCB&#10;c2noVrEY8ndu5Hcxn78vUas5ZP5YZPtEryvjOeixGnIoZwAcqPA6qF2o9IgLEGw5n/4OV6oJ9XNS&#10;00aNOZTPRa1xtZwCD109B2a0RY3ti1KfGrsbAvmO+EwzuGs0GYuZ1kSOJ7w2IJ5vMImhP28+EzN+&#10;MxkYIcadar2J3wlkRHxGgm28w5SHabRfp6rSfF1YsAoVqR4+BRIZxxRsXVRAjB2GuH/MmDGlW2+9&#10;dXX37t0fV/eUlZUVhk1g2UKbmEUqlarxPK+wvq4OnudpZuF5Hj7//Msm7sywDSOAfyiEuuYTsuD7&#10;L180f3UHypmPgxJf186YcLtT9MJ8TpquMOi4DOWNI7oriKR5+I3qsnpBNDEKECf5lZi/yWWriA2C&#10;h/DIxo3jRk3mGE4+J5MzKrqj6SvR9IBwkSxR0ShVP0+rniBwMU3VQ/x32IybMH7XREdNXRrxMdpU&#10;0qJBMzlU9lg5P2FwAJJhEVUe/tLRj9S4VU2tOBBKqQaVFAhQlZjRpyOyPkdeN4QGvex8V8+A/kKt&#10;Qz2njjRGikEqouHzCFG3nkpzOQfmVtSjzxBXXQrRHq7aVvdnkBG4IjqOMTZVDQn2Q60lzRAV4eVi&#10;hyz4MwfnvgDAqbpHNWpI0xzQDJcJRiW6YEoF4Y+ObNMcdKis4n3M+I1z8S4TgHncV9MSuRYCJMR/&#10;BwkAppwcJDliUNPkq2F9la94olwLZ6HFKLsp+I1PUzStMnmv7oGvACUgvgylaQDG1NXVL43FYvut&#10;XLniLnWn57EiSmk12gFtYhaMs2rGWGF9fQMIIYGdRX1dA6I5jlE6E+c2f/MlHl8Pa+hYxScQM/mT&#10;vBauCWBgUn3EjQUrlGHyQXOimYcowTUB1ITGfIDqGRvnH+qXTv8xQrjSNG9BaQgQzEu8/VIi5opA&#10;SuLPRHtmqgIFSkV8CbiKR/XpgxqR7oLMvEg5oM4z82fKN8EHJJlAqRAoVEU+oSOQHfIJnz+NZt2i&#10;IyKhns/4PCrHyQBOmfQz4j4XMHtkJOuDbtv4rqeZA4yAG9oGqv/jE3i1pPT3UL1aqjNUFv5vRqMG&#10;ceYI/qaZofHZ5PmBeebIGLSn5zmw5lSlkjgKjpTuYAZjjggEo1Cu5Lo+Nd+qD5LYmgzRcFQA4zqX&#10;me6m3HlDEmNCBNMgeq2reeKaKGsmrbkJtFCiDjzTYSVURDCbx/dyLtRAerfLdfdEP4xp4nKyCRFe&#10;m+Y6VZ+5uZiMZxykOKbmgcjnI86tJ1raMOryX2s95WIDb65l1Xn/m/m7eeAaB5BIJJCXl7cTAH34&#10;kaSV7RLJ3Wpmccqp48b0H1BaA3C4KRclJT31QUecczgRpZcVs81YePWHwTJ8bozBNFIXIYjGctGt&#10;7yCMPuBU9BxS1oIRWVhYWDSPdQtnYNbHL6Nm5WK4yYSx02mCxqXLihl2E+bf9I0h00KnYCqe5yIW&#10;i+1o1uI4tLrR46rbiFYzi7z8vH0BjAEEty4tLYXrirOgzWMnw5J/tpFb1AP9t9oNow84GdTJ2llO&#10;FhYWFhnRc0gZdjn3Dv2deS5m/ucVrJzyDeLVFe3SZmBnrnZfzNS6CEyfPr1GhTZkG62mrrm5+Tsp&#10;hSkhBMXFxQBE5PbatWtCpbMb3+hEIhi21zEYufexWa3XwsLCoqWgTgRjDzkdYw85HQAw54u3MP/L&#10;t+HpLM5tR0AlLFWOKc8DpbQIAEaNHFM6e44IyAszkGyh1cyioCB/31TKhQqWGzhwoHaZXbRosSxl&#10;bq3azjCiufnY6aybUFw6vM11WVhYWLQHRu59LEbufSyqls3DpOduRSpen5V6NcNQhifOQCktBABC&#10;SbsYtU20fmeRl1fqujXSE4eitLRUpyVfsmQJ1NBIuqm/VZg5awZKS8WZ5C7jOOXRj9tcp4WFRddF&#10;9/wcdM+PYXF5LUYP6A4AmL+6GsP6iHiuGcsaV/kU5kZRE08128ablx2kP98w/nvMXlHZpj6bKC4d&#10;jv1vfAENVeX44t7z21RXMBpJmuENzwLPY0VoJ8O2QouD8oYMHbYvILY6jPlHfnbrVqiN26tWrQrc&#10;0xZzyxnX3Y1nPvkJf/9mKRasrsZNb0xEbtTBYdsPbVE93QtieOj03RvdohECbDm4pA09tbCwyCa2&#10;HdoHf9x3cwDAiH7FOGW30QAHbj1uZ6S8xgXQbTbr1aQqZsvBJbjrpF1w10m76GA6Sgku2H8L3HXS&#10;Lth9TP+sjiOvuASH3PEmdjj1qlbX4ZuAfXcvc4ic83ZNTw60YmcRkacx6VQNEP0XuYnEzqK2tlaW&#10;TnPiXG/06NETS5YswNWvfodl6+owa0Ul6pIpzGoh5//dyH644tBt4EgX2Rcv3A+nP/GpzK8CRCMU&#10;h24zBIN6dQMATFlc3qL6LSws2heMcyyvqEddPIWETFqal5OZdG01uBciTtMycFFeDkb17552fXAv&#10;QW8nzc1r8v4nz94r8H15RT1ufXtSWrk/HbwV9igrRX3CxcMf/oYfsRMOvm08Prvrj0jW16aVbxLM&#10;9DwmaX5DjHlFLauw5WjxzgLgslPSCZpzOJQgFotpZlFX1xC8pYX2lj8cdjiWL18Mx3GaL9wM9t68&#10;VDMKAMiPRfDs+fvo9Mb9i/M1o7CwsNgAQIA+RekEfevBvZATaQVJayF6F+Vh2tJ1+t+8VZVpZZ48&#10;ey/sXlaK+977BZ9OXYLrjtwePQpiIJTiwscm4PDDD29Rm+pUTxWYKUI8jGBeg8ZOnz69a8VZUGom&#10;lRNWbs45GGNIJpMIHvCw/th73KV48+936u/3n7Zb4Pe3rzi4RfXVxlP4ddFabLNZL32tKC8HL1y4&#10;L057/NMW1WVhYdH54Bz4bOrSwLVthvRGpL3yXGTAox9NTru29+YDQQjw+dSlmLeqGuO/m4Pv5qzE&#10;d3NW4vDth+LkXUfh8Y+noDg/B+PHv4qdT74Ckyc8tV7tqah8pc1R57JrdZuh6x87dmxhezCMFrNh&#10;QoTVnUCk0lCddGW2WQDwPA+tYRR7XnA7ynY7pKVdahaVdQn8vCDozpsfi+Ktyw9CpAMkEQsLi1aA&#10;c5QN6I6XL94fKjsCIAjlW5f7hun7T921wxjF1lLofOysPfD2FQfj+F1G6N8uPnBLnLmnCAT+23s/&#10;44tpIr9fz24xAMDL/5sNANh2SG8wzvHVC3/Dxx9/uH4Nm+lfZJJiM/iOcdb1bBapVKoMwEzGAUKp&#10;3hqJDKJcqqJk+EjG/EGZscMpV6Jg4OiWdme9UdOQxA/zVmHH4X31NUII7j7p9/h14VrUxJNN3G1h&#10;YdHR+GL6Mnwx3U+o+tN8IfAd++BH+to/LtgX1Q0d9+7275EPzoFpSyqwaG0tTthlJLrnx/DUZ9Nw&#10;zANBwh9xKMb/6UAAwGvfzEZVfQKAUGMxxvHx5CXYcvTWePXVl3Dyyac12zYHZDp4wS9M4s0Zb3eb&#10;RYuZRSBnmoROecX9vzrddzjvTQYM3fUP6DN255Z2pUXgAJZX1OGqV77B307ZVV93KMFWm5Xgx3mr&#10;tfHMwsKi6+PZ8/dBYV5OhzKLj35djI9+Xay/33zsTjhw68F46rNpaWVdj+GYBz7E8L7FuPeU32NZ&#10;RR2+m70Sd0z4MVDu7SuOwulnn4MXnnm60XYDme1knjeRF6t9UntkQit0MEINxRgLpD7W2ZzMlMiQ&#10;lvsmUFDSH2Uy8rG94Xoc81dV44qX/he4HnUodhzRB+0U+GhhYZFlPH/BvuieH+vwdncd3R/7bjFQ&#10;f19b05Cx3J5jS9GjQPRv3qoq1CVSOE+6Ae+35SAM6R3UGv31tjvQrVe/RttVpzuq7PqAyh8piBbr&#10;AKbRaoW9x9ThMYAIvuOBnQUg04M31QIh2POKR1rbhRZDTeeiNTW45PmvAr9FKMXuYwZ0WF8sLCxa&#10;h1cuOQBFeTmd0vZ2Q3vjwgO2BCC0LHuOLcWydcINdv+tBuGArQYDAC45cEs8csYeAIDi/BgKYlF8&#10;MmUJAOC03UfjrpN+DwA66/VX05dhj8sfReMSq58NQ52v5YgDpork1WwPNQ2tt+5yHnBtDaYpFpNg&#10;csFMOO7uN1rdfEtQWZfAk59MxWvfzNbXllfU449//xyA4Mrv/rgAxxm6UAsLi66Hly/eH7nRtrvU&#10;txaPfjQZa2sa8PYVB+Otyw+G63Fc+o//AgDO2WdznLLbKADASY9+jFjUwdtXHIznzt8Hi8tr8Yo0&#10;cJ/+xKfgnOPtKw7Gm5cdhDXVDXjz+7kAgENver6J1oMMQR4ylZbmo8u5zvr9FucscCMFOWMEINw/&#10;24YS//wDidzivqjLkGerIbl+doM11Zm3f2E89p8pjer1KusSGPf4p6hLNJ8WwMLConPx3Pn7NhqM&#10;15E47+kvM14//iFf2Ey5LPA9jJMbSVfEcwpQUNIHdeWrw79k/EYIKRpTNrawbXky1g+tMHAT84v4&#10;K4959ANElN2CglIG5qUPZK8rHsxY/6qqelz6j/+ib3HjUZS18dR653BpzgBkGYWFRddHcX4Obnzj&#10;+4y/uR5DZV3QyN1UOpBpS9fhzn/+1OjvS9a2a4qlZrH7pQ/ho7+eHLoaPMFKnBZMAGAM47yagxyt&#10;SrZXnEWLmYW2SzDzeEHo8yu4Nmn7WjSHEnjGhqH/Fr8DjUQbbWPZulqtB7SwsLCoqk+iqj47Xk+V&#10;dQn8ND8suXcd0EgU/bfYGSumTtTXxHGq8kDeDOaJjvDNabHNwnGo4FhERg9yDsbhq6E48Y8vDJ2f&#10;rbD1cZe2pc8WFhYWGzW2Pu5Pge/+gc3GubEQwjsNkfH2cqdtjeus+KPctrg4DJ0bfrQkUHGQVRQN&#10;GNrkrsLCwsJiUweNRFHU38+sTQgNUVK5ywDgRIIG/y5z+JHiWo4jVEtiP8HB5ZkVnCseqA405wFP&#10;qW2O/xOcnLb6R3OU5DkY0qvdgxYtLCwsWoSFa6tR3uChrcqhbU74E75+6LLQVaWx8ekty8J5QeuD&#10;Nhi4fTWU2E0QmfLDiPImRKRLJD636DNm67b3mnMMLoni0v22bHtdFhYWFlnEQ59MQe26VBMxE+uH&#10;dFppREEb3xzSRdVQqiOEmkEUHHoAROnV/JxRas76jNq2rf2FbATLquLZqcvCwsIii1heHW8zo1Do&#10;M2ob/wsxP1BfcA9R8fZSQ7Um66z5BZxz7enEuWIamTnb1sdf1IouZkZF3OZxsrCw6HpYl0XatOWx&#10;Js1UKcmZCsjr6rmhBISNQqX3cKWjrL+jyNRM8cDhrW0uHcTpgDAUCwsLi/WHSPSXvQjzHoNHBC9w&#10;DgIq1P0i3Yekun6K8vaK4G49s2DKPkF0kquwPYcY2yYnkt1cLoQSTJy3Mqt1WlhYWLQFE+etFBkr&#10;sggnkgNKFD0lvpAciHmjmkGMHTu2Xc62aNPOQoXlccYa1dEpG0Y0P7+1TTVSL8Uz/52V1TotLCws&#10;2oJn/jtLH8+QLUTy8kUsG4eIbwMR5FYlzKAEnLX/4UdtYBZ+jDbXJyCJ3wSDoP53AGMOGde2noZB&#10;CBDLx8qq+uzWa2FhYdEKrKyqB2L5WTNuK5QdIg5G8h1RiWQc4mtHqePbwCz8LnJwbfgWp+UJtZSK&#10;uOAEGLbbH9rc2TCoE8H176efhWthYWHR0bj+/cmgTvYTHQ7b/TAAZgQCE0F68jtN28l0MddZ3+WX&#10;C50ZU15QBFTF4+mb0G5R204kBxe/9m271G1hYWGxPrj4tW+zbpdVoJEoKAiYpqiSbMuvnuc7GwFN&#10;HwvRpn609IZAUB6MLhqcgShjjFJHtWOWK0II4iQHj382pf0asbCwsGgEj382BXGS027xDQAAClDC&#10;YSb9cBxH5IaiQe+iLhNnoYPyiGQUKoKb0MBxf4DcZ2ROkphVUOrgl9Vx3Pyvn9u5JQsLCwsfN7/3&#10;M35ZHQel7X8gk/Y8VfS1kZ1Fl3OdJcFDVXXcBQfgpsSpRlrH1gEWGOpEsKwBOPfV7xFPZThVycLC&#10;wiJLiKc8nPvqRCyrR7vYKcIIEGqVTklbuIMEtqysrF08o1o9SkopXHgiipCppFkiV5TJIwKqqnYG&#10;IQSIxHDxW7/Ara/FY6fsim65nXNWr4WFxcaH2ngSF7/yDSL53UAjOR1yjgQArc2nAPxznQRljUSD&#10;ZLzLZJ3VHVFbIg0OplRUxrWOZRcC1Ikg2q0Yl0+YDMZcEOZhUFEOthlUgs1KunVoXywsLDZcLCqv&#10;xS9LyrG0OglOHVAqaEu72icyQMTjEXjmLkL2QR08p9BlzuDmGQi/6j/1bd+AETjS0RMLyDYdB44j&#10;dInL4hxL51QCs9d1eF8sLCw2UBAKAgc0lt2g4pZCBD9z6ETf8iIhBIwFc1F1mWNVFa+gVAXdhVOU&#10;8+BGouP5RGaoHCpZzNtiYWFh0VEQjEIcsCoTfYBzjmg0BwAP5IYaMWps4dzZ2WUYbTjPQkDkiBIH&#10;cPBMv6Pr8AsLCwuLDRkB5Y3MQuumPAAkwBiyzSiANpyUR6XOiatrKuVHKKGgZRQWFhYWbQOBfz4Q&#10;My6KnUXHaEtaEZRHq83vnHOZ2CpzopIMyWgtLCwsLFoALYtTAkpIgK521JkWrYiz4EUAwKT6SWWf&#10;TXP57eAkVxYWFhYbM4g6nDQQ9ExkSvSgSD5iVPZjLVofwS2/ex4zOJu5w+CWU1hYWFhkCUrLzwnX&#10;OwsR55axcFG22291bigme86YUEOZnlHyuCj1fwsLCwuLNoAYOfb8DN/yc4bDlng7EN42nJTnaQbB&#10;087d9nVQ1hvKwsLCou0gzFDzU6J3Fl4qhTQ1TjvYMVqthmLq6CbB3nQ0Iec8zRvKaqMsLCws2ggK&#10;/4Q8xsGJUPtHIhGERXLOeNZtFq3ODaVcZkUWxHT7BKUAYx23s4g6FLccOhaDeuS1qR7GOV74fhE+&#10;n70mSz2zsLCwyAaIIYz7OwsQap6MJNEFdhYK6rwKP2Kba/cucMEodNk2dnJ98PTJ27WZUQAAJQRn&#10;7jIEfYtys9ArCwsLi2yA+8c9SE9U35eIpxkpPI9l3cDd+p2FzlOijlAFYAwgULb1/VtvONLI8+Dn&#10;c1Cf9Jop3ThuOGgMAGDHwT3w/tQVWembhYWFRZtACJjHZNpZ5UMkhPWcUFDe2LFjC9sjHV/rE7ET&#10;6Cyz8qtGONlgRxq456ypRU3cnmdhYWGxcYFQom0VlKujrCEz0QYPPxoydHjW22+NgVsYTrjxD/7O&#10;QqETEs02C9oVO2VhYWGxnlDafRWdwDkHzUDGNZ3OIlq9syDEPw1WMTbFO4i5l+hCvrMvjNsBb/y8&#10;FO9Nya56qVssgiE9M6cwnrqiGpfuNQIFOQ7u+nhWVttVyM9xMKykoNH27z5iC5R2z8OFr/+CmsSG&#10;teu6cr9R2Lq0GH98+SckvUzRRxYWmxBCtJRzDo91zHvR6kSCIIayiXMZKCLTlCOU9qMLMIt/nLYD&#10;AOD47QYi6TL8Z8aqrNU9rHcBrtp3VMbfTnvhB+y4WY/AtQeO2RoAcMXbv2Wl/UE98nHNAaMbbb8t&#10;uGb/0ehblJu1vlpYWLQBXIQtUEoALl1nQ8e6brHF2K51rCoBAXVoYDtEwEF4ugqqI/JcNUcUz3jp&#10;Rzx9yvbIjVCcutNgNKQ8fD13bVb7sLC8Hje+P63ZvvXu1j5Hva6rT+JPb2aXqPcsiLZbfy0sLFoG&#10;M1ibECGku24yUGbq1Ok1Q4aN6PwU5Y7j1AAAoRScqZBCY0chGYaCDiLpAjjnlZ/w0LFbo6QgB+fs&#10;OhQRSjoknuKl03cEIJiG+qyun/bCD3jwmK3Qq1sMV02YgpXVcZR2z8PdR2yBHxZV4JEv5+p7Pp25&#10;GvuN6YPzX/sZdW3w+Pr7SdshP8fBpzNX44WJi7B5/yJca+xMXvtxCf49bSUeP2EbFOVGdV8/mbka&#10;L05chKLcKB4+dmtEHLFy3/l1OSb8tiww1p+XVGK7Qd0DY/501mrsN7oPAOCVHxbjo+lid9enMIZ7&#10;j9xSe7T9d+5aPPXNglaPz8JiYwVnEBzDOIGUUAccQRtFeyhzWq2GYp4nz+EGAA5KqbGDIDpym/OM&#10;qUuyjgelaqc5mLucM3cZgtyog39PW9lOvUqHIqLqc0uw3xhBaBvjvTkOxa7DSvT38rokZq4KChi3&#10;HbY58nMczFpdixcmLgIAXHvAaCRchtd+XIITth+Ik3YYhNU1CUxZVoXtBvdAXtTBz0sqsbSiHgDw&#10;2AnbgACYtaoGm/XMx9HbDMDqmji+mV+u21FjNLHLkJ6Yv7YOw3oV4JQdB2tmcf/RW4EDeHfycuwz&#10;qg92H9EL1XEXr/+0pEXzY2Gx0cKPxQML0VRKSVoyQUqDR0lkA61hFoUA4LpuBqolbReECz8rJgfY&#10;HlmtQujVSlXJSTsMwuez1yCear2krjCkJD+wc/hi9ho8993CQJkHP5+jyzz4+ZwW1X/F25OxpjbR&#10;6O/dYhGcv/sw/f3HxRUBZnHG7zbDkJ75qGpI4fYPZwDw41OWVNTjs1mr8cOiCvQvzkVdwsWT/1uA&#10;e44sQF5xnu7rEVsNAAHw5Zw1ePbbhaCE4IVxO+D83YcFmMVF439BdciF+fzXfwEAPHfaDohSggHF&#10;eVhe1YCbP5iOlMexuKIen81ag0eO2xp7juxlmYWFhYYQvzkkaVXZvwnJKD0y1gWC8ggRx/cx160B&#10;oYU6ME+Cy1xRemcBoVtrb8xeXbveZUf16aY/Xzj+l6wwCgBYXZPAu5OX6+8rquJZqVehKUYBABX1&#10;SVz5zhT9nYWMRTsN6QkAeHey7w3mSV/tEb274aXTd4TrcTzxv3mYtSqzynOr0mIAwJ4jemPPEb0b&#10;7UuYUZhIugzRHAcRyajK+hXhuO1KrWuzhUWj4Erj70csyPeFRhyEOQYhpPN3FgoeY8uoQ8foC8TI&#10;KwjfH7ijcJuUlJuCkoIVznn1J8RT2etpfbJ1RvNssVIONOleyjgHJQTjdh6ML2avhisZxWkv/IDC&#10;3Agu2H0YNu9fjEv3HIFX8n2bgomUrP+dX5ehwW07k+0Wi+CE7QeiNuHigtd/QV7UwVMnb9fmei0s&#10;NioQCsDVx6sqrY0wcKcLZrQddP+tzg3FOK/mktsRNQKZfJYDmlt0JVnRZBRXvD05q4yiNVCSdFVD&#10;CgAwrJeIlTiwrG/r6gNBSUFO4J+Ji8f/qg3H9x+zFQDgkr1G4KXTd0RZvyLc+8ls3Prv6QCALQeI&#10;HYTkJ7quj6XL8VHbDMDHM1bhP9NXoX9RLr6a0zrPsr1Hid3JHLkz3DaDrcPCwoIBnIAr11njbAtK&#10;aJrAyVj2tTltyDqrzt4GdDCF9IgKpv7wrfbtCWUHuHD8LxnTfag4CwC49t2pzap02hPr6pPomZ+D&#10;F8btgAte/wWv/LAEfz2kDBfsPgwX7D6s1a7G3fOjeOjYoKE/7Lb737lrceqOg9EzPwd7juiNR6W3&#10;1SV7Dgf29FMEPPnf+QCAycuqMLB7Hh46dmv8urQK9382G0sqGjCoRx5eHOfbZwgBnv9uUYv7/N6U&#10;FTh+u4HYdlD3gL3H6QivCAuLDQRKBQUudw0GjXAc2iFCeevjLAzPJwDgyhwfOs+iq+CMl37ES6fv&#10;iCsnTMaq6uwyirmra3HLv2cg0Yha5pZ/B1Vkl781GQeU9UX/ohjqkx7mrqnFn9+ZjMO27I8ZK2sw&#10;aeE6DCkpQK2Mtg7fH8aidfVNlnni6/nIiVDUS9vMpW/+ikE9/Ijz01/8EdsO6o4dBnfHzJU1+GZ+&#10;uVZRvfbjEkxdXo3fD+uJD6XX2PX/mooBxXnYd3RvMM7x0fRVKK9LNtrX8LV7Pp4FhxKsrBE2nbNf&#10;+QlHbDUAHuP415QV2MyIhn/lh8X4528RpDooStXCoiuCEOE2yzjgAGDEODEPABA0aPN2OFa1LTaL&#10;moiOoRApc41s5QKKG7bDlqg1aGs0c2NQBL8xhH8TBDborru6JoFnv12Y8Z6m6gaAeKrp9hdLl1eF&#10;hMsC5Rnn+GlxBX5aXJHx/inLqzBleVXg2vKqBrw0aXFa2Uz9CF9bUF6X1p83fl6asXy2nQQsLDZI&#10;SMLqSC9TJtOUA/LUUmTfVTaMVtssPM9b5uuc/HgLwIjgVioqq1KwsLCwaD3k+UFqgx2JkMCPnGff&#10;VTaMFu8sGGOFgEzvYR4crk5x4jyoX+tgPnHsNqVIem3fyYTdTi0sLCw6E5JfgDHhzKLoLwtH5KF9&#10;sn63/jwLqHxQ8A9BUgPQ6qmO4xQNSQ95OQ72kekk2orWevdYWFhYZB8UHJ5gFBQwLdycMZBQxLbj&#10;OMuy34OW3kCpiNZKk7z9U/KIWS2HGl274rzXf8YXWcjzVJtw8ac3f0NdcsNK5W1hYbHxg1Jhr2AM&#10;YMwTWWej0Q7Jv9eKnYVQQzHGBdOQDEL59Qojt5lJEOBu+3uycA48993CtPQaFhYWFhs+GIg8RtVx&#10;CJgLKOLLPA887A3VDj1oscivPRiJMmZTka5cDkTsMES1BCItFHWsgdvCwsKi9aBKEgf3oIV0Qoiw&#10;r3bAzqIN+iFl3OYiQE+qmgS/EP78XOb94F3EddbCwsJiw4QMeKa+jViRVZ7BGac9xPNWMwtCCSgV&#10;EdzCE8o/HdZ0ow1+srCwsLBoMXRaJcCTcc8UYmfhUJqeJaMdiG4bDNxix6C8n4TXrNlDPySdOO1v&#10;4LawsLDYeMGFhoYDRB04J4OhnUgkbXfB28F3thU2C2HgppQWMhWEB6L3PTqxoARHxxi4LSwsLDZm&#10;EELF4UcQXlE6zi1DKpyupoYqFNZ5weFg7CxMJkcIQKyB28LCwqL1IGonIYi2SOQqGIbHGBA6VrU9&#10;9FCtZxaAYBChRFCEKGbB/c/WwG1hYWHRenCicnuLrLOMwJNmAJGinAROK1MnmmYTrbZZcBmtzZU7&#10;l1mIhD5YXmFhYWHRBrhCMCeAx7kISZD0l1AKz/VKzdLqRNNsovW5oRirAcTJayAizkJHcMtUH3rX&#10;0QH2bc4ZOGNgngsv2XlnVVhYWGwacHJioE4EhFIdW9Z+kGdwc5Ufyj8KQiqoAqXbI7Vdq3NDxeMN&#10;k/Ly88cRbdiWacqZmfZDngbYnuAc3Evhsr1GYfMBPdq5MQsLC4sgpi2vwENfzgZxou2TwQ+Adjkl&#10;ADyRSFDB4Bsa7XGefYtJubLAu663nOozVKUrl2R7iquJIwDbb/445yggLp4+eWfLKCwsLDoFmw/o&#10;gadP3hkFxM0YIJc1yDgLEeOm0u5RRCPpMj/rCgZuNRmMudWEUFDqaNsFkVEjqpsqAS1pp/njqQQe&#10;PH6n9qncwsLCogV48PidwFPtqALn/pEQ6hQIQgiY1x6sIR2tVhKlUu4ywA/+UAzDP1VVekOBoz2i&#10;LJjn4oYDt2iHmi0sLCxahxsO3ALMy37GanXig/prKmscJwKEvZ+6gjeUAvdYDQjgSKOEydlUqF57&#10;qqC8ZAJDe2d9PiwsLCxajaG9C9vFwUa5zQboqSS6jLN0OtsO3lCtZhbM86opobqTvkGFB3YWQPsc&#10;Z7FZj/zsV2phYWHRRmzWIy/rdWrTMADI8yyUB1akg4KeW0zGHcepAYDxb7xeA+5nm4WO3uYBA7fM&#10;Wp5dcI7S4twsV2phYWHRdpQW52Xdd5UQCm4afwn3jcGEZjiLrguooQLH9RGidWfciL/TOwmlW8u6&#10;9YWDtpfV3MLCwqINELQpy/RJZvUmDOCU+CdXQ9qL0zYXXSAozwT3rdl+hlmIRFcOCBxK4HkbFlGP&#10;x+NwHKezu5EVRKPRzu6ChYVF1kAAChBPZIZSojqlND3OgmZfNdUmZkEoCeRR55zDcz3f8CLdoDak&#10;nLOcc0tkLSwsuiDkgUcU4lA5SVk918tUNOtom+lZ+XHJL5wD1PGN3lzmXW8HJmdhYWGxyYFSYaqg&#10;FCCSfDuRjjkvqE2t+JsKIrIiEplckOmrSM8yaGFhYWHREnBA01YOqa3R53DTrnkGt5n6Vh2nSkD0&#10;Uarq5DwiCoCAbFBqKAsLC4uuB1/o5pJbKGHdY+kR3O0R39YmmwUAOI4jDuKQ0YWe54k0H5INZUpy&#10;tUmivgEN++2XteyUud/8Nyv1WFhYdH2IDBki+M6hYmehNDiU0nZLqWSibcxCqp0opTpFuEgoKIzb&#10;4ui/7HR0QwX3PMS32BrU87KWqZ1t4nNqYbHJQef54GDcP2gOELbhNO0NIdXZ7kLbvKEks2CMgRDq&#10;q6CUGoqJHUbHmF+6JhJjtwYHASMOaJa4fyT7qWcsLCw2AHAm6a6yCxMCCEG93XMftZhZhE9gUgxD&#10;KdQ4Y/6WSF3eRCVhPms2GIg+DAociF59mdgZpEfRNInKvz+Fwqo6AABxrBXIwmKTReA4a4BSp11y&#10;QYXRYmaRdrYrFURQqJ58NygiVVDMwybLLLyDDweJ+DEbsTlTALRup1V49wNQPshr99kL/bLRQQsL&#10;iw0D+iwLAAxghrDpHw/RvmjN4Uc1xmcxAGm3cBxHR3WLionv5rUJwjWC+2IT3mhbXQ7Ttoq+t/y1&#10;TXVZ+Fjvw2o4/ChTizbDzRRIZtE4dBJB4TREqX+NKot38IaibHehzTYLcOkJJV8kIo9wErZuvskE&#10;5CUSCXz//beYP3+OvnaS54ISMcUkEkwhUjt65PpXTgBKcvTiaNhjr0aL5l1wEchlF61/3ZsaGAMS&#10;CaC+Hg3LloHU1yFn4WJU/vIDln3/LfKrG9DXdZFYsRCu66KXk4tkMoUCEkOSAOW5FMWPP43cY4/s&#10;7JFssPjHC1/g9be/w7EnHIr9dx+IzQaXNFqWc47a+fMx75WXMe3RJ9BnUE/s/9P0TdRzRhi4waST&#10;i5GYryNC2dqkhuJMHqMK//AjcK53E4TLDCYb+XN9//33sGZ1OcSo/SmlhOqH6BYVQu0zkt9PQpTn&#10;rHf9YaHBYQ60hcu8fvF5IJdueoyCJxNAdTXI2jVY9cNPKHBToKvXIvLTD1gz7Tc4DQ2gDfVwmIv8&#10;FEWeyxDhHN24B/AUAI4+BOgHMa2EAMyRxwN7dcgDQNwEcgAUpAjWnn4SyJAvEdth504d94YGxjhu&#10;vWMCJrz3E6hD8Nhjb+KZv3OcePTOuOyyw3U5vnoFyt9+E4ufexk1qRqsjXsozYngkNF9QTlB+U3X&#10;ouS2ezpxJJ0FLjU58HPxEZWNL2Tg7greULNnz56pPotOi/MrPLmz4HKnQVUBlaZ8I8XXX38lGQUQ&#10;1uoR4zzyaP/+/vXJk1skCWgvqsAJU8G2+P89gMh++7eg1o0DS+66E8X33YFuCRcOgAGcw+HQ6Zu7&#10;hcqbApn6zjlAOAUn4uRHRggo999Ij3vgABwAFBy94WHWSUdjsznLYLF+WLO2Fldd9yJ+m7oSDnUE&#10;0QOQTALPvvgtaEEeTvr7OeDR7qhzU3ApRR5x0C83iu3yhWCl4gpyfpq4Xm1yzgPPWgm1GzQoAWFc&#10;2y855+CkYwTytmWdlX+ZPPBI7CIkETN0ahuzgXve3HkwmYTjUAwZOnS972clRch99rn1Ll//yWeI&#10;PPb3wLXYbxOB/E3vMCg2bSqK77wTvb1U6JemWXF4WZqSGs9UUgpAWprjBD3W1Us/xk3ZMXz9cPnl&#10;T+ObH1cg6TEpXAYJQjQnB8898zm+GH0B9v71S5xatAw5lOp4AgX1ia0rR3z2dFRc/WfQ2mpQNwWH&#10;pUAZB5gLykXeJK3xMO/ngNqrcwDccQBKQaIRIL8QDnfhHHIkYn84HOg3ECQn1p5Ts/4gFODKW4gD&#10;rhgVpRQOSLpAzngRgKx6SLUtKI9zODJ6kEnDtkoeyBgXp+epXdJGiMmTfwt8P/OsMwLfE434DbMv&#10;vtCfIyQXZGzZerWXeup5RJ94AhzK/sERmzO1JV3eqLD21KPQlydkuhnpJrKeIJyAEUG4UpQjh8t4&#10;IchNiUxDQDjAKQfnzIiT4cgV2quNWhBqKxjjePyZz/DFt/MxoDiOxRXFiESEwn3ZylqMHhpFbTwG&#10;gMLxPCyaX42/eSPwWclOeGnd2yAI2vl4iqHbu++DDtgMABBfuQTdqFDuiiwSHAQOGAEodxFFFABH&#10;VW0losRDfHUVCk86DbHdd0XO4GFA795AJApWUwNSVYPU4jlIfvox1tx8C2JP/Q3dew9F3iffdPCs&#10;NQKuAp4ZOAuePtpR5LXNEdxccm6HUskouPYB5lKKaI9jVbsCzK1fXl4mCYQBoPBo0POD/fyr3ou4&#10;h+6P9UmI7r78Ctz775PqEQCUIjbrt6Zv2shRsHgFcpjTKuMeAVAXyUX8D7ujz577YPGk3xCdNQ2p&#10;uUtRXBdHAWtAhFOAE0Q8B4xy+DIqR8JxsP5Wp00PE3+Yg7cm/IDPPp8OShxceEINevQrxPl/dbD3&#10;7h7O23cFnnknhs9nbIaU6+Hfj9bigEu6o1fPnliyluGR4+/F0eNvRalbjegpJyL/ipvS2uh76z2o&#10;e+8d0JIB6HnqKSAjxmTsS3OHnCqWFNtpF8SOHYfCJ9s29naBcp1F+r7ZyeBF5FDa+TYLEwRE54Ly&#10;GJP2CS4y0CKYUHBjRDweb/S3qj+ehxxCQc34EwnCBRMBgLwbrm+2ndpr/wLnnXfFPRyIgMDZxBkF&#10;AOTyCAgxVVBKSGn+3oYYRXKfXdHnuFPh0lwMPmgYvCMOFqdVVlWi4tcfUPH9FOQunIeCuId8l4HC&#10;k34FTtZyfG2M+L+/f4VHnnoXOTnd4Mh1PnZECvmRlfjPg3U48tpBuGB/hrOOqgAtLMXFf5iNHNoX&#10;QwdUYumaXoiA4J03vsevI0/EAXtujnPPyWyLyz/gUOQfcGiz/UmlXKwtr8W77/2EyVMWYfHySixZ&#10;tg6JBqHWUXEKrueioCAHRcW56N+vF445fHOccMzu2Zya1oMDBEzk2iMc3IizEKmVaEDlxNrBUNwm&#10;ZsE4k3xAxFmIPbwwtvh5SzZaXoEpU34DkVPYsyTo/hf5bpKvK911j8BvnGj7KxKjNk+rlwPInT1N&#10;f49NeE8cegKARx0403/NRvc3eHCZXC0N67HgOI+g+5FHgOUAjsfBY4CDGEAA1r0PCvc5FIV7HwwO&#10;F87qWsQXzMXaqVMQWbgUeUuXgNE46n76Cd222hI8Zs+DB4DlyyvwyKMf4qPPpiEW7RYQgefPjWDI&#10;0CSQbMBTbDzyT67E7S/9GZccsgT1iRRyCcWiJd0Ri5n3rMNjMz7Hupo4rr3iMFQdcwjcqUJIyrng&#10;auRstwWqzzwZLELgeN1ADz8I7nsTRKaEPffGgfNH4qNVT4HkUFR6MfxftxNxbv23uJPPxbU5u+NW&#10;/l9EREo+vBkZgeP5XGzNz8OXqx/Gq+t2wA+D87sOswAAld9beZ5KZHoHZs6c0bWOVSWEiLgKCJ0u&#10;51yk+4AK1pNOOxupN5QKSgSA/fcPSj8OIeDSYyn34ANbVm9IKjB3JpGH721FTzdOmDn9W4qU5yE/&#10;v1B6khiSDcQrSaXdwkMUqdLucEp3QL/f7wSa8oC6OuQl6jH9ny+j7sZpqF1dju57bYct7nkS2ERP&#10;WRw//ls8+fRnqKptkGpnf/cMAKc/0Qf/vXcJ6hMuetVX4WiSwkXVpUgWLEZBNAbXrUM0twDgQXVu&#10;JBrFa+N/wLIVlThyST2269Mdia23A336PsSeexVOXhTnDjoV1RUU93/5AXoX5uI+tg1u/PkbbO0Q&#10;IAIcFT0Kz/MPAHCchFmYgT44K/UzTsg7Dm80vIQf6WZ4IrobjkkuBFwODzG4CBLkrgDOfTMZN2hP&#10;piNUy8rGFs6YMb0LGbghXbdCkyriLITJEYxkoZWuByYz7CqEXfJIPCEZKcBJeH4iTRqlSK8ege+e&#10;44JwCsooqE05a6D1c0FAAY+LLXyGdAmEQ9grCAdNEf+iQ8CLu6HB6YWtzjoPoDHA9ZCc+C2+HjUM&#10;v589DyS6aVkz9tjrVlTXuaBOkEGY6B2N4v43gGuP6wPvoWPQ98HF2P/TG5DacW9037k/9rs0AiCK&#10;MJMBAIcA3/x3DiZG98JBbDou+foz3JK7O8ilj+O6CMXzi19CknpY5vRBDndxE35EHDmYFu0PlnLw&#10;bvwtXJmztyC0PAfPdtse99f+B+UkDxQRpHgE1dIClSKO0Jh0QRdb1SXmATRiaG/A053yGMu6N1SL&#10;Fa8nn3SatiJxGURBQESAHiDUULpAx0QWdjQ453jhH/9Ii3UwQQyrPh01KvBb/qwpyJvd+L/c774O&#10;tefXxUYMz84gNnE4TgTgFKwRhqNcwYUHFIWQeKIAHBB4cBgFcnKAKAWPRUD32AN7TngRU8eN67Ax&#10;dBVcd+2h8IgnxUPznw8KYOqCUfjDTQPhJWrw2vM3gfUailW9CPa6pAeiscJmCXQiWY/T62fgaboH&#10;bna/BWcOKCPYvuBU7Bs7DZRSJCjF585gFPA61HMH+8ZOw8/RIbjb+warnVx4SGFYajU4JaCe3Elq&#10;yZzDAUPUczKrNzsT5iFBjrBTMM6F+j8TkW0HA3eLmQV1oHOOEAg1lBTCAIi0H1xulrTOfiPiGJ7n&#10;4R//eDZw7cSTTkgrx4ytId1mqza1SUA1Y4oMH9amuiwkOAGIAwc0fVdh/BOviPRB4UyqqggYoQDz&#10;d9WOSxAd+ztUTtr0XJkPOnA75Oc2T0puvfkE3HpRDv5w9RBUzXwZ/LDNcP2T/fH4PXuhT9+iZtU+&#10;hxy8HXqgBseT38AAONwDIxwvJt7H4+xDIbhygomR/nA58HtvAT5JvIKfon3ACXBh4md4JIJ8EocH&#10;it7uOihKm8dSoIThj+RHUEIwG42nIOk8cHAuibYOARLrkSCYdTbbKiigNQqiEPNX+nXOmNatExmR&#10;p9y8eAvTcXdVLFu2FB9//FHg2oknnYS8vHTnvHD0aGvRsNcBIHCxUeryOhGMydQC66OXDpQRL6wn&#10;mY1mNFEODoYMx9Bs9CCEYJedhuKrbxY1OZ+XXf4yehQT3H7HbnCGDMLKJUtw1oUx/OmGj5FKETQt&#10;uxKUL1yDe8gOcImDbyMD0AtJ/F/eDuCEoL4+BZLXE3mox0/RzXBvysUvhWNxbyXBFqQefyw4HGPq&#10;F+NuZyd8nz8a1U4hRiYacFfObqjLK0ZJJIIz+NE4iS7A37rvhf+6m2H/LncSj/AcEjFs0AzD9Trm&#10;gJuW54byENjecEJAKfEPPwL0VoKBiEFtBO/PvHlz8fXXXwaunTZuHCKRRqaQMLEbIAwNv9u9Va5s&#10;pLIShDNQ6TLruclW9NwiEwgBOBFRwgQtSfFMwECVRU5dEvA4SIacXZsCzjhtf3z17RMAb9zATwhB&#10;ZTVw193fo0/Rh1hWnQuP5SLKo82S5dL+hbj+9uNx6PFLEZOREasixbj7p78DHPjki59x198+x+cf&#10;Xolb7/0XFiwYip//71I88cSHqE04+PjyAzBiqyux5eaD8OtrlwAg2HG3v6K6xsUv/7sF+bEonvzH&#10;fzBteg3+du+xmHnU/dmbnKyAAPBEvj0jCBoQMW4mysrGFgLZ3120mHU60UipvplSLUmorLMcMKQL&#10;uU3vagy6hViwYD6+/uprQfy5rxJ66cUX8fxzz+H550LpOvSJ6pJhrKsErahq8T/CCcAd3V7+glkd&#10;PPKNF5RQMM7E+cVtNmYK9RT3CHK7oGG0I1A2ph9GDR/URAmx52KUoE+yFn+c9hnuWvAUri1ZJX8V&#10;MqULIE6ApO/sI0zeJIoxI0sDpGTvvYUtMB5PYtffbYGFC1YC4NhjpzJcf90ZAIBtth+OQQNFhrDK&#10;Whe3/fUkcFAwBjz7wkUA8Q9rO2ec77XIWRcjWpwJjY00B1EqUnwQouzF/rprDxUU0Iqdhee6fvY0&#10;1Vnun9vEAwFoYq/UHgEiHYXvvvsWM2dOR1McL0xsai78ExxQmXYAWTlONTb1x7ZXstGh9RPLiAsw&#10;F4REW1UND9/EAUoiIMlN88zbWCyKbtxFKa1E0o2ghkQQ4wwltAY7JZbiODofveMVSNAoOCVAD4Am&#10;eoAeNRb7P/IA8jwPrhcBIwlEuxeCRnsiGqVIxIHlroc3tr9WxaRqnHP6PgCA+UvKMXZkP4BEwDmw&#10;446D4VGCmTOWYMzIUqTiInCzpDgfW4zujYraBsScKLYc1geAUIQoQZ1SUZbDRZeycWubsNhV+Hbg&#10;zLvi9nD7bc2xqtrALfKxmERURuMFIvLIBmvgHj/+FdTXJdDc1qhfv+C5dQVHHAq+4/YtauvX335D&#10;IiEITX5+PrbcUuSLSvTpifxDD2tRXRbNw3NT4Mk4XJ6LSAtPGtNZCcK3NMQRbUwtuQlgj4O2xhZj&#10;DsLWA/Ph1NeAEgekqBtiJX2AaASMEhBKMPuUszD0vlsR6TcQlFC451wGkkNB4OC9f/+EX35ZhIk/&#10;LMSa1RXI6RbDgNLuuP/8AwVRV74GnGDzLQYAHLj5ttfxxkuXg/Ak1q2tQUlJEZKc4c9/fgUffnAV&#10;ttl6GDzOwT1Bj9771w8YMrg39titDPqYNgIsWLgaI4dl/cygrIGrIGguPLiIXIiEkDTvJ46ukEjQ&#10;eEEEs5C2eACMeXJL5ATKbqj27RNOOKXR355//hmtHtp9j2CENj2oZUF4APDr889ppnrwwQfB6T8A&#10;ALDp5ZJtCVovhcSiFLw+AY9xUCbVUevZJPWAeG6G0jSCZElh+vVNBKedvAf2Ovg21FYJ25rreeCM&#10;CrN/RFCFKHHASV9M7z8Qy5eX466/TcCPv63GqtXrkB+NQmQNMhII1jdgjz3LMGBAdwAqySPgMQ8g&#10;FMkUx313jwM4cPedJ+G7H+bj0EO2QYQTTJy0ACAE3bvnYu68dUg11AEcOPzQ7eE4og3Gq3RTTzz5&#10;Pu6568yumXFC2j9BOAg1QhUgTsoLi7PtsbNouc2CUP02UJkal0vbBNFn/YUO3t6A1VAdBcp9YbW/&#10;ZBQWTcN1w6nJmwZX/+EiKym4B0IiUGuVZ/gXvFs8JC8CFG8+POC3wTkFGuoRjW2aEdyA0KPvu/c2&#10;YFKxHnGiiEYduAkP8bo4OFzU1SZQV+diZNmN2Hzrv+LNt6Zh2eJKRKkDj+WASGO3+e/Hn+bCkYnm&#10;3nvjCox/41KcdOw2AACHuhgkGcluvx+Jr7+bI3IQE4LuvQsBTkFAcMvNr+KtV68ECEO34hhy8wXp&#10;e/bxi8EIA+fA+DenwKHhBOpdBEQGAXM1L34vMxm4aVdIJEgJNdRQcnehMgZylQJDR1jAIQDbyI1+&#10;SkppLaZNnZKlnmxaWNGrGMWr14BRwGG+bahR2YTL4yhBwLkDgmSAI5jxQgpEMnFGuJDqGME6pwd6&#10;9e8nUi4AgiAxAJ4HUrxp7wWjzEtLjXrpJYfhvX9+hYraFLbacTByYw7yCqOY8usqHH7kVpg7qwIj&#10;RvXDR+/+iBkLV6Bbrp/yo7I+Ab6kUmdBGDtaCFI9ztwfFBwHHfMoFi8sx7Rfbke/vsUY//r/cM9t&#10;x4AAiOXGoE7bmTp9FbbdvhQcHAMH/QnMA1Yvfxw7bDccMrMLcmNRYQ8gACGRLnZUCQWRljJmHH4E&#10;IENSy/YRzlvMLBjnPsfSPMK3xovBANQRTIRpcW7jxeuvv97qez3XFV5lFi1Gv/ETUHHgIejVUC2I&#10;fFgmCS07Csj1SOB6HJFFK0FLR0IfhkMAT95EtBMfATgB8SJooBRejyL02mFbkFiebo5DOK1R14UT&#10;2XR3FgDw5z//Ae/8eyqYsesr6sHQa2B/VMxeBM9zMX3OChx/9Pbgbh1qyxuwcvVqUKzDzrv0wfR5&#10;qwP1XfTHPfDi699i7NY34MRjdsZnX05FRVW10N9TCuYBbtLDLbe/hy++noW8/ByM3fZ6qaoiOPCI&#10;R7F4ySoMHz4QW25/IwAPPXoWIJXysNX21yOhBAx4GDS0D04/6x+YOWchamqTGDKse8dNXLPgMmbN&#10;94CihBoaHR8zZsyoGVNWlnV9aMvVUA4tDVyQidi0XZv7g5IKqo1OC5WWC4uxVv8LM4rjjj++I4ey&#10;QaNgh50RfettLO5VhNpoBA3RKKpA0RDJURojTdCVsLsyLx9r9twddbvtht/++Rm466GuMBe1BXmo&#10;75aPRHEREt17INmnD+J9+qJyYB/UjRqExNgRyNl7dxTstyvQvQhMnq8uj3ABJ0D19Cko2HyHzpqO&#10;LoFYLIqzx+0YuNarb3cceuAY7LjdYOQQhtKSYlDPQZTGMGRYCc4+4wAMGTkctQ0FoCQJk8s/+4+v&#10;QUDx/HPn4ZU3v8fWWw0Ac2PgjIC5InHpFx/dgFde+xZ9eheCE5ELg3kMlHA8fN/J4NzDow+cJlJk&#10;MAdABNVVDSjsFgHjDIwzcE5wwlFb43+TJoMC6NevZ7rHW2eCywwC0qWYUHlYFyGgNKjZGDu2rLA9&#10;clu13HXW8wKus5wxeYYF9F9xYpX/yNfTdLjBgDGv+UKtwG677YZu3cKnRls0hdjee6HPorXwaqrh&#10;plzE8vJR8+mnSJx+PPJdhqjH5QGbAIOD/CeeQe4JxwEABn3/A34691yMvel6FG07GohRIJoDRCPg&#10;oOB5+cjnDogTAacRMDCQ2jgQo6BOPkATgOsBXhJs5lR8f8EF2H363E6cja6B/305V7vUA8D117yD&#10;4wfXYyCJ4LeqGJbHPWDhGgzMr8Xk6VPwyepC/KFfA+LxCkSLessjQwkqKqpRWFIIzhhmTlmIqEPw&#10;+RcLwEgSVJIuSigeeXw8IlGCyZPnYOsdhmPyL4t1Sozb7noLi+avxVHH3Q1GGChX+0USZAacgDgU&#10;sVgOKqsbsP++26C8pqJjJ64pECqDR6UTkXFcLLhIiKmLEgQM4NlCy/UfBscS2Q6FAYmbIpzST8mv&#10;rCtx6CxAbAUpCEUW/nEce+yxOPOsszAylHDQYj1BCJyiYkRLSoD8PBQefhhyZyzAmt4FSDoUBGKN&#10;EsJR9cuX+rbuv9sR2/48EVXJBFa8/xlWvPExVrz6PlY8/xZWP/0KFl92Db7efid8s/X2mDh6C/w4&#10;Ykv8PGIrzLrjJoAnwSZPxddlO2PCmG0x7aY7sOsv04BN2HVW4eVXL8bSZWuglHoPbL4Ery/NxSdL&#10;Utg+bzkuH1KND+spVjW4+HgNx8HFleiVasB2PQhcxqSBHLjuumNBmYMIITjkiG3hJiheeP50MOpT&#10;Rg6GK644BQ1xB0ceuTW++2qGTDck/n3/7Vz8Muku1NaFsx9EkWbK5hwOp9h68/54/oXPupwbp6ai&#10;lIgYEKmSopQGj1llJECns4VWuM4aCfKkYUUbuSGNLzqikCO4x9g4EIlEcMYZZ3V2NyyaAOnXDyUz&#10;V2DBPr/HoF+nIcYcOJwg8uwrwN2P63I8koPeJ5+asY4iAH1D19ZefQ16HXw0ar+ehAV/PB87TJkM&#10;YhlEGp544lzcdvtb4GC4bHIpGhjHwkgeXljmwFsWQX+4+F9lATj18E4iF/VJIOoUIUI9uNI/9qNP&#10;vgOnLhgD9tr7drg0gVNO+zucSHBXsNf+d4KjHi+//jMKC7sF1MQ5uTHstvdf0Kt3T5H4Ud7XoyQP&#10;a8rrQQ3nlDvv/TcaqhgmxZcjv3t+e9Db1oNDeltQwGMAFaSYMQbOw5qO9lH9t3iVO9S3WQjHJxmY&#10;J3vHuNpH6JjujU4NZbFhgOTEMPS/P6Lqur+AP/kE8txa5KdydLCoAnNdgHPQaBSz33wbiZlTseWN&#10;f8WaX36GO20G+p90IiCJysJPPkfPfbbB55ffhP0mT7eMohEsnLsEp5+yo/aYVLvxCOcyjoKAc1ck&#10;/9W/E0lGGEAIxowahJ7d8zJEyxMEIn2N74RLyqMeL4Owq0KkHSdE5vXinlwDpnJFnKVBpC5k9ryV&#10;7TAzrYR0neXS20yJ4ESqo8wsGdz3N8oqWhHBbXyWvQ70y3CbhdxXbGxqKIsNCISg+O47UDl2NOou&#10;uQDdmYv4tGnI3WILXeTLv1yNPqPGYIuzzsXQg/bHbE8Evq6aPgNDRw4Ha4iDdisAPA99V6/BzL/e&#10;gX1/nQKyiZ6Ktz7482UbftaBXXYZ3dld0OBcqFFBVHoSn6YyFsxAwDkvIiCdf56FCeUVqzIgii1R&#10;uJTdVVh0PrqPG4eimXOxNqcQ/Mdgnq09b7wFm59xNpZMnoLqGdOw2egylC+Yj7HHHocUIoJRAPC+&#10;+x9S3R2M/eZXUHvutkUHghCRJ0MFQZvyN2NeiMrydjmDu8XMglAa9N9VJ+Vx/7v/mxjYxhJFkEjE&#10;A+dhZwt83TrwteXg5WsbLcO++w6pq68J3re2POt92ZhB+/dHrxWL8PWzzweuOwWFIJRi0FZbomSn&#10;XdBt251RMnQYaCwH3Xf2XWHJzrtg6NS51oht0fGQZFUkySCBc7c9L2izmDVr1jKVpjybaDsdl9sf&#10;8zxYccH/0xXPs20NXn31ZVRWVma1zvrDj0DdbnsgedMNcK++EclJmbPLeqddAPQ2Eha6LpK/3yNj&#10;WYsmEI3iwP9+1apbaTRno1nLFhsYlI2GieBtlSWXEIJkMhmINh87NvuMAmiNgdtx/LSM3PeCUhsK&#10;LsPlAUAloe1iHmitBxcZYU2oI1aHDh2GPffcG6+//goaGhoADpx51tlYu3YN3nvvXQAiLci4cWeK&#10;JIQAxo07E2TmHHSbPT1QZ/VLLyM2czZid9yK5MgtkTNnCjwnBf7ss0g8/zwiJx2PnPPPEykoLCws&#10;NgEQqFMYxdnbiu5yGbDnl5w+fXrN2K6ws6AhNRSTUYWA6Li2W6hDkTYiekYoQW5uUFfdv/8AlJYO&#10;xPz58+B5HuLxOM4882w4EQee5+K9997FccediDPPPDugwjrzzLPhOI4O1U+OHovk6LFARQUiN98l&#10;XJBhWHw4kPvN1+g27Tfwl8aDMAa3pCueE2xhYZF9+Mc0B/PvIe28oLFjxxa2B9ltMbOIRPyT8gh1&#10;QCnVbm+AqT/zc0VtrM5Qzz//DH73u99j//0PRG5uHpYuXRKYB8cRG7f1icrOmTVdLIe8fJAIgFzh&#10;aaPqI2AgJT2R/MtNAHXBCYGz087tMzALC4suBhkRL8MV4BAjcWvQJZUzDsZY1g/maLEaKplIzdRf&#10;OA+onZSUrNmEcmffSNRQnHOtQurffwBisVy8886bIITg8MOPQk1NtSjz3DPIzRM7kLzcPK2q2m3X&#10;PVCxbl2wzkH90VC2NTzmIiIOB0Hsw/eQPOQI1L/yOryhg1EIgDtFSIwuAzhBbOI3SB18NKI7bduh&#10;47ewsOhEiDgEgBBx7oe2EweDExjnRZRm33W2NSflaTWUp122uD7BiasMbjIAQ4XgbAw488yzm/x9&#10;9eqV2H77HbHlllvpayeelH6AkllP3iefpP1Ohw1D7sxg2vLcGRMD32Pff7k+XbawsNhIwDnE+dvM&#10;T2AJSEO3wS1kZHfWT8predZZ6p9n4ScLozI1uecnsJLcQzGRTQGEUAwYYA8usrCwyD7EuRVGAkGI&#10;YDyZfbbGLwe0x+FHLWYW4dB7LlVRKh+Jdi1kPLTT2PgxevQYlJT06uxuWFhYbGzgECooxqXLrPFT&#10;yMA9Y8bMZe0hn7fCdTboDUUoheP4h57rjhOV7oOiHbLlthvy8vI6uwsWFhYWAXD4XqfMU8mfAqe1&#10;tPvh7y2P4CZOoFPqPItU0gUgUn6Ymw+CwAmAFhYWFhYthEi7rmirEfEMiOSCaeWzj9aooYJGE2K4&#10;yEIyC+L/tDG7zlpYWFh0CIi0bstTSUXaDz+/t6mJGju2rJAx3vmus6Y3VIAJcCNnkvT79Y9WtbCw&#10;sLBoNbhxMhBB4GQ8Eb7gG7gZ40VhO0Y20HI1lLnBIQDnTCVW943bxA9B35hyQ1lYWFh0Dqh0FpIO&#10;RQbl9jwP3LBZdBlvKEKJ3t6I9BXBU6t8jmaqp+zewsLCwqItIIDwiDJ4BefpFNb1OBjzSpFltNxm&#10;waE5lkPVCXl+MkFmHtOkTnSyvMLCwsKiDRBHqnKIHHWKplJKBc011FIRJ/u7CqBViQT9nYXUlRm/&#10;CvWTOnkbkm9YXmFhYWHRBsjkgSRwoizR/zVTlM+Ykf2Dj4BWnWdh2iz8zgomESpGIA7q2ARsFp7r&#10;YdrUaZ3djY0OP0z8ocPa+WHiD5gze0671P/br7+1S70bI5p75rNmzsK4k0/H1MlTO6hHXQBmFm+i&#10;SC83smj4GDt2bCF1nGXZ7kIrDNxG8IcRSui6rshzpaz26nwLGElMNmI0xBvw3DPPN1/QokW4+857&#10;OqSdhx96BMNHDMfCBYtw7JHHZaXOZ556BitWrAAA1NTUtMspixsjmnvm119zA1545QVssdUWTZbb&#10;uCDpqI7klle5OOXCC3lHtUfW2dbYLPQWhzOuj2wSvr5cp9EVBcQftqnk+8iA5555HscccSwee/gx&#10;AMDs2bPx7w8+xAnHnIjLLrlclytfuxYnHHMizjjtLKRSKQDA+Wefj/vuvR83XPuXTul7V8Wvv/yK&#10;Y488Dhedd5GWqu649U6cfeY5OPHYk5BMivnzPA/nnnUujjv6BCxbuhwAcNdtd2Hq5Gk49cTTAnVS&#10;QtGzpCf2P3A/9OjZA57nYemSpfjgvQ8AAFMmT8Frr7wGALjh2r/gkgv/hOOOOh6JeAIAkEwmccZp&#10;Z+LYI49DRUUFvv/ue3zx2Ze44Rrx7D7698eWWbQQDz/wMCoqKnDMEcfi9ltuBwD9Lpx71rkAgFUr&#10;V+K4o47HOWedC9d1O62v7Q5trwACFm6IxIImIRfJq7NPc1vjDWW4aBFlptC5SihRedYBEP/7poil&#10;S5YiGo3i7XffwsqVKxGPx+GmXEydMhXj334d++y7D+649U54nocLz7sY499+Hf946TmcepIgZOvW&#10;VWDcGafhjrtv7+SRdB1wzvH8M//AW/98E9fdeB1uv+UOAIKYP/P803j+pedwzpnnAABOP/UMPPnM&#10;k3jznfG46oqrkEwmUV1djSlTJuPl118K1JtMJvHs08/i5htvRt++feE4DjzPQ0M8rn+vq6sHAMyZ&#10;MwePPvEw3pzwBsadcjoA4IpLr8BTzz6Ft/75Js496zz8bpffYc+99tDPrrq6Kk1dYNE0ampq8f6/&#10;3sfb776F+vo4Fi5YqOfz6eefguu6+NPFl+PNCW/g8Scfw+mnnNG5HW5XyFNJuRS+dVYlAhY8zgKM&#10;8aJZs2ZmXQ3V4qA8zrixsxAHwpqZZdUJf/5hTmEj+KaDgYMGghDg0gv/hKqqKixetBgAMKZsNADg&#10;8CMPwxuvv4F5c+dh3/331fd5rh++36dPn47tdBcHIQTHnXgsrvjTnxGPJ5CfL3J5FRULGSYvLw+1&#10;tbUAgIb6BlB5xsopp52MX38RdoOTTjkprd5oThSnjjsVtbV1uPSiS5vcBeTn+UfrKmn2tjtvwx23&#10;3oG1a9faHUQWceLJJwIAhg0firrausBvP/3wE44/UagMc3JykEgkOrx/HQcZoiBz7imbsNLkEMfM&#10;OkuqNx9bVvj6HmXV+TEHwx9+MysEuOUR3EYiQUKpjtxmUgVFKQEF0QHdjAN0E5WoPnjvA5T0KsEj&#10;TzyM5555LmMZSiliubkoX7tWX7MSaONYvXoN3nv3fTzw8P1wXRfXXnXdet23fNlyDN5scKO/ExDE&#10;YjHEYjFstfXWvkpjPZ/FOWedi/Fvvw7HcXDMEceu1z0WbUN+QQFWLF+hv28K74152JwW0D0WWKaU&#10;EhQyVl0Q4YjFWkziG0WbIriFjQI6nkJY5hEwaRNAHy6+saO+rh6ffvyp/jdo0EB88K8P8PNPP+Pf&#10;73+IqsoqAMCrL70mzuoedxauvObP2Gyzwfjl518xdeo0vP3m2+jbr28nj6RrwZzTosJumDd3HmbP&#10;mo3TThqniXr52nVYtHARnnziSYwpGwMAGDlqJP7x7D+waOFC/Oejj7HlVls22obruvj040/x2iuv&#10;Y9L3ExGNRlFYWIj33n0Pq1auwv33PqDL1tTUaBtGcXExAMBxHHzx2Rf42z336XL5Bfn46suv22NK&#10;LABsudUW+PKLrzB//gK89MJLGD1mVGd3qV1BYDgPyeA8QoJB0QDAGEf3HOeuWG4OcuTxzFlpv6Xc&#10;+Kprrpvxt3vuKgOAW267k8+ZNQsTJryN0884Hd2Li7F8xUq8/eYERKKCoxEQOBQ46IEPstZpcIad&#10;++fij3tsnr062wnV1TVYtXIlRo4aCQCYPm065s6dixEjRmDUqFF6ngBg1qxZKOlZgl697ZkYzWHS&#10;xB+w08476u/n/vFc3HXvXaisqMTwEcP19erqaixZvASbb9G6tRJviGPmzJnYZttt9LUzTj0Tjzz+&#10;MJYtW4aysWX6+k8//ozttt82oHb9+adfsN329vjb9sS0qdMwYMAA9OjZo7O7AgB49utpmLgiHgx+&#10;aCPev+wQcO5BGi0AAHl5ubjgogswYcIELF+x8vpVK1fcpcqftOM2Mx46YJsx0YJc9Lz+yc5RQ7mu&#10;qw0nBAAoFds/P+2sPMuJSC2bEdG9CaKoqBBFRemp5sduPjbt2ujRozuiSxsFTEahUFJSgpKSksC1&#10;oqKiVjMKAMjNyw0wCl1vcRGKioPeidvvsF1aOcso2h9teb4bDiQdZcJVViSdFUSXEApwP6ShrKys&#10;cJ+SbmOQmwvk5GStBy1XaBknGTEzglsmuBJD4qAEG9ShRx2F0WNGY8TIEZ3djY0ODzz8YIe19diT&#10;j3ZYWxYWAABOQMBEQm+uL6kf0xxOYzlRkGgM2RTUW8wsKHUCrrNcnP+qO0VUoB4BKN90dxSNwXEc&#10;OI7T2d3Y6NCtW0EHttWtw9qysAAAnZ/cYBZEOREBYF4wCC/HodJbNXu0pk25ocLGbkJkHLqqVRq2&#10;NyZHQs45HrzvQUx4a0KzZe+5q2Oijy0sNhR89ulnuP/eBxCX8SstwbNPp3sUHn/0CRnLcs7xzf++&#10;Sbv/5RdfaXG7XQnrY2JmjBVFVEhDFoPcWhHB7ZN+Tjio44hIbtkpk4FQSjeqo4++++Y7XHTexbj8&#10;ysux5dZb4cRj0/31LSwsMuPYI49D9+7d8eerr8AlF16KtYa7+PqgbOyY9Sp3/NEn4LJLLsevv/yq&#10;r407+XQce/wx2GGnHXDR+Re3qN2ug2BcNldbDMYAsIDGJ0KI2FWQTt1Z0MBJeVwfoxpUOVFC9HkX&#10;G0siwSce+z889JjQjY8YORzHn3gcEokELrvYT9vx4H0PYuWKlQCAqsoqnHjsSTj91DOQTCYBAEsW&#10;L8FJx52MU086DfUyIvj8sy/AGaediXnz5uP0U87ATTf8FccccSw++c+nAMRCV7j5xptRX1+PyopK&#10;3H/v/VnLY2Rh0Z7wPA+DBw/G9jtsDwB4+rmncM+d9wIAJv82GccffQJOOeFUrFm9BhUVlbjx+pv0&#10;vSq1x5OP/x0AMGfOXJHu5fyLM8ZWvPHOeNx6x62Ba3V1dSguLsaYMaOxds2adhlju4JLX9nA6aTq&#10;AwnsODzPK4w6DrJ9SmlrjlXVn1X8hIrU1gGGIDKhIJE2jOy5kHUm6uvrkWN4Fxx97NH6ukI8HtcR&#10;vA0NCbz+1mtYuXIlLjjnQjz7wjO46oqr8fpbr8HzGE489kS8OeENlJeXY/zbr4NSitraWtx8219B&#10;KcUxRxyL/Q/cD3V1fuRqQ32DzsFVWVmFt/75ZgeN3sKi9fhx0o9pif/+9sC9SKVSuPuOe/DGO+MB&#10;iN3HW/98E7NmzgIALFy4CHvstQcA6Pfg2iuvxdvvvgXOOY476vhW9GYDFF4JBcDkKaT6ovhDKSj1&#10;s8w6jlOjuAfJYqBiy72hAhyMhRgdDxTi4CLKeyNSRQFCSrrhmhuwZMlSPPz4Q42W69dfpOro168f&#10;Kisr4bouPM/DGaeeCQCaqcRiMZ2WAkDgc1MYMnSzVo7AwqJjEcvNheum0q4vX7YCv9/t9/q7EkaP&#10;PuYoLFy4EDdc8xe8Mv7lwD2RSESXVe+Kipp/+923MrZ/0SUX4qTjTm77QDoTITIqPGY5HELgODRw&#10;hoUH6VKbRcbYcpuF0WPHceTDlUmuCEk3wGxEIfgDSgdg7Zq1cBwHd993N3rLvE3EiFAPMM/wwyUE&#10;vXr1wj9efh7/ePn5Rhd2GOZubuOZTYtNCdtsuzUmfe+fU1FZUYFzzjwXefl5WL7Uz3mnBKgTTzkR&#10;D/7toYz5ngKqJ/n57XffavJ92me/ffDam6/i1fGvICcWa+twOglirCz4VYcsKBAiT8rznVSzgpbv&#10;LIzGGWPCZqF+MPOWAJJ58HZJl9sZeODh+3Hy8adg3BmnIZVKYcXyZSgsLMIxxx2Di86/CAcceAB+&#10;/flX4ExhY5j862R8+MGHeO9f7+PPV18hmCslePrJZ9C3X1/8691/4Znnn2623VNOOwVXXn4lfrfL&#10;77Bg/oJ2HqWFRfugV+9euPO2u7DTzjvi7//3FN6c8AYAYG15Od564y2sWrkKY8b4ganV1dW45fab&#10;0+rp2bMnnnziSaSSrjzGef3wwH0P4vtvv8ezLzzT5rF0Gszs5JLYOg4FjHOGCAEcSsA9D4hkzwTQ&#10;4nQfV1551Yz77vtbGQDcfOsdfM6cOXjnrTdw1llnoqi4GCtXrMA770xANBITjIIKA/eB972XtU53&#10;drqPpUuXwnEc9O/fX1+rqqyC67oo6RWMIC5fW47cvFwUFPhxABXr1oExnla2Kaxbtw6UUnTv3r3N&#10;/bew6Cw0NDRg9eo12CyU1HHVqlXIy8vPmO0gE5YtXYreffoEbIhdBe2Z7oMzkR+KMY5u3fJx3gXn&#10;4V//eg9Lliy9a/XqldcDIoL7jOH9qs/8/eaI5MXQ8/L7OyfdB+fQh4ETSrQainEe0LtwmUaX6PRX&#10;Gw8GDhyYdq24e3HGspkYQo+ePVvcZs9W3GNh0dWQl5eXxigAoG/fliXPLM3wDm7U0Kk9INVP+oO0&#10;C5tFeRGhFMiyvbjlrC+gLzSiCaXKickcHxSCmYidi9W0W1hYWLQeXB8WxCD4gCLFlCBwjOrMmTOX&#10;xV0PkFn6soWWpygnfgS3MqsQpB8azgBwj28SOeYtLCws2hWE+mmU1CX5N3zY1sjRo8ZQmcucZJH8&#10;tiKCm2s1FAUBJ9JFNhR4p76RTeQsCwsLC4v2RdAbSvEBSikIIb55gMtT8wjRKZeygTZ5Q4njU4V/&#10;Fjd1aroskZ5QdndhYWFh0WoYIWyEh64RAmrEWYhgaXmudRazZ7SJWQAy3Yd5Nh73i3HGwSmXwSFd&#10;A7fddFtnd8HCwmIDwY233tjZXRAgAOEUHMyn/4FEUUZRQquFjy3Nqpze8hTlhPpZZwlAVbptzSvM&#10;XouUJoR2nbyzXebhW1hYWLQIvhoqIH4LJyLtczxjxvSaOw/bB/A8tGY/0BhaLPJ7jGndmPCWlak9&#10;TEO2qVSj2LhylFtYWFh0AtSJpBQi0azeYIQ0N2PGlBVGCcAJyWoGjRYzi5xoTB86TAiRLrPQqT44&#10;F6NRrsCkVa1YWFhYWAQgvaGg7dbCVkydMIFlRUmP+fdkCS0m46lEckbgAueghMoT83xGxhWn4ARg&#10;1iPKwsLCoi3QJ0GoLN+B0IVgSXHEEEM21TotZhbxRFxnA1Mn43F5NqxKnS0qFtEjHByg1hvKwsLC&#10;ok2QtFUcE0RMZ6jABoIxeRBSluOhW8wsKioqHlOfub+NALhM+REycAOwNgsLCwuLtoAzwRGkkxOY&#10;H58thfZAinJucpIsoeUGbu4uC1zgsrMiFZTOAsmwUWUnt7CwsOg8qAhuhYgZZhHM6+04kWUiUBqd&#10;yyzy83P301849O6BcQ4OrlOWq62RDeC2sLCwaCMMFT/nkNoaGQxNaFAw5xwREJn1thOZRTKR8g3c&#10;FDpK0HNdEFC9s1C8jqcZXywsLCwsWoRMB6CpRIIiEVShedlxsus2C7SCWbzyyisz9RejL448INx3&#10;h+LClZbxbO6ELCwsLDZRSOchFQctnYqoCGHQNgvOeRHzVJbazkxRbkB7Q8ndRTjDbJZP9bOwsLDY&#10;ZKEtEzro2UzgSsxy1SnmSUt49tCm2nzmkM69hIcvt9zCwsLCoo3IREYjMtUSB0Cpn3UWBIJREIJs&#10;5ihvMbMYPXrUGN0nolKQE3iep66G7rDcwsLCwqIt8I+Uk6BEqvhlXu9AIkHAEzaArB7t2vLzLEKf&#10;uQgVhOPQRg464jZDuYWFhUVbwAEZXCFhnoJHwDn3D6VTEd4cAMse8W15SsIwtwAHAUUq5fr+viot&#10;CaSzlM0NZdHOOOTQQ8AJED6Eq73BmIePPvioQ9u02ARBAM6FWolxgDImQhV0biimvaEIAZjHsh63&#10;0Lb8tQSgkhMoxsB1WkRZhECfy21h0V5Y2+M4uNHcVt1LGcBaK9BUTGnljZsuli5dghNPO6NT2u7X&#10;qxBvvfnPTmm77RAplKj/DYQQMM8D4B9+5HleKWccINJDNUtoE7Mg8HNDEUrhb30AOO0Tcm5hkQkc&#10;HOAtX86UM0QX3InE8GvboVcWjaFh8LkBRUpHgdeN7/A22wumfMO5v7Og1FnGCAG8FAhi7dLeesG0&#10;SxD93bdXcOUBpflDdn19LSyyBw7H4Zj070oQTiFeh5b+s+hIEBIHq5jZfMGNFaF4hEweqcxzS1Me&#10;AycUPItrtMWiWEAnLM+zIISLI1TVdc6FYYX75x9ZWHQl8DU/4IUb3wLzCHIYxSsX/RlLV8dw9WvX&#10;gUQK19uHz+bI7Fgk6zievfgznP/KKGxalEUeX61ytcoFqpgFCUV4e5wLvtKpZ3AboISAgIAQCs9z&#10;M6rH7J7CokuAU4D4pJ322Qln/d82+OSGuwGvFg/fk8RP3R4AjXhIIRdTXjwcAw+6CH367NmJnbZQ&#10;6Fn1Hr4Y/y0Ic0ASDL/tcQU++4LhitcflSVCVHRjA6cgwqSthyhoL1HHW+sEr4QQuB4DZwycd+J5&#10;FiaEPV50xnVdpD0sIriblb4sOgXEA8Dwxx3uByUp9IzMw9iCV7H6l1fBOQejFH16VeGAMwfg3nuK&#10;RRApKCY9uTc+nDUJZMwqjCheijE9Kjp7JJscwm745cV/wJZn3gAa56Cco2yvLXDF6w8BYABLYdI/&#10;jkZDw7xO6WuHgDDfeci/CMYYCKGhrLPOsnjSBXdT6NREguohji0bW0jCJipCpKFRF4ayZFhYdCgI&#10;ByUMm6U+xqF7RHF02T/xwS1P45i916HfdqeAgoEv/y+2/tOdWNH9T9j/+ksALpiL6wFX/Pte/HDV&#10;/bj0lO3wny0+B+EEhCPtn0X2wMEAnsJthz8EEIJh3X/FUdt9gXj1GgAE3I1jXWUMd77YH/93ewUA&#10;Ag9RTHnjdDz8v7cQdRfhpN3z0SunChsfzZHGCha8RCmVh84FSydcF168Adxzs9aD1tssCMA8D9Tk&#10;apwb2Wb9axvrztCiK8ETaiZOQTjAQPG/O2/CysVRnHbZMKxx+uGNX64GjeaBOiLbgNN/DyTW/Ii3&#10;rnsFxz/7EBx4oJxir4s+Qi45Fv2vGIwz/vk3bJnojuP2jWHUZr1x7XOLYRd0+4AjF3ccdgdmL+uD&#10;y/e6G2cfVY7Tbj8BuUW9ADB0r/kUu9/8VxBwvPb5ZLDuDrhMaXHfD29gzQf/wg8Tf8DdfV/BZm8d&#10;1dnDyTKIf6KqhIqzAII8hHNetCaRhJdIgKcSWetBK9RQfnZDR+YmASHyPAsA4GCcafUU4EmJzcKi&#10;g0AYyKoP0b2IoqJhEK45z8PcD1Zg2/7/hUNjkpkABw5+ErNfew1bbRHDjPuvhbv8X2K3wDkc7mD7&#10;45/Fqolb4O7fn4GfVnyNoyqeAkUEVrGaBZDgHDJE8fO9V+PIPwDPThiCRyfsji0vugc/rdkRyvOs&#10;us+JyF/6OF6/7CqkemwNCo4IT2GbE55F35+PwewF83HUZ3finpwj8dL12+CWcYPBycZCe1jAXgFA&#10;HzxHCAkQcsZYYZ3rwY0n4VbXhCtqNVrBLLxSAJg+fXqNip/gKuiOKxUUB+UM4Mx6zVp0KChn2KX/&#10;ZJQNzcfZf6rA9ttMwrGHfoP9T87F9HWHAGBw4WHaIzdit4ELMGV8KSZNHoZlRw7DzDe/x4W/uxYc&#10;SbG1zykC4T3wyS/fYMLC73B/t32x86DliNhFnV1wgsjiZ1BVRXHcqXPw+E2/4avnZiLXWyiZCgeD&#10;h/87/X5MenMxNh8SxYyHrgOvnwsAcJEH4kRx1JUvoN+UP+AP2+yOa5+4ASeufgyEZzcwrfMgSTUX&#10;Z3AzlT1DHIcHxvx0H5Q6y2o50BBPoKGmNts9aNEt1YCwWYiOUR2+rXmF2lfIM7k3JQc3i84FQQMO&#10;2PJF9B8ETElchyNueARbXPIo1hQcDAYHm+VPxtQHb8B9+8Ww10v9MOakcqytOxvvb7cCcw/qj9K5&#10;AzD50ZuQqFst6yP45zeDsV/BOFxw6Om47rJjsHTz9zp5lBsLhI3z4n2fQVXOVjjiuv3wxrMO9tlu&#10;Gn530eFoiA0H5QSsYTWmPXElfnljBVaU1wH5eZh0aB9Mf+o5HDrsnyDgoGCg0dFI8QjOfvKv+L6o&#10;Eg9HD8P5e3sbBasAGNT+gVKRyYMY8W1mSiXPc0vjJILahIua2k5VQ0mo7VDgSXAEdkrybO6N42FZ&#10;dHVQDhwz8iG8+cMZyCv/Bjed/AKO2PVTEOTCoxx/Pew+vHnXN1h8wlAQ10G5l4Mo8zB8+GgccyVB&#10;PuFIfRnHR7f0xKznHsA+w14CIx5AgJ3HDkDx7Qdiy0+vR7/pR9g1nRVw0FQ1zjlyDXr1K0Wvkjwc&#10;ce0Z2PJPf4eT2wucAydvexc+vud5PLFjPk6cNhT9+jC89Eo+3k+tws+HlmBb8iO+ufNKuC6XOv0o&#10;li/YDzcNHofj/nAw6IAIajCxswfadhjJAVlo9VFK4NCI7zoLApfzgZVODsojeVnrQqu9ofy/TOQn&#10;0QcgBUwt8r/21bLoGJx6TCm6Rdfh3wuPxDez98KjHx0KpBZj0j03o+TvDp7ebQ26V9XggO4F6P3G&#10;crhsAN781+PoUxjH6nsrQeNVmP5JHSoO7ofd2FyMv/hecMTx6te1GD3lVNSd+Qq+e+YP2G6Qdadt&#10;KzgIvrr7Xtz5wkicuNW/8aejJ6JHjzoQzhHxqvHJjQ/ijCO6o+DUAvSOFeCr6mUgTgHqahmOvCYf&#10;xYhgi/eK8cqdLqY/fi1GF0yAIqj1pBqjHz8Nty76Fwr5Lhs+DSIynRLxD0EilGjaa8beOY6zbPas&#10;mcsOfPF9svfTb2fNG6PFzEJ5Q4mUuBygyoGWg3BloZeFuWrEeo9YtD94cgUOues8bNVvGn557g38&#10;b3IPYPHDmProi/jgyAjmxzlOzC2CU5dCwbB+eO5limHbzseN1z6NHQ5xUVTSE/t0742qyjiunrMA&#10;237aCwmvBlMevgksvg4/vTEO8xbPx243jsME78POHu5GgR49k3jri754/It9UR7fGT+u2BvdkvPw&#10;8R23g59O8cnFhVjFPfTdz8MxX6Twzru9sHnZAmy3TwO+vXgu/tdQj0VflWDV4QOwc//P8MS4R0CJ&#10;i9f+1wclPx2DFRe/jl9fPR6blQAbvmOCZBLGMLjyQKXGsaoARpeVFYbvbitazCwYWBGg0j0ZaibJ&#10;KAiIzozL5V93Q+fqFhsESt2P8MR51+P+d8dg/wt2Q72bA2foVQCtxk6RPhhYk8QH0RSSJblYcfZa&#10;1PGj8Icjj8ad9/4NI4bvjMuucvCvQQ6uGjQMd5aNRpHD8fOH5fBA4cR6YuRBf8GuL12NyNg+GLr8&#10;ZL2+LVoOwoE+6x7H3pdeiAOGvoOfnn4ON721C27b64/4/olnwU8ejO9zc3B8xTr0oRSraAOuvG04&#10;rr5tJXjBkzj3KoIdtyQ4qagHignw97xCnP/RaGyzQy0mP/xnRFgck18/Fc+99xpK7j0UExf/F2xD&#10;PyuB0DSvbUIIHIeCeVwzB+axIsJYUfj2tqLFs0elgZuEXLi0vy9jgesgm1YGF4vOAsESchh60564&#10;6bQf8NyNE5Giw8FZEl6EovryWmxfmI+q8kp0m0Bxxinzsec+h6LcrcfVV1+FqmKOiy+/HhU7VeDr&#10;vutQ1y0XdZzg3Cu64Y4n+wIgyO9RhvtGnYOJ5z6Fya+fgsIcma/HolV47C8J9M6bgo+XXY1rHt4C&#10;UVKPv311C4gD5IJg4YIFuHzJIlQ6OVjapzeK+vwO5110BRJuCfY7/G8479K++K6gFsf36IN9XQ4X&#10;HGsWRbBkdT4YiWHokZfhqv+9gyMH7ogBBbuBbgyPKkOyPek+a+wseGF7DLXlOwvJsbh5RgXR/wFj&#10;DCyUeJZYNZRFu8PBl4+8gnGPnobnPtgGVz+5K5gnks2ceGEPbLPPGoBG0S0vH7lkCVJeMc74+Rm8&#10;ixkovuoAfFZSjtt/eBUgMcQPc5FyHDyZOwvwYnhr4oGiCU7x0KIJ2Oa2E1F83xFYWvUVQJKdOuoN&#10;FRwEx917OH7f5zO8cNmzOHi7mSA0ihqvFGApfD6yFrG8PBy+3XYY+sF8PP5cHcrKtsO7k7/CLnvs&#10;itmL5uKCy25G4TWrsTaSxEQ3ifm5FMMHrcWljxwPDqBn/g744Ljr8eK42zH59VPhIqezh90GcGEP&#10;1gkExV9CiDgewiDHkYizrD28u1tjs6gG/IM3uO8vK/Lt6AERg4lsDCzdokuDE/BkArce/ziO328W&#10;Xr7pG5kbCpiWPB8cFDkusKquGhdcmo+8YXXI+fcP+OWKF1F+5/v4z0F/xZpJP+P7r1dh7dNFWLy2&#10;EnlOLrhDgaIy0QZhqJm4FZZMnYshU4ehe+7eNpi71SB44/rH8eyUy3HpS5di0do+AABOCd5+PxfH&#10;PF4BJxLFy9OmgaYIHM5xes1b+Cm5CL3P2R1/K/8YL3zxNggleMSbCxavR90l8wAQzKrcGgRALEJx&#10;wrTH0e3Z45D32imIJJd26ojbBsUlgl8VODfUUMwrxf+zd97xTZR/HH8/d0m6Wyh77z1luRH3noAo&#10;KiiKCAgiDn4qKjhRwYED2UNAWQIiIKjIFARBZe+9C90zyd3z++Mul6QtCG3K8t6+isnd5Vba53vP&#10;d3y+yPMfs/D1elV8OlAmwrJ4ARlQZjXshTqzyMpxU/yBb/L8FGs3mWLtJ1GibeDPREq0nUjZDt8C&#10;sHTpEqKiXLjdbqKiXDRsWIe7776dQ4cOEhXlIjs7G4B77rkDgPj4GLxeL7fddhMAUVEumjZtSFSU&#10;8bTz0UcfEBXlokSJWNLS0uja9Qluvvl6oqJcfPbZx0RFuYiKcnHjjYYK6pNPdgYgMtJJVJSLrKws&#10;oqJc9Oz5DD17drP2O3Dg60gpefjh9qfokX6JICT3vPEw0ybvp6wrhcv7dLJWKa5iSCUc15w93DG7&#10;GGNvaMjVD7Vj6YzVhDnDiAiPpkGDBswf+ysbmlzF28/U4orZJ3lziouJ88shhY7xpyJZ/11XEqes&#10;Y/mw93DpGspF/bR6fjDGCknDag5uqrOUWa+NgPS1gEBIwce/dEICD8XE0DhMoVfvNMKrQe1hq0n9&#10;5i9ODl/OwrYfcHDHWqZNcHKTtzqPh0Xg9bjZtMWBUFQk4NFdRM67nMgF+6k+rTHCWfq8Xndh8Y2i&#10;ui79z+NCGC1UA8biovozP/uYhaKYMwujh4U/O8o0FIFnaq67kHMQHA4nDkdY0E80HnrftgjdoaKo&#10;TvPHZfwovsFBoigK8+bNBWDfvn1Bg3G1ahWt12++2Z/Fi5fj8XhITEwEjGLGHTu25zmf7OxskpIS&#10;+eWXn085uGdlZeUrPez7LsaNG2u9HjbsK37+ecHZ35iLDEUXDH7mW/52DuKdHx9ixaAxAfnoOj2H&#10;dGd10mzaja6Ip3Qs48omUPanXqAafwIZ2TnU+a0fWy6LIrF4OB/+/Ay71WW8Nf5aSzDQjU7xb5+m&#10;0vv3MnDsJzg8uwH1vFzvxYxmDnaXtW/K3a03seqPw4xe/4m1PoU64FEpvvA49QamsOCxTrR7qR+z&#10;flyB0+kkKjKcP/9cy3sfj2HhzXfwdps4on9M4cab4vh64bV+F7iWwtbvunL025X89W0vtIs5eBpQ&#10;r6Yo/jEXQFXPzYUVuM5CVdVUwOz/atRXSCnRdN0fSLoIRAR96qFSCtAzcXo0NC2Hdq2WoCC4oUFx&#10;NGnmOBNcM3L8eCIgiYyMDFJ+/O23ZaSkpFjbrVmzmjp16uLxeNi/fx8AY8d+k6cxSenSZXC5wkhJ&#10;SSEhIYFfflmMEILnnuvL1VdfQ0aGIUORnJxkHSsjw83cuQtwuVwkJ2fw5ZdfoygKH3zwEQBut5t1&#10;69YVzc27gNAVD10/eZi1QwfhSltBRJSCqjit9Uu3aNy0cQj7ry+NohnuqbDUTMaMGsOANwcwdtwo&#10;hKIghI5XZvF+zF/Unf8CYaUa4zMIYdmHqfhdORpUqMmMJTlkhVfD6808H5d7USPN+//n3DX0mPAh&#10;fb57k81f9/evl5Lnhz3K1zs/o/1fddmRk8iA1F+ptfxVpDAivH8l7eGe7cPZEpPFvlqRDNsxkBmH&#10;xrJ4981YvS2cCursR4n4pgN95gzHgeOi9YiLQK8+BBU/67oMaqsaqN8XSs5addbnhvLNJIxiPLPk&#10;XBiNkHyTditccYEbDLw5fN1tME6h89TIV9FkOLNXNAUJSUnH2Tn2Vu58diI7MsoFfUzX/ddtEOiW&#10;81/0kiWLCQsL49NPh5CTY5TfT5r0DQ6HA4/HY20npUTXNRISjnP11dcE7Wf37t28/vqrCCEYNuwL&#10;8vutf+mlvlx3XRseeqgjPXv2BqBGjZqcPHmyULfnYkD35OCMKMfVfR4kKnoj1/Zqx7v39+fVWQOR&#10;ApTwsnT8LYLk40m4nC6EKnGICA4591O6ZGlSUpJ5fJ+LtGwvMseDOyeHQ8lpZJTXEaaS7Z33uni/&#10;89toikKLuaNwoxCZdenf21ATExuLlHBj90788cFQBo+NY83fYQg0pGmY5/+SyBf1pyKvrGaKCUvC&#10;1x/jp+j5gKBl+dqME4eQuoDSMbx0aBbFNqZRVnQwZhYSSur7iJtaCa1NMgvn6oQpXhzOi3x64UMh&#10;IIwRPBbouh7jm32EkrM2Fj43lF+pPHhKFKz3gb8I4wJFCnjkilGMmVyfNZl383CTb+m3bDPJjW+g&#10;0YyX6JL9BrWf+IWy1X9B33grxPoNRunSxZk27XsyMjKIjo42dLJOw8iRw2ncuAkACxf+xJVXXMnK&#10;VSut9QkJhh7RhAljad68RdBnjxw5zLhxY6hVqzZDhgzmwQcfzLP/ESO+xuFwEhsbS4UKZTh06Bhx&#10;cXEcPHigwPfnYkHVE3CLUqwc+j0vDrmS4iXWccf1Tl6aGYmTDECw5o+DZCVuy+fT/u/N53KSAmIu&#10;e97szQ05BzbziWMvg8c+RsLdnzHxjZY8+PYmSrmOFf3FXWJER8cg0DmaXZsH3xbs/3M+s7a/S00x&#10;hu3KUwgkasXr+CIrncmjJ1CnXh3SUtMJD6/IarGGP1b/wR133MFNE09weeurWLNiJXHxJVm5zYmo&#10;ZRxDIqhdx83wtweDkNRfOA4UiAm/ON2G5mNpQBqUf51ABHn/pS5jUYxEpFBS8NRZ3x+VGZGQASXn&#10;AX96hT2/IkfzprDotxi2uBvy3a19KfntXxSfnkJiTgw1K6lM3DSQtR++yslNLZFVdyICCnuklNxx&#10;x10AfPLJ0FPGGJxOJydPnuDw4cM8//wLAEyc+B3r/srrHho+fCRTp06lVq3aQcuvvbY1+/cfAaBE&#10;iRKoal47n5ycwYcfDjZnK8a5REVF8eOPP5z9jbnIKJOzEYfUua3bHTxx5/fULpbALf97gGfXvG5u&#10;IVFq3ImOQCoOpKr7fxT/D6rxIxUdb1hJ67Nzvb9Q/TMNxe2hzvvdeHDgPARw+z33nKcrvnhxuVwI&#10;Two4I1n4wWdUrteMQY8N5ok79hieaykQ0sOgt4dw4MABfln4C3+sWsWSxUuYMH4827Zs5ZMhH7N9&#10;53a+GTOOrdu2sWblMqJrt8fnyggjgXHV9xE+tSNkS26udgQFQXzpSuf78guG1INnEGZMWwiBJnUc&#10;Dsdh3ypFVQ8VxfypwD24pdRjjR6vIHWMZkhmfFuXPoNx4ccsWpVex40NT/LB4pqUqpRDoxIKb33Q&#10;ifSyGglZCj1iXOQ4vWhRtalXYRa7Tvo7T6WkZAAQGRlJx46PMnnyRGtdoOFYuHARBw4cQAjBI488&#10;RLqpBBkREYmmaWRmZqCqCqVLl+HRRzvTrVtXnn22Ox06PGztw2ifaGjBRERE5GuYfOvHjBlFamoW&#10;Ukp+/nlhLjfZBf6FFJA7bruOkWvgSNTlPD64ElkxNVCy99GpRAzf7PmVcY4tdCrVHq54F+Mv7V+e&#10;MBVJne3fUtWbwU0ihXhHBJmVrqD2Ty6EJwc9ugyKrvJMtx7n4vIuOZwZG6HYtTzzwR0Mevp3Zv1a&#10;lhm7+1D7j4/YeeWLIBQcZa5EO7zMjFOcHg0HUnoBgeY+ylX/fMHm7DJENIyn0rJeRB1ujMup8e67&#10;7xf9xRUFQkFI3VANCEiflVKi5op9OhxKqqZpIU+dLUinvFQAr1eL0Y3SbSRG7EJguqcCCkcu9CqL&#10;SA5ToYIXgaDSFQ7WVQ2nbJk4nu/1Cj22HsZx2Qpu79ENGaaSnpaFjueU+/LNOtq0uYawsDDfUlq1&#10;utyKNzRu3ISkpEQeffQhhBCUK1eOatUqM378N/juVFhYGLVq1ebo0SPWvlesWE5kpJMrrriSMWMm&#10;MGbMyDzHj42N4IknnkRKSVxcJCdPptKyZSvWrv0TEERHh5ORcWkWkXXv0ZuxD49AD4sjwn2C33bO&#10;ZG1aJomR4cxTtsOrr/Drp8PplBjHrop3IU/ZkEugezN5858PaX1NG8LXbWSmooECfx/+nnSPxh21&#10;egIS/cAooO05vMpLh1rxyWwElh5+iGWDd0F8TXJ2TGJsqTCuPbqOGRnLaFvlCUSl6zmTEUQAT2wf&#10;wW/O8nzh2UWxYqVZ6L6a6L9L41WjcUTG4PWk4HRerKnOVjGbUVMUsMYohPbXVWha6KU+oBB1FiBj&#10;pW4aCSGCKrp9Ow2qzbsQkZKkiCbsXJ+OIiV1HutF79ZVGOz9jU0bNjKu8RFuv6Y2yRE1EOj0urkd&#10;DvHvPk8hBFu27PQdBIBPPhlCWFgYEyZMYu7cHwHDRfTTT7+Qnp7Grbfebrn2ypevwPffz2bp0iVB&#10;MwjfzOHqq69B5HNTfTOIu+66G13X8XjcLFy4iDvvvKvg9+giomzObIQQpJZozMdqNM2jY/gq/QSq&#10;AtlHj+B9rR/Dn3mAX3Z9Toc93yCS/8Gt6niFSraSRdj22by+6XOW7xrBHfffTcQTXVAfbo8zU0Pz&#10;anikl1vL3YFbSLzCwXdjPj/fl3zRMnrUeCQqCjpNE9ewcuen/K4cZX52Br+nLaP0c334ff9Esvf8&#10;iDGiqAE/joDXCsnpJ5i3/iN6tLuT8d49DFckmiJYn7CCr/dNxhEZC0iqZk47b9dbWERwkCIIIywc&#10;aD5CX5AHhXFDmTMMVVEMP1TAyVrZUMqFnQ7lcjrYsq8Kd1RLpkHWLDZG3M9yb3UcUQK5YjOr6YYg&#10;jBs8HkqW3k85cR2Z24cDD9G6dRtrPwkJyQDMmTMPIOjp/YcfjGXpAU1IatasxWOPdbbeb1i/BSEE&#10;e/caFaYbN24F4PHHu/D4413y7BNg1KjxgGEg2rS5Ps82yclJREVFAzBlyoyC3aCLjB++n8vlj3yF&#10;7izOzGqdabJzOK9FlyMDlU1ffE2VqvXY2boZpStUpt+br9Ljk6/xhK8i9eBR1MxsSlYvSWLV1ohw&#10;F4lRJZGvvsq43Xsp71BxRsRwS4lm6LGVEUjCD02nRjV7VlFQHA4H0bs/IaN6b/6p0Y6fd37FTSjM&#10;27uH++s1wnH0CN5PB7M5MpIjXZ5hWEo6PzdpR0Z4dYQUOMVJKi4bzZD4CKKrVaFsyTJk3XMncuNG&#10;Km7eDE5JhqLwdP2+KAgcwsP3s34535ddYARmdzyzR5AIqq0QBBoIKSW50/JDQYHjIEZtgm7Ie4D1&#10;f2Eq0RrIC9oHpaoqTi2T8Ak1GXJoOb8feI2bluhc84vGtYvgmt/gpRE/sHT/AMb8PoYun+9k+YR+&#10;AGzYsJ7vvp0MQFpaWtAMYMwow0X0Rv/+eY65d88eAF7938sAeDweqteoAYDXk7+LSzPz0r8ZPy5o&#10;+W233HTKaytWrDgAR48etZZ5vad2oV0q9GtbxspoGlCzG99501kdDvUiY7jjBDSbtAC9WDSpjz5C&#10;7Kf9KNb6Ro7echel3umHd+d2SpQqj2vmHJJmzeGW4vfzXKny3Fu6IteUuo7MuMtRJEhPNnO+++L8&#10;XuglwC+/LDZLIgRv1HyW4wq8X7chJ4TCsWkzSZ45G61CGUqWLM7/5k5lZdkTLEmbyS8J3/DL8flM&#10;eLkbce+9QXq4k6NvvkbWE135btMGXFFRSOC2mo+jmJ6AuONTz+elhhDzl1sPqNrOVaDr9/6ElgLP&#10;LIRp4QJ1oaSUhqiVD3OKcWHOKwx+eu9m2rxVlpE7BlHl5HG2P3KInG27SUvYRYnb7yPsZH0Wj1/C&#10;/yo/g5J9kEYNHgGMQT42NpZtW7dSrXo1dE1nw8b1uHNyWLhgAV2e6kq3Z7rz17p1rPx9BbfdfgeV&#10;KlcGAbt3GRo2y5Yu5Yorr2TJ4t+IiIigTt26xMbGceTIYZKSkoiNjaNChQrWU8L+/ftZtXIlbw14&#10;g3kLfuaTT4aSkpxMVHQ03bt15dXXXufo0aNERUWRkZ5BVnYmKSkpNGveAoeqUrZcudPciUuDBx5o&#10;y/iJHTkUezcAX9R/Ec/e1VydMIeIVt25BYFIT6FxdAqdb2hPGd1DZRHJjlGZbIiL56PJK9Eb9UVF&#10;JRx4IyuDxTV6o6jh5uRZ59kbcygRX+J8XuYlgcvl4qroRfyefj0Cyf3VezNs20es9GrUVzXe/m0z&#10;M3+9D6VqRYo/+Chi6iTSJk0iIyKS5MwMGo37huiKFSixZw9DXnuNn4pdy7DkZcSnpHFD/Vfw6B6E&#10;InEl/cGCeRd3K1wdU4tPN301vlkGRsziXEj5nL2xMN1PQog0GRDItnrBigD5ckP0kwtZRr5Bg/rc&#10;XmYaT4p+cGITyvJquDwxRGRVImVeaRAuZL33Qcvi8LcBekOKQrFixfji86G82r8/kydOpHGTJtSs&#10;VRunywiiLVu6GNXhoHqNGhw5chiv18PJEyf5449VOBwOmjdvDoBDdXDkyBEmfvMNHw0eQmZmJmvX&#10;/MkNN93IrJnfc+ddd+NyuShbtixVq1X1B+kEfPvtZJq3aMHgIZ+QkJDAT/PnkZKaQt++L6KoChnp&#10;GZw8cYLx48bw/gcfEhkZdc7v8blm9veTaXHLI1DeiNU4q7ZiTbVW5oxDIpVY/qnSlr5IFN2sE0Ka&#10;DzYCxazYlwJ+a/IywqrO91I1axZPPnHx+r4vND7/cgRX3/ogOWXvByTd675AiQNLWJ74Jxn1OnAL&#10;oCXt46oyxWj04CNcEe7CqSgcyM5mdmxV5p+ojFL/fnQU8Kby2rGV7GzYF4nbUPPyZDJh8KWQsWY+&#10;mSsCvFa6qfmAriIUxaraVhT10AUhJIhPSFAxZha6TzgwoI9F7ky3C72l4YShb/J49T0Q3wBFCDzO&#10;kqTG1kagIISGkpPJ9pH34XL5MymkrnPV1ddwXZvrUBQVzetFSsnyZUstw/lQx0eoV78BQijMnPk9&#10;WVlZuMKMfWiaRlqavyrfaBrlz3KQUmfa1Kk0aNCQtFSzvkYItmzeYrn8wDBaSJj0zTdIDHegV/P6&#10;z1XA4cOH+HToF0ESJJc6q+aNx3FknvU+/wcvgaaCroBUBD7JS6M4VoA0hO1AQUhB7LHxTJtqG4pQ&#10;8+vsCThT/jJTZAUnK13HnibPW+vV4lX4o8R1jKrfh6eqPUvnKj0YVKcPC8vfh1qpBQKBikR1xLCr&#10;XjeM3pwCpJcnr0rLU7N0MWJllfrqEgI8OsLawtzWpwYeYgrshgLfDMM4b01KU2RW+gPcZmz7wjYV&#10;BkPee4XXU1KoenMfnNVuQ5E6uhA8XG0bQwfljT1UqVoNgGpVqyOABg0b4nQ6adSoEZdd1szabueO&#10;7bRqdTnVqlWlQsWKSAkZmZnExsSQlp5GqdKlqVGrFpWrVKHNDTcQFhZGqVKluebaa0lMTKRMmbLE&#10;xMYghKBGzZpUrlyZPn2MP6Tjx47RseMjhIWHo3k1YmNiaN++A1lZmcybO5eHH+mI0+mkYqVKnDx5&#10;kpIlS52Te3kh4HA4WPnTBK674UYyqnQ9ZeObM0jhRyIomTiG+T8tDO1J2gAQHh7O4ilvcW3HT/DG&#10;VEORwpL98GM81+oK5neZ/3Ou9LlmhOC+6tvp0fPtojvxc4ivfarRjRQzy1SYqhEywFSApl0gch8+&#10;ixWofCjACLhIQ4k2j9xHEUTmi4JicXEkrx4LGH7A08l3xMfHA9C8ZUsA7rw7/0re++5/AIDU1FQr&#10;O6l16+uCtilbtmzQ+7i4OOLi4qiRa1++rKfq1Y01111/vbXuiquuBKCMua/LrzDeR0REUqZM8P7/&#10;KwghWPrbIm6/40YSSj2BKMBEWtOP8PzNxXisk91zuygJCwtn9YxXuOaWB8gu1x6A/Job/Fu3O4lE&#10;1wVdrjhKr0vEUACGL1/6C4JRFIRlEJRcKfZFcwoFaX4EwObNm9P0gJRZS7sk8CtWLpJpRT78m87T&#10;2RIbWyQJCjZnwPx5v/Lxk5XR0zac4Sd0wEtMwgKWD+/KY506/+snbELD8oXfU927AJHraflMUdO2&#10;MmNgS3r1fC7k53Z+8QvuY/YD8fV+yGMcRNGozhZqRBQYRWISyMrIwhedCIpRqBd2Pwub/watW7dm&#10;7ffvcGf1reg5u06zpURN+Z3eN2SzaN4oIiMjz9k52hhMnTSONx5woWceIPBRND98440uBdVzZrL6&#10;+4HWzPvSQvj/J0CgIhRhafIJ4Q9wEyRXHjoKZyyEL7Qi8WhGDn/uNqtC2u1hbC4cBrz5Jqsn9eO6&#10;CutxpG0KzP5GPf4Lr97vYtWsz3is8xPn8zT/89x9bzvWfNeX8snfoujZp9xOohB9eApjX6jD1O+m&#10;nMMzPE+Yv7BSek0Pvy/91J/9JIR6YfSzCMSKugsRkA3l1/cQ0pcfXLiTtLEJJaqqMvi9d5FSsnjJ&#10;Il5/oz/zflxAbGyH831qNgGoqsqc2bPxer3ccdedpJW4C4+jFPh06A5O4ftxn1G5cl65/ksP4c+I&#10;kpgpe+YSmTvjVFIUDZAKZSx0XbeCLFbv7cBqQkUg9MBnNxubCwchBNe3uZHlS28836dicxocDgcL&#10;fzJaAw/76nNWrVjEuInfI8TD//LJSwcF0MCfQ6uDz0QYBdL+mYWuaxWMWovQn0Ph8E2LdF+9hQxe&#10;B/nkNNjYXHhs2rTRklYBWLF8WZ5tfD3UARb85M+Qys4+tavEJnR079GL8ZNmFon20YWM9CUOBbj5&#10;feOq8TsbJDga8sZHUFhjEfB9abpm9OD21aOTy3DY2BQBJUvGsXnzJiIjw5gz5wfS09NJT08HIDIy&#10;jKysLCIjw3j00Y707NmdEycSrPXRkWGkp6dTvmwppJS8+87bDHzzDeKLG5lrL/R9nu++ncwNbVoz&#10;auQIACpXLMc1V18BQO9ePQGjx/qwr2ytqLNl1PjvANiybSc7d+3Nd5uB730MQGZWFgAjxk4CYM/e&#10;/dY2A8xtfOw7kP9D9QefDCvU+Z5P/Kmxwuhp4bMbZqlCYO6YrheNNlRIsqEQAo/HzAEOrBw0967Z&#10;biibIiI7O5unn37Set+yZTNatvQXRZYqFU+dOnWs962vuYrLA9bfdstNpKb6H8QksHjJUqva/aGH&#10;O1Krdi2e6vo0mqZx7bWtOX78uLV9dGQY1193bVFc2iVHySqN+Xv9JkpVbQLAgHeHsGLVGuJiY8jM&#10;zuLwkWPWNrc/8Bgej5fPh48DYMaseWRlZ/PqgA9wu9081fMlAMrVbM4rLz5L6WpNAXhr0Ke0bH0n&#10;AJu3bmffgUN06tqHrdt38fHnI1ixag1vDfr0XF96SLAkaXRpKX9IKVFE7jqLoplZFCpmAX4Bcl3T&#10;/AV7PiNndtC7gKWhbC5ywsPDWb58FQBz5vzAli3bg9arqkrXrk/z+++/A7D2r/VERERY65f/voro&#10;yLCgzzRu3JSS8XHUrFkraHnpUsXxuI2sv9mzZwGQnpnDmjWrWb5saUiv61KlaeMGPPrQA2zZtgOA&#10;q69oSelqTdF1nYS9/1jbvPZSb1av/SvffVSs04pju//iy+HjGPnFh4S5XBzf8zcAQ4eNoe+zT5Od&#10;bbQEaH7N7QCM+OKDIr6yc4AZ3daBwDIwoQij77ZvM6nHghLyAHdBmh/53wiBqhqJsV7T1+t3PUmf&#10;yA7YMQubIuLRR/3ijnfffQ9t2lxLmzbX8s8/f3PnnXfyww8/0qPHszRp0oSOHR/hjttv4fo2xkyg&#10;Z6/eADzVtStCCOrWrUvNmjUBOJGYQpOmTQGoXduYmTRtchmp6Vmkpmexbu2fNGl6GQAtW7aiRctW&#10;5+qSL3r27N1PvTqGIV6xag1/rfiJbX8tYfGyldY2k6fOpER8cas4dt/+g0SEhwNwfM/flKrahJ7d&#10;Hufv9RsBY9ayeNlK6tSqztIVq6hYx1BWOLFvPSf2rSc8LPiB4GJEmMKsimL8X0eaDdFAUf2ziaKK&#10;5xRqZqEI34kJNM1wQ0lpqpdIQ8nExqYo+fTT4G51ixf7g9LTpn1vvX7pJaMPyW8B6z/44CNjH58Z&#10;8YY33hwYtK/hI0YB8MKLRu+RX39bYq0b+NY7Qdtee23rgl3Af4iuT3TklQGDmDDyMwC6dOrA1Ve0&#10;5LWBH6BLyfsD/mdt0/Ppx6lbuybH9/zNKwMG0apZUwC6dXkUgDVLjG6Tj3R4gFcGDOLEvvVs2rKN&#10;Fb/MAuCNdwYTX7x40PG7dXmEK1s158effuWVAYN47cVeREdfLCrMuuHhN8sVfErevro2JaC2oqjc&#10;UOJs1Qlr1KjRateuXasBBrz1rty7Zy/TpkwmvkQ8d999N1s2b2btmj9RnU7DDSUlDlVw22chFGGT&#10;OpeXC+fJ1g1Ct08bGxubEDB66Sb+OJId0t4MPz53i5F1qpkeG0UQGxPDE12eYNUff7Bxw6bOhw4d&#10;mABQp06dClLC9u3bQpo+W+gKbp+xyc4yUgd1Kf0zCmFE6m25D5uC8vHHxtN/ZKQTgGnTplCpktHE&#10;6c03+xMZ6SQy0snRo0eJNGMPvnhCVFQ4kZFhXHvt1eY+wjh58iTRkWHWz0/z51mvOz7cgdf7v8af&#10;f64B4MrLDVfGsz27W9vcfdcdQZ8HKBkfR3RkGI0a1gOgft3avNC3DwBXtGpRxHfI5r+CLwsKCBpU&#10;zUo3v8RHETl0Cmn6pKUNpWte0wUl/dfhi37b2BSQnJwcIiOdZGYageXOnR/lnnvuRUrJgQMHOHIk&#10;gddee52//lqX57NSSjIzc1i79k+2bt3K11+PoFrViqRnGsHP9Mwcbrv9DgAOHTnGqFFjALj5xuut&#10;zo8AX3w5jI+GDCE9M4c5P86ztj905BglS8RxIjGF9MwcNmzcAhiKzMO/vnjTNAvKiLGT+fGnX0lL&#10;T+eqG+8DoP9bH/H+EMPNV7JKY2o0uppyNZuj69KKK/i29a1/9Kne1nuAGo2uttZJKane6GpqNLqa&#10;Dz8ZRskqjUlNTePI0eP8sWadtX2pqk2o0ehqNmzaSoXaLanR6Grqt7iB7OxsKtRqYa3zHWfYqAkA&#10;VqbWhYf51J2PIcjtHJJF0PgIQpCoJAQIKdF8tSK6WWSoSX9puh27sCkg3347iYcffoQtWzaTnp5O&#10;zZo1cbvdjB07GoC4uGK8+GI/1q//J9/Pjxs3hszMHK666nKWLVuKruU/z42LK0ZklOG/TkpJJyYq&#10;/LTnFRdXjLi4YjQ1g9xfffkFZcuU5Pjx47Ro2YrLL7+C339fUdDLvmjZuHkr1Rpcxe+/zgJg0tSZ&#10;jBr3rbV+1JeDaX315aeUANr61xKWLF/FW4M+ZeOaX1nwyxJ2bTDu464NKxBCMPyz9xn15WBe6P00&#10;AHWaBUv+79qwgrAwF7s2rKBRg7rcc8dNjPpyMMsWzqBinVYc2vGntc7t9nDXbTfy+tuDQ38zQorf&#10;/ZT7IVzmkvfQdT1WytAbjMKlzpqaJFIIdM1rps/qhm6LClIjT8GIjc3Z8PjjXejb9yWiolw8+eRT&#10;rF9vPL1HRbkYPPgTKlYsQ2pqGn/88ScgKFUqHq/XS1JSqvV5MDKaRo4cTd++LwJQuXLloONER4bR&#10;vEULWrduA8Drbw5g5vczrPW5e4L4XFDpmTlER4Zx/wNtadasGfXr1uJEolGjERcTSb169YO2vdTZ&#10;tmM3sTFG35afFy3lssYN2LPvAFlmhfv1ra8kKzvLSp0FSE7xx2OHjZrAga2rKVmlMQ6Hg48/H8GJ&#10;feuDjtH66isIC/N3rTyycx1tH+nGy3265XtOVSpX5PrWVwYtGzTkSwYPHU77+++idq0a1N+7n4zM&#10;rMJdfFHjawss/Xp7iqIYHTYDlGYvmDqLQItldMYz/vF6NWvqbnT+M7OhBHZWlE2B6dvXKL7KyHAH&#10;Lfe97969p7WsXr369Ov3P+t9ZsDgvGrVanMbI66weat/sMpvEO/X7xX69XvFev/AA+1Ouf2pjEBK&#10;Wma+yy9VoiIjaHvvHYwdNoQKtVuQk+O2BnqfS+mmux/m7/Wb2LPpdzRN4+qb76d+3ZrWPno/0wWP&#10;10v/l3vTp+dT7Ny1J89xKtQ24kD9nu9uLYuOiqRs2dL5ntfgz4Yz+LPhFC8Wx45/llGmelMaNajH&#10;B2+9whvvDOHQjj/5X98eTJwyE0URlKzSmJjoaPZs+j1k9yYkmLpQQhGW1If09YcPVNPQ9Fin0xFy&#10;baizNhYiv8YaAjRzei+lvyhPYrattCcWNjaXPI90uN96fWj7n0Hrcs8OwJgR5LeN0+GgT8+nABgz&#10;bEiezwe+fqmPYTDGj/gkaF8Ht6055bGP7f7bev1kZ0OMUFEUOj3clk4Pt83v0i4MzLFUlxIl0Jsq&#10;glNnQXDBuaFyF3/IwEwo8g3c29jY2NgUCAlSoPhaQglDbkn41pk4HOqhoqjLK5QbSjd15YOC2AFn&#10;6ZtU2BMLGxsbm8Lhyzw1cmgBqVsV7sEzCT1GytCPugXpwW1Nd6SuB8l/6LopBiUNa/cfUxG2sbGx&#10;KWKkvwe36ccx6t38W+i6jD3bYuszoSDGwv9a8anO+rXVDSkoEdSu0rYZNjY2NoXBp+9hapNbGuUS&#10;RVGQwm8cjL7cF8DMIkgKl2APlKZp6FJHR/d3/cOOWdjY2NgUCmvsl6ALa6GRfXpuihMKVZQnJei6&#10;2VlM+GTKQUEJKjZU7LmFjY2NTcGRgX4an9/GeAxXFRURIEleFPEKKLQ2FP6ueFKi+fpwYxbmSTAa&#10;59l1FjY2NjYFJcirFFCaAEY4APxFeQ6HkirIp8ShkBR6ZiECunBI3ZhPWDZEEaEUXjyv/PP3ev75&#10;ez0b1m/Id/nGDRvzLAfYuWMn//y9nm1bt+W7X03T2B5QzZpwPIHt27bnu+2iX3875X5sbGwuZYT/&#10;fyJoCUIIAjtYSylBUUJexV2ooVwxc3ytdkcy1xxC9800Ln7eevMtYmNjiIiM5IlOTzL1u2lBy10u&#10;F4893Ik1q9dYywFGjxxNVlYm6ekZtLuvvbXeR1ZWFsOHDQcgOzuLZ7p2p3ad2vmeQ3paOjk5l75k&#10;xKnYuGEjS35bypLflrJ3z96Q7vvxR58Ier9923YSEhKs9ytXrCQnO/97/9TjT4X0XP7rzJg247Tr&#10;F/4UwnYHAUybMrVI9hsSfJXaZnBbD/DzK0LJ1SkPdKmHvA934WYWGC4mEfAe8ga0L5HJBdWqV6Nm&#10;zRqMGT+KWd/PClpeu05tRowZzrAvv87zuYoVK9K8RTOmz5rGoHfzb+8opeSRDo8xfdY0a9mwL4bR&#10;9t52fDvJL8SWnpZGu/va8/prb4Tuwi4S5syaQ4mS8Vx3fWu2b9tOu/van/Fn29//4GnXp6UFz9p/&#10;WfgL27caM7yJEyby45wfCQvPv9taWlr6GZ/Hf4GODz5Ch7YP8eADHejQ9iFr+bPdn+Xw4cP/+vlp&#10;U6afdv1P838q9Dn6SElJ4c3+AwD4bvIFbCwwXVE+378CvhE3d+KT16vHKkCFChV6Vq9e/cZQHb+Q&#10;bqhgLY+gPtxBW15aAe6DBw9SPFcXLoC1f66levXqp/2sy+XKs0zXdR58oAMjx460Ut5+X/471apX&#10;Y8bs6Sz86We8HqMT4e8rVjF91jSaNGnMhHHfhOBqLk5uue0W63fN6/HSu8dztL23HWv+MGQmZs6Y&#10;xbwf59P23nb06vEcuq7TpdOTABw+fJgH23bg0YceIzX19LP1Fct/Z9Xvq3h30LsAuN1unn6yG+3u&#10;bc+G9X7X49TvptL23nZM+e7CHnDOFVNmfMfU76fw8WeDeerxrgD0e6Uf5coZvUj27d3Hkt+WkJnp&#10;18/65+9/2LVzt/X+8KHD1neccDyBbFOM0Mexo8dISkoC4MD+AyxetJiMdL/h3rNnD0sXLyUryxAI&#10;3L1rN5mZmSz5bQknT5wEIDo6mmd6PhPqyy86JOi6Mb5KDJkSY8Lhj1koiowBDmZnZ3+RkZFxYRgL&#10;IXxxCn9KrTRFBHWwbMSlkjr7zFPdeaZrdyZNmMSXw78IWt69aw/+WvsX/d987bT7yM8lt3/ffjo9&#10;0YlXXvYL1111zVUkJyfTt/cLaJrGkSNHALjltpsBuOvuu1j9x+rCX9RFitvtFxZ8pmt3BrzzJjNm&#10;T+erL74iJSWFnJxsDh06xIzZ0/n8q89QFIUxEwxZ80HvfsDUGVMYOXYET3fJX6kU4OCBg3wy+BO+&#10;+Nr/Xb/2v/58+vmnTJ89zXI1ArS6/HJmzJ7OnFlz/tOuwtxUqFiR5ORkAIZ89Akej4fZM2ezYP4C&#10;qtWozmMPGz3U+zzbh8OHj5CRno7HY/Qu+fqr4Xi9xkPStKnT2bPbLyq4Y8dO3njtTYoXL87CnxYy&#10;ccJE6tary9NPPkNOTg6fDvmMlStWUT3gGK/9rz9DPxlK5aqV6d3zObKzs8lIz2D86HHn7oYUFKGY&#10;1iGw1s18MBcKgSOLT9DV4XC8HxERsSbPvgpIobShAnvCGtZNImWAM+1SCFYE8PWo/BvanGp5fnjc&#10;7jzLqlaryt333MWG9Rv4Zvw3PNb5McaOHkf9BvV4qONDvPfO+3k+o+lavrOUS52vvxqOy+mieHxx&#10;ho8yXH5JSUnEx8cD8M6gt/lh5g84XU6uv6FNvvvo1uNpevfoTWZWljUw5cfs2T9w/Y3XM27MeB7v&#10;0hmAge8MYOAbA0k8mRhUc1S1WhUAOj7WkQXzF3DPffeE4nIvCRQl+JnU6XKxZ88eIiMjmDHbcDkd&#10;OHCQ2++4zVjvdJ52f16Pl4GvD2Tid8bMevzYCUyaMhGAT7/4BCklfV54jp3bd7D2z3VERUdZBvx/&#10;rxmqxE889Tg/zJrDbbffGroLLVJMXXIpEcL32lgjlDwB7lgkREdHz9q1a9fq2nXrx2zfurnQ2VFn&#10;P7MI8Cj5LJxPzErXdaTukyj37/1SiVkUlHVr1/HjnLl0fPARXh/w+im3e7X/K/wwaw5JickUL16M&#10;eT/OZ92f61i7Zi3p5vR60LsfkJyczLPP9OKppw23St8+L56T67gQeKZHNz4eOoTXB/SnZKmSedav&#10;/3s98SXiT7uPAf0HMvSroYwaO/K02/V8tgc9e/Xgt0W/cSLhBACdOnbmvQ/eZeTYEfkOagcPHKRk&#10;qVJncUWXPpqmBb2/487bee2N11j821IefKDDWe/v8OEjuFxOdmzfCfhkhgxKlSpFeHg4vXs8R2pa&#10;GjffehPh4XkbWUVHx5CRkXHWxz5fWB5/q3rbv07XNJSAwIXD4TiElPXCwsKM5i8hemg/e7mPoBZN&#10;puvJl/VkhOtRhFGU51MSVC6BkIXvCehsl7//4fvcc9893HX3nUyeOommlwW3bYyOjmbIp/4uXdNm&#10;TqV4fDHue+A+evTqQbHixZgxezr16tfjnvvuZvLUSezauYtR40ZSv0F9AP73ykuhuMSLlvseuI+3&#10;3nyb/fv2MXrkGO68+84828TExrD6D2NGrus6y5Yup+czz57R/sdPHMczXQ0p7KjoKCaM+4ahnwwN&#10;coX17vkcW7dsZcH8BVx19ZVs2byFid9MCsHVXZy43W6ys7Pp0a0n/V7tF7Tu1ZdfJSU5hbbt7ics&#10;zEgaiI6OJiUlBY/HY832ypUry+ZNm9E0jbV/rrU+X7lKJcZMGMMrL7+Crus0bdaU31f8jpSSvs+9&#10;wIkTJzh2/Bj169dHVVVOJJywZoF//LEaKSUTxk2g3YMXsBx5HnR/YZ4e7HJyOJ1BUWFFUQ9JAZs3&#10;G7OJ7dsKP6uAgqnO+l9juJ18Szwej1F+bsp9+LkErMV5oEyZ0lAmb0OX5i2aB70vXabMuTql88or&#10;r7+S7/LHOj9KdnY2u3fttrLJHur4UNA2Y8aPZr1ZIzNj9nT++Xs9XwbEInIb/R69egS99+13/MRx&#10;bN+2gypVK9P7eaNX9JQZ3wGw/p/11n7q1a9HjZo1CnSdFztNL2vCR4MGEx0dzbvvv0PxeCMZpH6D&#10;eiiKwnsfvsdHgz7iyOGjdH/WCC6PnzSOV/u9SnR0NNffeD0A3Z/tzoDXBzLl2yk8/MjDREcbHfjq&#10;1TcaWH0y9GO++OwL+r3yMsO+/JoZU2fQ5aknKFmyJFOmf8f/XnqF+Ph47rnvHivtOczl4oU+L3L3&#10;PXcTExNDZmYm1c3vqVnzZuf0Pp0NluKsr8RZSnRzuVCUoMmDrusxgRlSderWj9kWAjeUOFt1wpo1&#10;a7TauXPXaoDX+r8p9+7dx4zpU5C6xo033cSxo0fZsW0bDqfLmHEIcCgqt30aunQ3pM7l5cJ5snWD&#10;0O3Txsbmkubh9h35dtrkIj/O6KWb+ONINqGsSJ7b5zbjwVyXRsaQApHRkfTo0YONmzaxaNGi948f&#10;O/YqQI2ateoqwnBHbdmyJWSV3AUQEgz4sKqamh6mUolPotz3r/8fGxsbm/NKl6ee+PeNLlQCJKF8&#10;ERqfuqym60g916ZSbpFShrQwryBtVa3XqqKa8Yrg2YkR7CYgIHOpJM+eGk3T+HnBL3mW33ZH4bIt&#10;Hmr3MN9N//bfN7SxsTktN9968/k+hQLj89L4jIaU/rIFVYigx35N02NVVYT8Mf3sYxbIfF4HdMeT&#10;0soH9kvpXvr5UKqqWoah7b3tThn4PltOl9ppc2oWL1rMoUPB1cK1atWi1RUtC7zPl1/ox9vvvnXK&#10;Sm6bYLKzs3G5XFbqbGZGJhGREfn2Wvhk8Cc8/+Lzp92frul5CvMAIqMiC3yOmZmZLPxpIfc9cF+B&#10;93FukEFeHWEaDimNNFrd65f3UFUl1Uy1Dak+1NmP4rkFq/C75nwpbFL4zIc03FSXWsHFWTJ29Fja&#10;3tuOjwb5s55e+19/2t7bjsWLFjNxgpEjPmPa97S9tx09nu6ZJ93Q5uxoc0MbHnmsIwClS5fmkcc6&#10;FspQ2Jw97731Hnv37gNg2dLl9H+l/ymb8vy+YuW/7u/o0aMMHzaCr78aTtcuTzN82AiGDxtRqHP0&#10;erxs3by1UPs4VwSqfKObEw0hDI2+gPuq61oFdB1dD60bqlCd8iC4+ZGRCSXN2VIuHd3/KMuWLCM6&#10;OpoZs6ejKAqbNm7i++nf06Jlc2bMnk5mVhbZ2dlomsamjZuYMXs6z/Xtzdf5aEzZFJ6U5BQefegx&#10;HnzgQTZu2ATAls1baHdfe7p0fpLuT/uzoLp0fpK297ZjxNenr8ewOT2bNm5i2BfD+Hjox9aySd9M&#10;YsTXI4IeitasXsNnnwzl+PHj+e6nfIXyPP9iH57r25vYuFief7EPz7/YB4BVK1fx+adfcOTwEWv7&#10;mTNmMXrkGDZt3ExaqhHn3bhhE599MpTlS5cXwZUWJcKKWSiCoJFb4ptNWNumSUAo53tmEYDPqlnG&#10;TtfRPV5AQQ+yEv9dizFn9o8sXPAz3Z56hu3btrHo10X8vmIlba5vA8CVV14BGG6sylUq0aXTk7zz&#10;1nukpoZcjt4G6Prk00z87humzJjCgNcHAPD6q28wfdY0xowfbRXfffj+R3w9chgzZk9nxfIVaF57&#10;plcQjh05ypv9B1gV1gCPP/YEbW64nrbt2/LoQ49ZyyMjo+j8eCe6d+2R365OyawZs9i8aTNPdu3C&#10;i31fwuv18unHn5GamkL7Du34+KOPSUtLw+PxMH7seJ5+pivz5s63ZEguDnzl2sZLXQaXMQSOsYqi&#10;pJrptec3wB2IlDqapvnbp0qJV9OwAtqB06b/KFHRkfTo1Z2q1apay94e8A5p6WlW/jkYfS8Sjicw&#10;ZsJojh9PYPSI0efhbC99NK9mKdD69cz8v6SqqgLw8isv8eADHQxVAinxat5zf7KXAIM/HEJ4eDia&#10;V8PhNIabcd+MZeaMmWzbtiOosLFBQ6PI9EqzqNFXT/FvTJs6nfseuI+5P86jRo0a7Nu7jxXLVjBt&#10;piHqeNU1VwGGjMibb73B8K9GkJ2dzY5tO6hTt04oL7foUYzYjUCxsqG8Xi96fjlEIY5wF1qi3Ep4&#10;AjSv1zIcxo6N4MWlnwt1ap7r+xwvPv8SO7bvoE+v5/nn7394pkc3Xnz+Jf75ez3dnjKKkipWqsiq&#10;lX+wePESnn3m2XwDeTahYdrMqUybOTXfJASf4ejQtgNTv5/C9FnT8pUVsTkzPvrkIyZNmUiHdv4i&#10;yQcf6MCdd9/J/159Od/PSF2eMraR7/ZSp32HdrTv0I633h1IjZo18sh2gyHY+dXnX9Hnhee4pvU1&#10;Z30t5x2BERDGX6AgpcyjvaXrRrBb6qF9Ui9086PAb0Uze3CDT+5DmtLr/61ai8BBqFixYkyfNQ1d&#10;1/n0809o0rQJpUqX4rtp3xIdFcXb771FVFQ04eHhzJg9nfLlyjH1+ykMfGdAnn3ZFJ5rW1/La//r&#10;z/czZvL4Y0beff2G9Xn/nff5ePAnlg+9YaNGvPLyq7z39vukJKfYWWmF5MMhH/BkZ0PLTEpJwvEE&#10;1qz+M2iblb+vJDkpmVUrV1G3Xl3279vPyZMn/3Xft91xO58M/hQpJSOHjyIzI5Mbb76J8WMnkJ6e&#10;zorlKwA4cuQIHo+HEydOMH/u/IvzgUxIFBRDRknxa/MpQZpKMkYIEfKZRaHkPnQpg1JpPV6PaTuC&#10;/Wt2YR5B093Dhw7z2iuvc1mzpixbspRpM/0Nj07VJc+mYPgyonz0eeE53Dk5pKWn80Db+wEY8Nab&#10;JCclExsXy+/Lfwfg9QH9SUxMIioy0kqV/XBI/o2rbPLnvgfuo5Q5K6tRswaduzzOsWPHGDl2BN9O&#10;/I6Wl7egx7OG5lb3ns8QHR3NpImT+XqkoeKs63q+WYGKovBYp0et950ef4w/1/zJsC+GcePNNxIZ&#10;FUm37k/z84JfmDljJs1bNEcIweVXXE56Wjo/zv6Rt94ZyLFjx4iIiOCOu+44B3cjBJgBbolESMU/&#10;+wrMMgIUxXEIdKQM7bhbqKI8pEQPKMrTNd2cWQRPf/7Lbqj8KF+hPGMnjCYzM5PefXqd79P5z+EK&#10;C6NEmL9W4tV+r5GWmkpOjps77/YPHPEBMSWbs6dZi2CtpdbXXWu99mlC+bjhphsAaNS4kbUsMM4X&#10;iBDCikP4aNGyBS1atrDeTxj7DWHhYdx0y8081/M5upsNjm682d8LqFx5oxFT46aNz/SSzivSLN8W&#10;CLMkwbc813ZSmmrm/oZIoaBQAW4hFMMVJY0L8NVZWBLlvh6xRWAu0nMu/uyUyMiCFxPZhI4PBg86&#10;36dgE2I6PfEYmtfL+vUbmfr9lHN67KIZm3zBYImu64YrysTtztVsS9djUQVCiJCmVBa6tNpXgY4w&#10;deul9EuSW7OQEFdwC4WdJ+zUUhsbm1OjOhxc1qzpOT/uzhNpIRURhAC1DOlvJmX1y5MyKBtKx5hR&#10;SClDOrMo5BVJdCmtG+Nr5+ffrcz1/9CRbscbbWxsLkCKZGzyyShJzH4WAmnKfaiqA0FATYW/Kd2F&#10;M7OQpraVIgxrp+u+UjydwDh3UQS4VYeTMUs2hny/NjY2NgVlzJKNqI7Tt4UtCMJXp2Apecug7tVa&#10;YIGeX1HjwplZWJlRIrg5h5UsW4RJUIrqYPn+VE6kZRXdQWxsbGzOkBNpWSzfn4qiFioUnD+K8M8u&#10;8Kt6+1Q0CDAMhltKv7BmFmB2azJ3o2tacKqsoOgMhhCozjBenL6aoykXTy9dGxubS4+jKRm8OH01&#10;qjOMfCsCQ0BQewiHX4Lc4VCNvtu+dar5OsQzi4Kkzqb6X5vZUBhVhJrVOFyaRXlFq/chFAVnZAyv&#10;zVmPJyOFHjc0okaZ4pSKtbOMbGxsipaE1Ex2HUviq0UbcEbF4YyMOavK84IgHAKpS6QmrRixpssg&#10;+ySEjA2YhISMghTlxQa8BgxDqqiq+V6go6MGrC9KhBCornCE6mDk6oNIbS+a1xPc0s/GxsYmlAiB&#10;6nAiVAeu2BJF43oKQOpYY5rE7L1trdPzHe6UELuhCjWzwAxs+yTJdV1HVYU/B/gcVnArqgNUwOkq&#10;XPGIjY2NzQWGMGXJpe5rERRQlJfLUsgiCnAXqoJbmEJWIJDmf7rut35+7Kd8GxsbmwJjighKXeYZ&#10;TRWHg3MxxoakKM/ojCfwZHvMwjyfRLmtCWVjY2NTWHwKskIRKErwwO31uIO21XUtpDMKHwXolBfY&#10;CNbQfdI0o8ef2+NGKMKULv+Pa5Pb2NjYhIoA0UBdN9tV++SUFCVXzEIpEnmLs3ZDBZaVC1/SrDmz&#10;0HQNVVXNmgu797aNjY1NKBC+Cmjhc/8HtOPWdBTFbyCklDGqqoR89C1kD25pWDxTNhfNnGUEBrRt&#10;T5SNjY1NCDBFW2XwsGpoRfmXOBzqIbjA5D4sI2GeqK57zToL395tS2FjY2NTWHIrJ/kcPLquo+k6&#10;Ej2wgjtW13M9tIeAszYWvpZ9xqdFkJULSAVGwUzpsj1RNjY2NqFBBx3deIEw6i1yefx1XYsxxt/Q&#10;9rMo5MxCgqKgm9lPhpXTDGFEQEhfaz97hmFjY2NTGHz1FP46NqO2TSi5lTIEMqBoL1QUylgIU5pc&#10;80W9JXg8ngBxxHMzs3A5/Jcx4M76Qa6wd+5uYL2ODnPQu01N6329sjE0rRhnve9yZVVcqn9f3VtX&#10;L6pTtrGxsTl7BIDZ/EgaMkvGw7p/zPNVeHMhxSyklEhdJyAujxACa4llKIrWYox+pDkuh8K79zSg&#10;Rskoxj1mtFcc9UhzqsRHMuyhywAY9tBltKxSnD7X16R+uVhevbUuL9xYm8bl43jyyqpcX7sUox9t&#10;jktVGHRvQyoWiyjS87axsbE5EyxTEDCU+pogSV1HD1xhtRE6zxXcgUizf4UijObhuhm0sCyQghmJ&#10;CXGnvHwY/Uhz67UQ8E3nltb76DBH0PvmlYvTvLK/v/JLN9cO3tejxr72J2UW1ena2NjYnDHSn0fk&#10;m1dYBsTlDDNaqfq3BkBV1UOEkMLNLASWy0dBIbAQXfFtYGxZmMPY2NjY/KcRwm8cFHRTXMlwN3m9&#10;XhRF8auBW9mpgQak8BQ6ddZM/TVEBS2boJsS5YXau42NjY0N5szCGk8VQAZFKYSi+ovy/MXeIaWQ&#10;AW5/3+0ApcOAzts+CXM7G8rGxsamMEgzEOybVViRYqkHqdA6fO6nEFuLQqt5S81svGFprUurc54l&#10;UX6ObMVj49eEZD+D7m1IhQIGt4c/3IxnvvuLt+6qj5SSN37cTKX4SPrfWtfaRpeSo6nZvPvTVrx6&#10;wb7RcIfCyEeak+3V6Dpp3Vl/vnxcBG/eUc96L4H0HC8D520mLdsLwPM31KJZpWK8OXczu09kWHEf&#10;333+pnNL3JrOkxPX0uu6GrSqGs/ENftZsPlYga7Jxsbm1AhVIDWjY1Cgy1/X9CA5comMFfjlpOrV&#10;qx+zZcvmQmdGFTLyLBCqsGYOUhGmv8wwFz7Nwf+KN6pKfCSRLqMJVKViEWw4bLgRFQGRLpVIl0qE&#10;SyU6zEHNUtGMfaxFgTOuvLrRIetEul9x8pvOLRkVEOg/HYoSfE6RLpUyMWF81eEyOrasDMCh5Cx0&#10;KUlIyznlOSRnegp0/jY2NmeJbraBkKCYT+JCCNRcjZd0zSjG843LegEfSHNT6JmFr6eFlQ0FgI7E&#10;YdVZ/FecUNVKRJHl0QBQFcGc9UeC1nt1yRPf/AlAh+YVuathOfrfVpdnvvvL2qZUdBjFIp0cS80m&#10;1XzCBygR5cKtGR2xysaGsyshnRe+Xx+0PvD1yQzDiAgBVeOjUATsOZlBfr83ncyZQlyEky8ebMrt&#10;9cswec1+5m8+yq/bjpPh1vK93hcDjh9IXIST0tFh7DqRgZ6rMUvl4pG4HAoHk7PINu+VAOKjXOR4&#10;dbI8GtVKRJGc6eZEhjufvdvY/AeRgOLTEgwuwsvt5s/dDGnbti0hqbcolLHwnaQQAmnWnEurQOTc&#10;zyc+bdckJPspFuE8q+3DHCqjHmlmvfe5a0Y+0ow9JzMYvXJvns9sPpLGXQ3LBbmhvniwKXEBx95y&#10;NJX3FmzDoQg+bdeEhPQcSkWHAfDUpLV82q4Jmi55/Js/rWsPcyh82q4Jj41fQ72yMbwa4P4CGL58&#10;D8t3ncj3OlKyPHh1icPU9Hr8iqq0qlKc3tP+ISkz78D9absm6FLSecKf1rI2tUrxqDkzAeg99W+S&#10;sjyUjHbx8QNNglqc/LrtOONW7UNVjes7mppN2dhwa/0v244zftW+fM/Vxua/hDDLECTSeAYPGGIl&#10;gbVuIBQlDSS6bsww6tatH7N163l3Q5mqs/6zNqu6fSd+bucUJaJcIflRz1IA0e3V6DvDeMqe/OcB&#10;Pvx5OwB9Z6znk0U7rO1URfDePQ358L5GvGzWdrw4cwMA3a6pRlyEk01HUuk7Yz3HUrOpVzbWMg5g&#10;zDoOJmWx7kBynnPoPe1vAHK8uvXaZyh6Tvmb56b/A8DTV1c75XWUjg6zDEVBiXCqvPj9epbtNAzS&#10;gLvqA/DWXQ0QAl6euYGnJxsxlhvrlA6qti8bG84rszcyYO5ma72NjY2JKU9uWA7T9Z9f822px/jL&#10;FgjZMFyoHtxW323FaUXqfaXnRsz73M4uth9PP+362qWjAcMXfyrXCkDV+MggCZF/QwIJ6YZff93+&#10;JG6qWwYClsWaswUBVCoeEfS5ElFODiVrXFOjJAAf/LwNKWHEij28fns9OrasxJdLdgFwPC2HV37Y&#10;CBgziECSAmIHvte+QHTZmDDKmbGR/BLTAgsWAWb+U/Banvmbj3IsLYcRK/Zwbc2SRDhVAHqYrra4&#10;cCd1y/oLS8OcCh7N8F/uS8zkYHKWte6/4r60sfk3/EOpMAoTpI5uuv+FWRTtR01Dhr4o76yNhZTS&#10;X+ghfN4z3WworpjyH+enSd7b87ecdr1vUJyy9iB/HUw+5XZnmw015tHmOE1NqcEPNA46XmCGVmDM&#10;QhGC8Z1a8O7dDXn8G78bZ0Kn4IE7MBZxtrx4Y22aVIzDq0srPpAf+xMz0ZEcTMpi9O97C5yhdTpu&#10;rFOax6+ogpSQ4fb++wdsbGws8sjsmbbBbyT8zY8cDpEqNekbq9O2hiATCgor9yF1U/lQM7rmFYGG&#10;+sXAgLlbKBbp5MWbavP6nE28eUc9Rq7Yy+GUrFN+xhf4VRTfdNJ46u884U9rnaoItIAYwtniMxQ+&#10;A5V7BuHjtTmbCrT/s+HxK6oA0HnCGuRpzsXGxiYvUhjjg65LU+zDLFWQEq8nOCPR65WxqtCtmEWo&#10;OGtjEVhW7iuhkNJsKG723/ZzfgLd/0bfG2uFdH/7kzK5sW5VTqbnsC8xE6eqsGZfYp4ndFUIXrqp&#10;NkJAvbLGBM2Xljrzn8M80LQ8Yx5tzuQ/91MhLoIb6pTmmW/XkeM983lamEPhrkblmLvRyMRyKIJW&#10;VYrTsHzcv3zy3NC6Vkliwv1B/P/eo4WNTQGQ/ipuKXQrI0pKiaqqwb0rzJoFcb61oYL0RmSAD1wY&#10;Cww3lDm4CV+h3qVP65ol2ZGQbt0PLR9XjhDQuEIcjcrH4VAE+xIzrfTXmf8cYs2+JFRF8FirKtxQ&#10;pzQJ6TlknsZ9lJvULOMJo0OziigIK/bQq01Nrq9dqkjcS2fK4F+NoP9TV1WjQ7OKlpGMchU6e9vG&#10;5j+BMGcXQlEgQJZcKLmGcUtNwxir69arF5IZhjjbIHTNmjVb7dy5czXAG2++JXfs3MH306cSGRmJ&#10;JyeHqOgYsjMyUZwOfF3FHU4nt308LxTnmy+5K4v/bbuPf91xRjGL/UmZvPZD0btobGxsbE7HnF43&#10;I6RESgFmp7zI6Gi69+zJ2nV/s3LlivePHT36KkDVqtVudCjiF8XhrLh9+7aQzS4KpzqLDLBi5tQn&#10;90a2n8HGxsamUAjrXzOByNe+WlFABnsfhKqm6WB20AsdhSzKU6zZg096Vtdz+dcl5Fs2XAQ81qry&#10;v28EXF+7FA3Ln1q911cYl5ZtZ+3Y2Nicf6RulFcYUh/+Z3AhhJkc449PCL8hSc27p4JTyGwoaQmt&#10;G2UWvgC3bvQ9suLb58ZY3FKvzBltd1mlYme03eQ/DxTibGxsbGxCgxCGwTAyobSgeilFVUCeundF&#10;nTp1K2zbtrXQ7qjCu6EI0CoRoOsaRnsOzllku/OEP9l0JHRG1KPpDJy3mf2Jdqc8GxubC4PA/hW6&#10;9I+/hlBggOqsDH4hQzQQF84NBUGV2jp6cNX2OZIn16Vk0MJtRX8gGxsbm/OAz4ljGAAFRegBrqig&#10;dhb4FJd0syhPVdWQPEkXWqI80BgoUlgnHdxg/L+QPGtjY2NTdAQ+iEsZmFQU/ERuSZT73oeovWoh&#10;jQVBswcpZLCJC9rIxsbGxqag+NpBSKulqvFeD+65iiJEGgTr+IWCQqvOarpuWTaBv4LbNg82NjY2&#10;oUMKUzjQVJ6VUjOFBHPNLGRw86NQGY3CGQtFQVGUgAY3wkqTVcy3dp2FjY2NTQgwm1gYyt5GS2sp&#10;jR5CgRULXq9WAfxuKqnL8++G8inMGj0JzBZ+uacU9hTDxsbGplAIxSet5Otn4S+6E0KgqP6ncqfT&#10;cUjBrxAeirRZKKSx8LmfJIFBlv+OHpSNjY3NuUAG1CIYhkA3xl2zTURQNwtTQNDnfqpbNzTaUIUP&#10;cGOmbmFNeYz/h2LHNjY2NjbmGGvEJyQ+j5ThhtJ0PSivSNNlbFBVhrwA3FC+uIpAWH0ZOA91FjY2&#10;NjaXMlKAQKKjIQDFN7YKU3YpaJyVCEVYRiJUAe6CdMqzXusBRRX+GHeu3q/nY4pxjtu52tjY/AfJ&#10;r0dxUR0KwGyjajzj66ZohpE+GzjOCmlYEZ+RCNVpFqQHt/VaEf4ub/lOIc5hHm28SzLgziaEmz2f&#10;bWxsbIqabI/GgLn/kOguWsPhi09IadZYCCWwb0XQtjpajCocVltVsyiv0K1Vz35mEZjuZPb6E0KY&#10;QZdcVkwRRa44q2tevmzfnDBHSMIvNjY2NmdMuFNl0H3NcHt1ekxbi6IWXTMvGZBEpJsBbvCNyf5x&#10;VgijH3eoVWfPfoQVuV6bQRbFoeYz3ZGmIm3RGAypa3ze9jLbUNjY2JxXXA6Fz9tehtTPvLPlWWF5&#10;/CUSHV+1gpTSTKENCGjrhqigL2Rw3rShApuAK0KYLf0kuq6Rp1O0uaBITIWUdGhSngi7LaeNjc0F&#10;QITLQYcm5YsmZir8L6QURs8KiVXBrSgB/SxE8PG9mnb+s6E0qZuFedLUWQeQhvspiND78zSPm5vq&#10;lQ/5fm1sbGwKyk31yqN53CHfb+DcQRHGc7ilOpt7fBVqUHwiVO6owvlvpDDa+qHg1XVzZwFxCtNo&#10;KEUwt4iPsAPZNjY2Fx5FOzZJw2HjK1sQAhQlqJbCkvkwl2leb4VQHPmsjUVgNpRAmicmUdVTZ0Pl&#10;cU8VFimpXiIq1Hu1sbGxKTTVS0SF3BUlFLMQD8Uf5hYYbaxzZUMJZIyiKCFXnS1UnYVhOKRxX2R+&#10;xsJoGKuE3A0lcZ3jicWMKZP47ptxbN+6g/BINwpRJCalkpKeQbnyZUg4dozYKAdt776RUqUrUqlG&#10;La6//UGKxZc+tydqY2NzXjHGptBWJEsd0wDJALeTMGMWSi5Xk0RCRd+73Kq0BeXso8MBxzVyfxWz&#10;FD3AuvliFr6ivIu0ivvd/i/z8+zv0dzJHEl2IwFdKiDCCXMZcZpIl4urL6/Cwl8TUBSBIiWJJ1NI&#10;OvEnG/9YhKIkEhldgs7PDSW+VEhmgzY2Nv81FKPYTmqGwQgeVoNnMYqipglgy5Ytha6tCOTsjUVg&#10;paBZJHKq9dbri8hYZGSkc2+blmSmZYBDxakqpLkd6HjMa9XJydZwqBq61AhzOZASYqMjKaaZpew6&#10;ppiLceFZGSmM+vAZvNLJzfd3pcVVt4XM2tvY2PxHyFWzJjHcUFIPdkNJXY8Rwj+05xmjC0ihKrix&#10;qsyFv1hPALpEqBeXmGBGRgY3X9Oc5KQE0DTj5M0LcOsySLokJycHt9uDIlQ0AfPnrUMXGhlhCpoE&#10;BxJNeo2PCBWXK5ocdw5h0cVYtGg+ixb9wN33dqJ+4yvP09VevOi60eddVe0EB5v/EBKk9XDuG3VN&#10;mXKhIBRhzSJy24bz54YKOgvzRKQMDlkIEWAoxAVvNAZ/8C5fDPkIr9BRpTRymBFWkaFvgJKAoiim&#10;3dDRpW92ZfbE1RQkGorUkHiQihtFicYRHU9GUjKq6kTLTEJqOcyY8AEzNZ1+H07H4XSF5DpycnIY&#10;8tHH1nuHw0Ht2rW45dZbiIyKDMkxzpSNGzbxw+wfiIuLo2evHmf12bb3tkMIwfRZ0zhy+AjPdu9F&#10;08ua8vqA/rzU92X27tnLsBFfUbpM6OJBK1esZPCHQ+jdpxfXXX9d0LqjR48xZtQYVFWl3ysvh+yY&#10;oWTv3r2MGTGGo0ePUbJUSR7q2IHGTRqf0Wfn/Tif0SNH0+qKy+n3yksFOv7cH+exYN4CvJpG4yaN&#10;eKZHtwLtx+YUmAXQgfEK419h1LsFbmrqCtarVy9my5YtaaHqwV2QmUWQH0zg11S3sAQGRV4zdwEh&#10;peSyBrU5fMioZxFC4CGX/qEEiVGVqQgBmjHl062+4yAk6AhcDh1NZqIJs5OVVNCVCJzhJdEdThxq&#10;MXRxCM2bhYKCJnUGvdqJex7uReNmVxf6ejRNY+2atUHL/lj5B9+Mn8gr/V+hRcvmhT5G23vbATBj&#10;9vTTbvfV519x7NgxhBBnbSwCycnJAeDYsWMF3seZkJpmxAfT09PzrMvMyGDtmrU4HBdmAejY0eP4&#10;8YcfrfcnT55k4Btvccddt/Nk1yeL/PiPPvQYWVlZ1vufjx7ll4W/8N20b3E4L8x7dlEiZUB9hZGJ&#10;KoTwKc9a47JXk7iArWbM4sKosxCG8qzfHOSe/2DKfVyYlIgOY//+/Wi6jqbreDUNr6bhMf/v1TQ0&#10;XTNbF0o85jq314vH68WtG+89Ugch0E3bq5jBfglIr0bS8T2ECxVVuo0Zh6YZhkdRkbqTmZO/ZPLI&#10;90J6bTNmT2fG7Ok893xvAAa9Oyik+/83fIO7lJJ1a9cVeD9Vq1VlxuzpfDHs81CdWr7cetutzJg9&#10;nTvvvrNIj1MU+AzF5KmTmDF7Ot9N/xYwZgxFzaRvJpOVlUV8iXimz5rGjNnT6dajG1JK+vR+vsiP&#10;/1/BeCi3KtksQUFpujUCx1hVFUFps+ctZhGI1KXV2o/8lGdN6VzlAgvmHjt2jNo1K6EIQ7FRoBj9&#10;OIQwdOIBzVfYInz/gDX1E+YXpvvL7V2qE9WcKqJrRn9yIVFVDc2bg3Qmk56mg5aD8EqEU6ArIKQT&#10;IXS2bFjJ5293pdfrI0N6rU2bXWZch3k9fZ7tw4EDB3lj4Os0adoEMGYLNWvV5IPBg8jOyuaRhx4N&#10;2scHHw2iZu2a1qzC95lTzS7mzpkLwAsv92XIhx8z4uuRfD1yWNBnwXCTeb1eAOrUqcN7H76bZ187&#10;d+yi34v9cLlcfDttctA6KSXt7msPwDuD3qFevbpMGDuB2bN+CNrOd54ZGRl06tg5aN17H7xLnbp1&#10;mD1rDhPGjqfzE5255767872uU7Fr125e7hvsnhozfjRxxeIYOXw0P82bT6PGDdmwfqO1ftr3U1FU&#10;44+/21PPcCLhhLWu1eWt6PeqsT/fvQoLCyMnJyfPPR8/dgIALS9vSVhYGABOp5Nbb7uFjMwMEo4n&#10;UKp0Kdre244yZcrw1Ygvg/YbuL9DBw4EfccTv/2GiMiI0177/LmGQfpi2OeWb/yWW29m8jeTSU8z&#10;ZmnZ2dk80iH4d2rgOwNp2KgB+/btp2/vvjRv2Zy1a9YSFhbG5KmTGNB/ABs2+O9XseLFGT0utH8b&#10;FxPS/EcRCrr0+qxHrg0MNK+EMP/7UMUsCjCzkJY2lKqqCBncKS/3POJCm1WcSEigft2qOFQHiqoG&#10;aFvp6JpmTOlUBcWhojgUFEVBURUcDhVVNV4rhhYLqupEKMZ7h5lC7CvLV6RE6BroblwuFw6njtOV&#10;hYoXqSjoCKT04IqMQqphSKly8MAePh3wVEiuc9yYcYwcPoonO3cB4IWXXzijzz35uHH8Nwa+znsf&#10;GLOdfi/9D4A333rT2i7wdW4mmANYq8tbAZBwPMEoHspFi5bNrZnPtm3bOHDgwBmdo4/29z8IwMOP&#10;PEy9enUBmD3rByIiIvh22mQaN2kEwHtvG9fRo1tPAIaN/IpxE8cC8Gq/187qmPnhMxRffv0Fz/U1&#10;rufZ7r2Cttm2dTvPPd+buuZ5PvmEcZ+/HPolJxJOUKFiBV7q9yIxMTGs/mM1//y9PujzXq+XipUq&#10;kpvfV/wOQMOGDYKWP939aZ5/4XlKlS51xtdx+PARevbqwdXXGi7RTo90/pdPYLmffIbKx7iJY617&#10;/PSTRvzitTde5cMhHwDwZv/g35+1a9ZSvHhxypYtw5bNW9mwYSOlSpVk+qzplCpVkuSkJJYtXXbG&#10;13Ip4uuOJ3yaGAEzBiVgJJcyOEZx3mIWgUhdt6xWUNTCjGFIIRAB0fvzTWZGBvVqVcKpOgEjcC2E&#10;P5PL19fW6XAar6W0nsgVo6Te2JGQGKWGLrx6DkIxO1PpRnxDagpSaAhVR/cKFATurEwiYiLJ0rNR&#10;wsKILVmG5JQjaDIbr1szE7B0Dh/czvgv+9O55zuFutY5s/0+bFVVKVYs7ow+N2nKRMDw3Z88eTJo&#10;nW/wzf06kKSkJLyaRnh4OA6Hg7btHmDG9O+ZPXM297e9P2jbl/5nBFNz3Dl8/eVw5s6Zd8aB0f+9&#10;9D+klLRo2YJ2D7a1lvuelI8ePcZDHR9i/T8b2L/fMEKa14g9rVyxinvvv+df4y5nim8/iYlJVKlS&#10;BYDMzMygbe68+05at2lN6zataXtvO1JTDC/Bol9/A+CzLz5FCEGNmjV4pmt33n3rXaZ+P8X6/JQZ&#10;3+X7hJiRngGAw2H8Tg/+YDArf19lrR/00fvUql3rjK6j5eWtuOGmG7jhphtYsWxFvga+IEyYNN44&#10;14wMTpw4ke82FSpWYOiXn1nvfff08KHDdHi4A18M/ZKtm7dybetrQ3JOFyNmCTQCHRHc7yhIWVZV&#10;jRhF/Qb1YzZv2hyyWosCBLj9gRSJz3cWnP2E1JCoAXnBF4Ybqk71CghMxUZMA6DroPh8f8Iy1j7D&#10;4PsDNXp1GOZbl14UBYTQjBmExKqu1PQspOJC6jqa9CIdOqqmo+ugeSRudw7C7SXbk46UTtxZ6TjV&#10;CHTVhaAYutfNxr9+5+/Vv9G01fUFvlbfH5vPBfD6q2+c0eC48KeFDB82osDHHTV8NAA1alZn1IhR&#10;1gD97aTv8hgLH9e1uY6vvxzO0aNHz/g4KeZgm5VrUH66S7c8Rs7Hl8O/5KnHn2LCuAlMGDcBh8PB&#10;m2+9Qf0G9c/4uPnu9/OvWPTLojPePr/6JN/vmW8moGlavutzU7ZcWfbs3kOiec0tWragZKlS/DTv&#10;JzwezxmfU24CXYSnI99aq1wsXrSYzz/74rTbhIWFB73v1LEzGRkZQcuKqtXBxYAQ4LfdCorQrZiF&#10;qqpBqrOKaggJhtJQGEctzId9cx8BwXbuwusvccNVLfF6vX5dldP9ggtfZXrgT4AmlhBmrEaz3IZS&#10;9/0qO1GEA1VxIIQDiY5UBVJ1kKMJHIoDpI47OxNF18CTjjv7KIrw4NUykWioShhTRr+H11t49crw&#10;8PBcS05vuH2GwhesPFtWrTSeajdt3Mz8uT+xcMHPgDH4nTyZmO9nVixfAUDpUmfuMomOMbyhmzZt&#10;Zs/uPQD8vmIlJ0+epEnTJsyYPZ0Jk8cHfSYuLpZpM6cybeZUunZ7Cq/Xy+uvvnF2F5iLnJwcFv2y&#10;CEVRrKSCfyO/3z3fsuSk5LM6vi/T7JdffgWgzQ1teLxLZ9RCNuE5E0MBULx4cQBWrlwVtLztve2s&#10;+IfPUJzp79ToEWPIyMigx7PdmTF7Om+9O/BsTv2SREojJdYsZMMo6c7fWMuANhKhpJCqs2bAQiiW&#10;G0pKGSz3cQGwf98+dm7dbgWvfeTVuTKLXKSv2CV4e6EYRkIxC8IURUEYgl1GHEMIkF6/xjzgUJwo&#10;qhOnMwqHIwKBilN1oGWmIrRs0N2EqS4cCjjUMCIiiuFyRaE4HQx957ECX/MPs35g9qwfeLpLN+tc&#10;AerUrQ3A5InfcuTwER5/rEu+nz958iQb1m845f7379+fx02Rmmo87cfGxloD54zZ0+nwsBFbGPbl&#10;sKDtJ0/8liNHjvDFZ0bQ9WwykT4a8gFTZnwHwIvPv4SUkqREwxilpKSQlJTEOwPNgLn5NfsGsLS0&#10;tDy1FGeCruv8MOuHoB/fPTCOn8QvC3/N97Pz5s7jyJEjfDrkUwDiTLegL67zar/XOHr0GC+9YMQ/&#10;+pixj3+jWvVqKIpCSnIKL/R5kQMHDvDPP+vJzs7Ks+2xY8c4cOAg8+f+lO++1vyxmsOHDjN7ppEg&#10;4PudOXjgIJMnfUt2dnaezwwabGTZDR40mKWLl7Jt61YefKADADfcdGPQtidPnGTzpi3/ek2+NOY9&#10;e/aQlJjER4MGA6HL6rlYkeZ/Rr6lnsu7H5q4xOkoXMzCF9CVPl+aef6+Cm4zKfh8Tx9vvupyINCl&#10;FLrzEWZWglCMHlZSGHfCyABTEWjoOkhVEOYKw5MB6B6cCIRDR3iceLxZOFyRgEaOOw2pSXThICVZ&#10;Y/f2tVSvffb1Eb4sGYCIiAgrC+apbk/xy8+/snPHTp7t3ovKVSqTlupPw77+hjb8tmgx3Z58BgCX&#10;y4Xb7Z/hNGt+GevW/sXzvfoyftI4oqOjrXXduxpPuQ917BB0LnfefSdTvp3KX2v/Clr+w6wfmDFt&#10;BgC169SmStUqZ3WNDoeDy5o15a91f/P2gHd4Y+DrTBj3DXv37OWpx7tSrHgxwB8/GPD2mwx4fSBd&#10;OvlrD5548okzPp6u60H3FeCe++6hWvVq7Nm9h6ee6HrKz0ZERPDsM/6g95jxhruu36sv8+TjT7F9&#10;23Z6mgH42nVqc+11rc/4vCZNmUjXLk+zd89e+jzrT1e96uqrrHhF+fLlOHz4CH2e7QPk/0TaslUL&#10;evXwG6lRY43so0OHDjFj6gzuuPP2PDPVEiXi6f5sd4Z9MYzPPhlqLa/foD49e3UH4Nbbb2XB/AV0&#10;e8r4nQoPD8/X8Pjo1v1pfl/+O/Pn/sT8uT9RqnQp0tLS2LN77xnfk0sOM/Trj1vkepgNrooOroUL&#10;kfqsONuBs2bNmq127ty5GmDA2+/KXTt28v30abhcTjxuw0eqCoHqdJpFIxJVCG77dGEoztdA6lxe&#10;PoInr/13X/MXQwbz0TtvA6A7JDluN0L4ZwZWdbY0MqKEy4FTqMZTlZm/LHXdiG+QNw1YlxpC6IS7&#10;nKjAPbc3ICasNOg6QgHVkYEQDgiLRnGEoWefxJ2dBejgcqEKB+BCcbhITU1DSEGYqyy69BBePIqY&#10;MiXp/ez7obt3Jnv37KV48eLWE24gbrebgwcOUr1G9Xw/m3A8gYyMTKpWO7vB3Udg2ua+vfuIiY0h&#10;Pj6+QPvKj0MHD6E6VMqWLZvv+v379yN1edbG6XSkJCeTlJRM1WpVg5b7Umfvb3s/9z1wLydPnMz3&#10;uOlp6Rw7doyKlSoRFlawiv6srCwOHzpMREQE5SvkbQyWeDKRtPQ0KwifHznZ2Rw+coRq1apZy76b&#10;PIVpU6Yx9fspp5VZOXTwEF6vl8pVKueJsXg8Hvbv30+NGjXO+Hr27d1HdEwMJUqE7nfjXDB62Wb+&#10;OJzl8xuFhB973WyGRX01XDrh4WE81/cF1q1dx9q/1t20Z/fuXwEqV6l2Y1Rk+GqfkGDgmF0YCl1n&#10;oWmaobXumz1IQBXme2kqtRb2NAvO4HdPnVWU2w3lMwinIo9XTUiKFytGuCuMxOREFHQkCkI40IWO&#10;QDN75npRvNkIXUfFARjGyOOVRERF4MWJppvxFCFxy1SqNG1FZEwMDgTbdm+iTvUGec6nMOQe1AJx&#10;uVynNBRgBGHPPLpwekI5YPuoUPH06r6VK1cO+THjihUjrlix024THR0dNBMLWhcTTXRM/uvOlIiI&#10;CGrUPPVgHF8invh/GXjDwsODDAXAjGkzKFW69L/qcZ3uvjudzrMyFFA0vxsXM8asQsHQi8BQl5DS&#10;qNeR/tmEmqtTaahmFoUyFoqi5P0FMuMvimpeki6DcoDPJYt+WYBuSXWoyIAmIYYSiT+IJ81pnJEV&#10;Kwx9J2GkBOvWrMJnSnQ+G/oxt7RpTXp6GjnuHByRMXR59DGkFGhSA6EYk0VdA6Gj6xKNbDOeAYrq&#10;woUkKzsDR3gcYa6yuJ0HKFetLmp0SdJTUslISiVMOPnuj0958+P/bkHSRc0FErcrDH36PmfVXtic&#10;b8wxTGL9buWuz/ONcj5tKK/RKW9rYY9cKGNhiAgG1oZIhCmWpBtv88mUOnc8/ejDxllJMzBkCv8Z&#10;lYQAulEcZ16HzyeoKgoqOtIM3BuGRCAxZMk7dHiAyqWjWfXLLBxKGKXq1sOTlkOfF17hl7lDMW6r&#10;sU8N3bxBXhCG2wtdIHUd1RWGLj3oXg1UD1WvvB4lPBxFQlR8LAl793Ps4AE8WSmcTDhMiVKXRs/x&#10;UNU3XAx0ffpJuj5d9PpMRYltKC4QFEAziogRoJkuG0VVc8W6JbqupwIV69Wrh6qqIUmhLdQzv67r&#10;SBF4mrkziAxrIc/D41VOdnYeE2VVffgsslCCFBt9ts1wB6lGTUZAppOqKDgUB3s3/YmyZyNVYiIo&#10;HRfJiZOZRETG4YoshoYT0M3AN2imMZXS1J2XIISOrnmRKLic4SAF7qwMjq3bQsJfOzm6bjsH1m0g&#10;ad8BPNnH0Ullwlenrpi2sbG5xBEBD71IdOkfa1VVRdeClDXSVFUlIyPjoNfrTdVDlEpbuJkFGIYg&#10;YFSWksDR2AgSnwdtqInjRvnPCWlWZBvBbGHdaENuXBWGG0oirYI9ger7sH8/umEBKpUoxYZ//qZS&#10;rXokpXjYnqrh0XTi4suaMQkFKQVCqkamlPDHR7xeL4oQSEVH1yTh0RFkp6WCloWmJ0OGAyGdpGfr&#10;/LH+b3QtDFQX1UonFP1Ns7GxuWARPoEoQAi/p8Totx24pbGN2+3G4/EQERERkrTaQkYTTOG9gNmF&#10;CHQ7BbinzjUfvvMWQgh0mTsfOX9MEdh/307CojWr2X3gKDMWrSUiTKFqjEajkpEk7t9KTGQ8QipB&#10;H/BlW/kKnXRLRkTF5XQgZDZCz0TVspFaMrrnOPN/mk+FuDgysrM5eiKR3/7eT0pS/lIJ+fHPX/8w&#10;5MOPGT1ybFDqa2FZMH8Bj3XsFBIpiPT0DJYuXWb9/LHyj0JVHV/oZGZksnTpMqtw8XQMfOMt2t7b&#10;jiW/LT0HZ+Zn//4Deb6Tc8nsWXNoe287fpg1B4Chnw6l86OPn9Fn1639i7b3tuOrz416nvfefi8o&#10;TfqixufuF4rpPDfcUT6Z8iBNQSljpDSSj6SUX0ougAC3xNRECszxlYDZz8H053D6HKOiQdfyH8x8&#10;1ddSShSp06BGWZ7tfBc/zFvJT6s2oAlXUA567spt0EhNFzSMi8PjVihRthQpe/aSknKCMjEuUgBP&#10;lhcpHSA1BE7AgxCgqgper4aiCKRUkdKJ1BxI3YnEC8KF8EYAGsP7PY7ujGDnsSzG/riM42lh/Lpg&#10;Ng88dPpffrfbzcPtOwYtm/fjXFq0asErr/2vEHfUYO6ceWRmZHL0yDHKVyhXqH0dP3aMz4Z8lu+6&#10;76Z/i9PpLNT+LzSGffU1vy83hP8u1LjNHytX8d3kKfmumzZzql+14RyxfOkKNE3j6JGjlC2Xfyr0&#10;qVj7pyGNn5ycTLF/yVS74FFA6ObDr4VPPoI8D8QSYp1O5ytOp3Prvr178q8UPftTODsC07B8ceGg&#10;XnimyJ6BP332fCClBKEjhY4/R8A4LUWCFJKHWtamjCuajjdfR4Mqwb+MEh2j8ZFO4LchHA6aZqVy&#10;jfQSNetXSspYdu7dS2ykxsZNm8giDF040R0uJGXw6mXw6GXx6mWQojwerTQePZ6sLJ2jB9LwaDG4&#10;tXjcMhKPiMYtY9i65Sizl/zNhk27Ke50cs9lNdmw+t+f8h57uBMAN996EzNmT2fSlIkIIfhz9Z/5&#10;NvY5W4Z+9RkzZk8vtKEIxOFwMGP2dKbM+M5SZX380TMvlrtY8BkKgAP79p/HM/l3br39NmbMns60&#10;mVOtNGpfoea5ZOr3U5gxe/pZGwrw93S56A0F1nM3itFQIWhMFWrebqRCCI4ePfrqgQMHJhAiznpm&#10;IaUM8H+ZweGAp29pCJb43vg2O6ckJSUZch2aRFF1vIZ+Bw4UNKkZcQqgVZVKJKdlsGD+QtyoFAsP&#10;s1KBHc4wwtRsKlUoz+ZdB1CFgsDIOnAjWbtpF2UiSxDfpSeZZUuRvW4pf23cA2FRFIsvy6Ytf1Gm&#10;dBkiXAIHOlLzoksvAg1F0cxppWqZUsW8SZqEnbt283emk0rVa9D6umupcmQ/2ccOkXDk4GmvOy01&#10;zXJ1PdPDXy37ZNcu/DB7DvPnzqd9h/akp6fTq0dvS/m0ZMkSfDXiK1RV5dMhn7Js6XL69H2OoZ9+&#10;jq7rQb0k3hn4Ln+t+4tvp03G5XKxdPFShn76uTUTa3N9G3r1eRaAh9o9jMfjoc31bVj822KGfvnZ&#10;aXPxHQ4H7w56h7b3trM65AHMnDGTiRMmAcYfQf83XqNps6YAzPtxHqNHjrG2vf2O23iqmyH/7Sv+&#10;i4uLIyUlBYCPPvmI6tWNOoLjxxN4vtfzVjVxvfp1eed9oy6n/yuvs2XzFno99yxfDP0SKSXh4eGW&#10;Kq+Ukqe7dCPRlBiJiYnhy+FfEBUVle+17du7D/BXyPd/9Q3GTxoXtE2XTk+SkpKCEIJKlSsFrcvd&#10;f+Lh9h1xu91WodzpvocObR/C6/Vyz3338IPZ66Nho4YMfGfAKb4JP4qi8MHgQbS//0HrWnOfy+OP&#10;PkFaWhpvvTuQBg0b0PbedkRHRxMbF8vhQ4cB+N9r/WjZqiVgyKoP+dBo/1u8eHFSUpLRdZnvbMt3&#10;7qeaib3c92V27doNwC233XLae3ZRI30Prz4CygCCH9cNUcEikEYp1JzSkrrIYw0CZxrWP+eMyeNG&#10;owuJLkDXBUiBZsYufBXYUkCy7qZSveZ0eW8Ej/X/jPJ1GlOyTHmio4vRqHELpn76GiPf7UtMuMso&#10;rpPGDMOJzoFGDQh7sz/uGrX59auv0TM1jiA4lJjJjwvnc+j4UQ4mHEQtXoYT2akoyhEUJQFFSUSQ&#10;jBDJxv9Jsd5DIkKcpGbNYrzwYj+efOEdStZvw8FDh5ARDhpcf+tpr9unzVSufPBT/+133s6wEV/R&#10;voPRKOjxR58gNSWVJ7t24cqrr+DEiZM8+8yzQZ/59OPPuOLKKyy5j34v5nVhJScl89knQ40B/M3+&#10;qKrC4t8Ws+S3JUHbLf5tMYC/UdZp2LF9B4Dlglq2dJllKNpc3wYpJW8PfIfMjEy8Xi+jR44hKiqK&#10;dwe9Q3h4OPPn/cSypcuD9hkZGUH9BvUAeOl5QxZd0zS6d+1OdnY2LS9vSfHixdmyeSvP93o+6LOf&#10;f/YFV119Faqqkp2dbQ1yzzzVncTERLr3fIZefXqRlpZG50ceP+V1vT3AMEIdOnbA6XTmmeU98VgX&#10;UlJSiImJ4bJml7H/LGYeZ/o9LJi/gCuuugKAjQGNhf4Nn5E4G9LT0wkLC6N6DcMwD3rX6GORlpZu&#10;3cOWLVsYccUCVu2O+Hoku3btRgjB1ddczcKfQqgScYFh5A0Zj5RCUcwh1v80HviXpeva6atSC0jh&#10;pCmlCOr5AP6yCgXQzWyoc50MtXfPThxoZJvS4GCcpyZ0vIATwzm24/Bxth06SYOUbBKzs/n+56UU&#10;iy+NLhWUyChGz/gZzevl6lZN+GXpanyJtUKqjPtzD9O2vk9acjIpaWmUKlUMzQ0R8ZXJSEggqpiH&#10;6rUqs2j+fBAuSpZSaVDBEMwSvrxaUz1S6gpS6kalu6IgkKzfsohqWjSxZcrQ8OZ2rFr8IwfX7+XU&#10;6kN+pdDwcKO7mcfjsdxSAM2aN+PlV17im2+NmWlERAR33HUHbe9tx/HjwdlWnZ7oxL333YPUJe3u&#10;b8/hw4fzHC82LpaJ332Dw+HA6XTy2Ref8mz33qxevSZIqG/C5PGnfOL2nfeDD3SwJFcAvh5lBCm/&#10;HPoVYPRzcDgcXHXNlbz39vt8P+N72ncwBArLlitL3Xp1GT9pHB63B9URnKnwxdeG6mnf3n3Zt28/&#10;Ho+HpUuMwPHNt95s9dBoe2879u8/EBS879WnF22uvw5d12l//4OWwq1vAL3plpsAuNwUBMwPKSVJ&#10;SUkAlCpVihtvuoGf5i/g20nf8vAjRi2Qz9D7GgYNeH3gaYUcAznT72HyVMPovjPwHf5a9zfLl67g&#10;mtb511D8svBnFi/6DYnEnWMkSLTv0C7fbfMjLCyMwZ98ZHzu/getezp3jtFn5Y477+DJpw0Ry8Du&#10;fGfDgvkLAEMbKywsjOvatOa9d0IvjXNBIH0OfQE6ZrsEf1WeDBISlCHrjhdI4YyFgt8Y+P6+pESo&#10;gV2ozz0lXfupXMrF5kNufJMnIQRSURC6jkQSHeagZcumeLREXv/fs+hE0qhJQ5q3vI0ZMyfQ+qor&#10;mTF1GFdedR0rF/yMqqhoViBfJSMjlZT0VCpVrERGTjYZWRoKgsolS5J28gDpaV7W/LGNxx6+j7CI&#10;NL6fvoEpWzfx8I11LGF6KSWa6SLTpU8lzIjzHNu3ntQTqSRnx/Dn1u2UqlOb5qVPn67lcBhfZ0aG&#10;/6k1MjKSHHcO2VnZVo+EPbv3/Ks0t+9ZJbhtbjCKovDxR5/k6bGdO1PqdIbCh8vlslxPX379BXFx&#10;hmaVLzuqQ9uHgrbfuGETj3ZyERUVxa6du6wB56mnn+T2O2/P9xgNGzdi3779LF60mN9XrATg2tbX&#10;WOuLxxcnKTEpqMWp7xv3BXZ91/Zc3958MvhT67jx8fF88XX+fcKXLjYMU4tWLTh54iQPtHuAn+Yv&#10;4IfZcyxjAcHd5s7mj/1MvwcfDnPW5nbn5LsejJmXrzlYRGQEXZ58ghtuuuGMzymQwGvZvGkzAHfc&#10;nf93VBB8902cL6mIc4ECeH1Srbnk4/O4nISvO15I+1kUvge3+Yug+8yDMBoImUONGfA+t0bjwN6j&#10;eHQdkeem6ugOhVvufY7o6BJcXusAx3YmIT0HcCpZ9H9rMJNnr6Nhqw7Udu3jpR5tGTNpGSeSk9E1&#10;HYFAxUOXp2+gTKniDPl0IWmpicRGRVC9Yhn2Hksj8UQmERGRpKQk4nZnULdeOerUasWY0QspXaIa&#10;miaspiXGLfL5G4MDPALI9hxm/a5sHBFxVCwRS/FSp/+6fCqrx48dBwxXzpgJo5k7Zx5jRhl+fU3T&#10;eP3VNxBC8O20b3E6HQV+slvzxxrWrV1Hg4YNeOvdgSQkJPDMU93Pej8Oh4OJ333Dpo2beeO1N+j5&#10;zLN5/MwvvvxCUGws2jRAEyaPJy0tjRnTvmfunLmMGjEaTdO465678hwnIcGYPZUtV5b4+OIAQQ12&#10;fDEcV64WoflxzbXXcM2117B82XLmzJrDzp276PjgI/n6x4d+ahiRP1f/yZ+r/7SWu3PcQZk6Z9pD&#10;Ijeh+h4CufX223j6mdC0+A0kxuxD4uvwFwp86aOXNDr42+OpYMoY+Tw7gfaiqFKKChmzEAGDXQDS&#10;V7Ptu7hz+0VqUbVISBE4hEQREmF2sxPolCtZm4TkHDZsO8zPf2Wx9chRdh6XuF3xZORkk5CUxom0&#10;CLYdkixfuY8tO/fhCI+lVr2GCIebn395g1uvq8K2f9Zzy/X1caCjaZL777+epMRUUpIOkpmRhqo4&#10;UaTOuNETGTrkKyIjPaQmprJ6yxE0aUwhpa4jdB0hvWaarY6KRMV4sm915XVITaFB/fokHj1idUM7&#10;FVFRUZZQ3Zv9BwDG0+Ufq/xZVDnZxtOky+XC6XRw5PCRAt9nX//nppc1AThlyuWZ0qBhfWsWssYc&#10;VBs0NJSFlyxZwpVXXUGjxg0ZN2YcjZo0YvCHQ2h7bzv++esfHu/Smf5vGv20fQFPH2mpaXg8Hmug&#10;btS4EW3bG61YP/t4KFJKEo4nWDOvM2lB6+uNcc211/CB2Vf6dKiqyusD+ls/t95uBGNHDTeKR4UQ&#10;aJrGtq3bANi5Y2e++9F1nbS09KB6lFB/D2fK8ePGQ8nZZNnddsdtANbM9uDBQ6fb/LSULl0agAU/&#10;Ge6oqd+em+s+LwjTO5IrM1NKiaIoKMLfKU+gpIVKPDCQEGhDSZ/MUhCGjfBNm87tzKJCxWpkZ8/P&#10;87ShKpGkZykc2rYOV5mGlAxP5fo7H2H99m/Yc9KDQ1VRdcmJo5tYcOIEdRvUIyVH55orryKmQguu&#10;v74JSmYWESp07Xw/m7YdYsNfG4gv34zp0+YTHxuNBy9SKGR70ohwqvz1926OlYxgyJDXAAWnDGfG&#10;7JFo2Tk4kOjSFwmRSF3iNX2RUkJKeg7lK1cmOjqSqKgyREX9e9X+qHEjefShx9i4YWOeGcMzPbsR&#10;GRWJ6lDJyckp8IzCR5euXVi6ZBmTvpnMpG8mW8uTEpMKvM+33h3IC31e5MP3P2TazKkMeHsAD7fv&#10;yJo//gw635SUVF54qS/tVrTnkyGf8onZVAige4/gFM/HH/On4VYzM6HKVyhPw0YN2bhhI+3ua2+t&#10;f+/D987oPO+65y5+/OHHoHNqlU/c4t23jf01a96Mppc1tZbXq1+PBfMXWv2yB330Pv1e/B+v9jMM&#10;XmRkZNB+ypYry9EjR2l/vxGnCWx7WhTfw+loff11LP1tidW/JCw8nJzT9KcIpFHjRsQVK0ZKcnKh&#10;f//e++BdnnqiKyO/HsXIr0dZbthLEmGokweFsoXfxScCPNSaplUA/r3L1Nmewtn2s6hdu3bd7du3&#10;bwV4+51BcueuHcyYNgVQDF+8BNWhWN3k0CUORXDbZ+eun8WKJYvp1N4Iznq8xhOYoqigRqAppYiL&#10;F8RWuY3Hbndz1VWP0/nplyhRoirPP3cXv/z+N78t3s1tbZqw51gOUZ593Hhzayb9uI4+HUtQKTKd&#10;bTuWcmB3FrVqN+Hr6duJiCjL/j3LaNaiIX+tPUrN6lF0e+oJXnxjMHv3Haf9fTfwYt/HyPEqROKl&#10;S883yUhPRQoNYba/dKim9AgCFAVF9XL9bTdy5BhExBYnOsJBdMkSPP/Ma2d2i6Tk++kzEUJw1913&#10;4srVI2HL5i1s2rSZtu0esJblboiTu1mUECJP6qyUkjmzf6RsubK0urxl0Lb5FTbmd565t8lvWVZW&#10;FjNnzKJR44Y0atwoaB8HDx5k8aLFXHXVVVSv6ZdW9w1G02ZOZep307jplhspWbJkvvepRIkStLnh&#10;uqDl/3ZeUkp+mD0Hqevce/+9+V7n6e5B7nW6rjNj2vdcf2MbSpQoYW3nW793715W/f6H1Xkw97mc&#10;6feQ33d8pufsIzU1lR9/mEu7B9tamWv5/b6can/79u5j1cpVPPjQg5axnjF7ep5zO5Nz+WHWHGrU&#10;rE6Dhg3O+vevKCiSfhbP3YzUDI05n+Pf4XLRp29fdu/ezW+Ll1y+Z/eu1QCVKlW5PyoqYvXWrVsL&#10;Pm3Lh7M2xWbgxCBg4uAr0LOSfFTOWyOLq69rAy4n0u1Bk9JKlxWKgo6GKzyCnBw3h/amE3WbINLl&#10;wu11MHvGVMJiSpGScIyEY0l079Ke5b/OoUKFyrz7v8s4uWMmCekpuNSKVKmdTJlKKk5HGjExjbjm&#10;qibce8edtKx3gEGffcU/WwYQFh6BR8KyP/7kyrnFaHPdnew5eYKy5Svw29LjZOdkY3gCBVJTUFWH&#10;KQXiRlGgQZMsNN2F0Nxk5+hk7jvz714IQdv2D5xyfb369ahXv16+nzvVsgP7D1gZOtYTjRDcc9/d&#10;+X7+TP5IT3e8QCIiIuj46MN5lgNUrFiRRzs9espjKIqSp3tf4LHyu09ncl5CCO69755THvdU+znV&#10;OkVRTptxVLVqVapWrXrKfZ3p9/Bv38uZfG+xsbGn/D7+7XhdOj3Jtdddy8233sSrL78KYBnHsz1X&#10;oFC/fxcNAaIYZgduy7vvznEHxSwcDjXkLigIQQU31qARuJXM9fLcG42wmEh0hwBfSrIikAJ06SU9&#10;3UOxiHDSUtJYNHMKYQ6VjMwMqsXEs3dPKhlpiezdf5ADe3dSs2Z9Fsz7iR/nzmPb1r85duwELmcY&#10;pUrUQHWUpWPb29i3ayeJqRl8M2kK/+w6TFhcRcqWL0laUgaq6uT48Ww+mfQLKemJlCxTFq8nmZ43&#10;1AChoksHuq7i8Wp4dQ1d6ni9Ek3qZLvdbN+2naz0dDJSTlKxat1zfh99aJpOn17P4/V6KVas2CUn&#10;xWFz7ihTtgw//vAjz/Xsw/btOyhZsqSVKm1zanzP5kb7I7BSZHPZRFV1HLogYhaB1tpXTCOEEqxZ&#10;Enjy58m4a17NFNsyJz+GChduj5uwsFgOHNxM/aqVOZ6ZgMsJ5HhJ1TLJyskhR8ukWatmHDx8lIql&#10;4/ntt8VExUbS+Z4KJCaeJLp4HBHOWCKjS3IyYSv16lYgI3UH9ZpfQYVKtZm/ZA3Na1Zny8YDgAOP&#10;Ljl6yMP+xBM0qFKFGmVKEB3lJDpmN6mpXsP36BSmLIkCDgdS6qQmJ6MoGklJSRQvVYbrrrnu1Bdc&#10;xKiqwmdffEpEZORF0+bykqjcvQR534wLpSSn5NvW1yYfhJl96tP6Nt04vmwoJaDgVde0WJxqSF1Q&#10;UICZRaAbShEiwC8ZsFHQVBDOh8Vo1qK5paBiTIAEUpdINMqUDSMqvARJiZuJjnHT7PJmvPVaD65s&#10;ejWZaYk4hE50RDiRESXYvGkHqWknST65n6SjCWSmSr4eNQMZHsbOv/7mq5HfkpicRd+Xe7B58wZ0&#10;9y701CNE5SRRv0FdwsPDUYSC1wH/e20o/6xZyQP3XM6hHetod3kdNAG6wJj5mF+44TZTiS9djlKl&#10;ylGlal1ypIuGDZqc8/sYSMVKFS8aQ2Fz4WMbirPAV+3sy4cKGFJ1XQ8aYSUyJP0rclPgCEy9evVi&#10;fAZC5m5v5JtkKD4jcu7dUF99OQ6HKozeFZgzIt2DU3pxCS/h4RHEFavCshX7aHvfPVStWow6V12F&#10;xxFOeJhCllth5twVbNj6D25PDnpONuGuMBShUKNmFaLiyhBdpjyNykRzxdVlWP7THKqUdhDpjCUy&#10;zMl3v6xl+8GTZGfloEsdj9vDoZMaz/f+mCULvyO8uIrLuwWnVw8wuP6AnFAEhw4doVnzy9A8OVQs&#10;V/yc30MbG5sLA+OZ2+dy0o3WEIHe/qDEACWtKOI1BTYWW7ZsSROKyD+IJAIMYX51GOeA4vEl8GrB&#10;y6T04nJ4qF6sOFmebPbtOYozC7bt2M6OnTtRlTBQounYvj1R0S7q1ynLo490ZcSY6fTt14latUuQ&#10;mXOcJo3q8vb7I2hUpz6tGlZj9Lhfmf/r32zckMT8r0egREST4A0jMzUZp8sJCCKjItHROeEWrPg9&#10;ne17PSzdoFO9YlQ+lbaG0m1kZBQzp81g7py5NKjfokD3ITExschSKG1sbM4hvmQiTG9EIEHhAS3m&#10;bLNcz4TCFeXhi2GIoKpBXyDG9+p85STccPPtSEUBoRo9N4SO06HgiaqKoip4JORk6GzZtJFSpUox&#10;bNgIFEc89RpV47IG1bjtpis4cnA/ihA0LquRlnKS8AjBFdfcgnRGc9sjr/PhnA0kJ+/n710ZrNt+&#10;mEyHpGFMGg4EiiJwKgpORSU8LJywsDAioyKQDhdHjuXgjIsipnisleYnpTSzoQytqOSTySgejWin&#10;5P572p719Xu9Xro+8TQ9c4kEnorffv2NmTNmnvVxbGxsihYJpvSOsHKGfFI8QgQLCQpFCanMh48C&#10;GAvFH2UX/5KT7bca54XPvhyBQCKE8aOYIe+9R48hsz2keWJwVVCZMf0nunbty9p1v5Ny/BAnk9wc&#10;OXwAVXNzdcsmxCRtImVfHMWjr2Hu8nS+Hjmckplp6IoD3SuoWaEYzatD0ypOTmbrFJMKrSqXwRkW&#10;iRdJeEQEEgWPV1AmNhyNKES4Qt/nOuF0qqeQKxBo0k3tSl7izlGt0by58y2FVxsbmwsIzZT2wJAd&#10;EmbAW9f1vA2p9KKJWZz1MKSqgVbLH5DVrEi9qdUCRp3Fecx1joqOpn6TJmze8A8oGkJChEsnPDyM&#10;yNIlaF7tGAmHUvBoChGuaKrUjCRhVzHGfjODnl0f4fiJE7QoI5nww/dIt4YuHSSePM6i+UeIjnbz&#10;/LNXEOYsTWrqVeQc/4MRkzcg4otTrVYklTyCFQezUYUkR5MIbyalonXSU9LZq+ucSFUY+NFYHK5w&#10;NE2z+mj4ETjDI9h4KIbf//w7ZPdk546dDHzjLTweD2FhYYz9ZgyKotC753McPXIUgE6PdObqa66i&#10;W3dDjbVXj96cSDiBqio81/c5qy9Bp0c6A9Dz2e589unnIOH5F5+nZSu/y+zpLk+TmppGseLFqFGj&#10;Bhs2bGDCpPEhux4bm/8E5oO3QBg6fL54sdlnBSX4Ib4oKECdRcBr8/9GgDu/mYUhB1L4bs0FZ+5P&#10;i2ldJ4Kra7q4prZC81qlycr0kJGcgsPhISHVhVAEEREKJ45nokid+nWrsXTJCvr1e5EfZ81nX7ak&#10;0c13kpS1lYfurMILz9al/wtXEhfrpEqNayhRMZoRc/Zy9T0dyc7KYdnGLBZvS0TX3DgdDurXrU1c&#10;TAy31ChGo/IxuLO9eLUsjp/QOXAwGYfTidFaySi5EUJDlxqKUKhUo2bI1DS3bt1Gvxf/R05ODrFx&#10;saSnp1vyEXlrYwza3/8ghw8dRlEVcnLcDHr3AzasN3ohZKRnkJGeweAPP0YgyMnJYdC7g6zPPty+&#10;IydPJiKlJCU5hVUrV4VUQM7G5r9EUEzbDAorioLqcAQVQAsR+rRZKICxCIxN+NRSDYGrgBHG6pR3&#10;fmcWAK6wcB7tfBPXXunlqpYa1cvmoBBFVFQUR3anU8LlQnEI0tI14vUwVFVQvmxZVDUTqepMW/Ar&#10;yQmHeXHgAEqWc1NCZFK9fDniylRCqhUIiyxHyfgIYqI0/lqzhMYNKvBMj9upVyWM2nECdHBnpBHl&#10;0AmPLkOcKw5nXBwuVzhS11FRcWgeFOFFUb04nTrOMBWHA1SXi0kTQyeOtmXTFu69/16GfvkZI0YP&#10;tzrG7dq1m6FfDqVK1SqAoeTarXs3Fv26CF3XqV2nNpO+m8i3Zj+EAa8PCNrvtJlTmTRlIqpq/Drt&#10;3LGL7Oxs3G43TqeTKTO+49tpky3ZcRsbm7PH9NuQe9g2lwf0s9BjL4x+FnliEMF6QkjpL7owT1g5&#10;n4EL4M6np/Jx1zA8Xh28GSQc2k6WGkdsdDJpWZm4c1QiozwcT/GQk6nhdJZhy6Z/kF6Nf/YdI+xE&#10;IjluNymZYVStquP1xCCyKpOcspkDK1fQqHZzHr/vVjbt/otFvx/llb6P88eixdxyS0WO7ZBkR6lc&#10;Xqweqw7tRSldnMNbNyCEICrSRZiAJiVKUDwqlmLh4WTrGslSI9Hr5YlHnwxppfT9be9j7OhxPN+7&#10;L26321qecQrV0JVmz4f9+/bzyEOnltPwERkZRVpaGjk52Va/6Tr16ljrFfUS7jdgY1PE+EPA/mJo&#10;H1rAzKIIEqGAQlRw16tXL+bRTk8Yy/JxQeW+sPNNz8+OMuPtqniROFZvJiFJckwKdGnUYiQlSQ45&#10;BE4p+PHHPZw8dhJVUREI3DleUFR0KYiLz2bcNz/y20436E48ukTXF9KonML9t1fAK3MY9+0C/t6S&#10;jiO8BM0alGDuio0cLlWRvw+mk5Z+HF2RXFWtCpEOFw0bN+HrH6YjElPQUFGQxKoqterW465789fe&#10;ORXr/1kPQO3atQmPCLeW+76zgW+8xfp/1tOseTO6PPUEHw/+hN255LwD8f3SNb2sKS6X65Tb5Ydq&#10;KoB63J5/2dLGxubfCcw29ftx/AlGRX8GBX7UM0oDpGndgsq3EUruhj7nn7DI4jS78y3CXBpNG8bg&#10;EE4ELqQ571FVBRWBIiQnjxxBRSLQUIRE04zgeHpqDkmJKTRq4kBxRiOdToRDRSGM9g9UYOPeHKo5&#10;BHddVZEbb6zFb2s3MGrBX4TFxLJ82wGSMlIpXzqeyIhIypYoRo3KlchJS8OhqEhVRVFBOJwkeTVm&#10;/rz8X68pN0M/GcrAN95i2TLjs7O+nw0YldcA27cZvRJee+NVypUvh8xV35Hb6F9/QxsA1q1dx3N9&#10;e/Nc3960bNWCXn3+PRW39XXXAv6e2uDvpWFjY3O2+MZU4ZcxMrvMCbPhnA9N0y+MbCgfiuI7Sd2o&#10;pAjwPEkdQ1/dkGM6rwHuQOpe8xzHD/xFqR1ziXaA4pW4dUmJimX4aOgwKlethK7l0O/FF9B0hchw&#10;J8WLFadrt27Urt2ACNdJpg55kH2Hd6AQh1cahgRFJz3xBCknJNuz3HR7czLRsSrxJUoR7tHYuOcY&#10;dSrGE4Hg0JFMFCFJz3ITH6Ox7+Ahwl0qmZqRDZWVmcXxkwULAn845EO6dnmar7/8mq+//Npa3v8N&#10;Q9b8suaXsXLFqjx9BBJPGkV7derVZtcuo0Vpnbp1eO+Ddxk9cgwpKSlBn6lQsQJDv/zstOcihCA+&#10;Pp7ExMRC9y2wsbHB1IMiKBtKIFAUBSH86bKqQy2SOouzNha+aY+uy1hfgyORe73vqpTznw2Vm9YP&#10;j2P+kgepW2U9JePj0d1ZpJ1IJ8qTSkxEBFI6GfbVMFav+ZMWzZsSGxmBrrvxuI8w/PMx6NrNtH/8&#10;ZR7oKDmcnM7rbw0kKyeLHI+D2ChQhYdrrqjL0r92oGVlkopC9Wql2bAnA9Wpk5yWRoViESSeOII7&#10;PZ2qVatQ2ZvJ9iNJZGVms2f/sQJfW3yJeCZMHs+wL7/m0MFDVK5cmedf7GOtf/HlF/lh1hyW/LaY&#10;KlWrcvudt/PT/J84fMhInniy65O43R62b9tOs+bNABgzYTRzfpjD8qXLkRLuufdurjH7VrcxZx4+&#10;rr72arKzs602oSPHjmD82An88/c/tGzVkp8X/ExKSkqBr8/G5r+MVHwNkKwlxngrASksA6EIkVoU&#10;Fdxn3fyoTp06FbZt23aoTp06FTo/8dTBnTt2MG3qd2iaF4HZwEdVUFXVfyGK4K5z2PzoTOj95MMs&#10;mvcDJeKLExMbR7G4YjS+7BrWrFxJ2UrxPPdSP2o2aIDQJQph6EgUxWE6B3U03Y3XraF5c8jMyUJx&#10;Z7J6xULe/2QkB4+kUCLOwcGjJxGqAyki8LjdSK8bqThQ0HGKbCrGxuDWPBzLzEKTYWzZuc8aaC8F&#10;fpr3E26Ph3vuvZstm7fQ/5XXAVsN1ubSpkiaH/W62YhU6KaYoJS4wpz07vM8x44dY+7c+Tft3bv7&#10;V4Dq1WvVDQ93Htq8eXNIZxiFqg3WpY5QFMNfJmVQkMU367iQ4haBDB39LcOHDuGTd/tzPDERRZfs&#10;3b2LUiVKcmDbCQb0fpas5GSi4uK5+oYbaf9gOzTdTVZaKgd27WXPrp0cPXyY3xavpHyZMhR3RSHd&#10;bq4JK0mZlpXZkHCUtMQMkr26KWYo0IVEERqKoiMdDg5mecjO9uByRbBrz6E8rTQvdmZMm0li4knG&#10;j/EX4b1/hm1LbWxsghFWaNscV6Up9WH05rZSZ6WUsVLKkNdaFKqfhS9N1mjAIYwOThJ/pzwzAHOh&#10;GoxuvV/goU5duLpBFTRFcjIli6SU/ThVQWRkOM0aNSQ+OoqKuw8y/6X+lIwtxsnERNK8XjLT0kg6&#10;foLmYU48hxLxkIiOJEPR2L5Pwa170LUUpIxD4kVVFTTN0HxyOsPIyc5G0900atSMRUuXne9bUSSM&#10;HDscgEOHDlGqZKk8rV1tbGzOBmkV5ikC9ECl2cDNRH7yQYWnwDELaSrKmgJR6LrEYXQIxV+L7tvm&#10;wiWuWHE2Hkql+2PtWLZoIboAt4SczGx+/WM1GVlekkrXIVoROMQxJJLEzCykArojjKSUNJQwJ1ke&#10;N+EOF+6cHDy6RkSx4hxLC8fl0HE4nLjdbhRFRdchMzOHqMgoVq39i7Jly53vW1DkVKhQ4Xyfgo3N&#10;xY/0zS40dAlKQDajogZUbUt5YanOSqnHWJXbpzII1vILc2YRyLBvpvPnrmPUrdcAVTEMn0NxAIJd&#10;aSfYnZrAzrRENicdI8GdzonsdBLT09CExO3xIHUd6fFQLqY4l1WojgMIU8MQQqDrhla6au7vlVdf&#10;Z++ho/8JQ2FjYxMqfG594ZP89tdZBGylqOqhC6Kfhf8kBOjSSp8NULYy5ki+10VVTlgEhIdH8P3P&#10;K1m5+RDX3XgTXl3HGRZOhMNFhuYhVctG0yVVipWmmCsSrzAyvXRNw4lCuBpOpZgSHElNRChOwGNM&#10;G837NHbCeBISk+j70kvn+UptbGwuOoS/0gIw6hfIW2ch9UDpj9BRkLaqMWC09RNBJyv9wX/d3PGF&#10;7YE6JdExMXwxfgZbDqew9M9/aNy8BToSt9eLVAV7ko+TIzU8mhdN05BS4nK5UFUnuq5RLaoE6TlZ&#10;CKHw6mv92bFnN0cTjnPrbbed70uzsbG5aDHc/nmbGfj/BcPrUxRuqAJnQ4mAc7F0Ay0Xmil2JXRf&#10;cKOghznvVKhYiTdnTg1atmHJElb8OJcDO3dweN8+ouLiqFSzFtXqNuCep7oQHlckBZQ2Njb/ZQJb&#10;VJsZqMZLETwgc4r+QoWkwMZC17WAqU7wiRlyH6Zr6gLOhiooja67jkbXXXe+T8PGxuY/gq/ZERjJ&#10;pmbTPGudHtBC2td1M9QUOMDts1xWdmwA0qpGzz1BsrGxsbE5a4REKsaoquCTUBJWnQX45T4URUm7&#10;IALcum4Uf+zcuXM1+FxQQYIf/h3rEnRxMcW4bWxsbC5ABEL6g8JBPbeFCOpgqukXSMxCCWjf5ys/&#10;DzotIRCKafmEz5dmzy1sbGxsCorAFGw1CdL5FgItKB1KFEnMonDiJTKfnhVSBAS6jfcXlJKgjY2N&#10;zUWGjhIwzCoo+BOLFCGQmmZVvoaoC3MeCrVbQ+aD4GCK8Cuvm6JRhTVJNgUgLS2F7OyskO/35MkE&#10;jh07zLFjh0lOTizwfpKTT+ZZlpqazMGDe0lOTsqz7vjxI3mux+3O4fjxo2d13JSUJDTNe3YnGwJ2&#10;7txyynW7d287h2diczGiYKjO+rAUoszW1R6PFiBR7txaVOdwVujSL1glhDDFrJSg7F9/U3FhTIkK&#10;fZo2Z0t29v/ZO+/4KMr8j7+fmdm+mx5aKKE3QbGBDbue7VDBjv3u7L2c5ezl9Oy9Yu+Ciqfn2bBh&#10;RaWI9ATSCCE9u8nWmef3x+xOdpNQEhLA3+37Xpy7M7Mzz8xunvItn2+IaLT7q9Q1N/vJze1F7979&#10;sNsdFBV1raNraWlJeR8INBEKBenfv5BQqLndQNTU1EBlZVnKttLSYgKBzkmee70ZqKppfV29ekUX&#10;Wp4mzTbCaPMixf7fWvDI0PWC7cNnIVp9FoZhJIX+Jq0mUqR5ZapZKs1Wp6pqLX5/I0IIBg8ejt/f&#10;hKqqeL0ZFBcvZ8gQs052UdEyhg4dRX19LbW16xFC0K/fQFyujtVw3W5PPHsfIpEIZWXFSCnJzs4j&#10;NzcfKQ2Ki1cgpSQjI4tevTYsb2K3O/B4zN97bm5v6uqq2x3T9vevJK23Y7EYJSVFSGmQn9+HzMxs&#10;ioqWo2ka0WgEr9dHnz79qampIj+/D6tXm+0qLS1m4MAhANTUVOF0uvB6M6irq0ZRVFwuD+Xlq5FS&#10;kpmZTX5+H4qLl2O3OwiFgjgcTgYMGAyYg4+u63i9Pux2Bzk5+e3uobnZz7p1FUgpycvrTVZWjrUv&#10;8fwBSkqKGDRo6AafV5r/LQzic28JoNC+SlByUl7PRBR12UA0euRoHwIUJSGRG0cknTXR6LQZapsh&#10;pURRFIYNG83QoaMoKSnG682wZu5SStavr0RKic3mAEzzTuL4ioqSDZ47EglZjrTS0iKGDh3FsGGj&#10;8fsb0HWz805sCwZbNngeMAeL5HP17t2v3TEDBhRSVbUWgIqKUgYPHmHtKylZxdChIxk2bDTV1evi&#10;92YwaNBQhg0bTSDgt+4XYOjQUaiqag0UANnZedTUmMWn6utrycrKoaGhxrqHxsZ66xwFBQMZNmw0&#10;4XAIMM1kffr0Z9iw0WRmZm/wPgOBJut8iWslSP4j76k/+DR/UAyQojXPotVf3B6RNKHvTjq9skiE&#10;zhoYGSKuOJsiLht3aCsqGFZAcNoQta0QQqDrOqtXr0jEY6OqKqFQ0DL7VFSU4HZ7yMszZ8I2m53i&#10;4uUpM/dkamvXoygCu91hzYSTycrKIRwOU1g4PL6yMOjfv3Cz2ltSUpTSgSdjs9nx+xvp3bsfwWBz&#10;SsSHlJKiomXWPXcFVVXNMrm0dtbmCmUZqqqmHCvaFLYJhYLk5vaKn2fDf1Zut4+iouWoanoGlaYT&#10;KAboCZFygSKS9VtThw0p9QIpVT/QrcWPOv+LTSlnYTpX2udaxFPQraS89Cxpa5DsPzCMGDabjVgs&#10;SiwWZfDgERQWDrf2ezxeqqoqcDicOBxO6utrcbu9ANTX1zBkyMiU45PJze1Ffn5fMjNzOtzf3BxA&#10;0zT8/iaGDBnB0KGjKC9fs8n2V1aWkZubj8224boXOTl5rF9faXXMyQwdOsr611VycvJZv76SgoKB&#10;AJSXlzB06KgNPosEmmazHOcbWxVUVVUwdGjHz7Ynwh3T/P9AkSK+mpAIJEaKRqtI+c0JofiFEN2+&#10;uui8zwJziSNEolC4sAYNEzP6SdJ6N+mhYuvQp08/Vq9egcvlIRBoonfvAkASCgWprCyjpaXZmhFn&#10;ZeWydm0pAL1796O0dLV1Hikla9eWEgqFNvva2dl5lJYWY7PZ0XUdu91Bc7Of0tJiHA7HJjvCpqYG&#10;gsEghmHQ2Fhv+Us6uk6ybT9Bbm4vSkqKcDpdtLQEUkxUG0LXddavr0zxpWRn57Jq1VJrm9Pporx8&#10;jbXi2BC9e/djzZqVeL0ZNDcHyMrq2BSlaTYqKkqIRCLt9uXl9aakZBU2m51YrPuDE9L8cZFxeXIF&#10;xaxQmtiekCgXrUqzcbmPDLp5ZdH5SnlKa2FwwzAgXoBDSZYuT/lA1xuXpnN4PD4GD/ZhGDp9+iTC&#10;rgXDho1G1/UUU4rL5bY6XE2zMWRIa+fa0fEJNmQiys3NJycnz/KRgNmxZ2XlIqVB797tz5VMRkYW&#10;GRlZG9w/bNho826EsF4DlnM+OzuXrKwcpDRQlH4pn0l+3fpczJVIR6sATWv9s+jfvxDD0FEUNeVz&#10;bc+rqipDh47CMHRcLrf5t9FB+wsLh7V7tol7yMzMxufLTJJwSJPGRMS1WU1Pd2tducRkXVE0q/hR&#10;/Pez7VcWCYlyMBtlyE0tn0Xav72VSe7YEnTU8W+Mzh4PdNjJmdvan6tfvwGdPv/mXX/z2922vS0t&#10;zaxdW0ph4bCU4zp6nm0xDJ3i4hXWeTdmCtvYs92QnyjN/zYGBkIKDKmbJVUhboqK53WL1km8qihN&#10;28XKIoGQEkWJm6KkbKOyntAsT8t9pPnj4HZ7UlYjnUFR1C5/Nk2aTaEoCnrMiE9uBIqZ020OFkKg&#10;Kq19rG5ItB5YWXR9GpOozhQv72d5JlLq+xFXKe9ur4WgoaW9zTdNmjRptjVm39S9E2QjPihIwIhn&#10;WZi5F+Y2Xe95z3DXa3AnvTakxDBk8oaUY3sih3tldbeusNKkSZOmW+iRvilpLp7caXfoAughf1fX&#10;BwvLCx8fQ1PaF39j9NBoJwQRI23bTZMmzfZHxFC6vcNWFNORba4qUv3Apikq6b0RK4j7LLq3DZ3+&#10;gGLqpidGNCMlbBbi9f4wj0ne1r0Izcads3/o9vOmSZMmTVe5c/YPCM3WMycX8XChNvpJpkR58nu1&#10;gh6gK8WPfJBYWch2IYK0tUaJRIxw96JqGisbY/xcXNnt506TJk2azvJzcSUrG3VUrctxQxvEiBc8&#10;EvFS1YluNmHhsak9H0TUdVuOBLN6UyLyqf3qQSjER8OeQKDZXTz8xVLe+n5Jj1whTZo0aTaHt75b&#10;wsNfLEWzO+mRHk8Sz91OdNqt12jrt1CUnulxux46qwhkfFUhpYEhJYno8YQfIzF+yB4a9ISi4PBm&#10;8tGKOt775QPG9c3g0AnDmDC4X0/5eNKkSZMGKWH+6rV8PH8Vv1U24fBl4fBmttMM6y5EktKsgak7&#10;a7ZDxv+1Hmv0kAjlFq2XTM3AeOnwNqJu5sJDgCF7tOMWQsHm8qDa7KxojrL0i2UYnyzE0NO66GnS&#10;pOkZFFVBtTlRbHbcOb1QespPEUdKw4oqlYj4gIGVd5FarbRn2tDlwUJKmeTLTpFARCSWQXGfhbEV&#10;1KEUzYai2bA5O669kCZNmjR/XMykNYkRL6pqQNyWI0R71VlQu71aXpfXTImVhIgrHiodFhM3M7uV&#10;HvJapEmTJs3/BEprlKlh2XMSiBQzlFC2k2ioBKbSLHE5j1a/RKrJSbSapNKkSZMmTZcQSZLkwvr/&#10;lGJZvqSje0RIsAuDRbyp8frbiZKqInm/kSRXTqJgR5o0adKk6QqWYGDcVqPEbfwJB3eywCvSyNgu&#10;kvIspDR11TtUyUwsksywqLQZKk2aNGm2AEUBNdGTtpqhFEUxrTxJpSNAaeqJ8J6uO7hJaKkbSJlk&#10;lko5KLFu2jorC4Eky6nh1tJSIGnSpOlZWmIGDaFYjyQdt0XBoKMAT8MwlWhtqupPPb772ZJoKJ9p&#10;hmpnO0t1XPRQBncyijS47pDRDMxOR0KlSZNm61Ja38KdnyzF6KEcCzBr5JkyHyLen7amLLRV0VBV&#10;xb+x0r5dZUuiofyQqAnbtpZFfLmkCHraXdHHo/HkCbukB4o0adJsEwZmu3nyhF3o4+l+mY8E0mj1&#10;/4qk6XeinkVKUp5h+Hqi0uKWREP5ZHwJJJMDuURCcT1pU9fbt1GEHuPWI8b10NnTpEmTZvO59Yhx&#10;CD3WQ2ePi7PG/1/Gu+6Ez8JoY91JcXh3E1u0spDE63DHvfKAWewo4fTuKYlyACm5+fCxPXf+NGnS&#10;pOkkNx8+tkOdvC1FURTMAFSJEa+SBwkhwa2jDbVFRrbWpU5yRkjrkqldpY5uRI+G6ZuZNj2lSZNm&#10;+6Fvphs9Gu6RcydEM5R2UoKpg5NuGN0eNgtb2JV3JGKFbKOCKLu/qCpAYU56oEiTJs32R0/0TYaR&#10;ZLHBIF6v2kLqer/Ea1VRmhI+5e6kyx4ZxWyQOTCIJPkPIVoTSOJCgno3NdZCSvr5HN191s2maPkS&#10;Vi1fSs36dVStq8Lp8pCTm0+vvr2YtM/+uN2ebda2NGnSbFv6+RyU+Vu6tVqeEBJpmCl5RtxjIZLM&#10;/8kT9h4Sne36YLF06VL/rXf8Mz4wJOdvm6G0CakroAciomTy2Xucf95wJb98P5dwOASATdNQVBu6&#10;NJCGIBrRMQwD3QhjGDrVtfWEwlEGDijk6ptu4eDDjtxqbU2TJs22Jj7z78bQHilMC44ZCaW0U/u2&#10;qeraxLFCtLHudBNbFuuV7NS25HNpjQI24u97yOHSUxi6zjMP3s1H772NlAZ6TDdLFyLRNDsxHcCM&#10;BENRwQ5EATRiMR2fz0ckXE9x8Sruv+1mzj7peHLzsvjy59/JzMrepveWJk2aPyCGgmmjSdXDSLgC&#10;SOpjhRDbV56FSZKDOzGSJWdrK7Infdzdjh6LcfPl53P05J35/D+zyczMwDDMOGan24XD4YivmwRS&#10;EWDT0JEY8dC1cCwWT1JUcLldSAUWLVtKwYD+NDUFOGi3ndhj9FC++/rLbXynadKk+UMhTAuOjGvO&#10;Kigp5v9UM5Ts9rBZ6IZ+3LyBVvncFJOTYda56CkbWnfy4uMPcPhuY/hx7pdEIlGCwTBV62rQYwYo&#10;GoGWEOFwlJg0kIpAqKaWvGZT0GwKUpg6WRHdIBiOIoWGy+lBQVC1bj1ebyb+5hbC0RiX/u1sDtht&#10;Ak1Njdv4rtOk6Xmi0SjRaHRbN+MPjjkhT/wPzPl5YgWhy9a8Conw94Qtp9NmqISC7JjRY3wnTT8t&#10;rpQrzIWFxBzirFUGIORW0U7pKi3NAU44ZA8ioQhRQ0cPSzDA0A1iug4SVMNACrDHC7EndLFUVUFV&#10;NYSIott0pIRIMGIeIw0URSEjI4Nmf4CW5maisRhSShxuF5G6GibvtAPTTp7OP27/Z7fcSygU4u9X&#10;XpOyLTMzk7+e8xcGDBywWef421nnUFtby6zZM7ulTRvig/c/4NNPPtvg/uOOn8bek/fukWv/96NP&#10;eObJp5l23FROmn5Syr7KykruuuNuAB569EFr+yUXXgrAiSefwB577tEj7UrmPx9+xHuz3iUUCpOZ&#10;lcm5F5zD2LGbl1c0dco0gG75DhP3fc55f2PM2DHW9kULFzHjmeeA1OfUESdOO6lL7Zn/6wJuv+V2&#10;dt19V669/ppNf6CLVFdXc+5fzqN37148/vTjPXadLcKqJ9e6wkiuVy113RoshJA+SfdHQ3V+ZRGX&#10;vk2WHZfW/yXOmjRYGNvvQPHTN1/w5713oaUlQkNTgJKKdRStLgNVI6ybNansTheqomBTVVRVA5uG&#10;qipoioLT7sDtdOJze/G6PKiagmpXUdXWx6ppGpqqYhgGHp+XpuYA9Y11NAUCNDUHePGZp9hp6KBu&#10;uR/DMCgvK0/59/vi37n0ost46IGHuuUa3UVjQ2O7tib/CwQC26Rd0UjUakOC0045nfKyclpagps1&#10;UEydMs3qsLvCJRdcyoynZ1BbW0dzczNrK9Zy43U38cnHn3T5nF2loKCA8rJyXn/tjZTtM56ZQXlZ&#10;ORMmTOixa2dlZQLgsPds5KPDYZ5f1XpOrmOLMYB4lKlM6n2FMNcZqk1LcnCrFdvFyoI2RTVa3dop&#10;G5KQ26VE+dvPP8GHM19DADU1jUSiUTwZWcjmFlZXlJPhc9MnLw+JjtvjQqCCAkIDj9uH2+tCCA0Q&#10;hMJhVFXBrmjoNjuh5iAOu52a6hoURSEajaJLib+mhuzsTKobG3FLHU1RkEIhoDcyPD+bJWvXY7N1&#10;Ty3fxCwuFApxygnT+frLbzjvgvOw2+3W9ubmZpxOJx7PhkN9W1paAHC5XNTV1ZObm2Pta2hoQEpJ&#10;VlZWu+iLhoYGDMMgMyMTVVPbnfeU007hlNNOAeAf1/6DpUuWcfpZp/HnKX9OOU5KSUN9A0JRrM4j&#10;mfr6ejRVw5fho6WlBVVVrT9+wzBobGhECEFWdtamHlmHPHj/QzQHmtE0jWeeeyplX2NDo3mPWZko&#10;8Rj4xPNKvHY6ndY+vz9AJBLB43HjdDo7vN7SJUspLy9HCMHM996Of87PGdPP5KnHn+aQQw+xjjUM&#10;g4aGRjRVJSNz43lYsViMpqYmVFUlM7P1OYZCIQzDwOVy0djQiCvum0tw4SUX8OMPP7Jk8ZKU85WX&#10;mcXYjj/xOGvb5txf8jNKfjYd/V4GDhrIy6+/ZB0TDAaRUuJ2uwn4A0SiUbKzU3970jBoaDTNu9nZ&#10;7YNJmpqaiEVjeH1e62/B5/Px8usvtdG42z5JGHASPgvi71MUl0idu3cXWzSUJnIpFBH3W0hh1eZW&#10;aFX72N6+ghkP3MGPX39MoKWFsop1OBQbhQMGUVlVQZYmCIQhLF0IRUF12dC8NrxZLqLNBiICPrcH&#10;h91FKBQhGoOm2gbK15YTjUaJxSDYEiRmmZzcqHH9ljxvHk5NxRZuJtPlQFFNZ7huaLREo+w6vD/z&#10;VpRZP+LuwOl04svw4W/yEwwGsdvtXHPlNaxcuco6JiMzk+dfmtHh50896bSU97Nmz6S2ppa/nX1O&#10;yvaHH3uIgv4FNDc3c9rJp6fsm3rcVE5uY+7ZHH795VfuuPVO672iKLz02ku4XE4ikQgnHXeytW/A&#10;wAGUlZax447jufHWG/n4v5/w9BNPp5zvqWefJC8/b7Ovv/i3xXzz1TcAvPz6S9b2+voG/nrmX0mO&#10;OLngovM54KADUu791JNO45HHH6Zvv76cOO0kYrFW3aBRo0dzx123tbvmqy+/BsDV115tbfP5fJx6&#10;+nR0vTVj6fPPPufxR56w3muaxsuvv4zd3n6yMePpGfznw49Str397lsoisK1V19PaUkJffv2obJy&#10;HaeePp2jjz3aOs7tbk0wq66uJj8/n+r11QCoqorb40ZKudn398arb/D2WzNxOp28+uYrG/29LJi/&#10;kDtvu5Nhw4dx9713cf45F9DU2ESvXr1Yv359u3uZ9+M87rrz7pRz3f/QfQwqNFfubVd7O++yM9ff&#10;eB3V1TWc99fz0DSNN2elrqC2G+I/tcSYYMjW0UEIUjpZQxoZag90ulvm4E4a0UXcaWH+J75MSrJG&#10;bS+88Nj9PHTPvcSiOqHmEDahcOKuA3lg6mjePn9fZl1+GG9ecgAnj8vGiBpEQjorl5Xw+7zV/Prj&#10;YspLqln6ezEVJVWsLq6korwGnzcbh+ZEEzai0RiazYbL7SYzKwtb/LXb7UaPRCmvrCYjM5d1YY1a&#10;w0UdLgKqDcXlxWZ3s/uood16v+FQGH+Tab50OBx88t9PWLlyFX379uWue/7JiBEjaGps5IF7H9zo&#10;eVwuF+PGm6KN5/3tfACuuPoKrr/xOgAuvuASAC6N27j/dd/d1upm1tuzOt3uWCxmDRQ33Xojl1x+&#10;MYZhcMUlVwBw/t8uAGCXXXfhjrvvaGe2SgwUL7/+EldcfTkAl19yeafacNM/bgbgnvv/lTKAn3P2&#10;OUgpOf/C87j5tpsAeOyRx2lpCXL/w/dbxz3w8P3k98rn71deQywW4/gTj+PVN19F0zSWLV3aodN3&#10;dfFqAAoLU02TRx97NFOPmwpAc6DZGihu++etnHn2GcRiMf5x7T86vI//fPgRmqbx+tuvcey0Y8x7&#10;OCt1sK+sXMfYcWPJzWs/mB471fzM7HffB+DJx80V1mlnnAqw2fe3YP4C3n5rJkIIXnz1BaBrv5f+&#10;A/pz5913kJ1jrhxWrlgJYA0UM158ltvjA9W1V5u/zztuvQOASy67mFmzZ+L2uPn1l183ep3tirad&#10;qCBpJdSmBjegbFd5FoaRES+EF/dZxJPzJIh4RaftLQrq03+/w4wH/kWGx8FX387HZlPZY+Qwdho5&#10;kOzMDNxeD42Nddilzi4j8/jk9xWEhYFddaIoKkJRCcYi2LQMalqgJRRDqArly5YRaWkmHGohw+PF&#10;4/G005hP1CJXFMjyOKlsDKCpTmRcxT2KgZASVMFuY4Yzb8nKLbrXtrOo8TuOx+l08lS8E/3XfXfj&#10;9rj55z13MnXKNL6d+y2XXXnpBs/3yhsvA+bsMjHD3XMv037fr6AfaytMk6kWN6O98tKrXH/jdV12&#10;ss7/dT4Ahxx6MON3HA/AQ/c/TFVVFWCanwCuu+FaAI474biUlUTiuuXl5fh8pu+vubnVRNQZHnno&#10;UR6IDwJ1dfXouo6qqhx48IEAnDz9ZF575TW++HwORxx1hPW5gYMGAuazBohEIhStKsLlduFv8rN6&#10;9WpGjBiRcq1IxAyQSJhWLjjnAtatq0q5r4Tv4qy/nMmYMWMYM2YMz894gaJVRR22P/Es1qwpYewO&#10;Y3ln5rvUxZ9fgseefJQ+fft0+Pmjpx7NO7Pe5aMPP+IvfzubBfMXAHDY4Yd1fH8uF35/+/u77ebb&#10;AXMA1+L+ga78XhITlGOmHsNzzzzHr7/MZ+SokdZnKyvXoZvJUITDpk6TLT7Yz3xrFjuM34GXX3up&#10;gzNv33RUnjrxO0lOZdN1w6e2KYbUHXR9sFCUpoTioSXtIQFFIA0wVKxIqe2FW6+4AM2mISUU5Pdh&#10;eXk5gXCM3XbZEdkSQMcGhorDnc/X38zhxD325PEv56HaDKLREA6nh6aogiIMvC6QDid7TtyDxQt+&#10;YHXxcgoHDqalOWA6wtGJRiNEo9G4YqQg4PcjpKQ5YmpHRiIR7Ha7ZZOFeJSVrnPN6adw14uvdvle&#10;EzPh/gMKuP6G69vZ7N2eVP2azU3iKS0ptV535MR94unHOfn4U1i0cBEnTD0RgCnHTLFmoZvLLz+b&#10;s75PPv6UTz7+tMNjNpaleulFl1FWWtapa7bl0MMO5eOPPqa0pJSy0jIGDBxAc3wFU9DfkuJh+Ihh&#10;ACxbtjxlsEgQi8WsZ5FCB488KzuLuto6wvFB4/iTjqeluYXnZzyPHi+VtmzZcgCee/Z5nnv2+U3e&#10;x8knnEI4tHFxO6XD8sgmHo8HVVXRdd2aBPl8Psu30Jn7A9PX43K5gC37vSRm1ok23XD9je18Kwmu&#10;vuYqTp9+JhUVFfz1zL8BMGr0KO646/ZNXme7wIBEGbl2AUWAQWtuhappFVJ2v5hgl81QS5cu9Sc8&#10;8yTF+4r44KBAx3e1jfjLCUcwdOwYho3bgWFjxzB4VCGjBhew/7hCQi0h1lVVct9jbxC1OZjz3Xz2&#10;3m0HPpn7PXaPRt9BAxg5fgKGw40zI5thQwZzxJH78rdzTmanCWO4/B//YPyEnQmGwwhV0BIK0tjY&#10;gKIoOJxO/MEWWiJhXG43EqhvCiAQqCg4VBs5Dg+93RkM6N2XvOwcBnkyKPt9Md9//NEm72tDvP72&#10;a7z+9mvcc/89HTp3/f7UicfmygP0K2jtJGfNnpnyD6C2tpZHnniYWbNn8s97TDPS7Hdnd7r948bt&#10;AMB+B+zX4XVgwwNc1boqykrLcDgczJo9k7feebPT1wf427l/tUI2L73oMgB8GebfZMLBC2YYKcD4&#10;8eM7PE+iE3zh5eeZNXumZT7piCOOPByAu26/C4B999uXw444DJH0pzp06BDAXNFs6NkkmP/rAsKh&#10;MH369mHW7Jm8+uYrm3Hn7Zl2vDkxuPUm07yT7Nhud38dOJYBy2R3wbkXWt9dd/1eQqEwSxYvwWaz&#10;dfgs6urquP+he5k1eyZPzXgSm93GsqXLOn2dbYYCptiH+TKxkrC0oZLKQYh4xGp30/k8i3hDxowe&#10;4zvplNNM/4QERShxU0ty0b+e0SjpLC89+zjhqMQfCGPXdAQGbqeT8TvuRG+Pjac++JGLLj6VWy+5&#10;hbJVFWSG+zF+0u4Ev7kcGxp3P/Aobl8O/sYAQ4cOYsGynzl0nx0JBqO43bnMeO1dbvrX5Zw57VzC&#10;wSB2zY4nw0c0GiPQHMDn8WJIg2BzC4qioak2Ljn/L+y28y5IKdBQ4gJhBiXFK3nnlZeRBtx7xeW8&#10;deDB3RrSd/mVl3H/vQ9wyYWXcsGF5/PcDHNmmjCpbIq+fftis9mIRqM88uAj7LnXnsya+Q6NjY08&#10;9uSjnPuX8zAMg1tuv4VBcTNMV5i05yQAvpzzJf3796egfz+efPwpdt99N8694Fx69+lN1boq/n7l&#10;NRw77RhefvFl67OJP6BIJEJxUTEffvCfLrdj1913pXfv3lRVVXHx+Rfz8OMPY7fbiESizHxrJv36&#10;9ePdWe8BMHm/fVI+O/vd2ex3wH7W+6+++poBA/rTUN8ApDopExx97NG8+vJrVFZWct3fr+ewI/7E&#10;yhUriSUV1TlqylG8+fpbvPbKa/h8PjIyfTz+6BNMOfrPll8jgWGY5pjGhkaKVhXxwnMvduk5HHfC&#10;NN58/U1+W/QbAIfHB7VkrPtr6Pj+xo0fx4477cjCBQu571/3c+Xfr0j9vRR2/feSmJTGYjFWrljJ&#10;d3O/S9l77dXXUVNdwxVXX86EnSeQlZlFdXX1Flxv69Oa/ixom72WnLWtS8OnbQ95FgIzdFbGPy2E&#10;kpJJGF8YJg7e5uuKaDTCN19+QiAQQBrQHIrg8HhZt76GNWVlXPvSByxaU8Hnr8xm2j5Tuej0C7n/&#10;0ac45awLOWrqcMJhnXDEwO70YndmUt/UwKOPvExZ9VyKK1cQNHQGjFmNkrmaSDREZoYPRVEIBoMg&#10;wOf1EQwG0XUdn9eHogjC0TAuhwOHzYlddSIUO4bQEELjtVdfo6qhjqpAE4FYmCu7EEW0MfbaZy92&#10;3W0XGhsaufP2f7Kuch0F/Qs474JzN/scM158FiEEX37xFXfe/k+WL1vOvvvtC8DzL5uJWjf94ybO&#10;OPVMAE46pfP3oKoq9z5wLwCvvPQKd9/5LxobGtl94u4APP7UYwCsWrmKf/3zHnKyW0N6+/Ttw7Dh&#10;w5BSctXlV7frODrLQ489CEBFxVpWrljF0889g6qqvP7qG9x3j+nLuOb6a6yQ07P/ehYAL73wMuVl&#10;5TzxjJno9fyzz3PrTbdZCZJLfl/a4fWef/k57HY7y5ct58H7HuLDf5uD3SWXXQyYwQY333YzAE89&#10;8RT33HUvzYFmKwAhmV123QVfRgbBYJCrr/g76yrXdekZCCHwer0AZGVlpezrzP3dcLPphP/+u+/x&#10;+/2pv5fpXf+9OJ1Odt51Z6SUXHPVtbw/+98p+5969kmEENz3r/uZfuKpVFdXs+dee3b6OtuWVgU+&#10;kXAYt+6xBgchFH9PSH6IzgpODRs+fNSqlSuXAdx+x91yVdFKZr75pqkJZYCQEkVRUGxaPHZWgCI5&#10;8qGO7c5dQhpM7Ofi7H3GbPLQeb9+yIN3P4xTOAkE/NjsLqrWV6ECgUATdbV1nHrIvowuEDz25mL8&#10;oWZaFLNsoVANvLl9yc7rR2NdGNWhEYw04vK5kdpaUB0YhsL6+mXsvMNYFs8tJcedRUugBYfdQX1D&#10;PZFIhIyMDASCZr+fYMiMwLrv7nvIz+uDEJrpp1AUjFiU6666lKgeQVEU3A4bQgg+XLyi+55dHF3X&#10;CQQCuN3uLud2tLS0EI1Gzftrs4Jsbm5G13UyMrZ8RdwcCKAbRofn8vv92O12Zjw9g88/m8PhRxzO&#10;2X8zO+tQKEQ0GrUc3N1Nc3Mzhm5YpqlkIpEIoVDIarOUkqamJnw+30b9A8mEw2FCwRB2ux2X29Xh&#10;MQF/ACllh21o21YkeLw9I5/flftLprt+L5FwmFA4vMHzBINBIpEIPl9Gj1WUm/HNEn5cGwTRfap4&#10;/77gQLC0Zk1cLifnX3gRDQ0NzHrn3WNLS9a8CzB8+MgCIaRvxYoV3Wpn2zL7RmLlIIBUUfL4flMG&#10;RN1GwbOGNPjn3fdgNEewe2w4XR4aGhpoCQfJcHtxO9zkD87BVrOOsfscRkXgc3Iz+qIEmgm0tLDL&#10;3hOoqq3nnLOPw+12k5ObR8maEkaN2xG/vgbFHiEqG5EyREH+aPbdbSp6RCfHm0n1+mqcTider5eG&#10;Rj9OpxNdNxDSIKob9OnTl1gUpFCQ0hxX7YqCobdKDxuGgU3TOOvAfXnu86+69dm0Tc7qCskx+G3Z&#10;WKJfZ/HEZ7TJfPzfj3n6iWfIyMwEJE2NZq5oYqAAc7a5seSwLW7XRu7RbrenhNsKITr9vB0OR0qC&#10;XEd4fe2fTUd05/fREV25v2S6q312hwP7Rp6Zy+WynOt/JIRiFkBSrHoW5kAkZSJdIeXothu6hS4P&#10;faNHjfaZJxDxen9mJ5ciSZ7YteXt7BKr1v7KNbdeQThiUFdfTygYobExABIqa9azy76T+KliBcuj&#10;Qb6cv5hHzj6SQ3fKZ9f+XsYO8LK4+HcqyooJhYL0K+iHTVHJ8voINTawZF4pVaUhKkuDBNZl8vP3&#10;S9BsTjyeDKqqasjJyUF12qltasbldtPcYvorQEEaBvm9epmDhzCfly4lMT1KdqYXm6LgdjiwaSqq&#10;qtJQW7ONnuD2y6F/OpRhw4fhb2qiqbGJ/Px8Xnur69FjadJs7yQKHyETa4wkxdlkk5TomR6304NF&#10;wsGdGBCkwFSWTT6mzYtt5eIOBirx2MGXm4Gq2amsXEskHEToBrqM8dzXswn10agIB3l+3o9UNTlQ&#10;KqLkCzc1WTaCDkGfvBz+dfMtTD/1FH5fuYTcgmwiehMf/Ps/NNdFCNV66dc3n8aGBrJ9XmKRKL5M&#10;Hw1NTUTCMew2lVgsht1mA00hqhvEEER1iZQCXTfQpYFhGEgpafY34nM5EXoUDB1FmGa991/ummPy&#10;/zN333sXM997m1mzZ/Lks09schaeJs0fmUQkVGuHGvcTC5GS1NZTwq2dNkOJuDbUkiVL/HfceXdK&#10;SF/KccSd3iLxbuviDzTx7LPvEItF0WwO6pvqcTqcDN1jCF//9BM5lVFsjRH8hk6pbMExMIcbfv+c&#10;s/qOYe38ZRx1yF783FTNL5/+iCog2tjA67ffxVH77MOCsJ/Skkpmz36fpkATt968jJgeBSnIcHjR&#10;hIpwu4nGDIQqTBtTXPBLN8yiScFIFKEq8WgVQRRYNPd7Vjas5+ljD6A5Fmbmp2U0hCVSBnnzqcf5&#10;86mnb+Ku06RJ8/8RGc8lSawn2tSvSDk2HoTU7Y66zkdDJfX7Mul9B9no1kHGNjBE3XLzdRQtLqK6&#10;tJpIQxghFaQiCf9cQi8lg5G+TPIyssnz5gE2+oWdKGUBHlkwF4GND+d8zaIFS+nTpw+KIXGrNoLR&#10;MF/M/ID/fPk9Pq+L3+b/TnVlHYP6DcLr8OLQ7DhtLpr9LURDUVQhMGI6kXAYm81GsCVoPhKpEA6Z&#10;Ugi6blilaQuH9cfhzsLpVPCpNi48eSzZSguoGlXVVRu52zRp0vz/xuyqLSHBpEl42+CSmKEX9EQL&#10;uuDgTm2YEZ8pG4bRWpQDYbq6FeKiglt/ZbG2vAKBjVAwhmKzoaHgzXRTs74Kh+oEdwtOITDsBjbV&#10;xbraGnJdDrx98vi11o8xLJvMdQaB2nrsHgdZbg/N0QiXnTOd5uUrWPjjImwOG9l2B8VrVuN02cl0&#10;eIiFQhgxHbfPTYO/CQG43G6a/E1WJrcQCkYi+10IDN1AqpJ+SiUPX3QmN7/wFBce9icGen08eeO5&#10;XP/Qc6yol/z83bfsuudem7x3XdeZ/e77fDf3WwYVDuKsv57VLQ7EeT/N46477t6gNMRfzvgr9fX1&#10;3HzbzYwbv8MmzxeLxZjz2RwO+dMhKdsDgQAPP/AIhqFz0SUXkdmB2mwydbV1PP3E0/ibAxx08IHs&#10;u9++XYrI2RDBYJDpJ57KCSedkJKMtil++P4HKjcSqjppj4n07du3O5q4xUgpmffjPP79/ge4XC7O&#10;+uuZ9OnTsfxHmq2PUAAjIdgar/wgzIFCSolhtBY/0hS1Qojuz+Du9GBhGK2NsMSqZGp58taEkW0n&#10;+lteXkFBvwJqaxtxK4KlRi1/Cvbis3296EEdxwo37oCOGmnBpTkIoZGhaizWdCoKnMRsOpmDbLgz&#10;PGgtkmhYQdEF377zPjuP2JElQqFXr14Eamro6/JQV1NHo9GIjEn80QgNjY043C4yMzMJtrQQCUfw&#10;ut0Egi0ICTFdgqphRM3CSkiIBgJ4PQVccOaF3P7Mi0hcoEgUQ6FJCp5/6blNDhbV66s596/nWe9X&#10;r17Dl198xbFTj7EkwbvK3K/nArB8+fIN6ghtDr/+Mp8H73vA0mpKHiw++/Rznni0VU31rNPP5i9/&#10;O5vDjjisw3NddvHlKRIky5Ys49GHHuOV11/eYLjppjjvb+dTvb7akgj/ffHvgBmB1ZnB4ss5XzLv&#10;p583uL9fv37bxWARCoWYfuKpKeaMX37+hZycHJ55/umNfLLrnH3GX2hsaLSecZrNIV6XNN5fCNFx&#10;0rOURkZP5EJ3wQzVWs/CGiBS8kOSwp+kTK3JvRWZvOdenDr1FKYedixnnHkxk/MH0EfaoTmKsj7I&#10;0B1GEGxowKE5WNfgp8rvp3DsGK49/Vxym8L0rYuSoStoNQGMhibq1lURDgQZ1GCw96pivPuPJzI4&#10;i6yYIBQIYFc1QkaMMAYZHjdInWCgmXBLkMamRmQ84kmoYCiShkAzLZEo9U11hKIhIpEg6yuqCcea&#10;GO1ezRWH7YahGLSEgjS0BAi3RPh53vxN3ndCEfbCiy9g1uyZvPCKmaH9zqx3N6kPtCkuu/IyZs2e&#10;aSXgdYW33nibO269Y4OifomB4s1Zb/DGzNcBePbpGR1Ke3wx50tKS0rxer28MfN1Zs2eyVFTjgTg&#10;2r9f2+U2SilTrrfrbrsya/ZMZrzwbKfOc83111jSE4WDTRXZm2690do2cdLuXW5jd/LP2/+JlJK9&#10;9tmLWbNn8va7b+F0Oqmrq6O6umci8do+4zSbRrTOxhNbLF0sVVGTkvK2Ewc3mNFQo0eP8U0/7QzT&#10;eGbJfFhro9ajdaB97ZsepaG6msnjdyZU30Bvt4e64uVM23kffp/zXz497FLufell9s8dwYrD/FTN&#10;KybqtlPoymLB4iV8+tsiJukubH7BfiMnMHvxJ0ibh7pBNhrCLQRLI0R6NbJjSw2rftEJR3Siuo4m&#10;NJxCIyRjhMMh8nKzqW8KEGgO4HA4iUqdiB7D5sxgwOARGHaNdz78gLzsLIYWDsGj2dFyhxDWfTSG&#10;fuKgST5+KO7Hh/OXm4MMEf48fshG77umpgYpJZqmsf+B+wOm4Nvk/Sbz9Zdf8803czno4ANZv76a&#10;Sy64xFI4zc3N5el4YZ+2JTnvuvNu5v04jzPOOp3Kyio+/ui/3HbnrYwZO4ZQKMSZp55FJBJBCIHP&#10;t+mV74iRw3n86cfo3bt3OyHCUChkvU6oko4ZO4Ylvy8hFou1Sx589KFHAbjl9putfaefeTq/LfzN&#10;Oubuf97DTz/8yFFTjuTfsz9g94m78ffr/s7fr7yGVUk1PU6efjJTjzuWM6afaelmTZ0yjanHH8uE&#10;CTvzj2v/gdfr5cVXX0BKyVmnnU1Tkzlv0mwa99z3L0tltjNccuGlVlU+IQSXXXkZe+29p3X9/v37&#10;U99QT3OgGYCLLr2Q/fbfjzmff8FjDz/GEUcexocfmBpiTqeTF1553noWyasuIQQXXHwB+yfJjyTw&#10;+01xxER2vKIo/PNfd5rPQUp+W/QbN99wi/XsEm0D83dy2y13sODX+Rxx5OF8+MF/2GvvPbn8qsu5&#10;+vKrKSoqtq5zxllncNSUIznt5NPNJMH4eU4781SmHD2l08/uf41EGkIi+ElYg0VbPVrRlOinu5Mu&#10;lFVNfhEveMQG4p1EYsmxdWcQ69YU47XZEZrKB59/yotvvkX5ump0XeXOBx/ia7Wam16cgbqqnkW2&#10;ehw2BRWdQs2HmumhJdCCLWawvKQYjzuDQFRSqeqst+u4HCplTsmEumxC0RgRQyccCSLihasEghhQ&#10;19SA0+kgFAlh6DqazUZMUVCcPoZO2pXnv/uQ9bKZA/98OE+/OIPy6vW0CJUnX5jB618Usrx+Ggft&#10;sSeXTjuKS44/knOOOIDxo0ds9L6r4lLWw0cMT9me0PA/6OADMQyD8/56HpFIhP3235eCgn7U1tZa&#10;UgsJs0hCFmL+L+Zq5qgpR7W73qknnUokEqFfv37svc/eNDU1bvK72WnCTvTu3bvDfQ5H+wQ6d9yU&#10;tLFZaOHgQuu1EIL7HrqP+x66L+WYf8/+ADBLZz50/8OsWrmKUaNH8egTjwDw2itm0aFTTj3Zyv49&#10;669nscuuu7S73kXnX0RTUxPXXn8NM154llg0xmUXd65WBsBN199MeVk5k/fdh3sfuBcpJfffc3/K&#10;MeXl5QwfMZwRI83v9NGHHkvZ/+EHH3HwoQeTnZ1NKBSyilXddvPtlJaUMmnPSdz/0P1IKa3BtS3n&#10;X2iaLR+49wFOOWE6K5avZOCggYzdYSz5vfI3+34SGlyaZuPeu++jqKiYcePH8fBjDwPwwnMvADD9&#10;tFOshM6z/noW48a1lylJ0xFx0cDk2hUitZZFT9LlsqqGYWSYAoJgSlwl+ScMA1SltVTeVvZcxIIh&#10;gv4gqlRpQLAmVItn19H88s0XOHLcZC5YT0tEh5owY4YMIrBiNctsDi6+4GR+eXQGx/3tBP773/+y&#10;4PelRBSFRROyyCtqZtcGQW1LiNAilR0PGYFjVQOKzUBRFCJRg6gEt9dJfaOfiKGTGQtgEwqKqhEO&#10;hokJiV13sPDN9/jrnkMJZRVy1rlnMbL/IH5d8CPjC3rTr6Af2X16Y7jdvPzi65x74rGoMsq8nysJ&#10;hTc+WVhbUQmYMgAbYt5P8wCYvO9kLrr0IsCc3fn9fiKRCDfc/A/OP+cCnnriaW685QZisdgGl7VG&#10;/Pt95AmzM1j822KrzgTAKSdMt16PHDWCG2+5caPtFwJLCvulF15m6LAh/Dzvl41+Jpnjjz0hpZpc&#10;svLo1OOO5eTprZX1Lrn8YqSUhENhsrIyaWhoZNXKVRx86MHMmvkONLUqwC5dkqqaUFtTB0BuXi5Z&#10;2Vldrtlxyx03A2aQSKLuAph+p0QnnZ2TzQ03mXpK044+rt2gudPOEzj3/HPg/HOYOmWaVXAoocHU&#10;9tyVlZXt/CTDhg/jxVdf4Ly/nk9LSwvXXm2a8O68+w5Gjhq52fdz6hnTOfqYo1O2GYYkHA5Z4pOr&#10;V6/mkD8dwhuvvwktrc84zSZoO+lO0t0TiDa/i+1MdVYoSpOiKhiGjDtaaJUkb9e3bN2VRaCujqrq&#10;KrJyCthhxz2Zu+oHbn74Xo7oMxCxZi11O2ZTGQjQt7KFSUvc/JaTSVTGeP61N2mQMf69chE/eiO0&#10;jPVx4g6TWLBoLvvvuQf5IY2sz34gJ9OOvmo9ujAwImH6yhCZWV7WRyIU1QWIIdk508Z+w/NYvraJ&#10;zxlH1F+HUzNQHE5GTtqH3kcfSnN5KaEPP+K3+oU4FY0fDclNxxzFAJdBtM7PnmNHoCkCKVVwufD3&#10;mbTR+x48pBBoNSt0xJdzvgRg510mWNvye5mlMktLShk23KzNsHTJUkuA77IrL9vg+Tqqi50g2awU&#10;Dkc22vYEDz/2EBeedxGz352NEILsnGzq6+o3K7pp+Ijh6LpuVU5LJjNJ/E5KycnHn2KZ4RK0LVi1&#10;Ie6+9y6uuPRKrrzsKsA0/9xz/79S5Ns3B7/fz19O/wuxpAEu0b6ukOiQwSz0dNZpZ6WUOoVUKetk&#10;vF4vL7/+ErFojEcffpRvvp7LdX+/vlMO6IyM1t9CLBpj+kmntquWt6Hrp9kEBli6s3EzlCLidUgE&#10;SJKFA3vGDNXlpDzTCiURSlyfpPUIKwGtVTdq664shNDp1TuP0pIiBg7fD69mp54mvh7n5JRDj8J4&#10;6Q3GGnb8gUZiHid9hZ1fxuUwwJeDo8HDgkW/USDtrHJFeXreVzjXB/g9uJL64rVcMG5Xvq8up6Ry&#10;HW5Udurl5MCxwxhY0A/NaeODr3+muraBvSYU0tgSQQgHcziCAYVjqShajjenF8s0D7e9Vc1hYwIY&#10;MRg2Zhhrlq/EJqCooZqhlKKLQibsOI5VpeXYXQ6y8nvT0LzxDOVEfelkWzzA7bfczvxfF3DV36+i&#10;oKAAmEddXZ21v7amFoCMTPP3lZeXR01NDe+98x4AkyZN3OA1E7bnjujKjLtP3z4pHVTCNq51INOe&#10;CBv89ptv2WufvaxCNh0VZUrmxGknE4tFufGWG9lxp/FWyO/mMnDQQN5+9y2KVhXx348+Zs5nc7jo&#10;/Is7fb9nn/4XdF3noUcfpP+A/pts96ZI7pjPPPUsdD3GvQ/cy+AhhRs998nHm1Fyr731KppN49Ir&#10;LqWpyc/CBQuZ+dZMRo0e1em2nHLidGKxmOXfOum4k4hE2peRTbN5JKt6G+1ynQVGTO8Ztcwkuiz3&#10;IaWRYXpa4iWQUuxobSU/tu5sQnW50fUoYBCsq6OmpIZYcQM7f1/HLyt+p9eOBVRlKdSGQ8wuW8by&#10;9ZX0/3Ety1euYF1zI419vDT4NCaNGkGfJkGW5mHp0mWsjTbz8m8/UdrSQmHvLHbv7WVYvpvCwQNw&#10;+VxoNo1jDpzESUftSUZmJra4WcVQvdRWrcVh99HYHKWuOkJzzSJefPlewq4Qv5WuQOufRQSdb4uL&#10;sdl6EzZg1ZpyXL5MXL4MNM1GjlG60fvOitf8llJy792mvPecz75g/q8LANh1t1049rhjAXj15dfQ&#10;dZ262jprRt2rVy8Aq450cfFqHE6nVRGtI6LRGCtXmKq4nelwN8UP3/3I9BPNamlXXXNlh8cknPIP&#10;3PegVU/5448+3uS5YzGz0+rTx/SdtK3frSrm/S75veOqa1OnTGPqlGkMGTqECy46f5PX2xAJk9nG&#10;iiFtisXx+hLzfpzX5tzmiiI3L6fdZ9ri8/kIh8Nc93fTdBUOh617nzhpkuVfWDB/IQCffvL5Js+Z&#10;WNEkflNtVzhKXJF1xfLuV1T+/0hCXkkAanyQMKxVmkRRtbWtB6fWt+gutih01jAMUEQ7yQ+py9az&#10;d19u1Gbj9mUQbgmTk5lL//xCVBHD581j2nFTWffDKmqXV6GWN+FVXRQMGsQ4Ww6DHT5mnnsNDrvK&#10;0DoDR0xw7KgdWO8UGAhsqo1wvoeiAo0jp/wJkT2Qk/YYxU47jAAFdKGC5kDYbHGRL0m/ggLWNYaI&#10;BcqJNq1H6NUIVSAy3dT+OhtfNvT1CjShEGj2E8rUWLV8NZ9GhrK2tg7V6cTptKOqGjabHV9408Va&#10;EuGm33/3A1OnTOOxR0yH6G133opm03C73Rx62KHous7xx57AX88yS0ze9+C91jk8SSVXL738kg1e&#10;KzGTv+aq65g6ZdoWq9gmOOWE6dxz9z0Eg0GOnjqFSXt0bH7LycnhjLNOR0rJHbeatcSffvIZAE48&#10;uYMyn3GuvtY0H51/zgVMnTLN6sjK4lFJ+x5ghgbfcN2NPHT/Q+0+f9U15uenHX2cNWPfeZedO32f&#10;x8VzNk47+XSmTplm+Ybq48WRNodYLMbUKdO4606zDnaitkSiLOmZp56Vcu6a+CoymadmPImqqixf&#10;toypU6Zx8vGnEI1GcbvdDBw0gKHDhgKm7PrUKdN48rEn2p2jLRdfZvrDzvnLuUydMs2aTK5da/rV&#10;Ju8/GTCLEj379IzNvt//VaRhxjylWPHaTNCt12ayb7cXP+pyPYuRI0cWnHrGWeWri4p5843XkYZu&#10;urilRNVUNFW1Rj5FgcO3Yj2LYHMzT11/I/sddBBXXfsP6jU3u0+YTMPiT1mTFSaWaSNveQP+ugAh&#10;RdLS0sIe3lz+evulnPD+U9gaImT5JZcf/ScueucDZKCZjKowA4YWMmTEEOprG1ny62+8ddafCUYb&#10;UJQIi36vwJ2dR362l2yPSvm6Bn5YuJK+g3pzT8VBRPQoTs1BOH8HHFm5NH18Oba+BsMcKgY6upqN&#10;15HNqIEFGMEmDp4w1KwJInQ0YaO5Ocx/i5bwykvvbdYjqq9v4KcffqRwcOEGnZRfffk1breb3Xbf&#10;tavfBFJKPv90Dvvsu3e3Cfl9/90PjBo1iuycrM3+zG8Lf2Nt5VpGjhpFYeGgTR6v6zpzPpvDHnvt&#10;YRX1SaapqYnvv/uBAw7cf4P1Pr779nvCoTD7H7jfZrezLdFIhDlzvuCQQw/pVHx8InR2p50ncNnl&#10;l/Djjz9x4EEHpJ47GuWLz7/ggIMO6NCM1xYpJV98/iU2u419Ju/dbv8vP/9CJBJljz037jtLoMdi&#10;fP75F+wzee8OZcEbGxr48cefOODAzWvfH4WeqGfxwQUHYiQJJxkSvF4P551/Po2Njbz19qxjy8tK&#10;3gUYMWK0D/SC7aqehSldIVCEIGoY1vI9RU1dbP3FhcvjQdHszP3uO0qrS/GHY5RlSNbUlmMM7Y3b&#10;HmPteC+DflcYltmbuauWsGKQnYgRIbNFZz0xXCLKz78Wk1nehC7MZbMoqaI00MKS5gZGjt2Bp+ZV&#10;cPbkgeS5VHbdMZOSygrC/jqyB42hsraRXcYNpt7hI1Zrw5bzPthihL79L9dfcAgflHrpP2AYew8b&#10;zLKVRYzadz+++Phb7EBm3758t6KWXYb1wi5Aswts7hHsf3D78NUNkZ2dxaGHHbrRY/bdb/IWPmnz&#10;N3DQIZtXknVz2dzOKJlxO45j3I6bH4KpqioHH3rwBvdnZGRwaBsZkrbsudcem329DWGz2zn0Txv/&#10;njaF1+dtN1CA6fBuK6WyMYQQHHDQ/hvc31EY8cZQNY1DNvKMM7OyOOTQzW/f/zJSSMvkn6BtHW4L&#10;kVo5r7vocj9uGIbPdLbE68K2abBMOvvmxZh0L0JofP/jz+y6+75IVXDCGWfRv3Aotoow0ZjKAwed&#10;RktDE/sfsR+7jxrO6vW1/OPR5/Aua2LCkmaOGTCGVz+ey8QhI9h/9HiIRonFogzvVcDjF1zF6zfd&#10;wK1XXkxJaQWhnSZj9BlD/532JLv/cKK2XH4sCzLylEsZNOkI/rVfkLMHT2Ryr3FkZ0aoWLiQoQ7I&#10;Dqxl8W8LmTJ9Oj99/SMoCjXNISrrmgkLlV/X1BIO6URDUbTcMYzfbcOO5jRp0vx/pnWgEMRLzSVK&#10;QIhUWSVpGBk94bPofOhs8mspLX2odmq0ENfTFSjbQHU2s6AfnjU+AqXrUaTk559+wIjqKOuDeFpC&#10;PBN8mx0mTeC1/8xCcTgZXK2wggZOnDiRvYcWMPuTr4ioKrFIhLlLf+eOCy5hr70nobcE6Z3fi2Bz&#10;PVXlK+mT1xfhG8jQaZOx2VScTjstoRaO3f0w/BEIB0sYVljAWOdwwg4XU8Y1snrpCpYv/i9eV4h5&#10;lctYp8wk05tNrKUeoWjoMUkwFsLhcpLj8+K0q/QKfs3IATuzTZxAabY7Djhwfw44cMOrgDT/vzCz&#10;ts0BI17xIL7dzOKWonVwWLlyecXIkSO7XXm282YoI55nIRS/iJcENW2tHXRiilnLweghrZKNUe6v&#10;4Z3/fkC/vDwiepj3Zs9m5PChOF1OJu6zGxX+an5esIYGt4JQYjTvnIuyvJLZn3zKZ1Lh8AMm4Vpc&#10;zLwlK7j/vrs4YuIkqsuW880bL5OTEcGrCvoP6ssvy36m+tuRKKqT3r16ETEEq1evJ6a6CRpNGJEA&#10;zpzeeDN8FGTm0Ssrjz4eL8sX/EpDUwBp89K7/0Dq19fg9Xjweb00NNQBCu6YjiJjOA0DV/NynJ7/&#10;P3bdNGnSdI54lgVCJOpayNa0hVjrhHzkyDE9Ekbb+dDZVjuZj0T9V2TKyiIlbrZ9gditwiWXX05M&#10;SNZUVxGN6Xg9HqKRKC6Xh9+WL+GkPfYmUgBioIsGT4w8l8Ikw4fbZWe3yXuzdmUJbhVGFPTmiIl7&#10;8NsnL9Lw07uMHKzi86h4clysKSthz113p/SDGfz0xeesWFPCyjVl6AoEAvXUzv+BoYOGUNBvALlZ&#10;ubhdLvKzsxhQUMBfzj+PSQccgFCzIKpjt9tR7XbC0Qi5Ljejc7IoqVxL5bp1FJetQXh6PIw6TZo0&#10;2y3mhNzqsC2dKDOvLXll0VMCjZ0PnSUROiutcqoC0Vp3G6x63EgzOmpbyJR7PB7roQ0fMoT+vXtT&#10;tLqYZatWUVXXwGOz3yUUgmBtgLwWhZ1aIrT4DPqFbOydaccXbuaEEb14/7VX8a9bik/W48jy0q+g&#10;gKHDRpCdm49is1NRWcnhf9qf2v+8zA+z3qJxfSWhmgoyAnXsusNI+vTOJysjgwyfC4wwmiFRiKEK&#10;GJyRhdIcQFMUbKrA43YQDDXx7W8/cecrL/Hhrz9T3tJEXnYu+UduOp7fMAyKi1db/3pKMTSZtRVr&#10;ufH6m1IkJTbEgvkLuPmGW6z3iXwFIB7+egffxrPG06RJ04oSL/tgxAUEBWY2vJQyMWCkqM5uFz6L&#10;BInkvESatkwU8wHrv8lZh9uCJ556lucfeZjGqvXUNwYZnNkLVQia853s138c7//4DU3ZKuuaatF6&#10;ZzG2MI9hE/Lp7zXI2GUYOm6iiqTkl//gMqKUraslaM9nwNARhLUIOb0ilJeV8v28Hzn2iuuIqHZc&#10;HhvEdOy+DGwOJzaXHZtNI1DfhOrQiOkBMj12cnKGs76mGsO/irdnvYDT5aa2vgmhOYlGYhhCBV3y&#10;/sffc/Fb95M1aNNZtKFQiKviEhTJHH/icZxw0gk98Yh55KFHWLF8JV/M+YI/HfanjR778IOP0NjQ&#10;yNIlSxk9ZnTKvoqKCn79ZT6//jLfUl1NkyaNiRG30Jjz7/gEPEnmXVVbJcrNehbdHw3V5cHCbrMt&#10;BeK6JAbSkCTke4QiWg1P29Afe/LJ03npgQcpzO5Dfn4eLYFmbDYbRd4wH6/4hfzmZtZneJAOlf80&#10;1aMsDjA+s5apuxRiswkGTdqDnz/9mP5OD+FIiKZgI/13nIxud2BTBLkFfei/dx+kaidCGCUShZiO&#10;w+HA5XETEwouhxvFaKTyp/chFCCkRwiFdMb9+a/kZPiIIWhoqEZvcOD09iIiNQzZgtRj2FSDPffc&#10;n6wdNxx+uCFmvDiDxYt+44H7HuStN94mMyuLP20ilLYr3HHXHQT8AUsqZGM8PeMpWppbOjy2f//+&#10;PP/y8xsVQUyT5n+WeG0gEY8eMmSSBl9CuzyOEEqTYUS73cHd5a58ydKlfsNMK0RRlFRFdZH0X7lt&#10;QmcTHH3KKdToEUKqghKL0S8zg7wWhdEhG86wircxjLMyBrUKY7J8LG1uoMkvaGoKMGLc7vhaiggG&#10;QyAVsLloaqxBIYbTphB1ZGMoKooANaKiSnBoNuyaDRQF1ZC0BBuZ/5/XUMJNVOuSppiXhqjO7BkP&#10;ojjcBAVIoceXjgK33YOhh0CB/SaM45jjj0dxdr4kalZWJntP3ptX33wFgGfimc1gZv3+7exzLDPQ&#10;g/e1Zik/89QMpk6Zxtdff8MJU09k6pRpnBKvojb9pNOYOmUaxx97vCUR8tgjT3DmaWdZdRNisZiV&#10;NTx1yjRuv+V269yXXXw5Z552Voftra+v58xTz7QkPtKkSdMG0ToJVxCtdeXaBRAZGYqibD95FmAm&#10;qklkkkZJ3FMfM+JCVyJeg3vbce6ll7GoZDUffvc1Hyydx39//YmSsnIIS/LdPs4/9Gj8XoiGQ7ij&#10;kkBzlLt/XsSc0gi/zfsCzQhjRMKEIiHqGhpZtGAh4WAQISXEDFQDFF2iYqCgoml2MARCqOjhCE2r&#10;ltG712jWiEK8Ayei9x7LmvUBGurXE2kJE5Vmso1CDI+q09JUht3hwuHw4LPbsG1hVrTT6bQyg5sD&#10;zUgpOWHqidTW1NKrdy9cbhfffP0N1159XcrnHrrvIXr17oWiKISCQaYdfRwetxuXy4WuG5xyQscl&#10;Wk+YehJNTU3sd8B+DB02lPm/LuC6v1/X4bFp0qTZfJIFW+MitBZGklNbStG0XfksWkmNdpISFFVp&#10;fbMd8MFHH3LxGacyJKBTZAQJBRT8mZKCHYbhiEjUoI5ms7MiYCClpNmQXHz1lbDkCyLCAE0hGI5g&#10;8+axYtFqho4ci9PhwWkTVFWtJzMjk7nfzuWwQw8FKYjEYmjhGKWrVxFZvYD8oTuww47jaYmEsPsg&#10;67BpfPn2SyxevJD8ggL65vXF6/Rx6xV/Y0h+DhVVjTz26iw0GWby4R3Xnu4Mbreb5uZmYrEYq1ev&#10;BmDU6FEpKq0rlq9Ikeg+8s9HcubZZ1BcvJqrLrsKj8fDUzOetI7fsIKo6XC76JILAfj0409Tgx/S&#10;pEnTeYQZNyQQGMj4BNz8u5JSQtLgIBSBoXd/37uFg4VESiOl1oDpeBEIoSANPb6s2LadxaRJezJs&#10;6FAivy2lFw7m19bgHTaMdxbNJ/zZ1+zery+lrgDGujAKCko0RMPiuWTqQXTFwNBj+ANBwtEcSssr&#10;uO2Bhzhiv/04/NBDyfJ4aNFjTNxrL0KRKNFIC5qmEULBqegIGSRq6Ch6jJhuEAsbRMJRmsIGy5ct&#10;Zm3lOqqr1pOVkQExgxW/L8SmqNx4+tFk7bflAwVAMBgEQFFV3pv1HgAHH3qQtT8nN4e62jpK1pRY&#10;2xJ6SDnZ2fHPbt76cOSokSxftpypU6bhcrk46JCDOOOs07vjNtKk+d8lUUYVo9X8hBn5pCgKitLq&#10;0DaM7cwMNXr0aJ8hZbxKU+t2Gbc7GeYwCIZIkr/adrz24SeEvDbW2wXZObmsLS4n6G8iohrsNGY0&#10;xAAVXDY7N00/DU9zNYYeIhoK0xII0tIoqWjwU1/bxAG7TyS3Tx9+mj+fZ158kZhuEGwJEWgJ8eRT&#10;T/Pa629Q3dhMU9VqJDFsdhU1y8MZ993E2vU1BFsiNPib8TeFsBk6MhaluqGWNVXl/Pz1V7hsCu6R&#10;Y3C4O++r6IjEisHn8+JymYqyybUPEjWntQ0I5nWGO+++gzdnvcGkPSYSDAb59+x/c/EFG1auTZMm&#10;zeYSLwURT8qTSdFQ0VjUCpdcuWJZRU9cfYt9FooSL9uUGjSbdJTcbgQq3vhhATlOJ9HGOpbWVJAZ&#10;VrHr8NVPPxFqlvgjLbg1hSnTjqKpOUxTg59IJEpzIEK9P8irn3yJ1GPsOGwUA7LzkOEoO40fjxGK&#10;8N3cb5nx3HM0B5qpaajn5x+/J1ZZRiQY4s7/zmK3Oy9luRriojkvcf0HLxC1eShbtYw8XwZOh4M5&#10;LzxP8fffMXqH0WT26odvaMeKuptLS0sLdXV1VmGbiZN2B+CU08zSoq+8+ApSSmKxGNG4SWnAgP5b&#10;dM1Y1JTLvvWm27jqmqusYkCVcVnqNGnSbAEbMNAIIVKky3sqg7sLZVXN/5o1uKUpJCjaOOQNA1S1&#10;rTtjm+PNyODJ9z7k0N0nYFNVwoZBZkYWK9bXEhY6dkUQjukUF5UTCgrCAT+aXdAUiVKy1k8UhbCQ&#10;xIJhYg6F3XfcAc3u4KMPP+Cggw/B39yMr7CQ0up1/P7dfxiwQx7V9gzm6AFkSEcJSZrW1tMkDPze&#10;THIzMtGlwGio4/Czz+K6U05g5Phd6XPwsVt8r6eedJr1etjwYVx97dWAqaY6YOAAykrLmHb0cdYx&#10;p5+55aYizaaRmZnJ74t/T6nMtqWqqmnS/M8jQEiBiNugFBLFSs0AI4XWOkM9RRd8Fq21XYUwxwOR&#10;YoYCYUmVC6Qi2TY53B0zeNgw3vj4M046aD+G9R7EhB134qPfK6hWdyPSsIo8b4xxk49ird3GL/95&#10;nbLmMPkFhfy04GuCqoKw21B8PoSASDBITVU1bs1OKBhmyMBCcvNyGDF0KDU/VtLQEOA2pRp/fQyp&#10;g8/ppqG6Bk3YKCtvoC6kYmAQ1aOEdcmMr3/i0sdf7vK92e12zjn/HOu90+Fg/E7jyUqqPw3w4CMP&#10;8Osvv/LZp5/jdDg5ZtrRDBgwAIB9Ju/FoMKBDB48GACX280555+DPclElXyN/Q/Yj5GjRpCTY1Zk&#10;e+6lGXw79zu++eprXC4Xhx95OMNHDAfMgkTJZViTz+OOX0fZBjpiadJs97QpepRIVTDLRICa5KNY&#10;vnyJf+TIkdu+BrcSr5QnAKEoVo5FIjwzsZhIzuCW29nf/867TWTemrVMHj2WdypGUJ95EDoxsnN3&#10;oaG5mr3PnUlDIIpo3oGB9npGN0fJG7Yrw5ctIhoOMOv11zh7+mlEGltQ9BAZDic1K35j7eoiymSE&#10;WCSKL1yN02nHyHKSkeOhIRQkpIJzcB+8Di8OXaA5BE3Z4JI2xgZz+fcL72/RfWmbqB+Q8gx22bnD&#10;6m6jRo9KqbnscNjbnTP5/Q7jxrLDuLEp+/fae88Os7Dbbks+j8Ph2Oy2p0nzv4iMO7l1JErSBFwI&#10;gbEV+thODxZGXHUWITB0I26WEpDS+PiL+KixPUZOZmRnM79yLX33ewFNKPSRNjwuQczRm8rmEFG7&#10;RDryKQ6FKPEbBNUoWq8DaGmpZcyOBbz39Qp2GWVnzwFefvryBfrnZmLTI9hUA11XkKod1RAEPIK1&#10;81cih+aSObAvsqqBmlA9g3fegeC6KiLrGrjpnOs559B0MlqaNGk6RlEUdMNAIs3+NGl1gdw6mc9b&#10;FDqrKApSGvEa3ObIkOKiUETCsLYll+kxhIB1X53Bvx74hkffW01Vi6kZL1Q7UhjYRJS3r9yZ0rW/&#10;cd1bYULuDNzuLKqqDOrkWOQ6yZyiMA29bgSliV7Zgh0cpeSt/QgMSTgiiQmFvP4F2If1J6RHiYRj&#10;5I8bTkQDVbGx4pWf8brbl/VMkyZNmgTJOVAJVYzEYCEBZStEEW15Up4QIAzTDGUFRSUUEqWlvb49&#10;c/Vl+3DmGbux16n/pS5gAFEUBWLSyTGPr8YmvcTsXlShowpYaoTQFJWQjBJQfWDTCUVUfqiM8ZN7&#10;EOf5mwE7v+Ub1K5pJGNAX6KxELqErF2Ho7ltnD3xGC7ZZ/q2vvU0adL8YZApZv7EzNwsgNSalDdi&#10;xGhfT7j+uj4eJRoatzHJNvssrfU/CPnZTlZ8cDSfPXMImXkjEO4+xGxeDMVDVHGAUDCkgm4IWnQH&#10;IWyEDBu5DpU+boXmaJiQM8awgjDBiEpLOMISp0QPhok0NROJhYnqQY4YtRe/XPZmeqBIkyZNp7By&#10;2kQHUbRJUUYrVizt9oQ82IKVhVBEk4yPCskCiFg+DOI7/jgDBsBOw70UzZxAc1jy+Bdh3vtiLaWr&#10;6ogZBnowih6sBz1A0NBYFTUo1DSK6ppYHzMQeimTcgRVjSFcNpXMtRFTW6mxnnfOeYH9d9xrW99e&#10;mjRp/qBIZKo4q7CkPlAVbW1PX3+LzFAiXsfCDKFNFIU1o59aBw/5hwyH9DgEV/3JyVV/GgIM4Yti&#10;+GRxAF/Qzcffr6FsvZ/qFj+1wSaCRgsu11oeuvBwSr7+lH5H/JleeX34xyWXk1XQ7UrBadKk+R9F&#10;kmTFSdj3hUDqRo+X0uz6YGFAa7NFa8yslIi4OqJMFIzdnjLzusj+Q2D/IaYj+roThmz4wBO6R88p&#10;TZo0aVIRKFYBpPiWxERc7fkJeRcyuM1WGhgZKaqHbY8DK2Nve0rKS5MmTZo/LG26Wqs/3gori87X&#10;4E4yKUmkpbFubU9KzkvkX6SHijRp0qTZAhQzU1umprRt1SCiLpuhFJQmZKK+kUxZXchERScrvis9&#10;XKRJkyZN1zEVZ5MrqBqW6qxESiNF3sMwun+l0fmVhWwVrJJSohumTLlV0yLJAyNTvDFp0qRJk6ZL&#10;xJ3ZQrTvtIVQUqqVAvREPYvO+yxEXO5DSSyBJLphtEbIJkVCJUqrpseLNGnSpNlykt3DyeZ/KbdP&#10;n0UTtEqUK2YAbaoelHUw6ZVFmv95AoENq0c3N/dI/lSa/48k6ey1Bp/K1g09TKcHCynNlYWu6wWw&#10;ibFAEo+GSo8YW4NYLEp5+RrrfVHRMmKx2LZrULwNbamurmy3fdWqpSn/klm9eiVlZatTttXUVLU7&#10;blPU1VXT1NQQb0NVpz67Jaxbt+HCZevXr+swmjBNmraINj6LlH1tRouecHx33gyV3FTZ2ihd180G&#10;J3vrBSDFdqk6+/+d4uIVDBw4BE1r/YrD4RAOh7PdsYZhxEUhJYZhoKpqyn5d11O2mcfpqKqWdA4d&#10;kn1XG6Curpq8vD40Nja02zds2OgNfi4cDqW8b2ysb3eMrsdS2gQQCgVxOl0A5OTkW9ubmhrIz++9&#10;0bYmiEYj2Gz2lG2RSBi73bHJ49oipUTX9ZTvJU2aTaGQpLHXgdyHEN3vo+ioDV3CrP9qah8mYwZA&#10;JcrpmaPh9i4k+P+NsrLV5OX1sjquWCxGcfFyhBCsXr2SUCgImLP5QMDPunUVFBUtx+9vpLp6HeXl&#10;q639jY311NVVs3r1SuvcDQ11BIMtFBcvB6CkZBWBgJ+GhlpKSoo22racnPwOZz1CCEpKitqtIJI/&#10;5/c3AhCJRKxa4gC1teupqlpLKBSyVixFRcuoqCghFotZK5C6uhpCoSDNzQFAEgy2FmLS9RgVFSUA&#10;rFtXTiwWZd26taxfX0k0GrXOUVS0jNLS4pRtsViU4uLl8ee8gsrKsg7vobx8DfX1tYTDwXYrq+T3&#10;ZrujbT+e5n8YQ2nNXVOgg+VFaqW8nlitdnqwUBTFLH4Uj/ltK/+UKlEOUkmn5G1NQqEguh5LkTSu&#10;qqpgwIDB2O0OCguHWWYRTbPh9fro06cfmqaRkZFFnz4FhMNhAFRVJTMzm/z8Pui6ac4aMGAwHo8H&#10;RVGsayRWJjk5+QwaNLRL7c7N7cWgQUPJze1FUdHydvtzcnKprl4Xv59yevdulVGpr68lKysHTdNS&#10;/kgKCgbh9bb3+3k8XkDgcnmsbaqqEQy2ANDcHEDTbPTp04/s7FxAIkTrn8rAgUPweLzWaqumZj19&#10;+w7A5XIzZMiIDd5j//6FeL0+hBBp01OazmFgllRt4+Bu/R2lhs72hBmqy0l5VlhsXAbRanSKkKBZ&#10;NzbN1sPhcFJYOJza2uq4acg0IymJUrdCpGrjd5I1a1YRiUTQtNYyq4MHj0AIQWnp6g3OqjdFVpZZ&#10;ltXt9sRXrKlIaXbouq4TjUbbmcqi0QjRaIQ+fbquxeXx+AiHg9aKrKxsNS0tzWiabaN6mB2Zvzqi&#10;pGQV4XAo5dmlSbO5SNnGM2HptcqtUjKoy2YoXdcL4rFbmOqBSTuTfBYdlERK04MkBvMhQ0ZQXLwC&#10;MDviuroaAPz+xg5n2x2h63q788ZiUbzejBR7/apVS/F4fAwcOJiWluZ259kUUkrLzKXr+gZnRQUF&#10;g1izZmXKqgLMFZDD4cLrzbBMbJtx1XZb8vJ6U15eYg044XCIzMxs7HbHRgfYrKxcGhrM51tXV73B&#10;46LRKD5fZjtfB4DNZicaNU1PkUhkM+8hzf8SIv5/It5tS0wfYzyFIeWPuidWrp32sum6ngGgqmqF&#10;5bfYUJJ2eqm91bFqoQvBwIFDKSkpYtCgodTUVFFUtAy320PfvgMAUJTWUV1JikJInENVVdasWYmu&#10;6wwdatblHjBgMEVFy3A4nNZxhYXDLJv74MHDO9XOxOt+/fpTVLQMIRTrWm2PTTiFTTMSljN98OAR&#10;lJSsIhaL0bt3vw7P33abw+FizZqVFBa2ttdmsyGltDrzIUNGUFS0DE2zWauNZAd+4nwejxe/v5Gi&#10;omX071/YzhmfOG7gwCEUFS3Dbne0a1NinxAJ81h6RZ6mLeYKQhFGfKqz6YCS7qTTg0VS9FNBQv9J&#10;ivisSxGgm/YpBTDSSh9bFU2zUVAwyHpvt9stH0JeXm/y8lKjfwYONPcpisKAAa1KukOGjLReJ3em&#10;YJq52nbmmmZrt21TtD3e4XBt8ByFhcM6/FxyOwcNGpbymeR9ic+Y/geT/v0H0ZZwOGQNRACKorZr&#10;0+DBrT6JxLPRdR2v10fv3v0oL1/T7jknzmG3O9qdb0P3liZNW1plPlq3WEKCbTK4twufhaKIuINb&#10;NJntlK1+ibhsuUSYL62zp0eMPyJeb8amD9oEf5QO0DB06upqrFVXZ1BVFSkl69aVk52dmxKplSZN&#10;tyDMASAxJCT+a60s2vTk24UZKkmWPCPhWLGEBIUZGpVSNU+IdOjsH5T8/D7buglbDUVR6du3f5c/&#10;7/Nl4vNldmOL0qRpS6I8RCJ8VliV8rZGUl6nVxaG0RqiJYSwRrvESCbiUVLmiROO7+4f5Wr8oU0f&#10;lCZNmjRbmR7pmwRmXSDLiGN2tMIsU7pVEp+77B1RVLUi4Y1X44MGYBU8MmvEyp6xQAmFFevTmjpp&#10;0qTZ/lix3g+imx3PcRO/iE/ElfhEfENhs9tVUp4ihJVnIZOSjGRyngWixyKiDEUjFN22ukdp0qRJ&#10;k0woGsNQekbKxcpxszIVpLW9bS+7XZihEqiqWqEoiqVTkryysMYHaS6TemJxoaoa1781twfOnCZN&#10;mjRd4/q35m5WgmZXkEYb6aSkpLy20VA9QZcHC9NfgbkUoo3PwlpYCHpKc1bRbNTpGi98tagHzp4m&#10;TZo0neOFrxZRp2soPZahLy1dKAEpI4fapthRopREd7IFg0VCI6pNwlNKDYseHO2EQLO7mLOqhnOe&#10;/HfPXSdNmjRpNsE5T/6bOatq0OyuVLG8bkIhYcEx/2umJiRfJzWDe+nSpdu+Ul4CEc89N0XREkOc&#10;VZLDfCvN90oPFRUXioLDk0kkYuekR/8NkRDHTBrNXqMGpTM70qRJ06PMXVbCuz8sBbsTZ0Y2DrsL&#10;0UMZ1Ql9byu/Iv7fVke26PGIny4MFqmyh6bVqbVrlrLtKkNg9OAKQygKNocbNduOHovwwZIqZi8s&#10;Qxr6pj+cJk2aNF1AKCqqzY4zty+qZkfRtB5ZUaRcM76kMGjViUrs2BrKSl1OytN1I0PEtUla29ka&#10;ESWSTFE9PssXAsVmQ7HZsLk89Kj5K02aNGmAratMIawEaMv6lFRRVbYxQ/UEXXfbCxBKIoOwg1At&#10;BasG4NavaJE2QqVJk+b/E8nm/fZ72/Z4Y8aM8S1ZsqRbTVNdN7DFU8zbOriFwIqSSjq46y1MkyZN&#10;mjQpaQgGqVXntkYxrS4PFoYRb2DbkUEm5+GlZ/hp0qRJ0x0kjwcK7WX3k+nuVYV5za5+MG44S1T6&#10;Sy6UJ0TSG5leV6RJkybNFhGPnU3JSrDkPiQgt1wiehNseaphIvDJWmAksvJka1DwVkLBYPeBOYzs&#10;1eO+njRp0vyPs3y9n59K6zC2wJq/2RipKWxmVQiZJAHS/Ul4bdnCPAssuY8khY/WOtyGjOuwb1kj&#10;N4VNSO47ekecNnXTB6dJkyZNN7DXkDzOmjSYUFTnivcWEpU92dEJpNStvlYxN1krC03RKpKP3q4c&#10;3AlBQSklQigIYa6ThEiMenF62AY1rreHx47bOT1QpEmTZpvgtKk8dtzOjOvt6cGrSAQKQoAmWpU+&#10;EoOFlKlmqO3KZyEtkUCBYWVwJ1QQk87eg4OtV5NctO+ITR+YJk2aND3MRfuOwKv13OxYxpW+Lc3A&#10;JG2oreEX3iIhQQBhZVFYaefx//Zs86U0uPnwcT16jTRp0qTpDDcfPi5J/qgbEZiys/HXCTOUFQ21&#10;PYfOLlmyxC9la71tkRLziznqxfPSe2RxEYuQ4ewpdcc0adKk6TwZThvEIt1/YiOplkU8k5uk8Fkp&#10;ez6DuyvFj/xgOlAsWfJkr3xipaEIKziqJ8a8YXneHjhrmjRp0mwZPdI3iVYVPtPJnZRnkSgX0cN0&#10;OhoqFosVABUAsWjUkvtIFN9I5F0IQ7aG03b3jUhJvtfezSfdNLFYlFgkTPnqZZSsXEZjTQ3++hoc&#10;Lo0cvY6CwpH02/VPuLN743CnB7M0af4XyffaKWqIdnsYqMQgOQ86oREloF3xo56Ihur0YKHGg46k&#10;BFXTrDRzRRGtDZYSqZrO755JQ5dbTVW2YvVyvvnsXRpr61AkBJqDBKVKXX0jq0rLWVtTjd1mYwdn&#10;mIPGLmLeey9TU9vCgpXlDDtsP/YYuQt7n3AOnqy8rdLeNGnSbFvMvqn7Z8kisaaQrdJ7rftS6Ylo&#10;qE4PFkKY8bzJ+XatlfJEPGw2daD4o4l+NPubePy+m1m2bCXltY2oNgcOXyZuby+yemUQiwgawwGE&#10;JxtHcxgjqvNjXZBdbApenxN7MMJOx02l9pMvWbF+Lfa6n7js2e+578m3OfDgfbf17aVJk+YPSVxf&#10;Nv6uNbdNtlvFbBd5Fjq6D+IjV7JTO+n/rRBazHv4o8h9BINBpk07iiMOP4RPvp5HSVUTwubB6csl&#10;t99gho0dRXZeH7w+Fy6vj0xvFh63D6fTicedxUvf1vJZaQBhdzPEFmbE3iOI9BnKB3WF3PvAwzz7&#10;9osc/KeDuOeeu7b1raZJk+YPRaoGX9s+VVFSix9tFysLGUtN/hCYI1ssGsOmaPEBIhHORZsqHdsv&#10;F1x0EauKVyAwcLncCEVgSBWX043b6cWu2TB0SUwaOL0+HOEQsUgEj8dD1KYhdYOxI0cwfdphrJzz&#10;OZ6h/fA3DKCptAXH6u+56ao3WNGooSkhFs+fz30P3su8H35lwICB2/rW06RJs92TZKWJR0QpVvrC&#10;1pmQd8FnoVpp5YZhpPgpTNo3XW7Ha4uysjJuuOEmooogv3cBkWALsVAQwzDMnElFQZUxFCIE/H6M&#10;UD2NdfX8+P3XBBqb0A0zg1IFVq6K8dF/PkI1BPfkHEFvXeOD3yv4Yf5KFFXD5zGQ0oYQKkjBQQft&#10;x8CBg/j00y+65V5aWlo49aTTAJg1e2a3nHN75bSTT6e5uZl7H7iHwUMGb/TYqVOmAVv/mWyr624O&#10;ibYlsNlsXHTphey1917bpD0XnXcxa9eu5ZHHH6ZfQb+UfW3b2paefL7b43eY6HKNRJ/bgflmu3Bw&#10;J+dTCATCcsknrx5SVxLb61Dx2GMP89kXc8jJ74Xb7sZhd1BRWkpzIMia0pUEmv0IBKpQzJFcAU3T&#10;UBQbNoeNTF8mdocLX3YmuTl5xNBp8TfR4m/m2hnfmck5mspuu+9Bk9+PHovSHAjgsDtQVQ2fx0tE&#10;Exx7/NG8OONlfL60AOLmoOs6zc3NANxz9708/tRj27hFf1xUVUVKSTQa5f57HmD2u+/zr/vu7vHr&#10;Tp0yDSEEM997G4CJe+zORx/+t91AkWhjAl3X2237X8OajovkOhbbc6U8zCxqy4mdPFi0iYDaHo1Q&#10;p58+nXnz5tHgbzB/gIZAUQRKomyhkNhVDafDiU3TUFUVTdVwuVxoDhcZmdk4HA58Pi/NwRD1dbXU&#10;1dURbmkmFo0QjsaYNm0ac+fO5fdFizDiImCaqhIAFAl1QkXEdFRNZb9dJ/DJtz+Qm9ezUVNSSr7+&#10;8mvC4Qj77j8Zh8MBwIrlKwAYMdKUTwmHw5SsKUEIwfARwwFYtPA3ysvLGTV6FEOSZvPJn53z+Rd4&#10;PR52n7R7ynXXVqxl4cKF5OXls9vuu1rbV65ciTQkI0aOYN5PP9PU2MgBBx2wQZ1+gGefnmG9rlpX&#10;1eExS5cso6ysjIMPOShle2VlJf4mP7169SIrO8tqv6IqDBs2zDpu7jffEvAHmLjHRLLjx0kpWbli&#10;JRmZGeTk5DDn8y8YPLiQkaNGbrCtm+KXn3+lqqqK8ePH0X9Af2v7iuUrEEIwcNBAvpjzJTvsMDZl&#10;P0BLS5C538zF5/Wyx157WNsryitobm5m4KBBLFywgIzMDEaPHt3h9d96503A/L5PPv4UilYVAVBd&#10;XU19XT25ubnk5uVabQLzey5ZU0I4HGbY8GF89+13GLrB5P0mp5xbj8X4+qu5xPQYBx18oPWdJs6T&#10;eD1i5Aj22Xcfdp+Y+ptp20ZoHWSStyVYMH8B69ZVsceek8jMzEzZt+T3pZSWlHLgwQdQsqYEwzCs&#10;3zps+HvYfmg75U5NYNsuzVAyKc9CAtIwTI0oaSZsKyRcFdIaJXoi+31LOOSQg1i1ahVCUfB4fAgR&#10;r4IuJTZVNUN/pQ4SvF4PPo+HnJw87DY7pWWljB45jLlff0UsfpyqSYQBdqGiCgWbTZDh8jDv26+w&#10;C8nY4YU4bDZU1YbL5URo5qDktqvImAunw44Ugjuvupw7Hn8Kp8vVI/f9448/8a87/2W9f+qJpzjo&#10;kIM474JzueG6G4nFYjw140ny8vKY8cxzfP7p55xy6ikMHzGc4445HsNo/SJdbjevvP4SANdefV27&#10;a3m8Hl569UUAzjr9bBobGq19iqLw9rtvAXDj9TcRCUew2WxEo1EAHn/0iY0u+z/75DMAzjn/bzz1&#10;+NN8+O8POeKoI6z95/31PNavrzbv8fGnUj776kuv8v13P3Dm2Wdw5J+PtNrvdrt5+fWXWL16DVde&#10;eqV1/DNPPcP4Hcdz063m87n26uvIyMigqalVEXr3ibvx9+v+vsH2dkQ4HOaUE6anhJbn5efz1LNP&#10;WG1qa9IdOWokd959BwB33XE3836a13pCAY8+/gh9+/XluRkvsODX+WTn5FBfV8de++y1wcEiQWLS&#10;kOjQP3z/Q/79/gdMnXYsJ596clKbTJPMgw88TOmaEjRNIxaLAfDwg4/w+tuvYbPZ+Pi/n/D0E09b&#10;53/ysSc56ZQTmXb8NOs8Ukquvfo6Zs2eyaMPPUZxUXGXzT3Jv89nnnyGIUOHcs/95gop+ffwzFPP&#10;WJ+ZNXvmJr+H7QdTa1bGjfpKmyl4Wwd3T9CFaKgkkupwC0Vpc7KtW8tic7n0ysuJ2WyM221Xdp64&#10;O+N23oVx43dhzA7j6d23gH79+9O//wAGDhqEAIL+esItDejBJmSkiXGjCtH0IIfutw/HHXIgR+2z&#10;B8cdcgDHHHQQxx72J6YceBAH77cfB+9/MPvvcyj7Tj6S3fb8E8PH7I7dk8Hy0nV8+On3zPzwGyJL&#10;KrF/9wvZvxXj+eZrfD/+xO177NdjOi/33nUvYP6RJP4oEx3v3877GwAvPGd28J9/+jkARx51OFdf&#10;cQ2GYXDu+ecwa/ZMsrKzCLa00NLSknL+5PM2B5qJxWI01DfQ2NDIiJEjmDV7Jof86WAMw+DRhx9N&#10;+ezfzv0rs2bPJCc3B4CVK1Z1eA+lJaUYhkF2djYHHWyuGl564WVrf1OTn/XrqxFCMGv2TB5/6vFO&#10;PaMbrr0BgDdnvWHdy6KFi1IGSr/fn3KvP/04r/2JNsH551yIlJIbb7mBWbNnoigKNdXVhMPhpKNk&#10;ynWWL1sOQFlpmTVQmPf4GEi48LyLUq5RX1fHIYcezPjxG9ZQmzplmvUP4MZbb+zUfUzcY3dmzZ7J&#10;ThN2QkrJPXebv7HEQJHc/jdee9PaBljf0ZZy+ilnYBgGZ//tbGbNnklGRgbFReYKafFvv1sDxazZ&#10;M3lqRurkYfO+h+0BhXgxVbBeJfUTbSbk20U0VLKDG5J89DIuBEVidiKtG1C2Qm2QzeHBhx/gu+++&#10;xeX2Il0eNIcdPRoFRcFhV9E0DYfDYQ16TrebffY9EpfLhSLsxGJRVMWJw+7AH/Dz3W+LWFm8iuaw&#10;H4fDQTgcRkiJ0+FEqAoxPYY0JDE9hsPmJBbRMYwYDpcbzSUJ1TYyNCOPXhN3pLIon5ysXEaOGMPH&#10;J1/Mwa8+hNLND+7td9+itraOH77/gcq1lSn7DjzoAB5/5HG+//Z7q2N0Op3YHQ7+dd9dRKNRioqK&#10;ef+997HbzOz5VStXMX7H8e2uk3gWsWiMrOwsZr73NqUlpXz04X/JyTFNGrU1tSmfOeCgAwAYv+OO&#10;fDnnC4pWFTF8xLB2534q3gndduetKIqCoqrEYjEaGxvJzMzkrTfMDum0M0xHf+8+vTr1jF5542Wa&#10;mppYtHARJWtKrO2hUAibzdQiG1Q4qFPn7IgZLzxDKBSiaFURs9+dbc3oK8orGDJ0CEDK9z9u/A78&#10;tmgxvy/+nU8+/hSAG28xB7befXqjKAqGYdDS3DqAX3DxBRxw4P4bbUfCxBTw+wmHI7z9+lsbHVza&#10;Mv3U6QBc+fcrmH7iqfwy7xfA7Jir11fz7dxvWV+1Hui5OtGBQACAUaNGUlxUzH4H7Mv77/2b1155&#10;jbUV5u/89rtuAyAvfr8JNud72F5IKisXf9Uq4SqV1Jn5duHg1nXdMkO1Dm6y9U6Iy5fHl0xbQ7Nk&#10;c6ioKOeRh+9BCDs+bxBNU5F6FE3TUDUNEGhCQVNMh58UoLlcVDTorJg/D4fQ6FswACkUQrEo++y7&#10;HznhCAUOB0211YSDAVR7GJtmw9ANorEoY3bajYqyBkItAaJ6DT6vA0MIEBputxvFnkG/7GxyVteT&#10;EY5BRTlNwRBflKzh7gP3Z84XX3XrM7jlxltZtHARLpeTfgUF7fbn5OZQV1vH3G/mAnD8SccDsLp4&#10;NVdedhVCCAoHF9Lk37yiXBKIxWKcMPVEAPoP6I/dvrkyLe07Fikly5YuA+D2W01zjNvtIuAP8OJz&#10;L3LxZRdTEx+EsrIy231+c3j15dd4Z+Y7qKpK4eDCLp1jc1gwfyG33XwbiqJQOLgwZeXSEYlBdv36&#10;9dTU1ACQkdEaxe7L8NHY0Egk0jkRu6eTZtpTp0xjyZKlnfp8Alcb0+nll1xByZoSvD4vvXv37tI5&#10;O8tVl1+d8r6+vp7GxgYAsrOyO/xMZ7+HbYVZrloBaaAK0KW00hQEJOmWm2wX9SxUrXVl0SpT3iZc&#10;Njn+V24f1qhJk3ZEj0TQI0EaG2ppaWpAQZoaVpIOfySqamfibiPxujSaA36Ki1bRVF9HNBhm1lvv&#10;8MuPP+PQnIRDMZqbgxz6p2Nxu7MZMGQEdncmvbKGcPrROzNxnyPIyh/IHvscyuR9jiQzM5/cnL58&#10;Xb+eO8pXc1/ZKppcHuZFY1z2+6+842+ksq6Fhx9/slufwaKFi1AUhVfeeKXDiJeTTjE79YcfeASA&#10;P085CjD9CmDOuu994B4GDdr8mfXrr7wBwJlnn8FDjz7IP276R5fbnxgoANZVrmNd5ToCfnNW+dWX&#10;XwOw8y67ALBwwcIOz6Gq5vxI34BczDsz3wFMp2pPRgXddrM5033trVe55/5/YbNtfN62cuVKACbt&#10;MYkJEyYAplM2QcIn5MvY8qAYKSVKPNoopsc26zNVVWagQWIyULKmBIfDwYuvvNDj0VWJfihh8po1&#10;eyavvfUqF1x0ASNHjQLgm6+/6fCznf0ethlGq0NbT2QrEF+tddDJjhkzptujozr/ZJLK4CVEBIUA&#10;3ZApwlbEHdxiOxgsrjvreHTDQCgKqjBXO9IwCAWbcTu9oJjyJLquJyrBgjSw2wS9+ik0NtSQmdkL&#10;pCA3K4tAsAWbjJLpcbF6TRFSdTDttAv4+P130aMStUGg2d30z+/NJ98sx+2LoGkay1eswN/cgsfp&#10;pL6+Hils2Bw+yiJBbi1ZiTR0NIcTJaZjSMmTzz7POX85C8dmz8Zb+cuZf015/+zzpmPPMAzefP0t&#10;fl+8uN1nDjjwAB57+HGklGRmZVp/hKpqziluu+V2Ro0aZUWzJBybGyNhBnr7rZkIIXjp+ZesdnSW&#10;m/5xMwC33H4zO4zbwdp+8vGnEA6HaWhoZL/9J/PU40/y5Rdf0dLS0s73sfvE3Zn7zVxefek1Vhet&#10;5scffurwWs/PeIH6ujrr/ZaYUNp+F/fef4/1+r5/3Ud+r15EIqZzPxEaCuYzuvLSK8nIzGBtxVrA&#10;nMFPOebPvP7q67z+6uuUlZaycqV5j7379O50SGmibc0BMxRZ0zSEEIwbP47Z787m/ff+TV1dHfN+&#10;+qXDz190wcXsv//+fDHHzBU678JzrX3hcJh3Z73Lt3O/6/CzUkr+efs/ueLqKzrV5rZMnDSRH77/&#10;gROnncTk/Sbz+2+/s27dOmbNnsmUY6bw7qx3eeO1N1ldvIbi4uIOz7Gx72F7QCgCaSSc22Ap0Iq4&#10;OWp7lCgnLvcBSb4JRJtQx7hNqo0PZlvQ3NxM8dLELLPV2ielAVJHNyKmbyEeBiySjjH0KEs+KeGu&#10;S46gsamW/PxelJaVUlZaij9QR8yIMmz4eE44/gw+eOddYnqUPSdPJhSuR0rB599/ScDWl0Uli9Cj&#10;DpqDEewuF8FIjEhMguogHI2Zj0kYGIokJiVCSAzDoFd+L/Y77Kgu3Xd9XX3KP4Brrjcjdt564y2W&#10;L1uB12cq4yZ3hLm5prnjhJNOsLa98MoLqKrKsiXLmP3ubHbdzQx9/earuZtsxyF/OoSMjAwC/gDP&#10;Pfs8E/ecBEBZaXmn7ynxB5w8UECrf+KCcy7Abrdz8WWmo/enH+dZ+RgJ9tpnTxxOB7qu883Xc9uF&#10;+N734L0IIfjg/Q/4/rsfGBhfRTU2bp7prSPafheGNHj97ddQFIV5P/3MRx9+xC677gyY4ckJFEWh&#10;rKychQsWIYTgqWfNlabNZuP+h+5DURTmfvMtVeuqyMrO6lK+SaJN0WgUX4aPN2eZK8EJO+9EZlYm&#10;Ukq++Wouo0eP6vDzw4cP59NPPiUWi9F/QH8m72uGz557/jkAvPLSq5SXlVv+l8RvbfdJuwHw87xf&#10;ttj0c9U1VzJ+x/FEo1E+//Rz1q1bx667mStMn8/L3841B8Qff/jRGhQTbM73sF1gtFr6E6WCTBXa&#10;+Ox2K0RDic7OmIaPGDFq5YoVywBuvf2fctWqVcx66w0Mw0BVNNOmpqnmMjahSCvg8Ic+7b5WS4OJ&#10;/Vycvc+YTR76+dxveOP2y/hg0Uo0RaCpdlTVRk5ePlnZPmyaC5tmR1VVGupr8bpdSGFGHjQFmpgw&#10;ciLNq5ZiZLj4vrSGnOwcGpoCONw+hgwdRSQaY9WqZUSDLTicHmLSIBoOoygCzWbHkJLcfqMI1K/F&#10;43Ki6zF8vkyqq9ex6667snrNahQJuVnZuN1eBg8exosvP4jX5UQRKv6mRpYu/BlN2zrL4zNPPYum&#10;pqbtKmP1f5GpU6alhBhvb1x2yRWUrinhiacfp1fvzgURbG1WLF/JiJFmrlAwGGT6iacCPZeVPeOb&#10;Jfy4Ngii+wJUPrjwAJCCmExEREnsdo0LL7qEUCjEiy+++M+qqqr2MezdSBd6ICVpBEtKNxcy9X2i&#10;lpNMsVxtVQKNDTx2xVkIxY5qLd7MRgmpIwwFYUiQBkKaY7YUCc148x4ioRA2FFyBEBiShgY/0087&#10;i3m//IKmCibutjfoKpFwiN698llXXcmuu+zOnDmf43S5yO/dC6c3g+JoC9FohP33O4hhw0ZQVr6a&#10;/fbfjwfuvw9NCPoP6M/KlctpaKzFZlNx+zzUrl+PwGDi5IP45bsve/RZFa0q4obrbiQcDpOd3bEz&#10;ME2aPxpmLse1gLlqrq01AyBOPX36tmxW5xGp5R4EAqS5raeizNqyhdPV+KAg4yOCpVkeTxvZxhLl&#10;9153IWW1TVT646O8YuqpqICUOoaMAaY/QKKDkPGHb4YBm4OdRCDw2jQUVRCKRXjplecZM3oH1qwp&#10;pqysguzcfJxeD0Wrl1HX0MjaiipisRiR9TWsW1+NotnMAQnJ7Pdno2mqOWt8+20MvQUZjbJk8S/E&#10;omFUReL2eGhsCICiotk1gqGWjdxl9xCNRgmHw+Tn5/PkdpeQ9L+H3W7faBb7tsau2bb7NoI56Xv4&#10;8Ye47+77KSkpISs7iyuvuoLRYzeepLg9khxGJNvY+KVMFXjtCboSOtvqs0geBjr4zZjhXltLE7E9&#10;333xKYrdASKM3W6PO/8kNlXDptoQhsSIRVE0FamDKlUw4nclJRiSDJsdP5Isux1dN1BRiIRCLJj/&#10;M8GwTlZ2Pvvuuy9jx+zMwvnLiUQDuN0uvv1uLg31DUzaa2+OmnIUDzz4IMXFq9l5wgScTie77b4L&#10;QwcXcuVVF6ETRsZ0FFUiVAWEIBoJY8QMwnoEFcHDjz3OxRec32PPatToUWnT03bE62+/tq2bsFHu&#10;vu+PI7NfUFDA/Q/ft62bsWUYYE5bpeW3SE5VUFWtYiOf7ha6XCkPsKRyheUWTkXEY2eVbTD5aKiu&#10;wpPhw++PoikqQgjsdjuGYeB0OkyNJ00zU0TiUV2JJV28ADqKIhjryuJbtQXNMMdIVdMY0LeAsvIy&#10;+vXtRSQmGTlyJA89/ACBQJhJEyeyorycspomMnw+Pv76G77+6VfC0Sj5AwopKqtENQxKSlezdl0F&#10;eiSM0ByoBHHavTgcNhoaqjGMCF6njXPPvRS3N5Offvhh6z/ENGnSbEeYvawVDrCRuIDtIikPVKsB&#10;ZtKdgmzT6kTobKKA07ZIc/nPvVfidLtRAk2oQsGu2XDa7BiGxKZoKBL0SBTN5sCIxcxoDcNAMYOX&#10;zRA1oaKpKodO3IW1C9ei2R3ohqSsfC2qaqOutgGn18ett98Fih0QfPfjL0yafAD5BUOx62F65eeR&#10;37sPOXl5OJx2br/tDoKNpayvWI9qU8j2jscfXodmMwerpoYGjEgUTQjOOvRQaub/QEyXZOb0+Coz&#10;TZo02y2t03Ez/IYU1dmtYQ3cIne9NBK1sFtDZ03pXDP2V1gbtj4ta1chpIKiqFaBJpvNhmYz/QW6&#10;YaCoCoaux+tyGNgdNsCIiwjGUHQz8kD9YRVrXI1EQlEMXcft8tLSHMTucBCNRNA0lahuoNmycGbm&#10;sKzvDkzbczD7Tt4bn89DZfka7DJM2ZqVGLEQx+01irP33oHj95lAZdU3aEoGqE4rkkoiKeiXT7B6&#10;PetKVxJqqCJQWsK877/d6D2Hw2Fuvek2br3ptpTt9fX1HW7fXI475nhLO6iiYi1Tp0zjphtu7tK5&#10;gBQtoqVLljJ1yjRmPPNcu+MSbU44JRPM/Xout950m5XF3Z1MP/FUjjvm+E3+brfkeSYz6+13mDpl&#10;Gm++3vWop6lTpvG3s8/Z6P7pJ53a5fOn2Q5QWvtXa/ItWhMS2/q4t4sM7mRSkkISyPaljrZFBr2M&#10;GmR5nRiqA5cvE2Ez7WeqopoaP1Kix3R0JK6QwaT8QjJadKJ6BN2IYhgxNEXB5nQg7RoH7jwAhxTY&#10;HS50PYpQdAKBFhRFQ7M5yfDl4Ml0YvMN4pId+mDL34Hs3oMYOXwXxu9xKNUBG4GID4cnH0fUz4qi&#10;5fT2+XCEW/CNPxVNycXnaeHQIwaz04Q+hEMBqqrXYcR0mpsaKPBlMOeNVzd6z7qus3DBwnbZy5FI&#10;pMPtXUGPJ+Ilcje2lITSrN/f/rfd3NzMwgULefO1VDnqV15+lYULFjIiLp3enYTDYTPufyMztfm/&#10;zree5/Lly7u9DV0hFAxt6yak6UkMA4lM7bANM3Gzo2io7SODOwkJGNJMEREb9HBvyRW6jq7ZWK8o&#10;jOjfBzcSnyefT5YtxKGYtSkMaSB1yI4J/tlnIiXl5ezR4OG50Hqqs50Iaa6WYpogS3FS/0MTu+3k&#10;Ze7vDQjDhU3NQBo60YhBNNxC376SUPMqQsLgyjuexZvRh9pgkHxXPpGhu5LtyqBxxS/08vnw2CP0&#10;79WLlvq1TN1tB8Yd2cjL66vR1BwGD+zFmJGDqChfS/OCBqobG/GokkhLPd8vX0rnhLC7n4GDBnar&#10;I3z8juM3eL5zzj+Hqy67is8/m8P5F7U696vjKqLHn3h8t7UjwebkNTz1eKv09u233MHLr73U7e3o&#10;DOnAhP8FFASGVQZiW3SsWxg6K1sHiaSgJ+s2Etu2clGrNcsXE45G8Rgesn0e8AdQjQj2SATFnSSd&#10;ISV9dIXPPTXU93GRmxEib0WUqgwHIFGFRki1cY2jkfXFq8kcOZKwNNCbm9FsDpyuTBTVxY5Dsth1&#10;sAt/g42vV67Cl+ekOOxi4O57ser3hfjybVRrBtH8fqC5CYU+oHpdFZGIhy8W1/LybR9S2G8cmsjk&#10;iVe/xBFrJNpUy+QhA1HQiOhBautrye8/tFueTywW4+TjT0mRNDj62GM49fRTAHjv3dm8nCT7nRwe&#10;uWplEX+/8u/Y7XZef/s1KzlrUOFAStaUcurp0zn62KNTrvf4o09Ykudt+eH7n7jnrn+x04QdueHm&#10;G1L2JRdY0nUdVVVZ/JspU5KsyHrn7f+01E4Bdhg/jltuM/Wspk6Zhs/ns1Yus2bP5Labb2fB/AXW&#10;8ZqmWZnLmyqjaRgG1dXVKIqC3W5PUXkF+Me1N7B0yVL2P3B/vvj8C2v7a2+9isPhIBqNctJxJ1uz&#10;wbbFrhLXT9SJmDV7JqFQiOknnpoyg7z+xuvZeZcJ1meSE/hOOu5kS1Awr4eLaaXZSiiGVRfIAEs4&#10;0NKH2gr2/i00Q3UwuonWfAvTf0GbIhg9T+nKpUSjUXK9bhYvXkwkEmbZit8Z4PQilNaHqmNgC4X5&#10;tmIpdreDT+pXoUQNU7NLSqQwmFNdRHZpCQf0zaT666/JG9CPE48/hhOPO4bzzjmFacfsj8drULOm&#10;jJWr1jAq10tO0xpuOH4wl0+M8PQ5Y7l3os69k1p4aEomlx6RT2MogK4K1pav49TjpnDu4cOZPEpn&#10;bO+1HLPHGI45ZA+OP2Eqw/acTF0sSKClhXV1NRx5zNTNfgaXX3KF9e/O21LDHK+67Gp0XefMs8/g&#10;uRfNqnPvvfOuJbuQGCjOveBcjvrzUZuV9FOyppQBAwekKKECBFuC1kBxyeUXc8CBB2z2PQCW/MKc&#10;eMf7etwkdeXfTT2hH777gV/m/UJ2djbX3XAtubm5LF70W8pg4Pf78Xg8DBg4ADArquXm5TJr9kwm&#10;TppILBbjoQce2qz2zPlsDmAKIx53wnFAaj2NBD//9DNXXXOlVR/8jlvvBMzvRUrJuPHjuPzKy/A3&#10;bVhGJKF6e/r0M5FScuy0Y7jokgvj57uDcLi9wux/PviISCSC2+3mqmuuaqcGm+YPimxTCkshpWSQ&#10;YRgpZqftop5FMgl1ctHGZ5FQQdxW+Tq1VVXoUqLoIZyaoLapDj0SptYJUjow4tX9bBK8ZeuwD9uB&#10;2qpq8vPzCS9ZhtrHR0wY2O0Ofpz7MfsPHUZj/XomFPSjqKaS3XcehCIkmmJQkOti5S+lDHBnUpiT&#10;B8TwFGSQ7yzHptuRMYlsMSXPdV3HZtfw9S1g5dJfcTqdzPn2C8648CIUIQg1N6LZ7abciKqyYmUF&#10;hlARqp1eO+6DzenZ7GeQXIuhLQ88cj9g1miorGyta1FTU8PypaYNftTokVZJ0g8/+HCT+j0PP/4w&#10;BR3UT/7g3x8AcPSxRzN538lM3ncycz6fs9n3cdZfzuSXn3/lqcef4uBDDmJZXEI7oU91/73mvdzz&#10;wL/Izs7m/ofv4/RTzmDW27PYacJOgFlf46XXXkw5b8AfYOmSpVx97VWb3RaAJ+OV9w46+CDsDjsv&#10;v/gy//nwP5x2RqoD+cy/nMmkPSYxaY9JTJ0yzarfkRAEvDm+8lm3rorXXmmfU/HGzNcRQtDY0Egs&#10;GkVRFE451Vz5rV1byay3Z/H1V19x8CEHp3zu3Vmmau4Dj9xPXl4ek/aYaK1W0vyBkUo8QcH8J+Ij&#10;RSLcv+18bjsJnW1DXC9QESKpOkd8DNxGkVD1ddVEjQjN0QhOrxeikkhEp0mN4RAaujC14XtHImhG&#10;ELeu09TcTGjNOrzCICajGAgzw9vrQ4tG8Dlc2BSd+evqiBgKKiE01W6uBqMx/v3l5wzs3Yu++bns&#10;PHF3FAkGOkIRRPQYsaigoqyOnJxe/LJyHS3CjQOJmt+byqBK0F9PXrYHp6bhcDr4bM6XDOpfyCHH&#10;nE59XTUri4stOe7NIdmMUlVVxfl/u8B6X1ZWxmUXXd5+xSDN2hUAQ4d1zuRl24B21aqVZsWywsGb&#10;L2ueTJ++fa28l4RTPTs721JX1XVzEPvLGanKrrW1rYqxbYtIHfHnI/jw/Q/5R7wqXl5ebrsKah0R&#10;i+lWHs6MZ1rrgEcjUWqqa8jL37DJp7OSDAnTX6J2SEH/1vojY3cYw6y3Z/HbosXtBotQvMJb2vz0&#10;/wyzlAWJOFPDSKhjmL5VRag9LiTYhcEiuW6FKZ9hvUkZIISZh7Fl7esS/ceP59WXniGgN+Nx2Ghs&#10;aCDTm8muu+xMWXkJ0pBoa+vYsTpAVIXAd/OJSgPdiGJTnLhaJI0uhXVCw69IYjl96CtDvPTDD4Sj&#10;Nma8Nguvx43L5aV6XRXBkGTQkOF4NYOKdWvZV6sEConFIkSlZMZrHzJm1Ch8Pi8VyxczfIcRvDn/&#10;J/wNDUzYbQAvPvkERx72Z5YuXYHIzWLtmiKmHfNnHnnkMU4++VSiGKjrqmlpbuiW53PphZcB8Oqb&#10;r+B0OlNmnv0HmKaaNavXdMu1BhUO4ud5P1sz6q6w04SdmP/rfB550CzFeu4F7cNEX3jleXy+TQeA&#10;SCk548zTOevsMwE45+xzqamp4cbrb+TWO27d6GdvufFm6xyftfHBPP3kM1x3w7WbczudwuM2V5PJ&#10;zy8hET9i5Ih2xzvsDlqaWwj4/Xg343mk+WMgDQNhZViIVgdCvINVVKXrssibSad9FskmJ6mbQrmt&#10;lrN4zK8CbKOBAuDT/35KRtSOYoPisnLq/X7W+xv5+D8fkbG+iVhxCdPpQ40awqc6iITD9LN5UIRA&#10;6lH6ZOZhy8jhlP33IT9k45OFC3jks29ojoLX62ZNUxWrVq7gtwU/U1NdQVVZKS0uJ8vXlLHbLiP5&#10;7ov53HDjP/j8Px+waslSIpEIFeUV9M7Lp6mykt9+/pkxY0cxZuwY9FiE3XfbmaZoC1l6HdkeJ3tP&#10;2g0J7LvfZErL1mBEoxQWHs699764yXvvDCVrSigra5UKl0gOOGh/AH5fvISVK1by0YcfbZGE9NHH&#10;TgHgrTfepri4mNdfeb3T50h0wgsXmqG/CRMUmH4VgL+e+VdK1pSwbOkypk6Z1k6KOsFnn37Occcc&#10;z1133EUkEuG4E8yBMrFC2RhLfjdNYMlFdt6Yad7PLz93XO+hLX379QXg/nvuZ82aNbz1xsajr3Jy&#10;c1BVFV3X+XbutxQXr7ZqWR/Ygf/nz0f/GTDrcZeWlHL5JVtWKyLN9oEp8WEOFKaDG2tivrWEBLfI&#10;wa2oZqEUyzcRd7qkCpdsyRW6xoiRY2iKGohQjIycbHTNxqDCwdhtKqua6xiXkUFI9ZPvziCqhwFJ&#10;cUs9maqDiCIo/NM+7Down+DqxbSEmgmEI2huD2g2WgJN2GMhYkaQytIVuI0gA3K9LPj1N0JCozDP&#10;y79/KSLT46aPI8rLL7zEkAGD2HGnHamprsYVqGCPsTsQaA5QW1+PEFDfUEvZ8t8oX1fOwo9nMvv1&#10;l4hGI/z73+8zbNgwPvzoI0aOjDF4UPc4K6+4+nIArvv79Vx64aXk5Jgqs+urzJDUo/58JADXXHUt&#10;zz49w6o93RXcbjd77rUHYDrWZ749q9PnUBTFMsu0rX998CEHsfMuOxONxrj8kiu4/pp/YHfYN+gw&#10;O/iQgxgwcADzfvqZk447mSceexKbzcYdd92+0TZUlJvSO26PO2W7zWazns/KFSs3eS/3PXgfQgi+&#10;nfsdV1xyJYOHFG7yM0888wSKonD/PQ9w1WWmj+W8C8/D5W7/e/jz0Ufh8Xj+r70/j7MsqQp98W/E&#10;3mfOeagca56rq7tpmm6aURnEJ8i1G2X0aqvwk+uD6/vJFYH2gkzPfg9RH/oQrsPlggqCl0ERQSav&#10;gDQ00FR3zWNmVeVQWTlVzmfaEe+PPZx9hpzzZJ6qim9/uvKcffaOiD3FilhrxVrMzMzyW7/5lkWF&#10;puHmoyiskrvIzV3XpjUaVfUQD6vOZ3HgwMGec+fODoKbz+L8+XN89u8/gyXdIH3aUdjRiKtnVoXZ&#10;xc/+6ebls5idneGBu/bTnGrAsWyGRofoiNUxE4G56xP8SmsnzYd2M/fUGaZmpyESAQRKSOZSSdpe&#10;92qcwfMc6+vn5LUbZJUim81hCU08GqMukeSB5zyPS+f7ePMrnsGHPv6P9PcN8JxnPZPx6yPs2tPL&#10;1/71e/R2d/MfXnQvT10eo3PvIaZOnKY5P8esHeGxK9dJJetRSnHvA89i8NQpctcv0LtrN7l4PS96&#10;+UM8/vgPOHnyNC/+qZ/hiadOkp2b5HP/c2N86pXjcPXqADt27qgYOTSbzXLt2gg7PA+i9TI3N8fk&#10;xCS923s3pLxSlFIMXB0gmUrR1ta67P7ZbJbhoWGam5tpaNz8UCoDVwdobmkmlVq508LIyHVyuSy9&#10;vctfw9Hro2itaz7XxK1IVfJZvOmFKA1OKO5sNGLzG296M/Pz8/zdpz/9yPDQ0KMbVmEF1mCzKHQs&#10;ylGe0UUU0v7pwslslRqqrq6eyZkZ7tl3gIsDV7BzkmEW0DNptBRcbWtn+50HiBzoYeIzX0FkckSk&#10;xWRugRe/9b/y9R8+zrXj57hS10TvvjaGLl/hwJ6dxOI2+QXB857zNL71v77Dfdu6+ZM//yz9I+O0&#10;tjZzoEPRe9cdPPqXX8SRNucvXeBvxkd58LmHGJ7MEGGawdERGg/cSyY7gCXTKMeht7eXx7/6FfTU&#10;NaI9HSTjTQwPDzE7O80zH7gfJyLo2rObhLV7+ZNfIdKyykbpYaLR6IYJCoBUKrWqjnG1SCnZsXPH&#10;ivePRqNLnn+1WYvQ7FhFx9++rX3V5RtqGQFCBSkTFKLYA2oTNDjrEn22bSGka9hWQQYn2NKl2x49&#10;27qYvzFGUyzGjsYU7VIQjcRI1qXo2tfLifOnmZxdAOJ8PSr5UWMTZ7v2MC4FozdGmUnZNKsp7IUx&#10;Xv6S52E5irb6eu6+cz/f/No3SU/NkJ4cY+f2bhytec7zfoInhywWkk+nt+cIu3fsRkvBVDrD5384&#10;yNST3+HbPzpB6t7nk0k2EIvHmJ6aIq8Up44/BRFBJJ5gamCYsZEh/tc3v8q29mYclaPv3BkaGxx+&#10;6gXP29JrajAYtgrl9ahB0qCiHtZRTtW9GdYlLBylwHMllEV5K0R5ZKtN5qXPezYxWxAnz1h6nuGF&#10;NChFnW0zfH2ILz/2JF/62vd4si7OnOMgozZ2Ms+li8dprK9neGSUfF5xx6EjTE1OcvTwfu6+614a&#10;GhPuiNuK8uSlM/zgR8dw8nmmp6f5/ve+wz986W+582AjGkjEYtx39x2k4hb9I9exY0lOnTjBjYlR&#10;otEo8XicWDTK3OwUV4cHGE3nGZueZ2FhgUMHDpHPOezo3c705Bgy7fDMe+7d0mtqMBi2hmBVAn4v&#10;G3I00mBbxa6z1YgNtX6lmvDX4RVmE1r5ZvrCPpvN0577k1weGGR6YoYD3Y08vbeBzro6OuuaOX3p&#10;MgvpHJlMHiEENhKhIT01y3DfVZ544hgd7R0kEynGRse45+57kFaS6Yk5nvjBj9Bacm10jBzQ0pAC&#10;naO+oQEFnD9/iUNdTRyMznJo9w4Odsa5du06IzfmmMo6RKMx8vk816+PspBeIJ1Oc6XvMo1NLcws&#10;ZJiaX2B49Dp2JMpTTx1HK8Xs9AwdrW0kk8nlTttgMNyCFGfJo2gw7pocRe25zpYjPKN8SfAPP+zH&#10;JsUtKeVlr/pFBIpEvUXKztDbuw2VnmNi7Drj03NEhU3CjhCNREjaUVKROK0qwal//zGjQyNsa20n&#10;l8lyYN8BMpk0vb2dKCfNwX2HmJ2eRWuHdB50XnH/PU9jdHQEhMDR8Ff/9AMyXfuYnhjj+GMnkFaM&#10;eFMz0USKnHJoaGigrbUV27KRUtLdu53Ozh5sK0p9PE40ESeRTGDbFhHbZmx0lNYWs8jKYLjdCQKV&#10;h7rUSk5KNReiHDTKcbwzKPipu1+9Jehia+J+RKIxksJm965O2ts6OPNUH0I5pJoTWOTpbWqjs6WJ&#10;VCJJfSyBUMqLRgtSS8auj3LkjiPEkgm+973vEY/ZRCOSS5f6SaUSNNYnuJHJ0tjZycDICJPTE9jS&#10;pru7m5HRUb7ylX8jN5endVsbczMzXLt2je27dtLZ0UE6nSabzVJXX8+2bds4dfIk0oqgtSQRscnM&#10;Z/jkJz/JQ694iP/5uc9xqf8yP/mTL9r0a2gwGGoHXyTI0LDcXbpQkiaiSqxPWGjcsAvlUSMAP60q&#10;bE2uPPjoP38DKfI8deI8UUcTj9lkFhaQSNqbGonFEkghSEZjRONxhCWxbAsch+f/5Ato7+qhpW0b&#10;z3nuczl96iRX+vp55n33c+36CDv37oFIhCvD12lra2fb9Dxv/A/Pp5GFIGZLb2cXjuMg0NQ11NO6&#10;rY1jTx7jqePHSaaSTE9PYVkWdxw9ytSNKWLRBBI3AdLrX/96lNa88tWv4Rde9Rra2ox3i8FwuxK2&#10;WSg0pbmqta7+Oov1xYbyYvb48XJctCskJIVos2rj/I1Xw5477mFqZIakiLNQD7ZeYHTGpj7eTBKb&#10;XM5BW65UzuVzKDRCQmtDHYMjo1zoO0t9fT2tTY0859nPJpvJ8PjjjxOLRTl27Bizs7NMObM8+ydf&#10;wA//7Zu0ZvZwanACkNi2Rb2VZT6bJ+dkkbkIMxM3cBzFgQN7GBq+RjKRZGhoiLyT544772RmcgLt&#10;LNDU3MyH/+zD/MLPv5J0NsuvPvyrW3L9DAZDbVAUcdaNs1QUSLBUeVONQIJr6MWLlGXuX19ohHdT&#10;wo0nuJW5VYFX/u9vJy/z7N7VTkN9koVsju1dXUTjCaTwg9HlsSybuWyauK05dLCXaxOTdHR1ctfR&#10;O7n3nnsZuzbC8aeOcejwfu5+2lHitoVlCeyIpC4WYWJ+jq9+53t0d7Syf8928vksQkiymTx5adOz&#10;fSdz8/Pcd9992HaE8fEx+i9fJq8VDzznOUzNzrCQSaMtQS6n+OVf+hV6e7czMTHJfffev2XXz2Aw&#10;1Bo6CE/uB9ksDVFeDda1KM9PvFE8s/DPQgfxS6S1dWsuXvor/4mv/s+PMpdJc31WoVF0xhrISV2Y&#10;2mlNJr3A/Pw8h+7oIdqzl5Er14mlEsQSceazWWYyUN+4jesjk+ScHDu270Bc6CMvwVEZUvEou3q2&#10;cdedd3Ll2ihnzl0Crbk8MUoqGWNiYpSFbIaxyQmUAw0NDeicRijNd7/1bZKJBIlojLm5SVR9Etu2&#10;mZub49Hf/8CWXTuDwVAbBO6yhdCzobG6QGtRe1FnSzNsu05Poty+orZ+rYXPo5/+Fq98xmFGxrMs&#10;5CAf0VhKgiWRAmxpgRYMzU+yc76dhJ2graWZo4d28+1v/hvbOjuRUpKemyeTyTA+M0k+lyEaidDb&#10;00V6Zprn3n8/ufkplKPo6t1OT0szKI0VjRLPCcbHx2B8AkdrlHZDeufzmskbE9iWRClNfSxOcxw6&#10;mhI0NNTx7W//O4888ntbffkMBsMW46qhdMgQLFBFfXH1kx+tXg1VcoTwVDmEwny4++lAAqotMnD7&#10;JFINsOco17JZZoCvn3yC+UwapXPk0xmibS0891Wv5oEXvICzo2Mg8zzn3qOcvdDH3fc/m7vufSYD&#10;g4M8//nP54HnPIN9+3YzeG2EmWyOqRs3sCMRYtEoDckkIpdjYXKUgz1tpLNZrHjKW6LvjgAsKZFC&#10;BrMxKaWbE0MI7r7vPuYzWeYnpviTP/1jPvnJv9/S62YwGGoDV4vjj8k9gaEWjzhbjUV5q55ZhFdT&#10;SCFQykGjvRXcHjr0vwSht8bAHeafvvQvbOtqIb2QwYpEsC2LhpZujvz0y8jmckxl5mjdfZh9sRRp&#10;NAPD12hvaae7q40fP3mcnp5uHvvB90jWJ8nmHY4cOcrJHz9J/9VBWtpaiaJobawn42jyThZLKeZz&#10;ipmpWRBu1FRf7SWBZDzGwoIb8dZX4eWzGZqbGrCk5mMf+xTRaHSJMzIYDLcLAl9Z4/UiuhCnUGuN&#10;ZUUGw/vXxMxChFYKugPi4lwWhAJc+TOmrY0SVeBqv5tAZnp+Aanh6rVrKOmQlg4LExOc+ffvcuo7&#10;36N37x5mVJburh4mZ6e5+2l3cN+993H48CFSDUnSCwucOn7SnS1IyeNPnuLffnSaz//r4/z91x/j&#10;M19/jGvDw8xmHLJ5d5V4+BpYQiBF2EcaEA6D504hUPzcq17N85/3k6s+P6018/NzzM/PkfEypm0E&#10;Q0NXyrZdueJmwJufd0NgX7s2WLbPUmQy6UV/Wy4Ssl9nrTI8fHXR3y5fvriJLTHcKhR5QvmL8sKv&#10;iRBVD/ex6pmFUqoBcBsm3M5SeFKhKN463rRpc9aLrIhYLM7w4HV6O5vJOzkiQnPsn7/M6OVLXLsx&#10;SVTaOCrLpz7xNxw5egctzW089vjjNKSSdLVt466jR/jsP/wrCUvRkKpn5sYkQkhv5uRg2zYCTURI&#10;jo/OotQ0qVQCO5Q8SHs5yqO2ZB6FL681EE9InnbPfbzt3R9c0/k5Tp7x8et0dHQzPz/LwEAfe/ce&#10;Wvd1y+WyZduy2az3Wwatk+TzuVWVOT4+Snd3Iaqt4+S5cuUSjuOwe/eBIG1qJYaGrrBv3+FV1beZ&#10;5HKLX4tK19JgWAlunrxCD6soDKxkqe9slepfHaF3WCsVJAuX+ILOXavgb3DjRG2tzSJMKpXi2tgs&#10;KEGrHSU/cg3h5NAqjyUEGZXHWchw7vw5vvPdfycWjRCxovRfHkIjuX79Itm5GaYmJssXI/qhTYR0&#10;vaQsQUS6FyycB1prjSUUUobdkOHpz7ifv/zUF9d1fkIIotEYTU2tSFm4WQMD/Vy4cDrIetfff4GJ&#10;iVEuXDjN3Jyb23ts7HrQ0d24Mc78fCHnd1/fOS5dOltW38xMeUia/v4LOI6br/rSpbNcvHhm2dmC&#10;Zdns3n2AVKpuVed79WofFy6cDmYqly9fYH5+lgsXTjMxMcrcnPt5bGykrI0+V65cAtyO/OLFM/T3&#10;nw+V38/Q0BUuXDhddA6XLp2lr+8cQ0OLzyIWFua5cOE0ly9fKPutv/9i6HP57wZDKbpES+PbQd3f&#10;atDALXUh16vwDLWgi8SBVl4/6pe+RYvyFiMWi/JX3/82mXyGucw8eTRCC4RlIYQkn84wdOUqx598&#10;imOP/4hjx47x1PGneN/7HmV+ZoHzV/qxBLgewcJLdKhRjgpunhACocGyJE4+VzZStoUsuvgP//Kv&#10;8hd/84UNO0fHcXCcPOCqPjo7e9i373DQ4efzORoamtm377CnNtEo5eBLQMdxgqTw+Xye3bsPsH37&#10;7rKOLZ/PF32/dOksXV29WJZFf/8F9uw5yO7dByoKmvVy+fIluru3s2/fYQYG+oP2CCHZt+8wU1OT&#10;OI7Dvn2HmZ2dLkoPm0wmmZtz36ds1lXZDQ5eYe/eQ/T27uLiRbe9mcwCXV3bi65dX995tm/fw+7d&#10;B4oEainXrw+xb99hurq2lwkVxynMPlY7KzPcnvhG7uD7Jnubrt7AHZruuOvtvPmEr3IiHOaDwmru&#10;GuRvf/BDfuvBBzlz5rQr4ByHTC7LbDaNFY0hBDjK4cbkDfcAx1UbCamJRiI4WkEuh1COO5HSeSCK&#10;EAKlNEJIlMoTidhknJyb+0NBPB5FeeoogM9+9gu88IUv3pBzymazDAxcJpNZYM+eg4A7Yr5+fbhs&#10;X9t2b39TU0swu6iEv18kEl2yY+vvv0B9fSOxWByA3t6dDA5eIZ/PVeXB3rlzDyMjg4F9xq8jkXCj&#10;81qWTX19Q6jt+cBpoLW1g8HBy9h2hIaGJgA6O7sZGOj3ZkWuYAmndPXLd5x8kEo1PGMspa2tMyhv&#10;qf0MhpUgBSg3DXeQVtX3qixVQtXICu4CqiTMh4u75kKEDDA1styiIn/8hS/wn9/z3mBulHcc9yYo&#10;hUQUBe0KUIKJ6RmmZmZwHKewOTRyFUKAsJDebMW/TAqNQBGxLXq6uxgZmdgwQQFuBrje3p10de1g&#10;cPBysL27ewfd3Tsq6vpzuVyRymqtbNvW6Y3mCzOanp4d7Ny5d13l5nJZJifHy7ZfvHiG9vYuduzY&#10;s+r2W5ZFLpdlbGyEtrYOtNZcuzZIb++udbcX3NnCxMQovb272LFjz7rLM9zeBONvX99ftCBPb4qi&#10;f13CQgh/kZ4IdZo69C9oAVrUjs2iEi999av54cAQbR0ddDQ30V7fQCoew0K4y0WURvoOCFojhSZq&#10;W0Qt23VpQxZ5NgkhEEogtGL0xhwT07Oks3k3J7nWLGSz/PVnvsSxE31Vc49NJpOBHr++voFr1wZR&#10;SgXqFYDR0Wvkcjnm5mZIJJIkEkmGhwfIZjNMTk4E++VyOdLpeUZGhoKReuU669iz52CRqmp+fpbB&#10;wXJvqtUQiUQZH79OOr3A8PBV6urcNgghmJwcY3Jy3BNQqxuVtLZuY2FhPhj15/N5Fhbml/VYqqur&#10;5/r1YdLp+aIBQhgpJdlshnR6gb6+82UzK601CwtzjI5eW1WbDbcnhRXcBIaL8DBWqxoMJFj80IuK&#10;Y2+t3BAfWunVvr9bhh2J8A+PP47Wihc89z4uXe73fikJ4aUVLc2NxCLS60SzzKWLVTNaa/LC9QWI&#10;xSOQV2SVRloWH/nIx3jlK19dnXOwI/T27gq++7OIjo4elFIsLMyxd+/B4Pf29k6mp6eC/errG4nH&#10;k+TzWfbtO1RUTi6Xo6mplVgsVlT2rl37AIJ6pZSBB9a+fYeZmZmmp2flubG7uirn/fbtDtu2dQf2&#10;nz17DrKwME80GqO5uRWgyPsrPKLv6dlZVmYikaS11c1rLYQI6gjPLHxVXvicOzt7yWQyWJYsUsuW&#10;1rt37yFmZ6fZs+dAWRl+XW1tHbS3dy51SQwGj3A2OV3UF/v2RZ+aMHCX48k8X6+LN+PQhe2iVo0W&#10;FRBC8r/+/UdcGRjn7W//rySTKYR21WqWJxylZaGlRGnhroxRxTfOyTtIDShNZ3sLL/iJn+D4iXOM&#10;jc1UTVAsh5SSVKrc9bqhobHoeyQSIZFIle0XiUQCQbEaFpuJJBKJVZdVV9dQ5iiQSCSXdLNdjLm5&#10;WQYGLtPU1FJWx3IMD19lenqSqanJZW0RS5VXV9dQUdgYDGX4nlBevwIERmKtNZFo8aK8mlhnEUb4&#10;2fAorOx2dWihE6sQNupm4S1veStvectbAfjmN7/B3/zNJ/jud7+DUnlX/SYlth1FykyRZH/60+/l&#10;5f/hQV732l+io6Njq5q/JLt3H1h+pyrS3Ly1mf8ikQi7d+9fU2fd1bUdrRWO4wQzE4OhqnhRyUsU&#10;HQAVQ5RXY2axLm8orZQ7svYs875vV7CHH7Zcb7y4KJ12VZsXvvBFvPCFt062urWMxm8lotHVz5LC&#10;CCGx7ZtnxmzYPKrVNwnXQFr4LkVgMxOUr+Decm+oogshfF8uz/vJkwlFl0pXw24huDJe2yEfDAbD&#10;7YnbN23wANnvQ2Xhqy4SSrr2FuWVIoQfrkIX/srgR6AK67eF4OrUwkaXajAYDOvm6tQCZXqh9eKr&#10;n/zgrIDQBVtpLpfvCe9eDZvFuoSF1hohRZmHVBAR0VvhXI1wH9KOcHao3PfeYDAYtoqzQ+NIO1KV&#10;soPFzl53qmUhGKkdsVcXyXMNrEtYFDxBCgKjSD54q7ql2HjdrrQjvP8ff7Dh5RoMBsNaef8//qAq&#10;wqLSPEXogjdU6e81oYbSWge+gOWLzL0leqqgYtO64Om1kUjLIpJq4Nc++k8bX7jBYDCskl/76D8R&#10;STUgq+A84scoDRLieBs3M/nR6vNZiHA+C10i1USgWgtPJqoTFkdgRWM4sXpe86HP84MLVZ+FGQwG&#10;QxmPXxjkNR/6PE6sHisaozqLBdz1CNLT2gTL84JwHzWYgztMpelPkaQTVHXRkRCSWKqBWKqBv3ji&#10;On/xxPWq1WUwGAyL0dC1q+p1aO2ZK6SrvfHtxV4+oQ2fSZSyejUUITWUFxvK94QKlm+HbBbu9psk&#10;5ofBYDDUJMLtZxUFf6FQt1rakdeEzSKcVtVPg1c0d/BWEwbr8HwBYjAYDIY1Uj7g1loHi/LyeVV7&#10;M4vKeOlU/fPxpF/gGWUwGAyGdVDakapgjRuAtGXVbRbrC1GuBdJPvKFDi/G8NRa6tjKqGgwGwy2C&#10;DBJ0uWstqq/qX5frLF50WRUOlytCJgp/YZ4xWRgMBsM60IVu1LcVB8nlNBJZFhtqo1uwemERkmBa&#10;6SIXLh8/riDhFIAGg8FgWCOiICz8cXnR8gQ5XXrERrMWA3fwWaOCbyI0hdDaTYDkyw8zsTAYDIb1&#10;oMs6ax1S8RdpfKrEqoWFDC/K0zrwiPLTq/qBrvyPAMIYLgwGg2EdCIQWbvgkigfnQgiktIpWJdeE&#10;6+zZM6eDRhTyhhcvOxe4C0b8nbQycf8NBoNh7egiO0UpSjm1HXVWiPLoUOB7Qfl5LHSVwn0YDAbD&#10;7YOv1g/raXQQH0oU2SxqYmZRhA41tsRNNliLJ4SxWRgMBsM6WbIflbW+zqL0i5+Pu8SwbSYWBoPB&#10;sHbCCUf9/lUQGqyr4hXcNaeG0miElG54j9DZaBUSJGZaYTAYDOtCCC91NYV1bEWRZzchpNI6bRbS&#10;i6leXlrBdVYbeWEwGAzrRCDKwuz5UWc3I/zeukKUF+ZGxaIuSKmqMEEEDQaDYQMo9YZy7cJu/yo2&#10;IZ/F+swJQqAcp2yz1oBT+GxmFgaDwVAdtNbIkkF5zXlDuTYLEd4Q/BVejChRYeWhwWAwGNZPkPxI&#10;FrvO1p6BWxVPi/xYJYH4MBoog8Fg2BDKNDS6kFbVqvWZRSm6ZJ0F4KqqNrISg8FguA3xxUF4kbPv&#10;OpvL53sqHrSBrM/ADWitypaga/zE4n7EqFqZYhSHJTEYDIalEKJ2wmb7rVDFAQQ3rf51CQtRYfWd&#10;9g3bQZ7YrVvBHZOa1z9rD/fvaMGStXHDDQbDzYejNI9fmeCvHrtERm1NX6Lw7MReEMHiQXj1vaHW&#10;JSyUclffCQk4IkilKqRn4M67K0nUJl/cpC350CvuJh6xNrVeg8Fwa2JJwbN2tfKsXa2kcw7/x+ee&#10;ZD6/+Qr2goAQCCmCmYVW1c/Bvf6Zhb+2QhDMLLSf9EhSyMW9SXzw5UfpaIhvYo0Gg+F2Ih6x+G+v&#10;fjoj02l++4snNqVOBSUWboXWoRzcVo3HhgrnrPAlnPD/CS3K2ww1lC00f/2LzzCCwmAwbAodDXH+&#10;+hefgbUJ+a+BklF3cdetNmFmsW7XWen5y/rhyoNos14uJCGofjJxrfnY6+6rbh0Gg8FQgf/xuvso&#10;8/LZYNyggRW2e3ZjS1q1PbMQQrheT7rcKu+vudiMFdx//qp7qlyDwWAwLE61+yBdZh4ppJ4LvlaZ&#10;9c0stMbxjdxeUUUzJe3OKqqpiHqgt4FEdN0ewAaDwbBmElGbB3qrlwZbylLbb/E3tQkutOueWQTW&#10;eFTBfqGKdlpvNYuiteJNP3GgKmUbDAbDanjTTxxAl08BqoRbj/IWXWhd4zYLwPORdf8G3r8yJDBU&#10;tRbCaX5qX2sVyjUYDIa14fZJG9/flavzZcnvunrTmoo1roHSJEdC64LrrCf9qhHwQyvNg3f1bni5&#10;BoPBsFYevKsXraqjEnL72kLZ4VpUleoMs05lvxvxUPmRD8GzXxByiwJhbfxKC60VjcnYhpU3M+mQ&#10;TSuU0kXL6TcDIUBaAimhvskiEjNxeg2Gm5HGZAytVWDD3SgKM4tCXyq8uFBCCDS6LK3qRgcTXLWw&#10;OHDwcP25s6dnwHPlEgK0AOHZLLR25yshYUEVpF4qsv6bkU0rJkfzG9Ca9aE1OHmNA0xcd9tj2YK2&#10;rsjWNsxgMKyaVESysMEDzkrFhZMf2ZY1uLE1lrPqHleUhMLVWhWvoxDCD2LiCgkNUm78SLmrfu2z&#10;CqVg5Gq2JgTFYjh5zcjVLDfGareNBoOhnK766IaXuWwXuglhMlbdi589E57aaM8a7y3Z9l1//RXc&#10;slTLtkFoTecab0h6XjE6mN3gBlWPzIJidDC31c0wGAwrpLM+tvGL9CoWVyHxnEc18lmsy2ZRyFnh&#10;GpzxNFL+NpSXyakKYk+swUVtYc5heqI8DWyto5Tm+kCWbb0bP2IxGG5Grl0fYWxizE0pKiXb2rbR&#10;3tq21c0C1tY3LVumHxWjiM1NubA+A7cGFCjlhBKHe/9ovLyqJSsNN4Q1lKmpqqD44A/PcW0+zQef&#10;f1dVytcaxodztN6kdoyxiXEmJidwlONOOi2LlqYW2lqM+7NhdRw/7Qbvq6+rp6O9g74rfVy7fo3R&#10;8VGOHDi8xa2DYhXLxlBaUnmeoOq7zq5vZqE1jnKCzxWVTpVF4qYzMlA91dP7vn+aqUyO5niU3/7W&#10;U/zB8++qigoxn9fMzzok626e0OvHT59ACMHuHbs4sHd/0W+zc7OcOHMSrTV3Hj66RS2sLbTWnO+7&#10;QCaTCbbZls2Bffux5M1z36uFLyjCz4svII6fPsHx0yduyWcp72v7/SUK3j8FG3JxDu5qsP5Med5f&#10;EXwPdZOeD+1Wp1WdvlG9GcWfPXmRqUwumFH88RPneWsVBcbM5M0lLPwXN51JMzwyzOz8HAD1qTqa&#10;G5s5euiOrWxeTXH63BnyTsGhQUqJUoq8k+fU2dMAHD10R5mTye2CL0AXEwZ3Hj7K8dMncBwHy7p5&#10;3pGVYEtPYFTAS61a2zML0MhgfYUoTLx0SAhqUfWIjMuxMFMdYfHfT/ZzaWqO9z+70OH91tP3BwKj&#10;WiqpmRsO9U03x8swODzIxI1JWppbaGlqpqujC4D5hXnGJsaYuDFJa0sr3d722xV/xJxMJNizc0+Z&#10;QLgyeIWp6WlOnDnJkYOHb8tZxtjE2Ir2S2fSpJKpKrdmc6koJ0LPiBDVn1msL5AgFGKh6NDswl9A&#10;UpAjW0Zmox2ePT761CVOjU/zrgcOE7eLX9zfevp+GmI2v/2tp6pS93yVhN9GorXmxOmT1NXVc+fh&#10;o3R3dDE7N0fflX76rvQzv7BAT1cPdx4+SjKeCNRRtyOnzrmzht6uHvbu2ltx5rCjZwf7du8D3BnI&#10;7Ugmm1l+J2BqeqrKLdl8lCrvR8OvS+mrc+TIkQ2PFbXuqLNueHKwbNvfGIQnR/nxorZuRfLc9MZ3&#10;rI8+foYLN2Z537PvoCFa2eD8rmceIRWpnsCoZbTW7gj40GEa6xs4fe4Mp86dpi5Vx/aeXnb0bCce&#10;jXHizElOnz9DU2MThw8cui0FxszsDI7j0FDfQHNTc9FvZy+eK/qeiMfZuX0HWmtGxq5vZjNrglh0&#10;ZWurGhsaq9ySrcF/NQLVf9hzVqsiNVQ1XGfX14t7Rn8hQjMMUcjFvan5VBchl93YzucPfniW8XSW&#10;Dz7/LhL20qqA9zzrCG2JGL/9rac2PIRwNrPVlqDFOd93gSMHC0bHg/sOcMfBI0SjEaamppianiKZ&#10;THL00B3s272X46dPIIXk0P6D9F3p39rGbzJXBwcA2Nm7o+y3bLbcKaOhzu0Tro/efsKip6sHKERa&#10;LeWGN6O41VRQpbgDcFU0m1DK6a52vesLUQ4ordBaY4lCx6mDdKvev5sWtre6/MXxPkbmM6uyRbz9&#10;voN0peL8zrePb2hbsgu1OwI/sMf13Dl55lRgjDxx5iSXr14hFosRiUbou9LPiTMnsS2bo4fu4OTZ&#10;U0TsCHt27t7i1m8ujnKCbJMrpckbOd9uszCAlqYWTp49xfzCfNH2G9NTXB28yo6e7VvUsirjL3Qu&#10;3RZ8toaq3YQ1C4tXveo19YXVDgIZjLJ1aBmEl/LvFvDe+NjJfs5OzvDuZx1Z9bH/5d4DtCdjG6qS&#10;yqRrWwAPDA2we8cuAE6ePcWhfQfZs3M3juOAhr279nBw7wFOnDmJEIKO9g7GJ8a3ttFbREPD6hxZ&#10;fDVLLn/7rezv6epmW1s7F/svBa6yx0+fCATFraqCkmIxWeH2wJaUtes6KywJGpSj3KipgEPxqm5U&#10;Layw2Bge2tfDz+/voS6ytkv2tmcc5PTExqkRLbu2BfCNqSl6u3sZHhlm1/ZdWJbFidMn6e7qJpvL&#10;cmXgKnccOsL2nl6uj11nW9s2Tp49RettskjP934CuDF1gxtTN9jesz2YNficOX+Wg/sOFBm9szlX&#10;SNyuLrQd7R10tHcwM1t4n+rrqp77pybQbsYgL6qtCFRRpY9CNaLOrnlmIYVs0GjPI0oXwpETkoDC&#10;X2V48z/UTbEIDdEIj3znxKoF4O98+zhjCxkOt2zcAx2L1/Y11d5VGpsYp76ujqtDA+zfu4+Wpmba&#10;W9vZ0bud0fExmhqauD42Ciyui74VKV0rsGvHzjJBcfTQHTjKCVR4Pv4MLGLfnKv514rWukjI1tfV&#10;B/+D6yxw4szJrWpedVG+gbvIql2InGFZRYKhpgzckWj0EHj2CD/CLARaKPezFw9ky5flbRxZpUjn&#10;V+dhpbQmt8Fh2qPxmyvnRT6fx7ZsRsdGmZmdJZFIBCPDthqJ6bPZ3Hn4KEIIdvRspz5VPpAQQnDH&#10;wSMc2LufeNz1BNJak81lb6t1Fr6QOHHmJLHY4h5R9XX1RCKRQDV1S+G97oFxGwWyYLfSyqndtKpS&#10;ygbwVg+iCwEEffx8FtKdLm0VidTN1amulFpXQ5WSTCTIZDO0t7UzdG0I27LJZjOMT4zT3NhE35V+&#10;2lvbt7qZm87RQ3csq2ePRWN0tHcAcPaC6067a+euajetZjhx5iTRaJQ7Dx/lwJ79S+57cO+BYNZ2&#10;KwmMILg3EHTboU7Xtu2ifBY1tc7Csu16RznuVKhUGPiap2DGsXUdW13j7TMCqyUikQhaazraO5ia&#10;mWJb27ZAlZJ38swvLHBo/yGElIxPjNPRvo3ObR1b3OqtQykVLM5bjIt9F8nlcyQTSZLxxCa1rDY4&#10;uPfAqva/FeND+Vqb0t5UVVixV1NqqFg0er8lrSBbkz8dEsJrtwJ/WfdW6qKlJbZ0BXk1aO2sfV11&#10;17ZOHOXQ3trGwOAgUkps22J6dpo7Dh7h0uVL9F3up7G+ge7ObuKx+FY3eUu5OjSA4zgcP32Cviv9&#10;wTujtWZweIjjp08wn14gEomwd9eeLW6tYSsQRR5RErRCCIEQAinEhguHUtbsDWVHIu4iEE8Nlc1l&#10;XYObr5qXeNMkvd6lf+umpcNm/NrGZJzrSsV57/dO8+hzVzdy6UptXGdoR2pf+oVVK60tLVwfu87+&#10;Pfs5ceYkvd09rvHWcbg6NIBSip7O7iX10bc6O3t3kMvlOHPhLLNzs5w8e6psn907dlGXqtuC1hlq&#10;gcIKbn8BdKH73oweYe2BBLWbJU97Obhdq7wIMqr6AQVrwRHKjkikFKgNMDL/l3sP8Nvfeoq3ffs4&#10;v3nPviX3nUhn+fipyzTFNm4mcDPm5e7c1smZ82dJJes4eugO+q9e5urgAD1d3ezavnOrm1czRCKR&#10;QH0ycWOS+YV54rE4rc0tt62brM+VVS64O3HmZFWSrm0pQUxWSSF3tUvecXqAwG5RDdfZta+zCFxl&#10;deD7637HPQ8/06ouTdKxNbT3RBi5ujE5LT7wvDv58+N9/PET55fd98U7tvG/7erckHrrm62bzrDt&#10;c2j/weCzLyBKV+EaCrQ0NdNSEivqduXQ/oOcOX+W46sMEHgr2S2kDAVoDXDV/0KIT5Tms6iptKra&#10;C/MhhAyFI3d/ExLPXFFbS/K29Ua5vgFJkKQQ/Ke7NldvHE/JmyqPxUpIJpJb3QTDTUDEdmdckzcm&#10;V3xMaVDGW4GC31BpFiG4eOF81UMRr1lY5B1nSEh/XgGO4/rRh8WDa/QWxQmRthAhoKM3yuhQbkNU&#10;UptFY5tNPHFrugAbDCvlVhQAK0UC+WBEXh7L+8Chw/XnzpyuqpF7PSu46wUiiDrrIwDtr8PzU6rW&#10;0po84aqkUg03wShduLMhIygMBoMQJWZg6an+haDaggLWISy0VjNuPgtdcJstLdk1WCBlLUkLl7pG&#10;i47tURJ1Vs251toRQWtnhI7eaM21zWAwbD4KvGhQIvCGchw3koTWmoNVWIRXyjpsFoAv6YIerVT2&#10;uNtVjdkuwjQ0WzQ0u7OMXFbh5CCf15uaCdayXAFhRwTSMtLBYDCUo0RBtU+Jcv9sFQzapazLddaL&#10;IuitLCwELA8jaiAH90qJRCWR6Fa3wmAwGIoReCE/Cu5EIKXvDbUpbVizGkpIGbjE6sA+H2q0X7LQ&#10;sMrkLgaDwWAooBEI6XtECUB60TIK0TPCVCM21NpnFsLNkhcUJKW/2SUPNbMqz2AwGG5qfA2Oj0I7&#10;lQUF1FhsKImol541PnwSRcmP/JUWt1GeAoPBYNhoBL7XacFWUUh8VD4gr6mosxTkRNHkoazZN4e5&#10;wmAwGGqWwjK8gjeUkItnS6ytmYW0CpIrJBDKhIeUXk4Lg8FgMKyVggtRoT/VoaUL1Wbt+Swsq8eP&#10;8RG2TBQtMkSjlS5ESTQYDAbDmpDhUXhxHMFNqn+NaK1nXJngBxAsRIISflBE//va23db8E8nh/m3&#10;i2Nb3YybHn+R0s3AZowIb7Wc5uOT44x6+dpvN9wu1X9elKut2eQVu2v2hpJS1oObX1oEi0WUu3Bb&#10;EYgQUOiynKtbywf/9TxPDhVHsHzNPb287MjGRIddLZ8+NkhvU4Kf2Fs7uagrpaTs2NbBthpNfTo2&#10;Mc7wyHBNRBqduDHB4PBQWVuOnz7Bru07qa+r58SZk0QiEQ7tO7hIKS6z83Mk4wnkKlW5fVf6mZ2b&#10;rYnrsVpmZmfov3qZvbv2FAWbHB0fI5fL0d5Wm89gNVG6kPzIFRn+mu7NYx0hymkAb0ahiwNEibC5&#10;XgiEqE0r9588dBeOhs89Ncjf/XiAF+xrJxm9CWJGbRJBVjYNk1M3GLk+QjwWp6Gu6pEFVk1bS+tN&#10;lWr00P6DywoArTV9l/s4sHc/sejqEkPt2r6TbHZjQvJvNlcGrwLQf+UyRw4e3uLW1AiBd2lhBbeP&#10;1rrqq7dhHcLCsqz6sMklLO+0AOHPgHWNBRIM0Zx0l2v/+rN28+1L42QdRRJXWLz7K6fpm5gnZkve&#10;+oL97G+v45vnR/n0sQF6GhNcHJvj46+7l4n5LP/1n08xm8lTH4/w+y87QmM8woe+dZELY7PsbE5y&#10;fHiaZNTiI7/wtKDud335FP2T87Qky5eM/5d/OM7YXJaoJfnN5+/lzq6GTbkepQiEm/0Q2NbWzsjo&#10;CGPjYzTU1XPq3Gl6unq4OniVg3sPEIlEuHz1CjNzMwgh6NzWSWtzCwBjE2OMXL+O0op4LMb+PfuD&#10;Os5dPE8mm8GyLPbu2kMsGmNgaJCZ2RmSySQzszNIKTl84FCg8jx36TyZTAYpJV0dXbQ0NTMzO8PV&#10;oQGOHLg5Opfzly4Qj8XYs9MNdX/mwllyuRyWtNi1YyfJRJLTXtTpi32X2NG7g7pUiktX+pifn0cI&#10;QVtLKx3tbt7yU+dO097q3qOdvTuYnZ9j8sbkTXM9fJRWKKXY3t3L1aGBRfebn5+nf+Ay3Z3dTM9M&#10;Mzs3G5zrhb6LZHNZjhw4zIW+i4G6L51Jr2g2V4tIwNEFnyi/v71JDNx2D+DNHErUTCUzpNVOoTeL&#10;oekF+ifn+U//88cANCXcjvE//f0xLo7P8VeveTr37WjmvV91X9qc0sxnHS6OzfLc3a0A/B+ff4qu&#10;hjgf/8Vn4GjFmz/7JADpnMONhRz72ur46Cufxmwmz69/xq3nz/79En0T8/zBy4/y68/aXdSmX/nk&#10;j5hO5/kfr72Xe7c38YFvntuUa7FSIrY7vnAchysDV2hqaEJIwaXLfUzPTnN4/yF6unoYujaE4zg4&#10;jsPwyDV279zFnYePks5kuNB/EYCTZ0+RyWa48/BREvEE5y66yaSUUuSdPLFYjCMHDuM4DifPuGlG&#10;L/ZfIpNxj+nq6GRweNDN2IiuOZvF9Mx00f9hHMfB8WwKp8+fIZfLcefhozQ0NHCx/xJaaw7vPwTA&#10;3l17qEulOHfpPHNzcxzad5Dt3du5PjYalOs4DteuX6O+rh7bttFK1dz1WAnD164B0NTYBMC16yNl&#10;+2ituXj5Eg31DTQ1NKJKztVRTvBdKUU6k6aro5ND+w6Sy+UYHrlW/RPZYErH2wKJ38lqrafLDqgC&#10;a7dZWNJ9SQPJVpIPLzByC1SNTi3e/9WzACxkFfUxNxeHUpq5bJ43Pns36ZzDa+/p5VsXx/jWpfHg&#10;uI+/7hnB57/+xWcwn3UYnc3wyrt6+B8/uBL8JoAH7+wCoCUZZSqdA+Cx/gnu7Gqgoz5OR31xbu7/&#10;8bp7cZRmbC7DQ3d28+9942wV2Vy2yHYhhKC3uzf4HtaHz83P0VDvzoDqvTzRg9eG6Ol0U7VnMhkS&#10;8URwjOM4KKXYt3sfjuOwvbuX0+fPsJBeCMrs9EbNsWiUjKdS8Y222WyWlqYWWppaNvy8N4qlRsZh&#10;/JFhLpejt6uH3q6eou3+i5XJZGhracO2bRrq64lGolweuBJc056uniC73iQrTxRUS0zcmKCh3lVz&#10;ppIpRsdH6dzWUbTPiTMnSSYSwXVaDiFEUe7y8DN2s+HPKTTKywWxeaxZWNh2hGw2V+Lp5MYrQQAO&#10;BNERa8zA7fNnIbXQL/3tD/niiWF+6uA2AP7bd/uK9p2Yz5KIlNszfvsfjzMyk2FvW4qF3MpHcge3&#10;Vdb7f+z7l/nmhVF2NCeI21trP7Esi3bPoB2Pxamvq1ty/+mZaU6FRtCZjKte6u7sZvDaEAPDgwgh&#10;OLTfHeEBXOi7UFSG4yz9Auzfs4++K32cvejOuOrr6ti1fddqT21TuOPgkaLvlZwGAI4cOMz5Sxc4&#10;c8EdvLQ0twRCtpTGhoJKMhqNkM3dnHaJShRCbsPlgcuBRkIpVaadyOfXM2uqTRvqcgjhOhSF2SwV&#10;FKwrRLlGClmmgtK+GUO4X4QQ1KisKGNgaoGo5T6Uv/6sXTxvT7F30r+cvV70fXwuy8hMhv/2yntI&#10;Ri1+eHWSD33r4orqemLgBj93tKts+zcvjPLqe3r5Wc8z65f+9odrOZUNwZIW7a0r99BKJVPs2Vms&#10;Vpudm0UIwdFDdwDuqPD8pQsc8OwWlYy3E5MTi9YxcWOS7s5uYtEY6Uya85cuMDd/c+fynrgxyb7d&#10;exFCMDU9xZXBq3S0b8OS5YOF8YkJkj2uh1Amc+sICnBtDVDuAn2x/xL79+wLvh85cJhT504zPjlO&#10;a3PrprZxKykO1lohh1CVWbuwUMqVckFrXdfZsNR2IyLi+n3VII9+4xwaTf+429n8yn07saRgZ0uS&#10;P3+sn8GpNHml+ZczI/zhz91Zdrxv43jf187wwM4WPvvU4IrqfdXTevjMsUH+6vv9TKfzRb8J4B+O&#10;DxG1BH9/bGh9J7iJtDS3MDE5wdWhAaKRKKPjo+zs3UE8FqfvSj+ZTIb6ujq01kTsCJZlEYlEOHfx&#10;PB3tHWSzGSanbixrkB0dH2XoWo5d23cyPes6gcRjMeYW8kseV8sMjwwzPDLM7h27mJy6AVAkKAaH&#10;h+ju7KKpsYkbUzeIRCJkshly+RwH9x3YolZvPNlclsaGRnb0bA+29V+9zMxssbOPZVm0NrcwdG2Y&#10;psYm2lpamZmd4crAFYSUN60X2LJ4K54La9pcb9OaN3ALIYJcFsJz6ypaY6j8KZLebHfgZYlakrgt&#10;uTQ2S9/4PLtbU3z8dfcGbrPv/5kjvOxwJ189O8I3z4/y/pceYVtdDEsI4nbhZCwpePdPH2JkJs0X&#10;Tw7z3v/tCHFbMjGfJWpLYiG1VcyWwbEvv6OLnzq4je9cGmc6nWNPS4qo99snfvEZaA1/9+NB/utP&#10;HSRuS75+rnhGsxlIKRFy8XFLqVqgp7ObHT3bmZqeYnR8lJ7Oburr6gP32/HJcfqvXqapsYl9u/cC&#10;cGjfQRobGrk+dp2pmWkO7juAZVkIKYrKl1IG3w/uPUBdqo7+q5eZnJzk4F7vGETNOFIs1hYpCzNx&#10;KSXSC91/x8EjRCIRLl3uY25+jiMHDiM8x5HWlhbmF+bJ5XJs7+6lq6OTsYkxZmZnOLBnP1EvAYtb&#10;dqgNonaux0qYvHEDKWWRoADXBVhKydT0FFIUnoPuzm4saXHm/FnqUnU0NTYxPTtDOr1AKpkK9hNS&#10;BNcZ/Ot081yXUsKW4c0egou1SqV3/t57dSaT4fTJk/zzP3+RiB3BjkRR2QyRaNw7KVdYWDa89EPf&#10;2LhWa8X+Rsm7Xv6M5fc1GAyGTeS9//hDzk+rDc3j84X//SdB+zYLt8+2LIuHf/VXyefzj37kIx95&#10;ZMMqW4R1JD/yZhf+cKY0Cq0s3biRCAZv3LweDQaD4dZlcGqBjbYmhJT7FLJxe7/VuhpKB3YIHfwJ&#10;Cgvaroq/bhRCMJ2tTTuIwWC4vZnOFke02DCEL4IKC/I2K6UqrCtEeSGtn4/yiws2yVDSjo1FSAun&#10;Rg3nBoPh9sRRGlHBi2292BSSHXlpSoHNdZ1dT9RZN4igV4QQwpscFUrVXpzEapyOsCy+euJyFUo2&#10;GAyGtfHVE5cR1sYLCwVIEcr+EHJe2KzYUOvIlCeQFDww3JXcrnAQnoQQ/u9VkBZCCP7y305tfMEG&#10;g8GwRv7y305VRTUkKaxA0FUbgi/fhjXirbEIW/w9yVCYGXlysApTJSEkkUSSrxy7tOFlGwwGw2r5&#10;ypOXiCSSVXPNLfgSiZLtYlPCQK89kKC0yhvt/VfAjRtVFX9vIbBjCf7qsQvL72swGAxV5q++ewE7&#10;lqyKkVZRGHOXrt2ueTWUlBKNChYP6cKaQrdU34dWgFbVsdgLaRFJ1PGKP/liVco3GAyGlfCKP/ki&#10;kUQdokoLISWUaZ42e9Hl2g3c4IYnD76EfnEIzs5VTFUvFINlR4gmG/iPf/qFqtVhMBgMi/Ef//QL&#10;RJMNWF7ul6oR1vhTiMBc8+sshHBVTtKSIf9fCD4Frl1VDnblqaMydooHP/j3zGdy1azNYDAYAJjP&#10;5Hjwg39Pxk5hxxJVzYmtcB2HisMIbi7rSavq/Q0vE/Gz/2n8ULMCULq60yUhJbG6RqxIhNf92Zd4&#10;6dHt/PpP3VvVOg0Gw+3Ln3/9R/zz8avEm9qxY8mqqZ/CeKH4PBQI29te48mP/BXclWWpm9RC+Wqo&#10;TUjSIaQkkqhD2lH+5dwoX3zi09zZ08L7XvdirCUC4hkMBsNKcJTmnZ/8OscHJ4jVNZJs3oYVKU+L&#10;XA0koLxlCP5qBOGpn4QQm5J3eR35LFx/37CXrL8IDwAJUgU/bRpWJEqioYVILM6p65M8+AefKQgr&#10;rQM9n8FgMCyHlDJQowghsSJRUq0dmzab8FGEs+R5FNa41fjMwourXjRo1zqItI7yV1lsvnbNn2XY&#10;8SRaKbSTx8nncHJZnGwabQSGwWBYBiElVjSOHY0hrQjCshBbFOJcAnldumVzWVemPCF8fyffdhGS&#10;HBKEAoREbHKuWB8hJMKSYNlY0XhVFgcaDIZbnE0M1rcYCgpTC2+gjheb7yZQQ7nzhqKl7SL015cP&#10;Ovhn66mBm24wGAyrpXT5s0ahte2FWdocNdSa5zLKy5PrRpUNn4oo6ZNVEGzQYDAYDKunWFgoChG9&#10;b4IQ5cKShUUUutgzytU6+VMLM5o3GAyG9eAbuF389NX6JglR7vieT66tQmvtxi/B+ycwAhlhYTAY&#10;DOshNCYHPM/TTbbBrivcR2FBXoU1F+7qPITQFGYZBoPBYFgtouRvpW/VZu02C+VNgTyhAEGyP/e/&#10;QOoFCbkNBoPBsBZKImWEqfnYUMGq6CB1k5f0CM+dS/u5LWrEE8pgMBhuVorswq6B2928eXm415Ep&#10;z/9fBOJOl3hBQUFFZTAYDIa1ISifWbgLBG8Gbygvj4UbfdZdoCe0nxkPfBnonoyxWRgMBsNaUUV2&#10;YTdhkFbKX2exKW1Yh7CQBfNKaPW2QAel6kXMMgaDwWBYJaJgF8YfoN8MMwvpucaWLsgDQkvSKZpl&#10;GAwGg2H1OEXKmaKUqjeDzUIXwuVqHfKEChUdnINRQxkMBsNakUGqavD7082cVcA6XWfDdomiZmtw&#10;w84a47bBYDCsl8od9U2Sg1t6Zopy4eZvkLgWDOMPZTAYDBtBwcDtruLeTNYcddZRyhMDrtWlYJEv&#10;Fg1CSDPDMBgMhnVSGHYXUlZvpipqzcIChJtaVRRUUbqs3a5b11YkQDIYDIZbhTxQ5CgUJP/cPNfZ&#10;deTgLkyBhL8wz/d8EnihZ0VIBhoMBoNhLRTyx3kf/KDfQtS+N5SUBTGgPbcov83KKzqYNhlZYTAY&#10;DGumche6uRqbdWXK00G8Em8pure+wvXyUoUT1Jq/+ZX719VQg8FguF1pTCbJq/BC5+L1FYePHKk/&#10;ferUTDXbsA7fq8WjILoTDc9SUZqb22AwGAyrwtXy+0H4tJcNKVBB/b9qExyj1hVIUJXGJgnClYft&#10;FRqEWZRnMBgMa8XvS1WQFgLXwQjQWr/Zyed7qt2GddgsLLfhYZT/3fcDxtNNmXwWBoPBsFbyCkBS&#10;HJe10P9euHDuTLXbsPZ8FlY4kGD4F0/aFYWJMjMLg8FgWB+ecJBu/6o2eUXC2tOqqpD6KbxWxFOn&#10;oc3KbYPBYNhIhJdISGsvigaVF+YdOXKkfqPrXlc+C6VUOKuqn5g7WITnm7bNvMJgMBjWhzs4115c&#10;Psg7xcPxgwcPBwKiGksv1mHg9qYRYW8n4caCEkIELl66EITdYDAYDGtAKzf9kdZeBFpAiOLV2wrd&#10;EOxfhT537cJCq6IG+VMhP4eFl8sJhQJhDNwGg8GwVhRuDiGtIXCTFf76Nq8jDhkxqhECZM29uKNc&#10;Fy4pRDDJQLs5LlwhoRHefwaDwWBYB6IQZVaE1f6A1noGwFEqUEM5jrPhrrRrt1mAp4UqyZQnRJAv&#10;VpsA5QaDwbBu/PB7CD8mlPu/v9btwMHD9VqrhgMhu8VGs/bkRxqEFIjAJK9LFGVh31mDwWAwrBWt&#10;QCKDdNYlJoCPa+VMK6W/788oakoNlc2mZ3xRZ1u213iBo30RWPCBMt5QKyMWi3H33XdvdTNuG4QQ&#10;1NXVcdddd/H0pz+drq6urW6SwbAk4YRHlvQFh6vy980A1WLNgQTnZue+Ho1EHxJSYFk2iDxucCvX&#10;luEG/PDbrrAsG8fJb0yrbzEsy+Ltb387b3rTm1BK8c53vpOPfexjW92sWxYpJb/+67/OI488gm3b&#10;QcgaIQSWZfG1r32NN77xjczPz291U29pXv3qV7Nv374V7+84Dh/+8IeZmalqvLyaw7ajwbBeh3rV&#10;aDQazCCkbaGz4DhOA4BSqqFiYetpx1oPzGTSP4hEIg8J7WXDg5BirRipIRKJGmFRgfvuu49Pf/rT&#10;xGIxFhYWSCQSHDlyZKubdctiWRanTp2irq4OIQQnTpzgK1/5CvPz8zzzmc/kxS9+MS984Qs5f/48&#10;Dz74ID/4wQ+2usm3JM9//vP5oz/6o1WpS4QQPPzwwxw5cmTTEv7UApZlI5RCCxX0r0KC5Q10APL5&#10;PI7jICzqAbTWG267WLOwmJ9f+EZ9feMZIcQhKUEqNxtHmcG7YMNfZ1NvLZqbm/nsZz/LgQMHAPjA&#10;Bz7ARz7yEfr7+7e2Ybcwtm1z6dIlLMvi+9//Pq997WvJZDLB7x/96EcRQvD617+e97znPXzhC1/g&#10;Z3/2Z/nxj3+8ha2+NWltbQXgoYce4tKlS8vuL4Tg2LFjpFKpajet5hBCuCZhIQrGCm8ArrUmn8+D&#10;ACeXRwpRtZnFmm0Wf/3xjz0upax3HaCkl4fb+zGIhrjuam5J3vGOd3DixAkOHjzI6dOnOXjwIB/6&#10;0IdQmxFn+DbmM5/5DLZt89WvfpWf//mfLxIUPlpr/vIv/5KXv/zlAHz+85/HtteRfdiwJDdu3GB8&#10;fHxF/29mvumaQ0J4wC0ExOMxwDNmK3C0E7jP1pSBG0BK2SCEJB6PezfS7exUoIvyLRde7jxprae6&#10;mxohBHfddRdXr17lzW9+M/l8npe85CW85CUvYW5ubqubd8vT2dnJAw88gGVZ/Nqv/dqyL9MTTzzB&#10;Jz7xCSKRCG95y1s2qZUGQzFC+H2mDDKS+sQSiWBmIYRGoNFKV00NtS5hYdlWvZSSZDLpTpHQaF2i&#10;cBIi2BCNxtdT3U1LXV0d3/rWt/jyl7+MZVn84R/+Ibt37+bkyZO3le51K/nVX/1VlFI8+OCDK77m&#10;73rXuwLhYjBsBbGY22cqVJm3U2NjI+DOIjKZHFqBkGLmwIEj9TU3s4jHYiAgVVeHbUt3HuGvuwhH&#10;pL1N+0MhBG9729s4f/48e/bs4cknn2TPnj380R/9kVE5bTIveclLkFLywx/+cMXH5HI55ubmaGho&#10;IJFIVLF1BsPSyJKuWiloamrCcRyUUuTzOVxvVD6ez+emays2FJBIJhEI6uobXAnohFZ0+0sM3VC0&#10;wTHiNooT1dXVxW/+5m+Sz+f5uZ/7OV760peSTqe3ulm3JZ2dnUgpXWPgKujr60MIYewWhk2nuK8s&#10;X0ORSqVwHIeFhQWUAseL+p3LZauS62JdPXd9XT1CCBoa6knEk+7GsPesnwEpdJa3kypqbGwMcP36&#10;P/WpT3H48OHb20i3hUxNTaG1RsrVPfKdnZ2A6+NvMGwmxX2lKNbva4hEIjiOw9zcHPl81t1Fg9bq&#10;4Vgi9Y2Nbs+6hEVjUyNCCJLJFAsL815gQYlW3otVoV+8nTrLbDbL9u3b+du//VsSiQRf+9rXOHbs&#10;GLFYbKubdtvx2GOP4TgOvb29Kz5GSsm2bdvI5XIsLCxUsXUGQznhvtK1WYR/87YrxdzcHI4X6VsI&#10;iZTQd+HM4Ea3Z13C4tq1a0Rj0c9HohFyuRxIEYTRBShYu4sFhG+0uR1QSvE7v/M77Nu3j5MnT9LW&#10;1kZfXx/vfve7iUajW92824b//t//O0IIvvjFL674mJe97GVks1m+9KUvGUcEw6ZS1keWPH5SuoZt&#10;x3FwlALlgJCeurQ6A/J1CYv//39+k4hGooctaRH1Tk4r5Rlvi5JwFx1XcAe7fUin0/z0T/80P/uz&#10;P8vo6ChveMMbOH/+PL/wC7+w1U27LTh+/DgDAwO0trbymte8Ztn9Gxsb+ehHPwrA7/7u71a7eQZD&#10;Ecv1kQ11dSilyOVypDNp7xiBbUeqNrBZl7DYu3fv/YlE4pBl23R0dgAaRzmuXlj73j6VGx6JJNdT&#10;9U3Lj3/8Y+655x7e+ta3EolE+NCHPsQTTzzBjh07trpptzwve9nLAPjDP/xDfuM3fqOiSlQIwc6d&#10;O3nyyScRQvDoo48yMTGx2U29bbid1NIrJZGo0Df6fkJeePKu7dvJ5/Pk83kmxydBC6QQKOVUZY0F&#10;rFNYXLx48fHm5mZs26auroGG+iZ0UKgO/VuOZQna29vXU/1Ni1KKT33qU/T29vL444/T3t7OY489&#10;xle/+tWtbtotzdjYGIcPHwbgne98J8PDw7zhDW8IOqwjR45w/Phxvvvd72LbNh/72Mf48Ic/vJVN&#10;vmXxXce//vWvc+XKlRX9L4S45V3OU6kUWi8iQD2BoZWio6uLfD5PJpMhm82BJZGWJJfLvEIjqhJp&#10;cd3+gNFYlFgsRiqVRGnXLVFIi1wuRyQaQywxJZqZub2jeiqleOihh2hpaeHLX/4yBw8eBGB6enqL&#10;W3brMj09ze7du/mXf/kX9u/fz3vf+17e8573BFFnAWZmZnjNa17DsWPHtraxtzD/8A//wBvf+MZV&#10;hYVXSvHGN77xlrYfLed0p7TrRGR5buCTk5PkclkikQiWtNBa1w8OXP1ENdq2bmHxnW9/u7ezs+vj&#10;8Xj8RclkHdNT02gtvJdPovTSI4FYLEEmc3t7mkxMTPDAAw/wwhe+kAcffJD3v//9W92kW5psNssL&#10;XvACmpqa+Jmf+RkeeOABIpEI586d40tf+hIXLly4pTukWsFXC66GW/m+xOPLL/yUwu1Xc7kcAOlM&#10;1g2xjyAWjZLJpquWKU9sxMV/5++9V585c4YL589x+tQJUAKlFbFYHKVdUbnU7NFx8uRy5UHdDAaD&#10;4XYgEoliWZHFd1BOkE41VZfiafc8DaUUZ8+dY35unkgkSmNjE3Nz048MDQ09Wo02bshy6tbWVuKx&#10;GPX1DUSjbggQy7Jx8jlwczgtiWXZ7nEGg8FwmxGLxZYWFHiBvAWApqe3h2w2y+zsHDPTM0hpIYQk&#10;m828GCGrpsNel7A4eOhIPcDM7AyputSjyWSSuvo6tNZYlqtjFG6sxOUbIm3q6urW0xyDwWC4qXCT&#10;cC1vDZACN1+QJYnH4uTzeebnFwI7WyIRJ5tN3z80OFA1j4x1CYuzZ07NALzzkbeLpqbmN8fjcdra&#10;toHQOHnlxRBcuWtcPq+JRJaWsAaDwXArEIlEyOdXaAbQrpuxk3fIO3my2SzjE2PgpbVeib1jvWxY&#10;VL9t27bVJxNJGhsbiUSiKDSxiIVWalXrCS0rSiRy+6zwNhgMtx+RSBzLWnkEB41GSEFTUyOO4zAx&#10;Psns9ByWtLFtmxs3Jh9BWlV1o9wwYTG/ME+qPkUylaK5uRk05BxFPu+sOkK5ZVnEYrdf+kSDwXDr&#10;E4slsazVRrHQaK1obGoin88TS8SwbAtLSk+VpRmuogoKNlBYfOJjf3W4vX0bqWSSzs5uNAqlIR6P&#10;sBaHKzdtYMqEhjYYDLcEth0hHk+tadW6EAJHKRzH4erVq1y5OogUkkg0wsLC/Cscx+mpQpOL2DBh&#10;ce7cuTM7d+2krr7hxc2traQSKaSAXM7xvKLWhm3HiMfNLMNgMNy8uAPftQcOFZYMkh01t7ZiWQLL&#10;tkgmUuRymfuuX7/+5g1sbkU2NBPRG9/wa6K9vf33Gxsb2Lv/gLcgTxOJrN8tNh5PEY8nTSwZg8Fw&#10;UyCEIB5PbshgN5fNYds2uXyesdFxbBHBsiIo5TxzsxYqbnjaum3btt1fX1f/cFt7O/FYEinkumYW&#10;xQhisSSJRAopb7/ItQaDofaR0iKRSBGLJdmocOGxeJx0Ok0mncG2JJYtaWhoYGFh7kUjIyOPbEgl&#10;y7DhwuJtb32LaGltfUdbWxt79u7BUU4hU8cGobWbRSoeTxGNJrEsY9cwGAxbh7uwOOn1SfE12WmX&#10;IhqN0NreTjq9gBAWsWiMbHb+FdFo7MzG1rQ4GyosDh061AOQTCYONTQ20rt9B83NLUirenm3pRRE&#10;IjFPTeWqqmKxuJl5GAyGqiClRSwWD1RM8XiKSCSGlNVTkc/NzTM4MIAdiROxbQYGrwjLsgYvX+7/&#10;fNUqLWFDYkOVsm/v3vt/6eFf+37/5f5XnD51+nNPHvsREonjKCKxKMpPu6pwxZWCxYOZVyZY/b7E&#10;duUnOQ+y9fkVhqr1GxKOXSVCzQl2DG0sOji88+KbpJTuIaVBsqSbN9e1xRSfkUZ5rZbucRKEFiG7&#10;TeFsFQq5hOzXrqe2m3qxQjtFOAVJUbuLL024WhuB0rr49smSolXFQ4PdS9IKbyoa5Y4A/dvq548X&#10;XtyBSvHMZOEqL3fNw8/bYi0oXI3ye1pK6XVb3fWq3BbhPReL1VV6fyq1TMrCY138Xrm/+bXbuPuF&#10;LnnZOYRbqZVGy+L7sNIc6so/SOPmepCLn4l/rlrrFQQqFN5y6nCfUXrWFF+UcC1l2xetBUcplFZY&#10;tkV9YyPp+TSxWIx4IvGKiC2n+/r6NjzP9pJtqqZx5Ld/5x2nBwauHnryxz/m4sXz2Jbt3jhLVOhI&#10;lm9H6au1nMBY7IEs7KgKvWR4p7K30s86Et7ufdGhA4QopJItq3SR17vSMf620mOE35v5PXxJ+cIP&#10;eO9914tcgaDY0HkR2lX41Qnva6hc4UX+FAJJOL/ACrovXx6Wvisi1Hy8Zkv/BfTKDSVfLGpnkdQJ&#10;XZ/V9KaVeuFw3120b+i6VjhuMaG7ororUaEfWtFxK6hTSIlWRSO2pQ8Seu11bhorvTDhkVL4fQu/&#10;60uUE34ONrCNGm/waAlyuRxCCPYfOcjli5eJRCJEY7FH6lKpz1+8eH7T1E8+1dMPAfX19Yda29o+&#10;fODgITo6usk7ebRWbgjzvPJqD48zyikdheiSbYu9R/7fJW+nkIW/QhS+hw8Kd85F270XR8ry3zW4&#10;04DSM6mAXqTs8EYZ3h7aUYdnI0FPHnqQtTcKKq3T+7tYh+gdqr0vrlObO+rSqtARB4JCeB3JEtNw&#10;IaVbYKUbFmwXhXdWeSM3DSIkM4ofCFFcRtH1EcVP95J2s5JyQtegvK26fN/Q5yJBIURhaF2hqiKh&#10;Xdo8v70q9HmjpmFBW/3GrkS63QyCAhYdkC21X9H75j10ixqmRYlw8bYta8he+vfwGMdNYpTDjkTY&#10;s38f/RcuYdsWkUjk0Yb6hk9shaCAKguL33vnI6Knu+dNXd3djx654wjNzS3kVR7l5JG2RDkrm475&#10;g9FKA8DwCfi3etGEruUaoFBF3gvrbxTBPyWtKS1ThQrSoQdTLf/8BMVWug2hg1X5pqA+X2hpvNCU&#10;hDpNf8q7yHmUdnylF0zpoG6tfcEqXGWW9jpjXwj410sWKboKxZe2I3x9vXJc2ecJbSkRnhDX4Rvv&#10;taHQaAodsvTUFG42e1ClTweh+kLlhK/DYp12RZZ6fTwBWvR8lJxHcN0qdMRalwwSRIUHei2s9KFc&#10;igrnvUL10EZUteoCVutg46eFrniY9gYpoUGiKH1AFznOb0+lfYOiBNlcFsuO0NLWxpX+y2748kiE&#10;VCr1hfPnzwyu7mQ2jqoKC4BH3v5W0dnZ8Y6du3Y9ctfdT6OxsRlHOzh5Byms4tGhR+nMITxBJLRd&#10;hj4T2i98XBGSoo6hoqjyR3LhGYVPWVNDoz//a7jjWUTnXdxR+nqL0sIXf6CWJBhhhxtQaepQ6YUP&#10;ffBf/rJm+VGEvbJV6EorVfjuv08yVFb4hQmub8GGhPJeRK8crRUFFaEM9i2b/isVjCiK7UIlOuPw&#10;wxHcM7HkWyBL5FJJxYsc5B2wkoH7Uvd0lWraFSE2opxNTG26kqqKnrEKBQQGldBIcCkB4u+/6KUK&#10;P0ClesflBFP5CfmTdSzI5XMgoKGxkYmxMWzLRkqbWCT2MFQnt/ZKqarNIsw7f++9+vr164/0Xbr4&#10;+08eO8bU1CQCiRCCiB0hn89T6e74QiEsCBZrcemso0zelxYiKpSqKP6+It3kCvS5lRrvK7iLhJMo&#10;CBP/IZQiFNC+0jS7tFxRvF2HziV8lSoKxND5htUki03vBYUZTaXdSgVv6cCqaH9RELgVr9di5esS&#10;1cAKnumi3RY/puyXIlvVUmWHnsKyZyN8nit5vljZfuWNLd2wgmPWwEaUsTGFLF1e6UzSdyopVe8u&#10;WmSFe7BCg/ViaEAKgdYKRyuklLS3b2N8bAzLjrghQhLxN1uImYGh6qRLXSmbJiwAfvdd79bjo2OP&#10;DgwMvOPJY8cYGRkiGomSzytSqRTpBTcnd7jTX8r8ttjjVbp/+X4alD+yV97nJXqlJR+Ikn3X+swH&#10;AmEDKNLRVWi732HrZbaFXw7PCyhIkyu8q6ygzKorSuw1qtLL6HWYQlT2GilFSqRSlQeaQTlLXL+i&#10;DnwZgvOu9ORVulCLlAFF189LoLz4s1TRlci/xssIi4qCdPlm1gRVaedKjPbrpbThq6xTg7R9+4SN&#10;lJJoNMrCfBrLjmDZkmQs8YiQYnpoeLCqQQJXwqYKC4B3vft9enx8/MMjIyNvOv7kMfr6LhKPJ8hl&#10;M0TsOI7jrvau5DATfn3Dt6nsHauwTxEaEKqg0xYlHaBm5R3LprLazi58HO6xKxgJVXzkwzMCTXFH&#10;VnpkMDPy7lixm1Nx6UF7vP18XX1YTYRGenYdV+6UqBVKvdmWuk6V2l02uii5fr4OdIXjhbL6wo4A&#10;pbOSpR7kxcrfjH5wuTYstm2r2chBV6FQlr/gq70pGmlZZDIZ6hvq0VqRyWQBiWUJbDtKLBZ/RAjN&#10;tWvDVUmTulo2XVgAvO///L/02NjY5ycnJh86ffoUZ0+fQgOJRIzZ6Vki0Qi5XL6gRfGOW+p2+O9z&#10;6dksf3Z+x1FBXRCMRktKq/ZLUsnw6m9f0/0KqT3CjV+2PE+3WzRrIHTuoTsStNn7xy87cIGVhRlG&#10;WWccVsctco3DRu2VCPLF7E4lp7fq+1jpIVzqOi7Wea2m7tLyqyYsVnlBVvU8Vpi9F71vmyF5VlvH&#10;KvYX3mhqBddDWoJ8Lk+qvo5IJEIul2N2dhbbjhCLxdAakonkmzWqYXi4Ovm018KWCAuA//sDf6RH&#10;x0bPTE1NHRocGODE8acYGRmmvb0dpRRTk1PYdsQ1+JRQ0uVBhe+rQkNhrUNICVYqJ4L+qrQTX61z&#10;/TIUdZrhspfq6CtdEa/hlTrj8DHhDq1Ul190TRart0SsFwk777fAXrJIB+N37iK8zxJ3NTin0Gxw&#10;sUsRvpeLPe8i+KfwXYWeBXSh3Ep1FtUdvk+Ln8KihI8J6lysY17kTQgdJ4RwXZ5X8sbU4myhZiid&#10;XkPlaWdImod2k5ab6S5VX0dDQwNKKa5fH8VxHCK2TTyZwHEgmUg+nExGz1y4cOHx6p/Tyqm6N1Qp&#10;r33tL/YAvO133iIE0NraMrNrz+4P/8RPvoA773oa83MLTE1NsWPXDrp6OlFKE426oX3Dz/GqZhCa&#10;ggPDYh4qwh+x+jV5f7X/kvqj4god8kYKCijuFIrK1pX3WWxOJcXSaw38cwmPfIuKKdV9lNbr71Pq&#10;zRW+lrpwnC+Uw80Gz0PMa6sOd4qhDjdwZCm55trbIXxu4ZmPDFcUpuTR1567ra8KKz0f30XYL66C&#10;F1+h7grnWP5lcXSFz8EsrQS5yJsQOk6HPdYqeg4sUrchhC8ASoWu//z7CM+Lr+CTIi2J0oqW1hYO&#10;Hj5ER0cHSmuGhoZwHIfGxkZa29rQSnzYtsSHGxrqPl9rggK2aGbxyw+/4UWf+PhfBkvV3/2e/1NP&#10;Tk0yPzfP+NgYZ06fZHBwkHQ6zR13HCEWi3HhwgUymSwq57D63HshgjtYug3KXqjwNLmiaqhKitxF&#10;7QoVyq44q1njcLaiR5coMcqGyvYN6Do0/Q7aHh5dy8IMReilVSiLjqC9l3UxQ7EUnqPCIu1UJduW&#10;I6Q9q2iXWXG7V8CizfKE3ZI2ppXss0LW6tmz1HGLqS1vUXw3WEvgRjqwJUeOuH2Y4zik02lOnToF&#10;CGzbpqenB9uOcn30+ofRqn58fOzhrT6HxdgyNRTA6173ukOf/OQnzxzYf+DQT7zwRadbW9uYmZkh&#10;vZBmeHiY8+fOMDJyjVwuy1133UVzczO5XI6LFy4yPjaBUgotdGHgL6B8BFWCv7O/EE7hjs6Uty3o&#10;ML2X33cPLR0x+obKlfQ/S+6zTj1xmesoBZVKmbqMwrmVCZ0KzShShyzeGQrpTsV1uMMoG8B6o39d&#10;KkiW6mQrtVNUuBcrYZH6V3y4f50rCGdfgIXVP8uN4IMmSbdTWS60BKxeGK1GgC11SSqp9cr0ZKso&#10;b02NWWmBiz0zq3jGin6DYGYZPN+u0PNff+Gr+rSD4zjUNTSwb98+Wltb3T5Ka2ZmZjh+/LgbYty2&#10;6ezuoS6VYnh4+FGtdUMqlfzGZgYFXAtbKiwA/vN//q2P/+mf/vHD9957n56YnORVr3oVecdhdm6O&#10;TDrD6Ogoly5cYHh4iHR6nh07dnDPPfcQiUSwLIt0Os2VK1e4eOEiU1PTWJbl9Ql+gLTQixjS3RdE&#10;SaWH0vtF67LFwpoSbY6vcfF/0MVh2Sq9UkWPZ6nGYxW4HY3yPgtPZggvdhNBWxabC/mD/cA0ES58&#10;qXaVFrjEOYXrANenXIWukQ7vH64ztK002kX5EysQ3gvtrxT3r0Gpljm4Tt7W8AuvvQWHpfev6Bwq&#10;jEXc2otbVenSlYYYC+/j92faP5eS+vHqcE0/Kx+h+89I0b2p0MjS9vrP0nIjoqLrU1rYYtsqXcdK&#10;1SwqMxabBRd2Er6KNRDkeOMn7X+oUE/oZSg9QSG8gJ/g9yy5fB7Lsmnb1saePXtoaWkpyq2tlOLq&#10;1QFOnDiO4yiktNi9cyctba1cuzZyeGJi/Pdt2x4aHa1+lruNYMuFBcBrH/6Nnvqo+uU//4v/9ujT&#10;nnaPvjE5yc899AoAFtJpctkss7NzXLl8mYGBq8xMTbGQSXPkyGGe/exnk0gk0FojpcS2bWzbZmZ2&#10;hsGBQfr7+xkaGGJmboZsJusJEZBSYoH3YMigYwlGDSHhUISG8Ivqjie116m5HZGfIdCVU6HerrgQ&#10;DxH6uVykCOGqeYoHdq6EEiIkHPwuJeiUwyHa/afc1aso7UX9LTF86pJ3xf3qRbkVuBFWBZ5WKaTH&#10;Czfb652ldEfMvsvrYpE1woctsorCvcah2YTWYEkRhPYoXF2BVg75ohW4utAPhO5dUJP/QRfq98/M&#10;8RorglJKZ3G+lC0IHn9//4TD11J6z0fpU1X5GdPeYMW/v4VzXLrjFsHzGDr7oqNLywraHa4rfO1W&#10;yLomE+tEBA4Sflt8geIPGN3tuviWFfZ3b1Ah9pmAiB0hFo+RSCRoa2ujo6OD9vb2oL9xHCe4Zn6c&#10;NK01ExMTfOtb3w4CAdalUmzfsYPOzk5Onz79ihs3pt4UiViD4+PjD2/aBdoAakJY+Lznff+3vjbY&#10;/+hHPvqRR+668249eWOSO4/eyd333MPo6Cj5XJ50JsPU1BSjoyOMj00wPTXF/MIcWiu6u7s5cuQI&#10;e/bsoaGhwZtluE+DPx1USrFYalb/hlf6Pfwi+S+xT6Xvix2/WNnh45bat1J9q/19KcJtWElZaoU6&#10;7vA1KT3fSvtWup7+gCBcZ2nbwh2sECK435XOp3JnvDKWO4eNYrH2rbbd62ln6b1brqyl7uta6w7X&#10;W9qGSu/lcs/WYscDwTMTfoZ8wp8dxyGbzTI5OcmTx55kYHAA23YTsUWjMTq2baN9Wzs9Pdv513/9&#10;xieUo+ujkciZkdHNyWy30dSUsPD5vz7w/+jLfece/chH/uyRZ9x7n566cYNsPs8z7r2Xg4cPMzk5&#10;yfT0DPl8nnQ6zfz8HFNTU8zNzjI3O8dCeoFsNkM+l0cpB2lJUqkUzc3NdHR00NzcTFNTE1JKEokE&#10;sViMiB0JkjRJLxieP3JfvOMU3iCzZKS4VAfrjdA1xR1g+EUIOjgESlcQbosM4fz9/PJWKzDCL1Jp&#10;pxvexyf84oRHV/7+pS9laXuE55vuj4TDL23lz+6AvTSngT+aLq03ECz+JCCkzwpmTCUUTEDlgwGl&#10;VNG9Kj0uUH9RImxL2ld6LSvlUVhuoLBYp71UJ7ho3WiEN+SW0g3B41/j1XTE4f1K21H8LOnCzL2s&#10;3PBv3nX1ZnHhd2YpFjvf8LPtPxfSkkXnqJQK/s/lcqTTaWZnZ5mcnOTGjRuMjY0xOTlJOp0BrZHS&#10;HZBGIlGamhtpbGiko7ODZDLB2bPnDg8NDX88GomeSaYSjw8ODmz5Kuz1UJPCwucP/5//V1/tv/SN&#10;ocHBh8bGxqanpqeYmZlhYWGB+oYG7nvG/Rw9egcjIyNcuzZCLp/zBEiGbDZDeiFNLpcln3fI5XI4&#10;+Tx5J08+75DPZ1GOwlGKXDaL4zjuw6jc6aX/Ejkhzx5XhVV4+X1dqPLVG5qgUyh6WSj078t130vt&#10;46sZStVYxUdVeFFWUX8RFQyDbo6LwrTeV1G5J+9lvvAP0zqkY/b3Cbe55DT81umg8IK6p6AIKnQu&#10;RSdXoh4KFed+LOlcg2PCTRGBTrpQQfG5u80rPa74nISwcFWZOiim+Pr7KYf8TrBcPRQIl3AZFQ3d&#10;4XpF6GdddH2kL5h18WG+Dam4JI2FhYMq2MV8NWbRY1bpPnpCoWRb+P6UXg+Nq64sXK/Ckx6oSsP3&#10;MlSHDm0relZ0uNrydyM4Thdsm4XBRFjQu9+lkFiWhW3b30ilkt9I1dV9PpGIn04mU3R395BKJvib&#10;v/0b0dzU8jlHaSxLEI8nvjFcA2E6NoqaFhY+v/T6N99/750Hvn/u7NkPj4+Pv+PTn/m7mQceeJae&#10;m51ndm6a+fk0c3OzSGlx991389znPpftO7aTzWa5PnKdyckJpqdnyGQynqDIoTUo5aA8AaA8AeEb&#10;X93Rm8SO2CilUY7CsiSOVqh8PhhJEhzjd6KawJDmCY/A1bNIcerbKrwHvPDUFzqxihTrYH3C8Q+F&#10;0N56NVHyQuG+rN6b5L9QorSySvKI0EjPbzYaf+Vq2IlMKV0o1x9xo7wOu+TUvLqUd72kJVBKB9Fe&#10;/Zddae3q/MPC2vtdBiPGQpkF+6dnfwpG466x1++cpHDPXkHhfnmFaK2COt26/E6wMLIPLpN3Yr6g&#10;QIdmVkFd3mDCtxvpwsxVKYWQISeFEnWp/1wq7SCQSMty2+hnnfRbLQW+1cV9lLwO3x/0ePdFCm/V&#10;gD9q107QdiEkSjnB/QtsYsK/bt75+RGUQ8tsgvWdwezAfb9s282UCV7SLBQCiQ67Onv3xpKW/2p5&#10;s2z3GZMyNBtU3jMsCuI2mKUEz3dhJpPPq8I98kLLaFV4oJXKI4TlZtTTYNsWlmUTiUb48pf/Wbz+&#10;197wy80tze8QCP7ggx84vH37zoeGhgY/F48nHo/H4z+wbTmdTCa/sdnZ6zaTm0JYlPK2t/3ugKNy&#10;M9NT05+Ynp76xN/93acGX/TCF+n5hTSZbIZsJks+nyOXy5PNZB7O5bKHsrlcTzaTO5R3cj1a6Ybw&#10;0EYgpkE3VLoSQohpv8sN/661bih89v4Ruh7EjNfp1KPDXU9QIIXtFXrkorrDg8jweCxoWyA3isdO&#10;3kgJUVRP8YzHH72FPXlKhp2V2hWM+qlUcUia+DuF1z0shS80w0NCQtsKgiPcaRfdFV/VUNSUxc+5&#10;8LfQXl1SavmYNLy9uP7wGZbfrcUpu4TL7XhTsXijC4OJRY5Y0fmKmeBT2f6iZLv7noOclsI9zrKs&#10;aSHdd1ZaclpKa8aSYiYSjZ62bXsoFometmx78MzZ0zOlpd9u3JTCopT/+PD/7/7uzrbPSUFDNps9&#10;nV5I/2B+Yf4b2Uz2dD6fH/zM33/6tr/RBoPBsB5uCWGxWl716tfVR2zZY1uRHiFpEJ6awh+CSCHq&#10;lVYzKO1FdfDmFv4I19HTCj0TUs5TND4MOdT7Bk7vl+Bfb7dpoWnQ6GmBaNBaTxeP7Quzg8Lcxter&#10;U4g8UmH46x9b+rl0uOtO1d3zdxzHH2HVAyilZqSU9Uqp0OhNlNgj8PVbaK2nhRANSqnpz3zGCGiD&#10;4VbithQWBoPBYFgdmx5I0GAwGAw3H0ZYGAwGg2FZjLAwGAwGw7IYYWEwGAyGZTHCwmAwGAzLYoSF&#10;wWAwGJbFCAuDwWAwLIsRFgaDwWBYFiMsDAaDwbAsRlgYDAaDYVn+P8cergZekbExAAAAAElFTkSu&#10;QmCCUEsDBBQABgAIAAAAIQAPzOJ94AAAAAoBAAAPAAAAZHJzL2Rvd25yZXYueG1sTI9BS8NAEIXv&#10;gv9hGcGb3cSYKDGbUop6KoKtUHqbZqdJaHY3ZLdJ+u8dT3p8bz7evFcsZ9OJkQbfOqsgXkQgyFZO&#10;t7ZW8L17f3gB4QNajZ2zpOBKHpbl7U2BuXaT/aJxG2rBIdbnqKAJoc+l9FVDBv3C9WT5dnKDwcBy&#10;qKUecOJw08nHKMqkwdbyhwZ7WjdUnbcXo+BjwmmVxG/j5nxaXw+79HO/iUmp+7t59Qoi0Bz+YPit&#10;z9Wh5E5Hd7Hai471U5wxqiBNYxAMZMkzjzuykaUJ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I7FdqdQIAAGQHAAAOAAAAAAAAAAAA&#10;AAAAADoCAABkcnMvZTJvRG9jLnhtbFBLAQItAAoAAAAAAAAAIQDbclqF52ACAOdgAgAUAAAAAAAA&#10;AAAAAAAAANsEAABkcnMvbWVkaWEvaW1hZ2UxLnBuZ1BLAQItAAoAAAAAAAAAIQB7pcQWGBICABgS&#10;AgAUAAAAAAAAAAAAAAAAAPRlAgBkcnMvbWVkaWEvaW1hZ2UyLnBuZ1BLAQItABQABgAIAAAAIQAP&#10;zOJ94AAAAAoBAAAPAAAAAAAAAAAAAAAAAD54BABkcnMvZG93bnJldi54bWxQSwECLQAUAAYACAAA&#10;ACEALmzwAMUAAAClAQAAGQAAAAAAAAAAAAAAAABLeQQAZHJzL19yZWxzL2Uyb0RvYy54bWwucmVs&#10;c1BLBQYAAAAABwAHAL4BAABHegQAAAA=&#10;">
                <v:shape id="Picture 41" o:spid="_x0000_s1027" type="#_x0000_t75" style="position:absolute;left:15724;top:346;width:15736;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OM0wwAAANsAAAAPAAAAZHJzL2Rvd25yZXYueG1sRI9Ba8JA&#10;FITvBf/D8gRvdWNIi0RXkUI111oRvD2yzySYfRuza7Ltr+8WCj0OM/MNs94G04qBetdYVrCYJyCI&#10;S6sbrhScPt+flyCcR9bYWiYFX+Rgu5k8rTHXduQPGo6+EhHCLkcFtfddLqUrazLo5rYjjt7V9gZ9&#10;lH0ldY9jhJtWpknyKg02HBdq7OitpvJ2fBgFRTAh3V2/7/7W7s/n9HJ4yRJWajYNuxUIT8H/h//a&#10;hVaQLeD3S/wBcvMDAAD//wMAUEsBAi0AFAAGAAgAAAAhANvh9svuAAAAhQEAABMAAAAAAAAAAAAA&#10;AAAAAAAAAFtDb250ZW50X1R5cGVzXS54bWxQSwECLQAUAAYACAAAACEAWvQsW78AAAAVAQAACwAA&#10;AAAAAAAAAAAAAAAfAQAAX3JlbHMvLnJlbHNQSwECLQAUAAYACAAAACEAj/TjNMMAAADbAAAADwAA&#10;AAAAAAAAAAAAAAAHAgAAZHJzL2Rvd25yZXYueG1sUEsFBgAAAAADAAMAtwAAAPcCAAAAAA==&#10;">
                  <v:imagedata r:id="rId109" o:title=""/>
                </v:shape>
                <v:shape id="Picture 39" o:spid="_x0000_s1028" type="#_x0000_t75" style="position:absolute;width:15843;height:32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J1xAAAANsAAAAPAAAAZHJzL2Rvd25yZXYueG1sRI9Pi8Iw&#10;FMTvgt8hPGEvoqmKy9o1igj+OQiyrgePb5tnU2xeSpPV+u2NIHgcZuY3zHTe2FJcqfaFYwWDfgKC&#10;OHO64FzB8XfV+wLhA7LG0jEpuJOH+azdmmKq3Y1/6HoIuYgQ9ikqMCFUqZQ+M2TR911FHL2zqy2G&#10;KOtc6hpvEW5LOUyST2mx4LhgsKKloexy+LcKTru/c8nb8b5YHS8TYzbdzXpNSn10msU3iEBNeIdf&#10;7a1WMJrA80v8AXL2AAAA//8DAFBLAQItABQABgAIAAAAIQDb4fbL7gAAAIUBAAATAAAAAAAAAAAA&#10;AAAAAAAAAABbQ29udGVudF9UeXBlc10ueG1sUEsBAi0AFAAGAAgAAAAhAFr0LFu/AAAAFQEAAAsA&#10;AAAAAAAAAAAAAAAAHwEAAF9yZWxzLy5yZWxzUEsBAi0AFAAGAAgAAAAhAJOE4nXEAAAA2wAAAA8A&#10;AAAAAAAAAAAAAAAABwIAAGRycy9kb3ducmV2LnhtbFBLBQYAAAAAAwADALcAAAD4AgAAAAA=&#10;">
                  <v:imagedata r:id="rId110" o:title=""/>
                </v:shape>
                <w10:wrap type="topAndBottom"/>
              </v:group>
            </w:pict>
          </mc:Fallback>
        </mc:AlternateContent>
      </w:r>
      <w:proofErr w:type="spellStart"/>
      <w:r w:rsidR="00E75DFF">
        <w:rPr>
          <w:lang w:val="en-US"/>
        </w:rPr>
        <w:t>Antar</w:t>
      </w:r>
      <w:proofErr w:type="spellEnd"/>
      <w:r w:rsidR="00E75DFF">
        <w:rPr>
          <w:lang w:val="en-US"/>
        </w:rPr>
        <w:t xml:space="preserve"> </w:t>
      </w:r>
      <w:proofErr w:type="spellStart"/>
      <w:r w:rsidR="00E75DFF">
        <w:rPr>
          <w:lang w:val="en-US"/>
        </w:rPr>
        <w:t>muka</w:t>
      </w:r>
      <w:proofErr w:type="spellEnd"/>
      <w:r w:rsidR="00E75DFF">
        <w:rPr>
          <w:lang w:val="en-US"/>
        </w:rPr>
        <w:t xml:space="preserve"> </w:t>
      </w:r>
      <w:proofErr w:type="spellStart"/>
      <w:r w:rsidR="00E75DFF">
        <w:rPr>
          <w:lang w:val="en-US"/>
        </w:rPr>
        <w:t>pengguna</w:t>
      </w:r>
      <w:proofErr w:type="spellEnd"/>
      <w:r w:rsidR="00E75DFF">
        <w:rPr>
          <w:lang w:val="en-US"/>
        </w:rPr>
        <w:t xml:space="preserve"> </w:t>
      </w:r>
      <w:proofErr w:type="spellStart"/>
      <w:r w:rsidR="00E75DFF">
        <w:rPr>
          <w:lang w:val="en-US"/>
        </w:rPr>
        <w:t>halaman</w:t>
      </w:r>
      <w:proofErr w:type="spellEnd"/>
      <w:r w:rsidR="00E75DFF">
        <w:rPr>
          <w:lang w:val="en-US"/>
        </w:rPr>
        <w:t xml:space="preserve"> </w:t>
      </w:r>
      <w:proofErr w:type="spellStart"/>
      <w:r w:rsidR="00E75DFF">
        <w:rPr>
          <w:lang w:val="en-US"/>
        </w:rPr>
        <w:t>beranda</w:t>
      </w:r>
      <w:proofErr w:type="spellEnd"/>
      <w:r w:rsidR="00E75DFF">
        <w:rPr>
          <w:lang w:val="en-US"/>
        </w:rPr>
        <w:t xml:space="preserve"> </w:t>
      </w:r>
    </w:p>
    <w:p w14:paraId="6CB6F535" w14:textId="5D7A7219" w:rsidR="006C003B" w:rsidRPr="003C2255" w:rsidRDefault="009123B1" w:rsidP="006C003B">
      <w:pPr>
        <w:pStyle w:val="Subtitle"/>
        <w:numPr>
          <w:ilvl w:val="0"/>
          <w:numId w:val="33"/>
        </w:numPr>
        <w:rPr>
          <w:rFonts w:eastAsiaTheme="majorEastAsia"/>
          <w:lang w:val="en-US"/>
        </w:rPr>
      </w:pPr>
      <w:r>
        <w:rPr>
          <w:noProof/>
        </w:rPr>
        <mc:AlternateContent>
          <mc:Choice Requires="wps">
            <w:drawing>
              <wp:anchor distT="0" distB="0" distL="114300" distR="114300" simplePos="0" relativeHeight="251986944" behindDoc="0" locked="0" layoutInCell="1" allowOverlap="1" wp14:anchorId="4AA33AB6" wp14:editId="3C9B8021">
                <wp:simplePos x="0" y="0"/>
                <wp:positionH relativeFrom="column">
                  <wp:posOffset>970280</wp:posOffset>
                </wp:positionH>
                <wp:positionV relativeFrom="paragraph">
                  <wp:posOffset>7400375</wp:posOffset>
                </wp:positionV>
                <wp:extent cx="269430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BBC664A" w14:textId="5C5ED4A2" w:rsidR="00F66810" w:rsidRPr="003324F8" w:rsidRDefault="00F66810" w:rsidP="00AC7950">
                            <w:pPr>
                              <w:pStyle w:val="Caption"/>
                              <w:jc w:val="center"/>
                              <w:rPr>
                                <w:rFonts w:eastAsiaTheme="majorEastAsia"/>
                                <w:noProof/>
                                <w:spacing w:val="15"/>
                                <w:lang w:val="en-US"/>
                              </w:rPr>
                            </w:pPr>
                            <w:bookmarkStart w:id="95" w:name="_Toc103228128"/>
                            <w:r>
                              <w:t xml:space="preserve">Gambar </w:t>
                            </w:r>
                            <w:fldSimple w:instr=" SEQ Gambar \* ARABIC ">
                              <w:r w:rsidR="00793A59">
                                <w:rPr>
                                  <w:noProof/>
                                </w:rPr>
                                <w:t>35</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9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33AB6" id="Text Box 18" o:spid="_x0000_s1062" type="#_x0000_t202" style="position:absolute;left:0;text-align:left;margin-left:76.4pt;margin-top:582.7pt;width:212.15pt;height:.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x6nHA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zT+e3H2fiGM0mx+ewm1siuVx368EVBw6JRcCROElTi&#10;+OBDnzqkxE4ejC432pj4EwNrg+woiL+21kGdi/+WZWzMtRBv9QWjJ7vOEa3Q7Tqmy4LP5sOQOyhP&#10;NDtCLwvv5EZTwwfhw7NA0gGNS9oOT3RUBtqCw9nirAb88Td/zCd6KMpZS7oquP9+EKg4M18tERdF&#10;OBg4GLvBsIdmDTTqhLbGyWTSBQxmMCuE5pUkv4pdKCSspF4FD4O5Dr26aWWkWq1SEknNifBgt07G&#10;0gOwL92rQHemJRCbjzAoTuRv2OlzEz9udQgEdaIuAtujeMabZJrIP69U3INf/1PWdfGXPwEAAP//&#10;AwBQSwMEFAAGAAgAAAAhAIWvYm/iAAAADQEAAA8AAABkcnMvZG93bnJldi54bWxMjzFPwzAQhXck&#10;/oN1SCyIOilJikKcqqpggKUidGFzYzcOxOfIdtrw7znEANu9u6d336vWsx3YSfvQOxSQLhJgGlun&#10;euwE7N+ebu+BhShRycGhFvClA6zry4tKlsqd8VWfmtgxCsFQSgEmxrHkPLRGWxkWbtRIt6PzVkaS&#10;vuPKyzOF24Evk6TgVvZIH4wc9dbo9rOZrIBd9r4zN9Px8WWT3fnn/bQtPrpGiOurefMALOo5/pnh&#10;B5/QoSamg5tQBTaQzpeEHmlIizwDRpZ8tUqBHX5XOfC64v9b1N8AAAD//wMAUEsBAi0AFAAGAAgA&#10;AAAhALaDOJL+AAAA4QEAABMAAAAAAAAAAAAAAAAAAAAAAFtDb250ZW50X1R5cGVzXS54bWxQSwEC&#10;LQAUAAYACAAAACEAOP0h/9YAAACUAQAACwAAAAAAAAAAAAAAAAAvAQAAX3JlbHMvLnJlbHNQSwEC&#10;LQAUAAYACAAAACEAJ3cepxwCAABABAAADgAAAAAAAAAAAAAAAAAuAgAAZHJzL2Uyb0RvYy54bWxQ&#10;SwECLQAUAAYACAAAACEAha9ib+IAAAANAQAADwAAAAAAAAAAAAAAAAB2BAAAZHJzL2Rvd25yZXYu&#10;eG1sUEsFBgAAAAAEAAQA8wAAAIUFAAAAAA==&#10;" stroked="f">
                <v:textbox style="mso-fit-shape-to-text:t" inset="0,0,0,0">
                  <w:txbxContent>
                    <w:p w14:paraId="6BBC664A" w14:textId="5C5ED4A2" w:rsidR="00F66810" w:rsidRPr="003324F8" w:rsidRDefault="00F66810" w:rsidP="00AC7950">
                      <w:pPr>
                        <w:pStyle w:val="Caption"/>
                        <w:jc w:val="center"/>
                        <w:rPr>
                          <w:rFonts w:eastAsiaTheme="majorEastAsia"/>
                          <w:noProof/>
                          <w:spacing w:val="15"/>
                          <w:lang w:val="en-US"/>
                        </w:rPr>
                      </w:pPr>
                      <w:bookmarkStart w:id="96" w:name="_Toc103228128"/>
                      <w:r>
                        <w:t xml:space="preserve">Gambar </w:t>
                      </w:r>
                      <w:fldSimple w:instr=" SEQ Gambar \* ARABIC ">
                        <w:r w:rsidR="00793A59">
                          <w:rPr>
                            <w:noProof/>
                          </w:rPr>
                          <w:t>35</w:t>
                        </w:r>
                      </w:fldSimple>
                      <w:r>
                        <w:t xml:space="preserve">. </w:t>
                      </w:r>
                      <w:proofErr w:type="spellStart"/>
                      <w:r w:rsidRPr="002C46CB">
                        <w:t>Antar</w:t>
                      </w:r>
                      <w:proofErr w:type="spellEnd"/>
                      <w:r w:rsidRPr="002C46CB">
                        <w:t xml:space="preserve"> </w:t>
                      </w:r>
                      <w:proofErr w:type="spellStart"/>
                      <w:r w:rsidRPr="002C46CB">
                        <w:t>muka</w:t>
                      </w:r>
                      <w:proofErr w:type="spellEnd"/>
                      <w:r w:rsidRPr="002C46CB">
                        <w:t xml:space="preserve"> </w:t>
                      </w:r>
                      <w:proofErr w:type="spellStart"/>
                      <w:r w:rsidRPr="002C46CB">
                        <w:t>halaman</w:t>
                      </w:r>
                      <w:proofErr w:type="spellEnd"/>
                      <w:r w:rsidRPr="002C46CB">
                        <w:t xml:space="preserve"> </w:t>
                      </w:r>
                      <w:proofErr w:type="spellStart"/>
                      <w:r w:rsidRPr="002C46CB">
                        <w:t>presensi</w:t>
                      </w:r>
                      <w:proofErr w:type="spellEnd"/>
                      <w:r w:rsidRPr="002C46CB">
                        <w:t xml:space="preserve"> dan </w:t>
                      </w:r>
                      <w:proofErr w:type="spellStart"/>
                      <w:r w:rsidRPr="002C46CB">
                        <w:t>histori</w:t>
                      </w:r>
                      <w:proofErr w:type="spellEnd"/>
                      <w:r w:rsidRPr="002C46CB">
                        <w:t xml:space="preserve"> </w:t>
                      </w:r>
                      <w:proofErr w:type="spellStart"/>
                      <w:r w:rsidRPr="002C46CB">
                        <w:t>presensi</w:t>
                      </w:r>
                      <w:proofErr w:type="spellEnd"/>
                      <w:r w:rsidRPr="002C46CB">
                        <w:t xml:space="preserve"> </w:t>
                      </w:r>
                      <w:proofErr w:type="spellStart"/>
                      <w:r w:rsidRPr="002C46CB">
                        <w:t>aplikasi</w:t>
                      </w:r>
                      <w:bookmarkEnd w:id="96"/>
                      <w:proofErr w:type="spellEnd"/>
                    </w:p>
                  </w:txbxContent>
                </v:textbox>
                <w10:wrap type="topAndBottom"/>
              </v:shape>
            </w:pict>
          </mc:Fallback>
        </mc:AlternateContent>
      </w:r>
      <w:r w:rsidR="00F845E4">
        <w:rPr>
          <w:rFonts w:eastAsiaTheme="majorEastAsia"/>
          <w:noProof/>
          <w:lang w:val="en-US"/>
        </w:rPr>
        <mc:AlternateContent>
          <mc:Choice Requires="wpg">
            <w:drawing>
              <wp:anchor distT="0" distB="0" distL="114300" distR="114300" simplePos="0" relativeHeight="251984896" behindDoc="0" locked="0" layoutInCell="1" allowOverlap="1" wp14:anchorId="049D941C" wp14:editId="1725AA01">
                <wp:simplePos x="0" y="0"/>
                <wp:positionH relativeFrom="column">
                  <wp:posOffset>933450</wp:posOffset>
                </wp:positionH>
                <wp:positionV relativeFrom="paragraph">
                  <wp:posOffset>4240530</wp:posOffset>
                </wp:positionV>
                <wp:extent cx="2693670" cy="3240000"/>
                <wp:effectExtent l="0" t="0" r="0" b="0"/>
                <wp:wrapTopAndBottom/>
                <wp:docPr id="61" name="Group 61"/>
                <wp:cNvGraphicFramePr/>
                <a:graphic xmlns:a="http://schemas.openxmlformats.org/drawingml/2006/main">
                  <a:graphicData uri="http://schemas.microsoft.com/office/word/2010/wordprocessingGroup">
                    <wpg:wgp>
                      <wpg:cNvGrpSpPr/>
                      <wpg:grpSpPr>
                        <a:xfrm>
                          <a:off x="0" y="0"/>
                          <a:ext cx="2693670" cy="3240000"/>
                          <a:chOff x="0" y="4982"/>
                          <a:chExt cx="3206807" cy="3269424"/>
                        </a:xfrm>
                      </wpg:grpSpPr>
                      <pic:pic xmlns:pic="http://schemas.openxmlformats.org/drawingml/2006/picture">
                        <pic:nvPicPr>
                          <pic:cNvPr id="59" name="Picture 59"/>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1595754" y="4982"/>
                            <a:ext cx="1611053" cy="3234557"/>
                          </a:xfrm>
                          <a:prstGeom prst="rect">
                            <a:avLst/>
                          </a:prstGeom>
                        </pic:spPr>
                      </pic:pic>
                      <pic:pic xmlns:pic="http://schemas.openxmlformats.org/drawingml/2006/picture">
                        <pic:nvPicPr>
                          <pic:cNvPr id="60" name="Picture 60"/>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34636"/>
                            <a:ext cx="159575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110BB2" id="Group 61" o:spid="_x0000_s1026" style="position:absolute;margin-left:73.5pt;margin-top:333.9pt;width:212.1pt;height:255.1pt;z-index:251984896;mso-width-relative:margin;mso-height-relative:margin" coordorigin=",49" coordsize="32068,32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s4mhgIAAGoHAAAOAAAAZHJzL2Uyb0RvYy54bWzUVclu2zAQvRfoPxC8&#10;J1osybYQOyiaxigQNEaXD6ApSiIiLiDp7e87pOQtCdAiaA8xYGq4Dd+8eRze3O5EhzbMWK7kDCfX&#10;MUZMUlVx2czwr5/3VxOMrCOyIp2SbIb3zOLb+ccPN1tdslS1qquYQeBE2nKrZ7h1TpdRZGnLBLHX&#10;SjMJk7UygjjomiaqDNmCd9FFaRwX0VaZShtFmbUwetdP4nnwX9eMuse6tsyhboYBmwutCe3Kt9H8&#10;hpSNIbrldIBB3oBCEC7h0KOrO+IIWhv+wpXg1CirandNlYhUXXPKQgwQTRI/i2Zh1FqHWJpy2+gj&#10;TUDtM57e7JZ+2yyM/qGXBpjY6ga4CD0fy642wn8BJdoFyvZHytjOIQqDaTEdFWNglsLcKM1i+PWk&#10;0haYP+3LppP0MPFl2DxK42ISjw+bi2mWZn5NdDg7ukCkOS3hP9AA1gsa/iwX2OXWhuHBifgrH4KY&#10;p7W+goxp4viKd9ztg/ogNx6U3Cw5XZq+A4wuDeLVDOdTjCQRoHqY9qciGIHw/Ba/qt9DfEwPij5Z&#10;JNXnlsiGfbIahAvXKZBxuTzy3YsDVx3X97zrfKq8PYQGIn8mklfY6QV4p+haMOn6G2VYB1EqaVuu&#10;LUamZGLFIBzztUogVXCbHYSkDZeuT6h1hjna+vNrwPEdsPdJPE4E0CecPgQLkntFZEk+zcd5hhHI&#10;6SSZg9qSIknifHQQzCjL8/GFYIBMY92CKYG8AaABDGSJlGTzYAdYhyUgtBOSYEK3Tw8Y70ZmBdy+&#10;S5nByLuWWfrfZQaU+XqVFaOi1/BRYUF/+VFh0zEUt/OS9C8UFsoaFPRQ6YbHx78Y532wz5/I+W8A&#10;AAD//wMAUEsDBAoAAAAAAAAAIQArCwM9RwABAEcAAQAUAAAAZHJzL21lZGlhL2ltYWdlMS5wbmeJ&#10;UE5HDQoaCgAAAA1JSERSAAABRgAAAwMIBgAAAN7dvAYAAAABc1JHQgCuzhzpAAAABGdBTUEAALGP&#10;C/xhBQAAAAlwSFlzAAAh1QAAIdUBBJy0nQAA/6VJREFUeF7snQWYFMfWhnPvn2Dri60vLBrcCRBc&#10;QkgI7u4uC7ssiwTixEhCEghxtxt3d3d3d/csltz6z3eqq6e6pxebYWfIPf0877ZV9/RIv3tKuuoA&#10;mWSSSSaZZJJJJplkkkkmmWSSSSaZZJJJJplkkkkmmWSSSSaZZJJJJplkkkkmmWSSSSaZZJJJJplk&#10;kkkmmWSSSSaZZJJJJplkkkkmmWSSSSaZZJJJJplkkkkmmWSSSSaZZJJJJplkkkkmmWSK++nIhmNq&#10;DMqflOqs7nLKycmpaqDVf+mtMskk025O/7buH5nidRrRZESltgfMPMhZrYI/M+fO7Va6ctUtJ55y&#10;yuPrzzr38Q3nbnx8/YZzHz99/YbH16077anj16176rjj1j11/AknPg6OOT7E2uNPoLkmtC+0LRw6&#10;h5MGx6495ngHLOv11WutbZzGSedut/Z71s02/Vre8+t95jrMezn+hJOt5RAmncZsR1rNCSee4uHE&#10;k4lTTmf8+yLlRMzp/EH7DP7r978v830Z3M8Cc2vZ8/l5Pjsvqx3C9tF3tHrtMe66SYfv1MVZ9xxX&#10;DuYY/zLjOwfvN3O6hiBWrV77eCmxCssO3jTmWPvc+Dz0b4I/S/szdZZD2+lzPzH0+zhp3WlPrDvt&#10;tKdOO+3Mp86ie2rDxk2Pb9x0weMbz7/g8XNp+eTT1z++8ug1d82fv2jwiBEj/o9ux383bNiwBu5L&#10;mSpoysvLyzzppFNGrDv59JdIGi8tX7n6xeLi5XcUFhU9uGRJ8e+FRctU4dJlajGxsHCpWrBoiZo3&#10;f5GaO3+hmj13gZo1e56aOXuumjHTYcYcNWXqTDWd5jNmztH7Zs1VMwnMp8+aw/um074ZtKzR+7GN&#10;ma7TTJs+W02boeF1Z9kwdfosTjOd98/m19PbaT/tw7aZuAYLpDGvMwPX7rw23sesOfMtrHXsc/bP&#10;5Perl/H+beb41+ctVHMWLFLzFiymzwuf2SI1B5/bPL0PnyOncdHn4DmgtHNpOx/npMG6XtbnMtvd&#10;16XjzLJ7/Yzzfuja8XmDWeZ9O9vc7wDfkfPd8GfrfG68fxat0/ZpM2epqTPo86f9LjM1SIvfgWcf&#10;oO8E3xl/b7SOc0+bppf1d+nsp/POoNfB6/G5cE38+hpcF6fDa1lpzHfpQuedATid9Xvi3we95tQZ&#10;/JpgCi1PmTaTf7vATUPXh+3TaZl/Y3Rd5rdgmE3gezPr/D059wi+I3z/YP6iQr5/Fi6m+2jxErWo&#10;sEgtXlKslhSXqKLiUlVcskKVlK5iiktKdxQvK/1s1aq1L+O+pPvz9U2bNr90xoZzXqLb9l903zbR&#10;d7BMez1lZmbiv42JCHk689yNlxx3wknvFBYWPUxf0mX0JX6IH8+EyVP/O3zE6O1HHjVoa48evf9u&#10;3+EQ1bxFK9W4cRNVv34DlZ9fV2Vn56qsrByVlZ2jsjNzVO2MTFWrVoZFbYcMVbu2JoPSZGZk03HZ&#10;dHyeQ64FnYv2YX9mJpGRxWQ4ZGbSvJbeVrt2pqpZM4OopWrUrEnzmqp69Rou6emhZVCjes1wahjo&#10;HERtul6cN6N2tr5WuoYMByzz+3WuTS/T9eKaGfMe9HvKy8tXubl5NK/Dy3puwLqhjsrN0cu5ufkq&#10;h47PzclTOUQerWNbNi2HwLqzDa9Fc6QF5vVxDnM9+hqda3OumaHPEmTw95Gj3ys+Z3rvWfis8Rk7&#10;c6TDvFZt/bnXou+yZq1aRG0H/R3Y4HvBd8Lr5jPm9dr0fdSk76c6f0f8PbnL1WkZ6+b7w3eqv9ea&#10;dA68FtZxvnT+Xp3jeO6FfwNme1q6SnO2p6XSMq2n0hykpaXRPI23YRn7sQ70sXQM73OOQ5r0dNqn&#10;0deO69avqQktu78zmtesXkvVovdfm+8J/fvKoe+lTp0CVVCvgWrQoDHfY82bt1St27RXh3Tuonr2&#10;6qsGDRqmJk2axv9EF5NIi4pXvF+yctXbx5xw0iennHrGi8OGDZtBt7Pn3pZp19P/0ReYTPN/H3BA&#10;TtVTTz014eg1x78xb0Hh+rlzFy2cOm3mttFjxu84rP+AP9t36LS9fv1GLLHk5GSVmJjIXzpu/IMP&#10;Pli1b99B9erVW1FaddSgIWrQ4KFq0JChanAYtA8MthlMX/AgAnOC1gc76O2D1FFHETw/Si8PpDkx&#10;0EDbBx45UB05kKD5EUccqQYccYQ6nBgwAAxwMOv2dmeZ0h7BHOnMvWC/Oc/hDv0PPzxEf9A/ALPP&#10;T1Da3eOwww5z6Mfzfv36hfCvE3379g2jT58+qnfv3i69evVSPXv2VD169FDdunVTXbuCrurQQw9V&#10;nTt3Vp06dVIdO3bk77pt23aqTZs2qlWrVqpFixaqSdOm/Dto1KgR/YOsrwoKClTdOnVJ6hAxBIt/&#10;XvjnR/8Y8Q+LxACZJCUlqYRqCapqlapENVWlShVVpbKXyg7+7VUqV3XhY2keShvax1SibcA+ltYr&#10;A1oGYccE4jsHYY4159nZucL3h84DzOdQDVStphKqJoSolqgSiaSEJJWUCJJVclKySklJZaFCos2a&#10;t9x+xBFH/RcRLkWhfy8tWv7L+g1nfz5s9OiOJPcUfdvLtMupIK0gZdy4iWMoVH+Fwvx106bNOH/E&#10;qDFb+/Xr/0eLFq3+i//m+LJq1KjBN87MmTPVokWL1YKFlB2YO1fNnTNHzZ6NLCmyE9PV5MmT1aTJ&#10;k+i/2CQ1cSKYqCZMmKDGj5+gxo0b7zDOw1gwduxeM2bMGMZeBqN9y6NHj945o0arUaNGhTFyJM2J&#10;kSNHBjJihCZsH7ZZ20eMGLFHDB8+nAnaZqCIoFyGDh2qhtA/ofIw/3zKw/xT0v+Y8A/Jy0D6J2Q4&#10;8sgjXfz/UA6nfxrlESZ1R+KQdh9L2MAIG6IGXbp0YWGDQw45RLVrB1m3VS1btlRNSdRNmjRhUTds&#10;2FA1oNwMZJ1fh6LwfETViPYpOstAVIto1YkySdbJKSn6n39CokpIICHRvCpJCsLS4iKJ+eBtruAg&#10;aUjeHBMC27zbtQgNLEQDvaZn3YKPg0jpdUC1ahrIE+KsQREoIsz+/Y/gYoUFCwt/W33M8T8fd8K6&#10;ac6tL1N5U8+efcaULF/x5fwFhT/Th/ffURQddu7S7S+E8JUqVaIsWA6F5sXqmGOOUStXrlTLly9X&#10;y5YtUyUlJaqYthcWFpIkF6kFCxawJCHHqVOnqslTJmtBkhy1FANkWI7cgsH+sZbEILmQ6Eax0Ah3&#10;OVxuhpFm7gostDzC4IhOL2shabGFb2dZOdjb3H0+kdlAXmYOie0MIzP/ur3NxuwrT3b+7Ybd2W8v&#10;B7E7ArWXbYm6ETlJE/OgaNnGiDVIsPY2f6Tsp3cfkjDwRdA9eoSiaJvu3buzpI2oIWkDImuIukOH&#10;Dizrtm3bcmQNYTdv3lw1c6JrUK9ePVW3bl2VT7LG/ZZJsq5VqxZnxZF9R0SYSFF1NcqhVaPImmXp&#10;AdsIR4zYBolzWhZlAheHHNq1uxozYdIrRUXLHz/+pFO21q6dNdrRQCJRSS/+j09r1qz595Tps6YV&#10;LSv9HYXBY8dNUt269+SyM3wJo8aMVmeeeaY67bTT1Lp1J6njjz9erV27VpWWlrIQlyxZwjK0I8Vp&#10;06ZxVIgfdwfKatWr14Cz3Qjz9Rea4P63dDH/YTmLQ1mMSqCKqnQQgblZJg4yc7OdMNtwTBU6ls/j&#10;nFv/MJwfjf2alA7H6PR4vWrO62r0Nr29EuH+98cyjreX3XMCJ0vmnIOvxRxvp91NqlbB52Vj9tEy&#10;f5bh6GO859kz9DlsQuelOb2uvYzPF8shQucJ3bDODW2+C+e4wHUmID3wnNNa9mPSYU7Y78NgtgGT&#10;Dph9dhr/+Xm7Ob9vn2ebWUZ6B95mtpv3YN7rboPPx/qMPJBAy9mHa87OylU9e/dVEydPU8uWr/xt&#10;ybLS++t36ICitP/56d8zZ66ptubYE25ZtLjo8UlTpqt+hw1Q9QoaUtYhRY2fOEFt3rxZbdiwQa1f&#10;v16dcsopLMWjjz6aI8aioiI1f/58liD+o9etW0A/IpLBQTo74H4R+MIDvnS+sXb7x4DsC81trH3e&#10;tEHbgtYN5gdkrxvsdb2c4Kxjbpa9+7Dsf62g1zTY6YL27wmU3fOte89pr9vX5l/2s7N9u2Ivjw36&#10;rs26LRR/2gD4t+YICQRJEbiystDpddaW0+Cc1j7Pcc4+83pmW1Aaz7rZZpYJc3+E/e5t3PdOn7Gz&#10;TafHZw6Cfgf6OESSqampFKk2oUh+iJo+Y86OFUevXUM5P7SX/DfxP9lu8qAZc+b0KVyy7PnZ8xfd&#10;TdnmsrZtO3CU2JeyGuecc44677zzWIqnn346S/Gkk05Sq1evVosXF3IWuXXr1vxBIwpyvxD6ct0f&#10;C9btH63zhewt5vx7dj77B4EfiNkWJI0g7H3h6f1irFYt2ZnbhB/n3WbwX7N9jt3F/5795/TvM/Ny&#10;2NVnbfb70lR1sLcxlM692QP2ec7lX99FOve8Fua3CGwRmmUjJ7PdrNvbtURDkTS/jpXGTmuD4+zt&#10;/jTlH6slrF83dK3mGDstv09eNuJ2rhFwNpr2OZ9FSJbe7xxpszJzVKvW7R8fNWrs0NnzFz9wZP8j&#10;ezue+N+aDj/8yGErVq3hdoNHDhys6tSppwrq11PzFy1Ul1xyibrgggvUxo0b1VlnnaVOPfVURdlt&#10;zi6jDCwtrQZ9mPrDNl++/YWZdf4yrC9g19hfmPUF7vF5ysP+UQTNIRaTpjy8aSDGqta6V1L2Opbx&#10;OvayOcas+7H37y5B57HZSRpzA9nr9vdo9gfhpDM3IrL3oRuSoOPNPt5vzuvH/HZ29nrO9ZnfoPnd&#10;GYGYc5httlg0RiDB6cy20Hak13MjRnOsSRt0Hv/c3m9vs7frZf06epu9HL5fH2/WgzGvwbifn+/3&#10;QhJNS01TLVq0VkccOUgtWVL6VN++fWs5uvjnTzNnzkyhN924dMXq79EItk/fw7htHJpSXHX11eqy&#10;yy5TF198MYvx3HPPVSeffLIqLFzCheiVKlEW2fkh2j8em9CX5aTBF+HAx2LZfBk2YdvpS3OOc/Hs&#10;t7G/ZP88CDtN0PLO8KejiNndHpQmPH3wcgA7fc/l4P+87OWg/fY26ztzvzds8y876cw6p3fWzXdv&#10;E5YO5wBm2Uln9nMa57o85zbLzvaQKLxzG2wz6PVwadhpTDrv8SG54DqC0tkE7TPHeME1BG0rj91J&#10;Ux7W9dBn5/neeVlX1KDtZOODD0alUNq0aTOHkjIOdPjnTsuXL09bVFhYsrRo2RcTJk+7oVu3Xio/&#10;vw7XpF1y6aXqahLjFVdcoS688ELOSqMscdzYcdygGB8uPkD7h2q+KPcDD1gH7o8fx5ovw2DfAPb2&#10;cuB0OMbAZSvlCcbabs7h2Ydj/dsDMGn86XZxrMlO7tb7NseY/cB8duXhnAOY89jH2+vufvs7MWDd&#10;wv7u+Hj/NqK89Pr7D92MQb+HsGtx5nZavmZnG6JP+3VC+0KvUT7mWsojlMac3xB+rtD2UDoc5z0W&#10;1+pP7yd0rH+f//psdrV/55jr42V8pmHQPU770tLQED39kAMOqF8Z3mjRokUCzf6ZcqSscKXlq44u&#10;LVxS9PnESVO3djm0m8rKzOZmJYgQr7/+ehYjstFnn322WrhwEQuTyw+dm9a+EYN+zEHrwKRnnOPN&#10;jcHLSGetB6W1l1mMWLevx95mY/ab8/m3G9xjvJIN+wGZbdgfsA9zvkYX743jP4bT2O/VWXbTW9jb&#10;eNkcb6Xn/bTOaXzb/d+NfW73nIRJp2/E0HZ7m/8Ye5//hvRuc9LTtZn0Qceac4fSmM9REzpf9DHf&#10;l3e7ve68B2u/Xg8RSrsz/Oe09+0rzGt6r1f//rQYsT85OfmOjIzcdqSOSkccMTatbdu2aAyO57D/&#10;WdOqVcdOXLZi1Q8TJ0/9qXOXrioxMYnby11zzTXqxhtvVNdeey1LERUtqGnGI0hGDh74AyTMB+rM&#10;9QeuMdsB1k16xjne3LQmDZZ53Tq3WUdaPtZ/HTTn82DZl8bd7pzDnZvjzbrBd5w5p+ccAGmc13HT&#10;YZ0w6/x+sMxzfaPxuZAO6YGzbNLx8WYbzf2fI7ZjG3+eBPZxOme7WXfPw/PQTc5pA7bZmPOb89nL&#10;wH5ds24fo7FvQoO9XR/r3xZCbwulCW2LH8Kvy3yu9rb9A/1e+Puk35L+TvW+1OS0M2rWrFmP9PGv&#10;/v37I3pEhzGorf5nTHhTpStWb50+c/Zv3bv34kevevXure688051yy23cLR4KWWlUdGCBs452Tn6&#10;Q3Jkwcv+defD9P6AQ2C/ncasu9vpHEH7QkJx9uG1rGXeXg58DmcZ12AfXx58nDO3McfzfmfuXhe2&#10;GTFa6UyFg8E9h7Pf89q83dxMVjoH9/p92wC/T982k8Z7PnPD6nUcgx+8vc1/vFnX27zXZ79uUHqN&#10;vqlCBG3bGTs7Vwh9XTZ7+jq7j/vYXsC+nRO6Jv1Z+fdboH3rXrZxjQzzWTvfqfu7pX2Vq/6Ympw6&#10;v3bt2qiEMd0F/nOesy4uXjF93oJFW9BGEc1xOnToqO686051xx13qJtuukldddVVatOmTWroUNQ4&#10;p3tlaGNvNx8k4flgA/Dv899cZhuwvyB7f9h2ex6EOca3zczN65llzz6T1tnm3++msdbxWu7rOdvC&#10;CQlJp9M3uDeNTSjSNOfn17Aw66H9+gfPx9I6sI9x30s5hM6Dde/NE5zWe3OZ1/8nERLjPnx/FS5G&#10;/3dmr+vvXv/+qr2flpY2IyGB5YipEvqFJFmi3HG/nf69evUxhxeVrLxv6PARqm7deurgxgdzMxxE&#10;i7feequ67rrr1EUXXcSP6YXVktJN6cFsow/Of4PpDzN8eWfbdrYd4sA+g3k9vL7Z70nnzHm7s4/X&#10;/Tj7zHvwvBdn3y7TWevm+gy4vvJeFz9As+5PY87tnofXtRjNaxnsY82yOU7jFa6d3vv9eW8SndZs&#10;02I1x5vzhrC3+fftjD1Juw/ZlyKKxnn3qSjNd2fQ20O/B/P7MdsSX05PrzkiLa0gBVLMzc3NQhRJ&#10;y9mOZ/avafUxJ7YvLT36tXHjJj3Spm077s1kaVGRuv322zlavOGGGzgLPXv2HH7SxSNDW5D04bnb&#10;nBvLveFMeqSxtpt1YL4AvjGtZfcc1rK7Tuc062Ybn4+2m/0GTzpn3ZyP0zrY70GX/YWe0MG6/kE4&#10;aa3jcE7zXtxtDu7rEokJSXzu0I/LToNteq5/bN5zmHPrNPbr6fQh9H59bNDrhPZ75zqd+fzMuf3X&#10;al4n+Lyh9LvP3h4XLcp5/XgX4248PlqZ9oOgfTvH/k6DPx/8BnTnFHo9sWrSA5mZuV1JK1XQA1dK&#10;Skoq+aSxNs1+Nq1YdexkykL/2bff4dzf26Fdu3Jly1133cXRIprmFBUVcz9/fPMb8QUtG5xtoRup&#10;fMzNjQ/fbDNfhp0uaJ9ZtrfxzUyvbW8353dx9vM5rGUcZ+DnsUmK6CkFPaYk4cH8xCRe5gbYlJ5f&#10;C+dw5mbd+/r6h5OYiJ5Xkug8KfpctKz3Occ4afW5zI/ObLfThPAeZ/9gzbXY273H62P164S2h443&#10;6eztwdv8+/zbK4pIXjuW1+0jyiL2iBHziM/v/Z75PndbVdDvvFryWaQV7rEfPYQ3atQoieRYDev7&#10;zbTi+OOzi0tXnTFsxOh30aklOuI8ff16dc8993C0iAqXdSetU02aNAtJjz6UcgXoLOOD43QOZn/o&#10;Q9W4x/nWy1u21zH3o9ME3dih4/24lSFYd5bRNx/mkFlKaiqXqXIHo+iINDVNpSSnkdiS+b2bH4v/&#10;vEC/djWSa5JKJiEm0DGQIuSYmpJGn2FiQHqzTOflCNW/Xe8z79Nsc49hsG6WveewMT9m+7ze9GY5&#10;6Dxmm73Pv20/YU+Fsau0/v17cv49uY49ZU+uYzfRYgxRuXLlF5OS0jrBL/n5+VUyMjK60xxjP+0/&#10;zXjmzl80Y9aseY907dbjO2STFy5apO67/3519913q5tvvpmz0J06deYb2yPDPRGjtd97Y3m3mTRm&#10;m385SLBm3YVfKyQMjf4Czbp9Hhcc54ACdMyTkyDE6k7Pzug52fSmTKTX4N6aIU4cH3Qt5hoBOgeF&#10;SCFGfM6JiSl8fvQi5D8mtGx+fKHzmDT6/YSEFpQ+9L41ZruNeS2D2Raa2+fT8xDm9QxB22zs/btK&#10;62fn6c171ezpuYk9Fcau0vr37+r89v6dpYtL6PN27h04gYKK7ymXdUpaWq1OiYmJNUmMByNqrF9f&#10;NwTfL6aiZSWvDxk6/Jv69Rtyf2533H67uu+++7jSBdlp9NGHm1g/u6vfuC1Es8xScT4gfFD8IVno&#10;H+vO8d+Y3uWAL8PZb6e3X4v38Xq4HMxxBpYlp9XZZ8gLESIkiMgulQSGSBGwJGvo7vGxnkifjTmP&#10;59zOtWAZUkyizzEhIYVlmEgRIz5X9GbupnfBterrNu81aN3A6877BCatOY/GPo/ZFgLvP2i7fYwh&#10;tO79TM02jb1sb/MeH1fsSl77kv1UjO73T78/86QZbfub7qEPE6omLKpRo0YmPENyzE9PT89JSkqq&#10;zuKJ52nF6rXXzJ4z/85evfqoGjVrcfdg9zvRIprnnHHGGTyuRlgtNKAPgqNBgA+F5vYNxGJEOme/&#10;2e7u963zNiedPpfzgVtfgpdQWrNs1g1IF34ee39oHrrOqiSsJI4UWXzcjT7KBBHhUfbXESPGCzFy&#10;hDjNOTXhr4WIMYmkmEhoQUKUyXR8dU7nXgOn10ILXbMRnPe89vn5OOt7CJ0jRGifxv7eeNkBywY7&#10;vTmHvkYfzrFuWVPAsXy8dV79vvT7sd9raHsFE0sx7rc43yvd60aMZh8FF6/T7/s4Ug2GdU13aqfj&#10;vouySmuPPX7LoMEjPmnatBmPr3HNtddwtIiyRUSLffr0ozfqixSB8+MO3cjmh+58SA72frNv97A/&#10;dN8X4KYJXw9fDj+2vONxnbgpcGMnJ6ey8BAxhsoFIbUkjiQhRAw8xAMSEYj6UNRgzm/f1GYbokQW&#10;LMRIcJbayaqba7DnZlkTOo9ZN/t4u09CWor6mNA5/GlwTToCRjScTOAaQzgDOjGhQZp4UCbMeVkX&#10;L+D9638Sej+ndeYG/CNBevzTwW/IXHPo+kKfmX6/3vW9I/y80WMvzh0N6e6JvIPS7u62PcT8pkKf&#10;C91TFFAlVUuanJWV1ZB8gydhKiFypHn8Nv5eWLh06cLFS3agJhqjwKFX7XvvvZcrXfCUy+JFi+nm&#10;z+I3V64YHbwfSmjdxuyz0/i3hTAfeNC+EOYc4a9jf1H6PGadBWjh2U4/Drzf1JR0PegSScFEev0P&#10;G6CaNm3O7xejs+nR8rLdqBEyMecCoevQaAkh+qRzkiBTSL54HcjXe73BeM8d+mzs7SH0a5rz6vTO&#10;azjfF14fXeBjTB6A0ffoR0vfeW2eYxAq/LPUA1Jlc/f5ubm5PK9Tpw53rY85utfHIFYYGwXbME6K&#10;GS8F6w0a6DFTkA4DXGFsFPt3ZK5Zvx99nRr/+j+AvZWPEZdNUDo/QWlpPaz5TlA6s92/rRxC36FN&#10;Nfpt1X41vUaNo+Ec+o0lOiOLmqdj4m86ft2pd06cPO2/h3TqzFEQeshBNhpli+hS7LB+/Tmq8QjR&#10;B7rRMj9s7w88RNB2vY4P1N7uXy9vWzj2+fXreUVjloGJYP2YmxRRISIgIzt8NsmJqQqPSDZp3Jyi&#10;PMpKp9ekG70+90Suo0ZkuUNlheZaNPqHAzGmp+Kc1VmITCq9TloNJ034tTJ0Xdhv1v3nRhsy/Z70&#10;6+i09rJOx9C5zD8zDNqE9qpGdpCWGUcEwoPsMDAUDwSVn8/7ANJjjnFHID2TrlmzZizExo0b81gl&#10;GKMEaTASIPZhuxmrBLXy7j9c53rM+wkRWrffz/8kRlw2Qel2kzAxlsduv47123S/Sw0G2aqcklIn&#10;IyOvSWpqRj7JMSMpKyt+yxmXlx59w9Dho/7bhKIgDMmJxtyIFlETjUGrIIbAaNH6MXP0AegDAP5o&#10;zI9Jpz9E/YGG8H7QoW2hNPbxWhh62cjOHK+XdRrA1+ukC6XVcwPeF9Kacj9XjMhK075a1TE2dJ7K&#10;y2+icnIxVm9TEkFjR4zITtPn5TunDZr3pJMEIUM9/rCeV7ey0vY12ddr3pNJF1rW0tDrIYF4ReLs&#10;Q7MffB60js8DkSGEB/FBVhAcojweGY+Eh5Hy0PM65hAbhjyF5CA/LGPAJqxjGQM5YR2DNmHwJoy+&#10;h+1Yx6BOSAcpmtH3UFTh/23534Of0Hb9vv9nKa9Bd4SyjAz7O3F+o/QbM9tJNwcmJCSdSPOD0J6x&#10;Zn5+Bksonia0RF9z3IlFi5YUX3X4gIE7MPD74EGDORsNOV5++eXcQUS5UgS4wRx4GR+ED/MB2fAx&#10;mJt158P0r3uxjg9ER0xaSvoGwnZOH3CNOl1omTH7aQ4RQox6/GLdbhFiTKVIr3HTzqpdl6NUizZd&#10;eQDzJk2auk14IEZzXj94DSPGNBIi0GLEsJu68iXoGPu6d/05BIP05n3anz++XxMlQoQQlskCI7oz&#10;w4iadRMBYhnygzSxju2QIrZh2UgTx0OI2Abp4nWQLaffH10HiixwDQ50XXx9zvcX/hsw3ymWzdzg&#10;XS/v+H8MEGB5BKWvcOzvSZORkT2A1IN2jAfUqlWrttOmMe6mf5247rTjps+Ys7Vrt57/Reeyxx93&#10;PNdEo1sxdCeGMrA9EaP+UWvsD8SDOYaWQ5gfsp029OP27/Meq183lJXUaWzJ2ddoXlsfozHncaE0&#10;yObpygTUPNfiefXqFBHWyFNtOg1WnXsMV23bH6patmils9KOGFPT0sPP54DXR801xIhKGtPYG4LE&#10;Nr5uO72F2barzyFsW9B7dtbdNPQdoxIpMwOD2oNs/Ii5/83MTAzJmcPrZh9DafHPNANzh+wsJ00G&#10;RdVMFg/kXouprWrWrKVq1cywihvou6VrwfXYhH4PXkK/AzM3y+HYxwedS39+ep8hPE3k7KvzukQq&#10;xfKO2dvzufi/mwR14IFV3iXvNKxateoc+Mch/qbi4pLiseMmbkXUgwgAtdDguuuuU0uWLtE/Wp8I&#10;GSzTG+VlzP3LhH3jMbTf3KDu3CL0QzcfqE6HuTmf2e8/zizb6fg6cE10rfZ+d7u1bvabY/G6ECNu&#10;YGSP0X07bm5UPhQU1FMtmregSKktR0WImNDIG2IEScge4vwOfF7MHVKdJ2V0A2/9aCHXfpOEd3aN&#10;gM+BuX/ZAcfwe8exO8P+LgncvJ59HlB7bLD+SXrSYrvvHyiug69L3xihdQ2u03x3fC7MLUw6jX2D&#10;2eAcQdtD8PmddN7zeM9rljEv//WAvqbdeW0vdvo9PXbv2Pn7cNhdMfqH/N0l4Z9R5cpV3qZcWFJW&#10;Vp1GjoKqUW6lrrMcH1NxcXHPxYWFjw4dNvKrGjVqc/kRokU8E41stG5OsfNo0YU+ANyo/KOmOT6Q&#10;sBsX2519XPiPc/A+/SF60lpgH5/XgGNpjn1B12C/rme/b5+N/gL1sklr2jDqssNaHAHl59VRDRs0&#10;os+qOWUZWzO835Ei5IaG2zx0As5lnc98bqjUcaPFZDTX0cuITt1jfPB1mvME7HNfw96PZfNdAbPf&#10;3rbTfUZ2Bv9+otwhIjRcnul8v+Y1zHvh6/aDNDTnNPZ2B2yzbzRg0trY36edLrQcwqyHttvn0Nt3&#10;jT+9d92c3yZo2+4SybF7zV5FkOZzMJ9F1bcd/aCZzoGZmZmH0Ty+np3esGHj4StXrVGHDxhIN2VN&#10;NXnyZI4WUemCbsb4Riz3hvBBb5zTY+4s27gfDtZpzj90Wgb4ku1zMFi24PQGk9a3Dcfp8/mOc7bj&#10;us11hKUBSGPmzvtEo25kj3VTFt2MpUGDhlymWK9efc4aanHqbHRyMpqg6Oemy8MWo016Kh1rX4v1&#10;OZtxYHjdTmNvM8vWceZ9hK3vFrYUd/I7CNpuMK9rQ9dqvmP/srvfgbc527FubjAtMIM3vUlnjvXv&#10;s481v4Wgmzl8u8acz1yLZufrQen164fWQ8s7p7zr2udEJEazzmI8KCE5uS/lljrUrh1n0SKmkpIV&#10;QxYuXqq6dO1O2btUbpqDShd0FoHa6cAfugE/YOdHbM/NjwaY7fzDJzhaxDYHfzr3XNhn9tv77DT+&#10;deeYcq/P2We+KM9rW/ttcD5EdBw1OhGhFmRIlAbdiLk6RZmoZTWRtiMT+zUIlNtqGSa6c862p6R5&#10;35M51n+du0pjvyaWg9ZdcI3l5QzMe/DvN9uCjnPWzeuVh3W9/F2b7eY85j1a4PsKfXdabGY7f5cG&#10;nMdad/fjddz10I2Ldc9vwlq2Mdv95zW/qdC5vGXd9j5z3SZdaL+5nvK2hQgd699ulss/NjbY11P1&#10;vfT09JVVq1YdVqVKlW7wkNOBbdx0KvHvZctXTpo9Z/72li1b0w+zGtdGo0H3lVdeqbIwVEHYjz4A&#10;etP2D9H8yPHludvNNqxb8A8Fy86xvN2cF/sd3H12Ov/cOcad2/vNNrOfwJfF18j76H1a+/yg3SGy&#10;yB4x8nJIjIgsE7lNnk+KwPfa3IkEYYsRr8H7cU3m2s2xZpu9fU9xr8H+TrFsC8533e4+O41extjY&#10;aJdmlr3HEe7rBYDtu/NezDlMegf+3gz+/b60Hmgf/+acdfc3sDdYr2POE5rvTIx2OnufFoh3f0iC&#10;RqhmW0iC4Xj3hR8fnmbfYt6DITEx8b5u3bq1T0tLw2BZeHa6JsmxDlsp1lNJSUnKqqPX/jRpytTP&#10;GzRoxBELokU8F40R//STLvTF7wp60/aPxMgMH4a7HXMb/znMdqQ1N5h9nEljtvE6pTP77TRBx5p9&#10;9vruYB2TjBpqJ1ttg6Y5XDaI7LMjjTBJhK3rSBTNdlDpgidPEkiU/jQe+D1Z75m37/p1wkEaDPqP&#10;ublec81mny07Pzq92R+e1vdaQZ/5LsolGfM+zfH823DWzfdrb/Nv98/LW7a32ft2kpbFZNLY6Uwa&#10;gn//hJGcvd9sC8JN54BtSI9lSMVsM9u1ePR2nQb7bBGGjjPHGkGFs7N9e4u+JvvcSUnpH06ePLk9&#10;aagSXJSdnd2SoshkLMd6+vfmzdenbDh3o5o4aapC34uoWb3ttts4Gz1t2jSFZ2PdH+muMD8QWvaI&#10;EZh9Nv7jQdi+oBvNwj2fc/N5jnUI2uaec2fnd/a55zVp0bFsKjfGRvY6JQVdjZnehmy0MMyyxj5/&#10;6LxaUEGYtL5l95ocWDI2Tjr7mIB1tMf0Xl8Ir+zs40LpzfszaTUB5+BrDZ0rlMactxzM+wx7v4T9&#10;u7LTBi2b4wxmfxD2fv8ycF7XlZXZb+H+/s06peN7AeuYY92kcdY978feRrjH7wH6GC0hc7wfIykt&#10;0NA2c1z08EoRJCWlvD5x4sQWJMNDyEVVnA4l4mKqvG7z5pSTT1uvxoybqBo2aqJWrlzJ0SLGie7W&#10;tRt9cfRfxvwgdob5QkF5+8pb3yk7u3l8+9zzerfzjemumxsydHPrZX96f3Z4V8v23IuRg1d+zrV4&#10;hGbOYWOuyz6nvd1Zdt93+YQ+h9C5cE3ea9PXGtofjPfc/n3B+8328NcMvRe9z6w7mO/V/m7d9T3E&#10;f5xZt7HTB0E3OKfD3N5ujqW5Kzxss7HS2+L0EHScvR1z/7K9jrlzfjsNi4/WzbUZCYKQGO31kMSi&#10;g1eMdI03Dxo0KLVy5crryUVmwKz4mNatW5ey9pjj1bDho1R+foG68sqreDwXDF3Qpcuh9CHuphjp&#10;TfOXAIL2ezA3TtA+G/vGwTz8hvOnD0VABtqG8jveZ9+8+nh7m5dwMWK7OS/263Wk85/bi96O9Dqd&#10;Ph8JmMsVQ8fZ6GN1Oo29Xe/De9XbTDp9naFjkSaUtfceb7aFrr38ND7Q9pLfj37v/jRm3VxD4DkI&#10;c37zHvW1hK4Hy6H3T5Tz2/KmM8v+uYP5nbrbsN9c6+5s9++z9uPcdpqw19pNzHmC7iezzYZfh17P&#10;rPvTYr99LWa7ve6kMTI060ZiXmF6BWrS7CmVK1e9Hg468MADr6BZFpZpQvMdzlrHdCopWZdSumK1&#10;OvLIQap2rUyS4o2cjUYznTZt2oY+5PKwP2SboLRhPygsA7MP2Mv2DxNzfZOH30Ca0H5zXmefkQ+L&#10;CJUdoWyv3odtWNZdf4XSOVTDs9FI5+DZh7nZj3UrHe+z8GynuTne3u7M7et33wejj7G3eT8vg/7c&#10;/OcKB5+jfl2Txk4fdpx7zeZaDUHfhzk+fJ/Zr88T/H2aNBr9HkPb9fvT7xHrZtls1+lD6UJzO73e&#10;jnOaazDn0NvNawddX+h8Gn2MfV7/NrPdn8beb+3je6m8/RaQWNC9Z6/799lguyNCYKJJP+7r8Hqw&#10;7PYEihRvaNKkSaUqVaqsIRWhhx2ugKlbt25tLMd0QuVL4dJlO/r2688VAddeey1TXFzMj3QFfpA2&#10;5gP346YxXz4I/dD0j9H+kdGcJWWgG8aSCp4QcXFqcxmSUmifFpve7kDL6ATWcwyv+7eZ7dayew6z&#10;3RxnsNIarNfdOc7x5vxBx9nvzX0NZz0srU3Ace66M/cTeB7fNk6DfwKQmQXvx4Bger+5Tv3dYbu1&#10;j9MCe9mksbeVg3M9gb+LhERCv1b4fus6nH3hxxtC6YLxnouX6XPQYFnv1//8NIHHO2lD6cw+Ei2v&#10;m7lZtqB7yJ0beJ3SMr59vm3e+5LgiBOQ9ECV0LhDtjRtQllje3lX2OkSXmrUqNFRBQUFh5KKMFDW&#10;v7Kzs3OcbshiOy1YsCB54eIlv3Tr3pM+oARuooNB9CdPnqLLKFzBlYfzgZpld66/ICPDcNlpidn7&#10;9I3hdNxKN1GyQ0qS7tEGpCTq2ltsC5z7l/1gX8B+fi3nNRjr9fl1Hcx+nAOdyuI6GWx3j9H7/Ocw&#10;y/Z782CdP3yf/5zO+8Br2ekszD6+dk5P27EciHO+IFBzTmlQ4YRrcL8jC//n6WKf393mYKcz2525&#10;eb9mWR/ju07zGVhwWnMuF30N+rP177NIIJzPSW9zrt1cEz5XZx46Hy1ju/tZ6P34PbjfM9I5cz6/&#10;s51/N3SMOR+f00nn4qT1w+ew9pvzmO/DABG79xzuPwb3GwkSIq2q7z99HxpxmnvSlqhzv5vAB5Dk&#10;7IiSZec+4RSEEahOi9cnMd41efLkXEdH/1evXr3cuKiZnjlzZt78BYVfde7clbvUQuNuPAY4fvxE&#10;haFC8WG4BbblQv9dwtaDSPKQmJymatVtohr1GKqaHTbeYYJqDvo70HKLw30MCNi2E5oHbPPjeU3n&#10;dd1tZtnGSYfrtfHst9ctPOl2F+f1/Ntb+NZt3H14j1jH8VimOWO9/11iXp+WzbkD0wF8P/7vaHe/&#10;sz35bvf0PQSxJ6/nfIZhr4t1fM4G63Myy55jsWz2OXNzLt4GzLJJZ5YdPK/t22eDe6ppGONC9LOW&#10;ibrt+6iU6pksyuB7mHBEGBKixtz/4ULU5ZK2FAHc0qxZs5emT5/eytHRvxs2bIhokYdZjek0deqM&#10;YfMXLv7lkE6Hqjp16qqLL76YRwEcN248v0ktxkTrTUUAnScto45q0HWQan7EFNVq8CzVZcaxauAJ&#10;N6ihp98lCEKMOWzFRartyEWqxcBpqtmASSqjQRuVkJQWfD/vNY4syS8tWrR8f86cOZ0dHWGCFGM/&#10;zMGcOfPPWLCwUEGM6AjhoosuUhdccIEaPnwESVGH0fq/wN4DsWY37aRaD52rDpm8Sg1Ye5Uactqd&#10;gV+MIAjxwZBT71Dd552q2o5YpBr1HK5SauYE3t97B8mRvNKyVeuP5s6deyh62nGUdCARezEuWbLs&#10;+fkkxk6Ule7ZsxeL8ayzzlJ9+/aNXIwQYpMOqs2weapX4YbAD18QhPjniGOuVp2mrFZNKdteLTEl&#10;+H7fC1q1bvPFggULeqKzbEdJ8SHG0hWr/qSstOrUpSv30n3hhReqdevWqbZt25EUdaHs3mSlk5PT&#10;1Lkbz1M33v2wuvflj9SI9XcHfuCC8L/KsPV3qZnnP8T3xryLH+HluRc+wgSlH3Xm3UzQPoDjHnr9&#10;c2bdLS8EpomUI4+7XnWcsFwVHHJ44H2/e4TKHlu2bPX1kiVLemeFxnyJrRjT0/nxm0qr1x6r5i0g&#10;MVLEOH36DM5GH3vssap+/QaOGJP3WIxdjxiplqw7T9309Dvqsbe+VF/8+Ls6+dYXAz9oP4WXPaZO&#10;vDn4S513UfAPRhD2R8affZ+6/9XP1Mgz71Gb7ntNnXPPq+qRN79QxVc8EZZ25Bn3qAUXP6rGn3Nf&#10;2D7wn2feVw+98bn673//y7z52Q/quqfeU6XXPBWYPhJQDHbYiotV6yGzVXL1zEAH7JxwMWZk1MEQ&#10;qphiK0a0F6JZ5aOPOc4jxs2bN/PogOihOiTGJOtNlQ/aqRUXl6gVF92hTrvjJbX6uqfVxntfU6/T&#10;l3T5Y+8EfsiGxSTE5z/8Vr339c/qk+9+UyVXPenum33hw/TDeV1d//T7nmMEYX9m8sYH1Eff/qqG&#10;0fLZJMXN979Ov/1f1cprnw5Lu+Syx9Uq2j7x3PvD9oHfyrapsm07lJm27fhL/fj7FnXBg28Epgdj&#10;zrpHnXqbN2BBpPnch9+oix9+S43bcK9nHziPrvEFuk+ve+p9NeHM21X3uaeoaknpgT4IIlQ7DTFS&#10;VrqVFmNOTk4zbaYYizEzMzOPZpXXQIzzF6vOlJXGONKbNm1SpaWlCj1VGzFWq5rsvrHywCBOS5cu&#10;U9988w1Fhy+oE25+XhVf+YQ6486X1auffr9LMV7x2Nv8nw7T3zR/76uf1AT6jzqCshsn3vS8euC1&#10;z9TD9N806FhB2B8xYsTy6Xe8rM6lIOJjEuOZdM/Y6RZe8pg67sbn1NHXP1OuGHHP+Ket2/9Slz36&#10;dljaURSh3vjsB+qtL37ke9Nsx/kRlNz+wkfq5Y+/o5zb857jLn74TfXdr2UciUKO5977qhpO92eP&#10;BaepVq3bB3rBj7fZTgJHjAsXLuydn59vmuxgit34L3QhdYgqa449Ts2dv4jFOHfuXH4UcNmyZU6/&#10;gKh8QSPsXYtx2Kwi9e233/EX8vXPf6qvfv5Dff7D7+qbX/5Uf9J/sl2J8dqn3lXvkAzN9Pff/1Vv&#10;0xc38oy71em3v8RSFDEK/yTKE+MkS36zL3hYHXvDc1y8FC0xTqDs+EbKuq+49in16fe/udufevdr&#10;jjJxXbc8/yGLE9vx2gsvfUxdSfcwsuwT6fjzH3hDvfjRt2rqpgfU2Xe/qm66636VffCu5YiKXJsA&#10;MaKjWkSNsZny8vIyaVZp7XHHU8SoxThr1ix1zjnnUHZ4GfcPuLtiPGT0YrX26kecryN42pUYr3ny&#10;XfXoW1/SD+UX5wgtx9foP9p6ypaLGIV/GhDQD7+VqZc++o7++b+szrnnNf79v//1z5y9Pomytchi&#10;n0A5pmiKEZU+YymbjNewxfgxRYuIFLF8EUWHf2zZzmm/pygRUsRrQ6o47rz7Xlf/efp9Lvv86fet&#10;6uWPvlEPPvakateuQ6AjDPZTM6BVq9am8qWTNlPsyxhb0Cxx7XEnqPlOGePMmTO5c9qlS4u4vNDN&#10;Su9EjI26D1FHnfAfDrt3Nu2OGCG+J97+Un350+/OUUrt+Osv9TH9V32ctosYhX8SkM70zQ+qaec9&#10;qEafdY8aQ7JCBDaDti25/HH14Te/qMtJbJBiNMVoY4sRlaTPvP81L1/w4JtcZoms8ozzH+KKImzH&#10;OrLTiCZXOBU7KAJDDvGh1z9VV99wMxerBbkCcKSIubNuxJiZmdlPmynGYqTQtTUaVbIYnXaMM0iM&#10;GzZssMSIZyz13P8GQc06TVXvJedwLVW0xHj/a5+pzQ+8zh88JnzoO/76W73z5U8iRuF/glFn3M1S&#10;3LJ9B0dqFSfGPwLFaPYbIO/rnnxP3fnyxyTMe9Vff/+tNtz1Cov9ufe/VLPmLQ70BbDFCExWOicn&#10;p7+jpphXvjQmqqHyxYhx+gwjxqUkxlSWYnlirJqQqloeNYOkeAd/WNES432vfsZlKnMvelj9tmUb&#10;Hws5bqfI8VnnSxOEfzJvfv4j/+ZRs1yRYkQW/nNnHZWhP/+xhaNas3/FtU9zW0ssn3Lbi+qXP7aq&#10;xZc+xmJEbTW2v/DRt+qjb35SabXzwpwBkI02ckRWOm7FuOrotWrhoiUkxkNJjDP4qZclSyBG3dNN&#10;AgkySIyZjTu4HxiIhhjRDuveVz5Va//zLG+bfcFD/IXjR8KRI30B/uME4Z/Eo2994dwxuslNRYoR&#10;tc2//rmNI9Y7X/pYXfm4PnYTSa/06qe4OAvljogiz7v/DfWSU/mCKPO1T3/g5j8oo7z0kbdU35Lz&#10;w5wB3F56HNq0afvDokWLDrPEGNvKF1uMiwuL1CGdu6ip06e7YkQXUyBQjFWT1ZgzvB/wCTc953wd&#10;wdOuviD8h8IX4w/dl135pCrbup0//CkbH/DsE4R/CvjdIziAzMxUEWJ876ufPevf/vInZ6FRZoi2&#10;k9j2G8nyaro2XONnP/zO+1FpdOrtug3kCBLpt7/q4yBaCHIo5STbj5jv9QZhHjN2xdi6jWnHaMQY&#10;28kV4xpHjJ26qCnTpqkzzzwzJMZkR4wJXjHWLGjp+TDBymue5kamv9N/lHC2RfSIEtpdBW0XhH8K&#10;yCV9+ePv6le6hwyQz0UPvqmOueE5BpUdqBUOOh73HqI5m1018N7XdJm2ViWn1/a4w5UiaqZp3q5d&#10;u58mTJgwKTs77whHTbGdjBhXHr1GLVriF+MSlmJyShrP7YixGoly8Mm3hn0IaIi9+NLH1errngkD&#10;Db396QVBCAHhzbnwYQ8oShp39r1qNAUGAG16g44FuM+Ovv5ZDyuvfYZrvYPSVwTonadBl4HkjdAj&#10;xbYY0VFt586dVfcePVVeXt3pjppiW8aYlZXVkMLXqitXazF2PKSzmjptOouxsJDEiJ6KSYxoz4ie&#10;hs0bQ0eWQR+CIAiCn44Tl6vE1Jo+MWo5QoydOsWZGM2TLytXU1aaxNihY2c3YgyJMZ3FiC7T8aaq&#10;Upa658IzAj8AQRAEP4NPuU3VyG9iiVH32GWLsUePXvEqxmLVvkMnNXmqEWMhixEDydsRY82CZqr/&#10;ykvUUHQhJgiCsBsc3GeMI0Y9now/YuzZs3f8ifHotcc4YjyExDhVnXHGGWrxYkuMKancdAdvrPmR&#10;U9XwDferURsfEQRB2C0GnnhDgBhp2USMPeMwYjx67bGq0BXjFFeMiBRTUqrriDEphStdOk1ZpcZf&#10;+pwgCMIeoftthBj1yKBGjJ1JjL16xWHEuObY4zlibNe+o5o8ZYpav349Z6VtMWK86Rp5jdVhKy8M&#10;fNOCIAg7o2n/8VqMCbYYkzhi7NU7HrPSxxzHlS9t23bwiFFnpUNirNOutxp13iOBb1oQBGFnHHnc&#10;NY4YU5zsNMoYQ2LMzc2f7ajp3w6xmYwYV3MZI8TY3hHjGQFiTFP1uhwR+IYFQRB2xYhz7lcYCSAk&#10;Riwnq86du3BWmsQ4x1ETOqmNvRhXOQ2827Rtx2WM688IEmN11ajHkMA3LAiCsCtGnPuASiSPaDHq&#10;7DSLsVOYGOOluY4WY+s27dSkKZOtiDGNxYievNOqZ6qOE5cFvmFBEIRdgWK4nOadtRgdObpi5Kx0&#10;nUWOmuJDjCtWHc2VL7YYFy9e7BFjzewCNfi0WwPfsCAIwq4Ye9FT6pCJJSExJlgRY+8+cSrGwiLV&#10;qnVbNWkyxLjeJ8Z0VSuvoRp38TOBb1gQBGFXjLvkWdW78ExLjMncrWEXEmNPzkrnxpkYVweLERUu&#10;WozVVe28RoFvVhAEYXfps3QDy5D7ecU8kcTYOW7FuEYtghhbtWExnn66JcbUGiTGGqp2vohREITI&#10;gBjxeDGLsRrEmKq6dDmUn3yxxIha6dgPn8rdjpEYW7piPF0tXLSYLx5SBBkSMQqCECEsxqTUcDH2&#10;8IgRPXiD2ExGjKvXHMNibNGylZpoxLhwEYe6RoySlRYEIVIgRjT/Q9QIvySRGA8lMepa6TjLSuNZ&#10;6YWFSx0xTlKnnmaL0ZQxNgx8o4IgCLtLn6IN5BPdKY0txt59+pIY3Vrp2E6uGI85TouxhRbjaY4Y&#10;dVZaxCgIQnSAGBExesR4aFcSI5rreLLSiBpjMxkxohOJhYshxpaOGE9TCxcsZDGmptZQqShjlMoX&#10;QRAixIgRvXXZEWPffodBjCscNWGqRMSmAsaIEQPuY/jU5s1bqAmTJlJW2itG1EyLGAVBiBSTlTYV&#10;MEaMffr0i5+sdEZGRj7NKh97wolqAYmxWTMS40QS46mn6qw0hbscMe4rMV7yLDcaB2Mvflpz4VPM&#10;mAufFARhH2HuMw8X6XvQ3JNokI17NPDe3Us4YiQpupUvtIysdD+KGOvUiZ8yxgyaVTrm+BPU/IWF&#10;qmnT5mpiRYjR+cBZiPRljKEvZcwFT6jR5z+uRp33qBq16WE1cuNDauS5DwqCsC+g+wv3GZ5fNoze&#10;/BjfgyxOS5LRlKMrRpCg5/EoRjcrPX/BYtWkSVOdlbbFmBLlMkYI8RInSqQPfzQJcRR9ISzCcx5Q&#10;Ezc/qCZtekBN3nSfmnTu3WrSOXcJghBt6N7CPTblvPvV5M33q0mbH1BjNj6gRpA0WZIsSB1FRlOO&#10;oTJGJyttxHhYfxJjgSvG+vXrV6ZZbLoec8V47PFqHomxcWMSox0xoowxymJkITpZZkSJIylCHLvp&#10;QTXjggfU/IseUG9/+r369off1bYtO5Ta8V9BEPYxv/62RX381c/q3LtfUnMufEBNPZ+CFApUWI4X&#10;IHp8KmpyNGJE1IjAK9mple7XzyvGgoKCFJrFpi2jESOa62gxNiExTth3YqQP1mSdR19A2WYK5Sdt&#10;fkitv+NFkuEfgV+aIAgVyzPvfKXmXPSIGnseZbc3P8q5umhFjn1NxEhCBCzGLiZiDGWl40KMq9es&#10;VfPmL/KJEbXSqdETo5OFZinSfyL8R5p3yaPq+iffCfxyBEGIHZ9+86s68abn1TjKzSFrbcodcQ9H&#10;IkeIMQXli0aMyEqTGPv06esRI3kplWaxFePKo9equfMWqkaND7ay0iRGuvCoipH+43CZ4nkPq7kk&#10;xRff/zrwSxEEIfZ899OfnJsbce79bqVMpFEjixHNdWwxUlb6MF/EWLt2QS24yVmt2ClMjI0ac8R4&#10;ColxAdoxQozRqJV2pIj/OKPOf0xNu+hR9cjrX6i/tv4V+IUIghAf/PRLmVp2zVNq5KaHvVnqoPt8&#10;N9BiTNNiTEhhMXZ1K19CYqxZMz8jDsS4hsXY0IjxlFO0GJGVjlSMThZ6HJctUrS46SF1+p0vq99+&#10;2xr4RQiCEF+8//lPauQ593N5IypNx1389F5HjSxGVL44YkStdNeuFDH291S+/Kt27dp1MjMzqznr&#10;FTu5Yly9Rs2ZtyBMjGiAGRUxci30k9xOasoFD1O0+HngFyAIQnxyws3Pc70AWpKgljoSMZpaaSNG&#10;ZKUPP/xwO2L8N4mxbszEmJubW88V41wSY0NHjCefHCbGzL0RoxMt4oMcg1po+mBXX/+02iFZaEHY&#10;r3jnsx/V+E0PUHDzqC5r3MtKGJOVZjG6ZYyHqv5eMR4AMRIJzmrFTiTFxrCyLcbxEyaokx0xuk++&#10;pEQgRpQtck30Yzyu7O3PfRj4wQuCEL989+Ofas0Nz+oaaooa97YSxi1jtMSIjmr79/eKMSurbsPq&#10;1asnOasVO5EUWYyrjl6rxdiA5OeIcf6CBRQxOmWM0RAjZaOHb7hX/fzrlsAPXhCE+GU75fKuffI9&#10;NXKTzk5HQ4zcwJuy1VqMAzxZ6czM/MaxF+MaEuO8BaqBLcb5lhiJvSpjdMSI0Hv05kfUyA33BH7o&#10;giDEP3e88LEatZGy0xc8zpWpkYgRkSIeIMG4UmjH6IsY/1WzZs16MctKmzLG1WuP5YiRxTg+JMZI&#10;a6XROwcqXvBYEWqjZ17wQOAHLghC/HP/K5+q8Zse5DaNECOXMwbc9zvDFaNTK51CYkRzncNIjHl5&#10;ecscNSFoy0PQ5qxW7GRqpVetOSYkRooY163TYkTvF5GKEc9FI/RGxcsx/3k68AMXBCH+waOCMy7U&#10;vfDw89MRihHtpFmMXSliPHyAys3PX+mo6YAaNfIy4SZntWKn7OzsBjk5OVVLV652xYgnX9atW6fF&#10;SBduxLg3ZYxGjAi9R258UJ15x4uBH7ggCPHPyx98o+Ze8phuzxiBGFOdrDRXviTrdoyHDzhC5ebW&#10;dcWYnp6TDTc5qxU7UehaACsvW7b8Ty3Ghl4x0sVHU4xn3/VS4AcuCEL888qH36p5l0YuRkSJRoxJ&#10;JMZuXbupAUcc6RFjXDz5srSo6GNd+aLFeNJJJEZa94ixjohRECqC7Tu2q1e2vaVmbl2temyZ4HLE&#10;lhnqsq03qZ+2/6z+u+PvwGP3JVEVIwmRm+wkpalu3bo5EWMoKx0Xz0ovXlr00mw3YpwgYhSEGPDl&#10;9m/UvC3HqHZbhqnGZYerhLJW6l9ljV3+r6yJyi7rplqXDVbttwxXz2x7OfA8+4poixEPkCSTGLt3&#10;6x6fYly0tOgFrxhPCs9Kx5EY33/7ffXw/Y+pzz/+XP13+779z/n919+pD955n/nzV+kzUtg3XLD1&#10;etWw7DCVWNbaI8OdUaeslxpbtlR9sv2LwHNGm2iIkQfDcsSIdoxY7t69uzriyIEqNz+UlY6XiPEF&#10;zko3JPlNGO+Icb5PjI0D3+jOiLYY/972l1pdulaNHTlJjRw6To0bNVldcclVaseW7YHpo8GVl17D&#10;rwcmjp2m5s9eon745ofAtIKwp/y1Y4fqVTZJpZV1CJTfrqhS1pyF+vL2NwPPH02iKcZEzkbrWmmI&#10;8ciBR6mcnLwTHDUdkJaWlRuzyhc3Yly09JE58xZyrfT48ePUiSeepObNc8To9McYD5UvF553iTri&#10;sCFq7eoT1DdffKPOOHWDGnTECLXl97LA9NHggk0XqykTZqpnnnhWnb/xYjWg32B14rEnq21/Su9A&#10;QmT8teMvNXHLMnUgZZFt2SES/GL71+q77T+E8dW2b9SULcspW32w55i0svbq7+37tg+C6GWl9aOA&#10;XAGDrDRHjEeqfCtijIt2jPPnL7rGiHEci/HEuBPj7z//zkI6vO8gktI2zkLfd9cDavzoKTS/T330&#10;3kdq8JEjKYv9KKcfOWy8OuGYk9VvP/2qihYvVxvWn6smjZvmpkH0Wfbbn+q8c87nbeDj9z8Oe12I&#10;cfrkOeqNV97gyPSm629VQ48are69837e/8UnX6ghA0fx8ddffaPaXradpP01b8PrDR88lsS9hY+Z&#10;N2uxmjBmKqf94J0PVGnxKl6+6zb9RNDvP/+mzjr9HPd6nnrsafXz9z+po1ccq9auOl5t/WOLuvj8&#10;y9Sdt97N6RfPK1Irlh1N27eq8869kF9j2KAx6rKLruTP55477lVjRkxS1155PV/PyKHjRehxQtn2&#10;MrVq65keKeaV9VC3bX1Q/Un7yqtcwfe6dftW9cf2P1S3snEeOSZQNvxbkmfQcdEgmmKEWyBGNN0x&#10;YqSI8URHTbEVI70wPxK4YOHCq9EfoxYjCeWEE0iM87QYKRudFgdZaZQnQnAzpswL3P/hux+yNB+8&#10;92FeH3TkCJYJxLhw7lLeh8gPESYk8fP3P6vbb75DHdl/qCpZukqNoqw5ZOQ/ryvGV3VW5dsvv+Nz&#10;/eeaG1lUWMb5JoyZxsvvvPGu+vrzr3nZADFiPvSoUZT9n+JuHzVsAolzDC9D1BA9lo9bs44j0xlT&#10;5rJ4IfgRQ8apH7/9UU2bNJvfzzeff8Npce3XXvkfTg9Jzpu1SB01YDjJ/xES6F2cZtig0fwPBGlm&#10;Tg3+/ISK5bZtD3mk1qRsANdGB6Utj78p4rxi2y1cKWPOg0qZsh37JgcVLTFyO0bIMTFVpaWlqx7d&#10;e6gBRxxBYsw5yVFTbMWYlZXVCPn4BQsWXo2IsWFDHTGecMKJVhljTRJjzZiL8ZMPPlGL5xepJQtL&#10;1F9bd6i7b7uXxQEghl2Jcf7sQt5+w7U3cbqfvvtJvfbS6+rVl15Tv/74i1p/ylksFJzHfl2/GH/6&#10;7kc+HmI8hrL0WH7p2ZfUH7/8zpFd4YJiV4y33ngb/4eHGCGlqy67hs+ByG729AW8fP7Gi0jOQ1iM&#10;X3zyuXrlhVfVLz/8rJ578jkS53iObk867lQ+H86L86A44b233udtp5x4OssT0SWu4b233uPt9911&#10;P4sR7+mWG27naBf/WLDPvDchNmzZvsUjswZl/QLT7S7Hb92oKpU1c8+3ZMs69dc+yFZHR4xnq5SU&#10;dH7qRffeZWqlB3hqpeNiMKz58xdcZcQ4dtxYKyud5ooxo25sxYibv6iwlCMeiPGWG25jwUAU551z&#10;wS7FuHh+MW+3xfjJBx9zFIns56AjhrNE3nnDOzjXziJGSBrLOB4g4pw8foYrxttvvpOP2ZkYLz7/&#10;UjXw8KEs0HfffJcEvpiz3yOGjGUxPnTfw/RaN/G1vfz8K2rhnCWqeHEpv09Eu6+//AYLcc3K4ziq&#10;xHF4bVuMd96qs+rFhSt4H5aF2IBywC5bxrgSyy7rymWHQWn3hIFbZrvnrFfWRz257cWot3WMWlaa&#10;xOiple7WzSljjBMxmqz07HkLzjdiHDN2rJOV9okxP7ZihOCOP2Yd39hoNgORPHDPQ1xuZosR27Dv&#10;KBLdrsQIOSHifOOVN9XZZ2wsV4zIvr728utqe9k2LrdD1hnz5UWr+FxXXHINRYe3k/iu5fLCvREj&#10;yv5QuTR+9FT1/tsfqLdee9sVI9IhKzx7+kJ16knr1blnnccRMK73z1//VFdffh2/HiqkUE6KZRFj&#10;fPLmtvddgSWXtVV3bXskMN3ugKjwh+0/uQLMIsmac2/aerXasT26rTWil5UmMTpljClOO0Z/VjrO&#10;xNhYjRuHrPQJau7ceXThWowgHprroGnOwMOHqUsuuJyz1pdffBVHaVdccjWLEfK57qr/qA/e0ZLc&#10;lRgnj5uuVi1fy+lXlqzlc6OSxX5NiBHlh3fccqd65IHH+DVQCYTKoFtvvIPXTz3pDPXph59yBc9X&#10;n325V2KE4FaWrOHsOK5h87nnc5OkB+55kNNBjJDc9VffoC7afClnpxGlYh/EiOjx7dff4WsUMcYv&#10;eILFyGve1mPV1h17Xxn24rbX1biyIm4YDjm+uP0N99xoHP719m8Dj9tbohcx6kcC0ZEE5t2crHR8&#10;i5HLGCHGuW7lC8SYEQdiRK3t8WvXqakTZ7E0ICzU9H79+Vcso8IFy9To4RM56ztz6lx11unn8jHH&#10;Hn0iH4dz3H37vXz8Lz/8om66/mbO+qI9pI4e53GzHPs1IVqkBzgv5GKiSkSmKLfDOVCRgugTlR7f&#10;ffUdpzfZelTSIOpEVIn1uTMXqdWlx/AysuS4VhQPPPrg42oSyRptJhdQlhnpHrhHn6O4sJTLWFGk&#10;gOzzkoXLSNCn8D7UkOP8+ExmTZvHr/3YQ4/ztcycOp/LKZFu3fGn8T4sCxUPors2ZUNYXEllbdSG&#10;rZcHptsd3t32kapb1ovPNXvL0ern7b+yHBuUHebK8eVt0W3bGE0xmgGx4lKMWVlZDVH5Mm/BgvPn&#10;zdfDp46liPH444+PSzEaUGly9eXX8s3/xy+hp1EgR5Q9omYYlROIKlHpgIjQVKp899X3LBY0q0HW&#10;+Lmnnufo6ruvvuXtn33kHagL0sV2gCyuvc/wwjMvsODwGqhEQbYY6X/8VpcdQXpY//ZL/R/8zVff&#10;5uvDMq4ZWXks4ziI+Y5b7uLrxjF4fez79MPP+H1h+e9tf/O1QMBYh6DffPVNdc0V13HtPSLO77/+&#10;gRui49zmOtCkCefEslDxnLf1GpVa1o6lhdrj33fs3ZNUH27/VB1SNsoVYEZZF/UCRY8Q45XbbnO3&#10;T9lSGnj83hI1MZIUMeg+OqrFHFlpp7lOfIjR9K4zb97ii+ZCjI0PdsU4Z44Ro85Kx7ryRRD2d4q3&#10;nuxK64gtexe5f0XZYzwGeFBZUz5PCol2zZYN6tftv/H+Z7e9oqqWteB91cs6hh0fCftGjLqM8ciB&#10;A9FRbXxlpecvWHz9HI4YtRiPO+64cDHGuPJFEPZ3irauc8V41pZQNvoXygbb6crjt+2/q5Vb1nND&#10;bpzjQJLjpLIS9en2L900b2//QDUrO9J9Hfv4SIl2GSOPQppCEaPTwDs3N/cUR01xIsZFi27nMkYW&#10;41ifGHVWOh4qXwRhf2Xb9q3cc44R1mvbdTn1e9s+Vuu2bvbIrTw2br2Ko0Bzjn5bpqjXtnlbUeDJ&#10;lzFblrhpft8evY5Poi1GPbQBxNiDxZiZk7PeURNys2k0q6TXKnjKycmpjzJGV4wNUcYIMYaXMWZK&#10;xCgIe823279XI7cscoWFKBG94szesoYbZy/eeqL6ZrsuMw7ihm33qFplndzju5aNVc9vey0s3RYS&#10;8MqtZ7jp3tr+XliavSWqlS8QI9oxIitNYkQnEllZOWc6akL9R3WaxUaMZjCseQsLb0QZY7AYneY6&#10;IkZB2Gs+JQkevmWGKyw8znfHtodVblkPXk8sa6NO3nq++nn7L2HH3rvtcZVf1tM9Fv0xPrQ1ePyk&#10;v3f8rU7ZeoGb9olt0RtOJHpi1LXRPHwqzfFI4MCjjlIZGdmXOGqKk+Y6c+efvqsyRslKC8LegzaF&#10;Q7fMd4X1x44/1TvbPlQjyxZzWSG2oVed87deq/7c/qd7HGqbO5eNVv92joMgL9t6M3ckYZ/fsH37&#10;drV269nu67y67e3AdHtDNCtfOCtNYoRjIEZEjHEnxukzZ87kWmlHjMcee6yaM1vEKAjRAs9Hz6Fs&#10;sxEWKkmwHeLruWWiux09d1+zVbd3/WTbF2p42ULKajfnfSllbfm56B+3/+w5tw3aSk7astw9n6mt&#10;jgb7Qox4JBBiPGrQoPgT49QZM4bNm79INW7cJCRGX8SYJWIUhIiwa6Uv3nqDu/2JbS9Q9lg3/AYt&#10;yo5Sd259WM3cstozvMHSLeu4n0b7nH7e2/6xalc2zD0mKM3eEn0xkl9SSIw9eqpBgwbHnxgnTp3a&#10;bf6CQtX44KauGGe7ESMqX+KjB29B2J8pstoxDt+y0LPvlq0PqPpl/dz9KEfE0zFmffqWleqz3ai5&#10;fm7ba+5xeBY7KM3eEg0xmh684RYjxp49e6rBg4eo2rWzrnbUFNvKFyPGsZNnNJ+/sFAdLGIUhH0G&#10;muVUcRpfd9wyQm3ZscXdh6z22Vuv5KdYjAwNR22Zoz7Y9onnXOVx87b73OMGlM0ITLO3RE2MJEMW&#10;I/xCkuxJEePgwUNVrVqZ/3HUFNvmOkaMU6dOzV+waIlq0qSZJcY5HjFmyZMvghARH23/zG18jfaI&#10;qESx96N8cOXW9Z4BsZAtfnTbc7s9bEEn61HBh7c9E5hmb4lmxMgd1TpPvkCMQ4YMVeQiV4wxzUqb&#10;RwILCwvTFy5eymJE7zoQ46xZs3Wo64gxW8QoCBFz6JaxLC3UMi/ZeqLasWOHZz9qr6dtWcFpMNTB&#10;dVvv5GjSTlMeEK/pABcVNnh8MCjd3rKvxNirZy81dOgwT8RIkqxBs8p6rYInJx9/YElJScoiEmPT&#10;ps3LF+P/SFYaA2uhB56g8V8qmjde1p3QBu2zQWcS6LcRPQZh/dsvvlXPPvGcy7tvehv5fvTex9zj&#10;N3oeMtvQ0QXes//10CnGQ/c+zJ1t2NvRycXH74dn79Apxv13P8S9kPv3PffUC2HbcA0P3/cI9yVp&#10;b8d5PqHz/3ebt7PVTz/8RN1zx33qh2++d7eh8w70TIQxfMw2dMbx/NMv8vhAWMf1otORd994h9+T&#10;SVfRPEJRnInoalO2+aFtT4WlQQULOp69aOt/9ujJFVTamHOfuPU8ftomKN3eErXKF7RjJLfws9LI&#10;SkOMw4Z7xEgBWyrNYhMxOi/OYkTE6BHjbBKjlZWOBzFee+V16stPd10AHQnoF/GqS69Rb78evfZf&#10;e8vrL7+uyuh6gvYZ0BsQOq/FTY9+J3/98VceqgE9CgEM3oUeh0z6Jx99irsrw4Bal198Jb9fpEe3&#10;bJdddDn3X2mf/5wzN3JvRjf/51bu9xLb0GsROsp9+jFvVg19UqJvyheffYm7Y4OMzD4M8jVl/ExP&#10;evQKhM5+n6LzoEu0rz7TPQmBG669kfvChLDNtscffpLfK4Z/OG7NSXQdn6onH3mSzrGa+6HEQGHo&#10;bQlDTtxyw610zbfx+0QvSuiP89EHH1OXXngFdwJszlnRbN++TRWU9XEF1q5saGDzG8hxT6Q4a8vR&#10;7jlrlHVS9217PI578DadSOiOaiHGYcNHqFrxkpX2iLGQxNhMi/GYY45RM6bPdMSI5jqxr3z58J0P&#10;1II5hWrD6efyDYUfd+HCZdzdP9Y/evcjjjw2rN/ojvv82UefqU1nb+ZuuB5x+iTETY4esN967S31&#10;1qtvcfSAG2g+nRuC8IsRI/AhIrn1ptvV+lM3qL+3/qV++v4n7uZr87kX8mujO7Fzz9rM27CO/hfR&#10;SS3GokGHttimO7LdxF1/Yf3RBx9Vzz35PF3f+dxpLra9//b7PCQs0mL9nDPP427Enn/6BYqGggc4&#10;evXF19SF513MneFCgDdedzO/J0gJoH9GRIEYNgHdj+H8GFQL2yBIRF7owuzsMzfx+8exeG30+4iO&#10;bzduOJ/fA0Y1REe82Fe0uJQjPP+wtbh+9KaO7tOQ1kSZOD+2o9NcOz0iXAgZn9fpJ5/J7xvb0TXa&#10;imVruENiW4xnnnYOd9cG0T1470McmWJIB1wrIlT0nYm+MtELunnP6MQX+9DPJa4XXczdccvdnvNW&#10;NJ9v/8qVGEYJ7Fs2JTDd7nLW1su4BtqcE5LEKIRBaSMhmmLkyheKGrUYe1JWmiLGeBTjosIi1axZ&#10;Cxbj2rXHqJkzvWKMdTtG3OQYsArCgrxwQ0CA6KUbP/jbbrqDRLKJowkMSPXbT7/xaHtPP/6MOuXE&#10;9TygFG4qHIcbBtEVRIIsGHr1hiwmjp0eJkbcYBiwCtk3RGWIlD6lSKWUopTbSJYQRWnxas5W4nUg&#10;Odx4F19wGfe2jV67IS30zA1Rr6HrxdAMSxcu56EM0Ms2oh9ICR3qIjtbsnQl37imZ3AMh4pRDf2f&#10;CXjlhVdo/xW8DKHgfZp9X376hVpMnwWW7779HhY8IiqI5bGHnqDo6XK+FgzrgPcwZsRE7vMRr41I&#10;C9JE9hTvEceeedrZLElEeehRHKMS2lHeji073OzsonlL+HuBaNHjOPqF9Ivx5edfZvlhGREl3iuu&#10;7cbrb6HvcjP30G4LDNeK8yH7jeFi8T2i815cH2SMz/ul5152ixQQiWIgMOzD54ttkCfS4Bhz3lhw&#10;7tarLDk2Vb3KJvJjgkFpywMR4e3bHnL7eATITn+5i7aOe0tUs9IoY0RRHWele1LEuJ+IcdasWU4Z&#10;oxZjPGSlEYVAHLg5EElBhtMnz3YigQe4J2vsmzJhFosOosGN9RZJDvJ5kyJERHlIc8O1N1M28xa6&#10;EbfzeC6ItDBUQJAYIU5ka3Eu9BCOsq8r6KZFpIjICYNi4SbFayDKQk/dp607kyVpOsM1Qi4hqXz/&#10;9XdqzQq9DmnOmDKHoxr0Rv4hRb54P7hxjRhxjvJuZFuMiIJxDWYfxq02ZXH4x4L3jWVEfxh0C53r&#10;4tzoeRyfJTrFXTRPiwbp7ddEdI6IE58rehaHAJG1hYxMGgO+h3PO2MTHQ0L4rPGeIEZ0CIx/CKef&#10;fBZF+A+z9HEMvlu8V4zCeOyaE9UTjzzlihFpr6TvBMci7bNPPkuf7xn8fiBGbMP7gPSQjcc6ihQu&#10;2HQRR9vmfeC3g6IBRJhYjyXfbftBTSwrcYWGAfR7bpmg3nKeiNkdVm85y+170fDKtreinoU2RK3y&#10;xXlWmiPGlHSufBk+YkT81ErXqlWrNs0OghgXO2IcO248Z6VDlS/xkZUGRoyQF7r2xw982ZIVfNPd&#10;f/eD7vgoGPkPN7CRxPvvvO+KEeVW2IZIAmJElgxlU6jAwPAEQWJEOmSTsW7EePVl13LECpEtmreU&#10;JQNJICrETYoyLww3gGtCj9wYW8akQUSzduXxHIVBzNMnzeGbHBUOiPgmjZvB60aMeN3ysMWIaPk0&#10;ypJiGWJAVBwkVCO+E45Zx5LG9UPw2G6GmbWZM2OhG2Xhc8WQrdj+zBPP8WD+dlpI9+QTTuN0O+i9&#10;4Z8KpHrKSet5nBr0vA5Z458KihXOd74PDEOB94rPbDVF18soap4zcyFXEiEtzofP9dsvv+EhLYzk&#10;jRhNxIiiFaxjUDJEqub941h89/i+gz6TigbX8OW2b1SPstAYMODfJMgRWxaqv8qJHv/asUOds+0K&#10;T9bZ8MbWd/fpe4ueGHW3Y1zGmExi7BV/ZYwZNKtUUrIupXBJsWrevCW3Y1yzdq2blU5L048ExosY&#10;EWUhulq1fA2X/yFbh+jFL0ZEaycddwpn/RCxQYwol0R5HMq0ELVAeDgG0RLOhUGqkNX0ixE3HCIR&#10;HIfxYWwxYpgBSBr7fqR1RDgYIB83MyqKkL1GFhDZTqRBxQXSGDFCUBAjrhdRENLorHRIjLipy/vB&#10;I5LF9eK4DZQdhRyRFpUMTz8e6oHFRIyQCt4jQPkexIgxYRAx4xxLF5Xw8XhNpIewUFaKfajhBYgY&#10;sY6oDlGaeQ38U4GkH3/4Cd5vwGcIEDHaZaW4BvPZIZuO92rS6sqUS/mfXuj8f/D14/vGMfgc8Znh&#10;OPxTwdAOWP7iky/VrGnz3dfH+0ClE8oxzbZ9KZA9AYPjo2MIlDX6RYcoEs9Ho7ux9LIOFB22DEsD&#10;kVYua64e2fbsPosUDVGtfOHHAlOsiHGkR4zp6enJNDtQr1Xw5BHj0mWqRYtWWoxr1pAYKSsNMZIU&#10;Icd4EONFmy+hiG0C/7ARgY0bNYUL1c2NhFpHpEMlDW4GZK8xBCluEsgKx6EmFtuQfcSA+IgiF85d&#10;oiaOncbZS5Rf3UCRHQaux7lw7ksuuIxuyKl8HCKRzz78zC2XRBoU8GMfBsuCtJElRXkdrhWVI5DM&#10;uuNP5TSInnCzn3zC6Rz9QliLKfuK1ylZuorTINLD9aPMFEUG60/ZwBI2n4MN0uF6zetjG86JCia7&#10;Bh+RGsr5IIQxIybxtWGoWRyP9zGdsvPY9v7b7/HxiPoQ/UGeODdA1hxlqY8+9Divz525mMsJzWsg&#10;vUkLMNyr2QfwfdnrANEh0qKIA5+B2Y6mNpAu5Ge2nXX62Z7zm7FxxtL7wedtJI3iFTsdZGmvIy1+&#10;C+a88cCMLau4rDBIkOVRrayVQs87z21/NfCc0SZ6YnTaMUKMTsSIrLTdXKd+/fpow/hvvVbBUygr&#10;vS5lSVEJi1GXMa5VMyhiRLgLMaaTGPe3doy4oRA5IIt82413qJv/cwtHGojYsA1iMvLbGbhZ7ay0&#10;IOwrMBxq77JJKresuyNJ3R2ZDTqVyCw7lKPM9dsuCTzPviKqYiS3AFS+9O7Vm8VYs2bGHdpMMRaj&#10;8zzigRDjUhJjy5at3YhxxoyQGMH+JkaUOaHAHu3XkF3DNkRdaK6CWmtkwf3HBIHsGyJPNEUJ2i8I&#10;0Qad1Z699QrVp2yyOrhsgEurssFqyZZ16vVt7/Jg+0HH7kv2hRjRXAdiHIGsdLxEjLVr165FM44Y&#10;lxYvVy1btWExHn300STGGVwOkJ6uyxij0Vxn/e3hTz4IgrB/8NL736g5lzwaFTFyGSO3Y0wPFGN+&#10;fn4VmsVGjG5znXUhMY5zaqVdMUax8mX51U8EfuCCIMQ/T7z1uZpy/kPRESNFi0kJlJVO0WIcOWqU&#10;R4wxrZXOyclJp5nOSrtidMoY3ax0DSYSMY654Ak1atPDatLG+wI/cEEQ4p97XvpYjdn4gBq9+bGo&#10;iRGVL0aMNWpk3aTNdMABNWvWTKRZzGqlnQbeQWKc4Tz5svdiHE9iHHfxMyTGJ9Wo8x5Rw8+6M26a&#10;SQiCsPvgvr3t+Q/VyHPvV6PPf1yNu+hpvr8D7/udYIsRWelUR4wjdMR4lzZTjMsYzRTKSrdWY8eO&#10;dcXIWWnUSu9lVtoV44VP0n+ZR0mM96jvfozeOLeCIFQMW8u2q6see4fE+CAXjeG+jkiMjhzTvFlp&#10;V4wY1plm/6fXYjSFIsbWasyYseqYtShjpKw0iRHRIotxL4ZPNWIce+FTHH6POPs++nDfCvvQBUGI&#10;b776/je17CoUiT3ERWORiTGd3YKIMS0pXfXp3UeNGj3GI8aYljGaCWIsIjG2oqw0xIiIcTqy0nTx&#10;blZ6b8V4CYnxoqfUGAq/R577gFp46cPqt9+i20+cIAj7lmfe+UoNO/NuNfq8RzgHyOWLEYoRZYyI&#10;GIPEWLt27QSaxThipKx0UXEplzFyVnoNiXH6dE8Z4960YwSogEF5hK6AeURN3vygevi1nT//KwhC&#10;fHH8jc+qEec4FS+UA9ybihdgstKo2EUP3ihjhBhHkxhr1866xVFSnJQxIiuNBt7ISltiTE5KIynq&#10;Msa9GdqAMdlpihpRaIuosfiqx9VHX5U/Nq4gCPHDVY+9qYaddQ8HNogWx+5lxQuAGFOd3nWSEyHG&#10;NB0xjhrt6V2HpthGi5jsWmlEjHjyZdq06QrdjpvKl72NGBmW49P0n0bXTo84+1516q3PqT9+lyy1&#10;IMQzD73ysRqx4U5d6XK+00wH5YtB9/luwBEjecV98gVi7IWsdJgY0VTnX3oxRpNdKz1m7BhXjMl0&#10;0bryZe8Gw3KBGCn0RpZaR40PqjHn3K1Ov+1Z9bc03xGEuAPNc55883M158L71fCz7+OABs3uEODs&#10;bTYa2GLkBt6plJWGGMd4xRjTMsYRI0akEP+nxaiflR4zJlyMXMZYEIEYgZOlNm0aR5xzvxp2xh1q&#10;w50vqi+/Cw3KJAhCbNmx7S/16OufqvkXP6iGb7iHn1pDEx0uW9zL2miDzkqnc1NA3VGtk5X2iTGm&#10;zXVGjRqV279//8puxEhiHO2IcerUaSxGXfkSQRmjDX2gXEONihjI8dwH1MgNd6vSqx5T1z76hvr1&#10;1/jqCkoQ/pdA7u3F975Ux/3nCTX3oodIiveSFB/WjwCyFPe+bNHAYqQokSNGJyvdu3dvrnzJzMy5&#10;3FETpthVvJAY60yaNKmKrpXWZYyjRo9Sq1ev9olx72ulPThRIwpvx1z4BDf6RrYaBbsTKGtdcsUj&#10;auWVD6l1Nzyhzr/7eXXJfS+qS+4VBGGfQffYhtueUcdc86haedUjai5lnYdSTo6zz5se5qIvbp5D&#10;9+3eNtGx8YiRn3xxetcZOZLEmH2Jo6bYTkOGDMmkrHQlI0a0Y0QhaKAY96YdYxBGjniGGpUx5z+m&#10;RtIXgC9i6Jl3qiGn36ZGrL9djTnrTjX2LJqfeZsas/4WQRD2BWfcpkYRQ+meG0JCRJCCYAU5utGU&#10;sxtDOTzcqyzECKUIbDEm41lpp9sxPPliifH/KFtdjeaxqXwZOmZMg0OGD6/KYlxWqlq1bkMh7Wju&#10;dswWI4iaGAHkSP99tBx1M55Rmx9RozY+xG2lUP6ouY+Eea8aduZdgiDsC0iEeCIN9xsL0USJJEUU&#10;e+EejaSyxY9dxpiCMkYnK025V0/EGNNux4466qgsRIzrSIzFy1awGHGBEOOUKVM8Ysys0yjwje41&#10;LEfd+w6y1ijD4Geq6Uvx8hj/9xIEYR9AAYm51yBD006RhcjZ5+hEigYjRkSMiYkpOmIMEGNMG3gP&#10;HTo231S+lCvGFBIjkZkfZTE68JMxFxP0ZQCunLnoSf6CBEGoAHC/EeYe5PsxykI0aDHq5jqJCRjz&#10;xYhxtMrOzj/HUVNsB8MaNWqSW/lSXFKqWrduy2JctWqVmjx5Kokx3RJjFLPSFty+EeC/E8TIXxb9&#10;58J/L/wXEwQh+iCrTPeaBzTehhide3JfihE965iIkR8JHDNGZefmn+2oKbadSIwbPq7RcKeM0SPG&#10;1atJjJO1GE1Wel9EjPTB6xpqkiF9UZxt3vQwt5sace793FxAEITog3JFPJ6LckXcbyjfRysRzlJT&#10;YOI+4RJlObpljKh8IVIdMeKJu9yQGP+vUaNGSTSPTVaaLqbViO4jErUYV7hiXL36aBLjFJVEFw0p&#10;6v4YoyRG+qDx34jLFp2KF/TYMZq+pLHn3KtKrnlc3fDku+q7n/7ktlWCIOxbXv7gW7X+jhfV9Ase&#10;pHvwfjV6EyT5GAUrOorEvRotQbIYU6tzl2PoRIIfCSQxjh8/QeXnh8To9OAdGzFOGDXh4JlHzqwW&#10;JMZJkyZTqKvLGNFcJyNKEaPdVEdL8WG18LLH1fPvfR34pQmCULGsu+V5NWGzE0GiSMuJHrncMeCe&#10;3hPcyheIEbXSTsQ4fsJEW4yxrXwZP358x/79+yebrHQrV4yrHTFSqIsyxmiJkbPOTu0z/UeacP4j&#10;6sSbn1N/ba34oSAFQQgGz0m/9vH3au6lFDU62WudtY7Sky92t2O03JvEOHHiJDsrfWBMs9KTxkxq&#10;bCJG047RiHEyiZH7Y4yWGJ0sNKSIR4wmnf+wukJ68xaEuOV1kmPx1U/p8kc8Kw05Rlgp07fobM5K&#10;87PSbq10vIlxEolxpiNGVL60oYjRefKF9ulHdkiKEYvRkSL+4/B/H8o+X/TwW6qsbHvgFyIIQnzw&#10;ykffqUnnPcjBDIKayHvXITHanUigHWOv3pxDtbLSsRUjZaWbEQlo4L1s+QqPGCdQnj+qYkTZ4oX0&#10;34c+4CL6L/TBl9JRrSDsD1z28Ju6h53zrdrqoPt8N3DLGClS5OFTkZUmMU6cOFHlxosYJ0yY0Ald&#10;j4XE2I4fCYQYUUsUFTEaKaJZDoXjE89/RN3x4seBX4AgCPFJybUU1JwXeQ/efUiMPOYLyhgRMTpZ&#10;6QleMR5Uv359NPCOBzGu1JUvJEY08B43Ljpi5CdbnLaKaJZTfNVTaotkoQVhv+JVylKPOtfql3Ev&#10;s9NGjKi/SHIfCfQ210FfjCkpKRjzPjadSEyaNKlLmBhHjVYrV65U48aO12J0nnzZKzE6ZYtcE32+&#10;Hu/lggdeD/zgBUGIX7747je16PLHKWp0yhr3shJGlzFW12JE5YsjxrHjxtmVLwc5HdXGZpo6dWrP&#10;sWPHphkx6naMRozjPGLcqydfTDYaDbk3P8Zdi0lv3YKw/4Fc3mWPvs1dBOIpNS5n3CsxoozR1EqT&#10;X5ysNHKqlhj/5YgxNlnpKVOm9HHFWAIxtnPFiEd0PGLcm45qHTFy12KbH1UjNtwT+KELghD/3P7C&#10;x84wBxGKMdV5JBDtGJ0nXyjnSmLMNWL8t9MfY2zEOH367CMnzJtXXYsRvevoiHHFihU89otdxhiZ&#10;GPU4L1POuz/wAxcEIf659+VP1NhNupwR9QaRihFZ6TRHjMO9YoxtxDh79ryxCxcurO2vfIEYR44c&#10;FbEYdZdiqI0mMW56SK249snAD1wQhPjnibe+VFMv1P03ml54gu77nWGa67hiTHHEONwjxgPz8/NR&#10;+RKbwbBIjMOmTFlQE2IsWb6Km+uMGj1GraCs9MiRIyPOSkOM/Fw0hd4Iwdff/kLgBy4IQvzz4vvf&#10;qDmXPMb1Be5TMAH3/c5wG3ibyhdXjMNVdkiMlbKysqrTPDZinDZtzsAxY2bWcDuRaNOW2zGuXLmK&#10;B6exxZgVgRgRekOMZ9/1UuAHLghC/PPKh9+qeZc+xg9pRCJGNNdB5Qs6kjC969hiRDa6bt26tWkx&#10;NmKcNWvuyNmzZ9eye9eBGEtLV3Boy89KO1npvRklUMQoCP8coirGFKc/RkeMw4YNQ1b6VHgJYszI&#10;yKhJi7HKSs8eO3fu3AxkpSHGVq10GePy5aVajG7EWF3EKAj/40RLjKnJ1XWttE+MeXl5Jzlqim2t&#10;9OzZ8ybNmDEj04hRlzEGizGSMsb9RYzobunVF19Vp560Xn3xyReBaQRhn/HiK0qNHa9Uz167x4WX&#10;BJ9nHxENMfKTL8lWGaPTHyPESJHiGY6aYtsf47x5C2fPmjUr2xUjZaVRbV5aWqqGDR3mqZWOpzLG&#10;P3/9Qy1ZuEwtnl/ssuX3ssC0ewLE+OiDj6kpE2aq9956PzCNIOwTvv1BqZGjlKpcWakDDtg9Cuop&#10;dcddwefbB0RNjCl6zJeQGPuqoUOG2LXSsRXjnPnzp82bNy/LFuMwihQhxiFDhrpi5AH340iMs6bN&#10;V0OPGq1OPuF0dfzak9WAfoPViceeEph2TxAxCjFjwSKlqlULFmB5/OtfSh3aVannXgw+Z5SJTlba&#10;FqPudgwR4xCvGP+PstVpNI/NKIGeiHGZzkoPGzY8TIw6YtzzRwL3hRi/+uwrdXjfQWrtquPULz/8&#10;QvysBh0xUs2cOk/9+uOv6tYbb1dnnX4Op33njXfUScedoj7/+HP1wjMvqM3nXqgevPchtbr0GDcN&#10;wP6TjjuVznmCeuDuhzxifP3lN9SKZUerU048nV9rx5bt6sH7HlLXXnm9OufMTSTkk93zCMJecdwJ&#10;SiUkBMtvVxx0kKJoRqlPPw8+dxSJnhhRK52ma6UtMZIM1zlqqkKSzKJ5bEYJnD9/4dwFCxbkGDGi&#10;gXeYGN3mOvEhxnM3bFZHHjZE3Xz9Le62n777iSX597a/1GnrzlDjR0/h7U899rQaePhQ9earb6nb&#10;b76TBDpcDRs0Rh3Zf4g6asAwdd45F6o/fvldrT/lLE53ZP+hvN+I8bOPPlUjhoxVR9DrDTx8mBo3&#10;apLa9uc2dfH5l6khA0fROYaryeNnuNchCHvM+RcqlZYeLL3dpVIlpabPVIp+/4GvESWiK0aKGK3h&#10;UwcNGoQyxrPgJdRKO+0YY5OVnr9wYeGcOXNy0VxnafFyLcbhw/nJl8GDh4SGNiCy40SMq5avVQNJ&#10;YI888Kj6+P2P1dWXXaMu2HgxR3AQJCK7MSMmctonH32Ko0uI8bab7lDDB4+hiPIO9cM336tRw8ar&#10;aZNmq4fvf5Sld+etd6vffvpNXUnnM2IcO3IyR6K/USR6yQWXc7pPPvxEXXjepXzeF599UZX9JqMZ&#10;CnsJygfrFgTLbk858EClVq4Ofp0oER0xOs11TBmjUyt91FFHqazsbLcdI0WPdWkR5YwVP81fWMgR&#10;I7djxJgvrbQY0Y5x0KDBHjHGS8R47NEnsqAevPdh9fRj9MWMmsKSgsw+++iznYpx1LAJJNTHuCxx&#10;9PAJfMwD9zzEaT545wOOOCFcI0ZEhYgWkXbYoNFclnn5xVexGKdMmKU+IjH7r08Qdou331OqXftg&#10;ye0tKHPcfEHw60WBaEWM3IM3xEgRo2muw2LM0mKk6cD69evn5OfnV3HWK3ZatGjJkoULF+bprLQe&#10;JRBZ6eWUlUZo64oxFY8ExocY77jlThYUygshOGwbM2KSR4wQGbb7xTh6+ET16IOPO8dM3C0xDj5y&#10;lFq2ZCVTtLiUzwMxTp04W338wSfudQnCblO2TakBR4SLrVkzpdq21YLz7/ODssUxY8PTZmcrddud&#10;+yRbHW0xoowRYuzbuy+LMduJGDE5DbxjEzEuWlREYizRYnRqpYcOHcZixIV6n3yJDzGCQUeM4OY6&#10;3375LWV/f1Ujh473iHHoUaN4+wP3PLhLMT720ONc9nj7zXepn7//maR3sStGlFUiu/3FJ5/z+a6i&#10;bPbWP7aKGIW9B0Uv4+kfty0zUKsWCe0Opf7cqlTnzuH7baolUMT5rlI//aLUwKPC5di2nVLPPK+U&#10;EzhEi+iJUVe8sBiTtBgH+iLGmI75smBBYencuXPz3VECSYwoW1y+fLk6kj7weMxKgxuvv4nLCJHN&#10;RfQIUZYsXcG10pvO3uxWpJissBHj2JGTXDFieerEWer3n39XZ5x6NqdHhQyy29gOMX756ZcsUOzD&#10;ecaNmsyVPBdtvoyEOUfEKOw5qIG2JWZAw+5f/9BpEFEi8gtKh9rrq6/V0kNUeNMtStWoGZ5uyDCl&#10;fiRx+l8/AqJX+eKIMYGy0o4Y4ZsMS4wNGzasQfPY1EovXFi4FFlpFqNTxlieGOPpyRfzhMqShSVq&#10;wZwlauOGze4+ZIePW3OSWrpoubrmiuvVsqUruZLmiUeeUmtXHa9eeeFVTodlNOXBMpoAYb24sFS9&#10;8cqbbhMf7PvovY85Oi1cUKy+//o7tZ1+tMjOrzv+VPX151+7rysIu8XkKeESA8nJSm08T0eUSAdJ&#10;Zud406Dx99FrQud66x2lOnb0pjG0aKkbjZu0USB6YtSVL6ajWo4Yj/RGjDk5OemY69UKnhYuXrLc&#10;jRh9YhxoxEjZaDTw/l94JFAQ9jnliREUFCh1/Y0UMVJ2Gmkff1Kp2hmh/Xgyxpzn48+U6tfPe7zN&#10;fiBGM7RB3z46YszKyjrTUVOV2rVrJ7ww88jG784d0crZVnHTwkJvxIisNGqjS0pKPGLkype9GPNF&#10;xCgIPnYmRoDKl8ee0Gm37lBqE+WGUlIoMjwkdI5PvyBJjg4+3hC3YtTNdbhW2oiRs9IDVVZOjulE&#10;4sA2jRo1f2baEe98sGDoNmdbxU0LlyxZsWjRojpuxGiJ8aijUCudJmIUhGiyKzGC3n2Uesd5JHXL&#10;dqWKl+mKFqx/871SS4qUqlIl+FjD/iJGp4zxiCOP9IixQ8OGxz0y8fCtXxSPrngxFi4tXrVoUYlH&#10;jIMHD+astF+M0u2YIESB3REjGD1GqQ99lXsofzzzLF2DHXSMTZyL0c1KGzEecYQtxn8f3qLxxFfm&#10;Df3+29WTYiPG+fOX1rXbMZoyRhGjIOwDdleM//d/3ooW8M57SjVoEJzeT7yXMaIHbxTVOQ28IcbM&#10;7GzuqJamf43v0OL4FxaO3vb9ibMrXoymgTcixpAYnaz0wKP0hYsYBSF67K4Y8Yjfaeu9x35EEWSn&#10;TsHp/ewPlS8+MZpHAmk6cHaXdpteKp6ovj9lXizEuLTYX/liixEXL2IUhCiyu2JcWqTUdufplc++&#10;1G0WwYMPK9WoUfAxNnGclebBsHwR4wASY+3MzPMcNR24qFvHTa+UTCUxLohBVrpw6dFuVtp58mWQ&#10;ESNlpfGAd3pqTUYGwxKEKLA7Ypw2XddII/2bbytVuESpe50x2bEdDbxTU4OPNcS5GJMDxFirVuYl&#10;jpoqFXY/ZPOrEONp8ytejEuWFB23YEFRPY8YBw3SZYw0Rwv19PSa0o5REKLFrsRIAYn60nlwAPP5&#10;C5RKTNRZ6CeeCp3nnI3Bxxv2NzEOGKBq1qx9FbyE3nWW9up40Wul00iMMYgYi4qKTiwsLKwfJEY0&#10;29FirMVilIhREKLAzsTYrp1SL+sns7iZzjHHKLJFaP8RRyr10iuhc61Z6z3eJo7LGPGsNIrpuKjO&#10;EmP16rX+Ay+hcffy3l0ueX3FdPXd6YtiIcZlpxQXFzeAGJeRGHU7RhJjiS1GnZXOrntw4BvdGSJG&#10;QfBRnhhr1FDqvgdC6c4+V6msLG8atF3E8R863d39/JtS02d40xj2OzEeQf8DMi6ElzBC4Kq+XS5+&#10;A2I8bWHFi3GZI0a7VhpiRBkjKmFcMaaRGAtEjIIQMXiqJUhkeBxwK0WJSHP1NUrl5gWnQ9li6QqS&#10;4q+6MuaKq4PToanPH1vCXz8Col35YovxCIqGTXMdZKWX9zn0ojdWzKCsdAzEaCJGiHHZ8pUeMXoi&#10;RmJ/ECM6kPhr6w63n8ZdcdWl9KMK2L6nfPbR5+reO+8L3Lcz3nzlTfX2628H7tsZr730unrk/kcD&#10;9z320BPqK9RiOuv4LPCZ4LO55YZbedlO7+f+ux9Un/obFgew5ffwm858/vY2rO/Jd/KPBzK78eZw&#10;kWEgrFNOU+qBh5Rq3SZ8v01GhlLnbtRlkG3ahu8/arB+bDDo9SMg2mL0NtfxPPly0Kp+h573xsqZ&#10;JMYYZ6VRxtiqVRsW4v4qxueffoF71vnpux8D9/uZPX1+4Habm6yxZcrjrdfeVudvvChw38649877&#10;eXCuoH02d956l/od2SZn/aH7HlFXXkJRhZXGgOt489U33fVtf27lXsu/+ORLtbJkDQ/mZaf3s/6U&#10;DerFZ3f9PZ152tmedXTthkHDbr/pDs/29956Tz3+8JN8Hfb2/3nOODO8H0V0GNGkqW7DaG8PAhFl&#10;5y7h25GFfuvd4NeMkKiKkaRoV74ciUcCs7LMuNIHHt330E1vrIhR5cvipUuPR620acfY0iNGp1aa&#10;stH7gxgRkWDcFvSdiG7EsA2dy6L7MHRRZoSA8achDoxNjQ5pse2bL75meXyGHkuc8wH0yYiuyL77&#10;6jtex6iDRjoYMRB9Mz731AseMX747ofcC7g55unHn1GfvP+JeuaJZ/l6XnruZQb77rrtHh7V8KXn&#10;XuEOcLENvPLCK+rRhx7j5R+//ZFHNXzhmdAQmbYYMZjXqy++pn51+t7beNZm9eiDj/LohlspK4XB&#10;u9DlGrpIKy5cQef7gSNOvyAxXg6OOWbVCfwPBts+/fBTvg50tYb0P3zzA38mGOfmos2Xeo5Hf5f3&#10;keg3n+PtWv/bL79R77/9Ph+PyBGf8ycffMr78Jlg/B1cHz4vyBUdB+9K3v8I6Leg5s4LF1skoFfv&#10;V18Pfr0oEC0xmmelgRlXWosx1MD72P7dNr1RiuY6MYgYFy1astLtRKLEiNFkpfcvMeLGvuGam9S5&#10;Z53nZmtxg6PfxLtuu1vNnbmIJXHT9beqG669WZ1wzCksxo9JWhdsulg99dgzatG8Ik+0+fLzr6j5&#10;sws52sJgWzf/5zaW2aUXXaEepRscfT5eddm1rhifffI5ddZp56gnH31abT73ApbW8qLV6v67HuBs&#10;LM5/9+338hAJb732Fp+rtPho7jwX2/Cat9xwG0eIT5FQTz/5TJL2N7zPdLALjBghrFNOXE/Z3wd4&#10;jG0I66RjT+VezHFdGDGx7LcydekFV6h333yPxQih3fyfW9X1V9/onu/n73/iYWDvuOUuNXvafP7c&#10;kP78jReyvPA+0bv5qSet54gSy9Mnz3GP1+f4Wb1Hx/jFCGnjvJA0Pstnn3yevqPN3O8lhH/CMes4&#10;Ki+lzwnFA/hHsXHDeZ5z/GNBVrhHz2DJ7Q0v6H+4+4poVb7AK7YYuduxIwfaYqyytn+3C95ExBiL&#10;WunFC3XvOt6s9CC1bNky3cDbyUpXT68V92JEh7LosBaRHG5kbHvikSfVlZdezYLCEAeIdiBBRHqI&#10;UCBGRGqIylBmtnHD+eq+u5yGtARuZoz1gnOeSpL56L2PKPL6im9m3OxXXHI1n8uIEa+DqArnw+u8&#10;8cobat6sxbwd0sQNjx7DIe4N6zeyGCEpCO2C8y4hwT3EgkG2GdezeH4RR08YAAy9iZvrMmLENoyv&#10;jegXab776lt1Np0Xw8YigsQIhxDjJnpfuEaI8fuvv2dZnWcJDGWkGFcb13bcmhNZjIisEV3iM8AQ&#10;snhPOAbvCZEftpnjDfh8/WLEua676gZ+P1988gWfD58bhIv399xTz6mf6Z8a/lF98PYHFGF+x8K0&#10;z/GPBeWun1AupXr1YNHtCVdepcsvg14nSkRNjE7FC8oYWYzoqHbgUapWrYyLHDX9a81hXTfErLlO&#10;4YLCY+fMWVxgIkZTxugRIyLG/aBWGgNfTRw7Xa0sWctDHUAoEOMN197E+yFGyAFjupiKAIgRskO0&#10;hWFUzz5jo7r9Zm8ZGSI+RIwlRSvVjClz1ezpC+gmPlnddN0tHN3hXEaMyDYvL1rFNz0iV2SJIUac&#10;B9nnyy66ktM/88QzFMmexmK8j6JJ7P/y0y/UJRTZXXPFtXwuRFQQB/bh9SA0c01GjM899TwLau7M&#10;hfTep6m3X3+Hs9LIKiMdoro/fvnDI0Z8Lu+88a5HjBASrhfLJ59wGssMRQaQJISOMXQgRoynjXF1&#10;kG5vxDh+9GS+dvxTMGJ898131XaK5DG2N7LukPP/jBgBfotfUOT4738HC293WLVajxXj/K73FdET&#10;o26uY8oYIUZkpc2TL2jHWNqn06Wvl05T38UiK20iRm6us5+L8fi169QH73zI0RfKqc7feHGYGCEO&#10;3JS4+SAIiBHDsN5IkkM2+9STzggUI+SCrCbKD3Esorq7b7uXs322GDEkwid0cyM7vmH9uWFixNCr&#10;WH72yWfDxHj6yWepO2+5m4X16ou6DHBXYvzmi29VydJVHDGiKAHHQO7IruK6IMY/f/1zl2JE5Iki&#10;Byzjc4RwUU6KaBvZdYzHDTFibO3PnXLYPRUjyi+nTZ7NEfoVdF6PGOk1zjh1A0v3f06Mhhfo3giS&#10;3q4YPCTqzXLKI3pljCRGq1ZaR4wDVUaGzkqjuc5KNNfBky9xkZVu7RUjGmKGyhjj98kXSABliJhj&#10;HVk9DHblFyOak6BsbeHcJTxiIMSIypmSpSvp5h/LtbYQnH1ubEe5ICQxa9o8TgOB3nP7fWFiRBYV&#10;Q7eOGzVFFS1erh598LFdinHoUaNZWLgeXN/lF1/J58DY2bYYVy1f616TESNkjmMxJg3eC7Lsp1D0&#10;u5ReexpJEUPM+rPSQWJEUUFp8Wq+VoyXDTEi6hw5dJwafORI/uwiFSOuA+fBULcYlVHE6AO/3Qsv&#10;DpZfeWRmhZ6prgCiKkZkpa1RAnlcaae5jkeM6xfHQIxOD97BZYxHaTE6nUjEsxj3BIjs959+YwkF&#10;7feDMjHTZg/lbihT9KeJFFR+BG03QPSo0Q7e9xft+43lYrZtL9vOUeTuvkeAYxBt78kxuwKf9TNP&#10;POdmpYPSCBb47NGG9MVXdo+gc+xDoiVGf3MdV4xZbjvG/1tzeNeNePLl+/WFMShjLFx67OLFiwtC&#10;EWNbvkAW40ASI120K8a68qy0sGdA5qtL11JkfUdUhSvEhqhFjChjpGgREaOpfIF37AH3jz2i51k6&#10;Kx2DiHFR4dJV3qy0FmNx8TLO87tiRBljFDqROOvOUFs84Z8PIkYR4j+Hlz/4Rs295NGoiZFxxTjI&#10;FuOBx/XvtgmVLzER45IlJWcUF6/SnUg4jwQiUoQY0a7IU/kShYhxzX+eDvzABUGIf55++0s1/cKH&#10;o1DGqLPSIC05lcTYh/uBNWI0ZYyvL58amzLGhfP18KlGjOh2DJFicXExP7voihFZ6QgixjEXPKFG&#10;bnpITd+8588TC4IQH9z3ysdq7Mb71ejNj0VWxoiIkYSYjMoXmuORQIw1lZ2d64oRnUiwGGNRKz1r&#10;1qwB8+bNq+4XY1FREY/B4Kl82cuIcRyL8Uk16ryH1fCz7gr8wAVBiH9uf+EjNeJcEuP5j6txFz29&#10;l2LcoMWIWmlnlECIcciQIYqEyAPuN2rUKKmkd+fLX0cP3rEQ4+DBg6t37979QL8Yl5IY0T8aIsY0&#10;kiLYm4hxPIvxGTXmQhIjhd/DSIy//Sa1k4Kwv7Fj61/q+qfeIzE+wEVjECPu78D7fieE9cdoizEv&#10;j2ul0R9jae8uF79eMiU2WekxY8bUaNu27UEsxhKIsR23QF9atFQdfviAqIpxNIlxxIZ71e3POQOJ&#10;C4Kw3/DdT3+oNdc/o0ZtfEiLke7rvRWjacfIWWlahhiHDh1KEaMWI00Hrux76KbXl5MYz4hBcx0S&#10;Y2MSYTVXjG3acRfjEGP//v1Vamqo8mVvhjZgMVK4jfKI0ec/pkacc79aevkjavuWimuUKghC5Lz+&#10;8XdqBOX4UCSGOgPORkcoRm7gTdnqPr0gxmEoYzTjSh+4Ft2OoVb6jCUVL0aSX/KIESP+z81KkxgR&#10;KaKM8bDDDnPLGBExRirGMec/Tv9tHlTTzn9Avfi+M9iPIAj7BZvue0UNP/seNfq8RzkHuPdi9D35&#10;QmLs3au3GjZ8OMoY1ztqOmhtn66b3+Ba6RhEjGayxYja6KVLl4aJca+y0gRXwFz0NH2YT9B/m0fo&#10;w71Xrbr2CfXld6GOVwVBiF/uefFDNeSMO9SIcx/kipexF+5djTSwxchljI4Yh5MY85wyRpoqrerV&#10;5XyufIkPMbZVR6CM0RGjLmOsQXLcuwH3GV/UOIKixpEb7lJXPPKG2lr2P9AhqSDsx7z72Q9qzIY7&#10;KKC5jwMbRItogrc30SLg5jpWO0ZbjLm5+cc4SjpwZe8uuoF3LCpfatasmUgzKyvdVh2OMkZLjKmR&#10;ihFAjheTHOk/DWqnUdY464IH1G3P7Jsu2AVBiJz3Pv9BHXfDU9yaZNSmh3S0iGY6qHgJus93A78Y&#10;02gZT75AjPn5dVdqMx1wYGlfiJEixlhUvuTn52fQrBKLsVSLccARA9SSJUtIjP2jK0aKGtGmcfQF&#10;lKXe9DB92HerqZvuUdc+9iZ3hBD0xQiCUPHgUc6PvvxJrb3uCTWSpIhABq1KuGyR7uG9zUaDMDGm&#10;ajGOGDHCEzGyGGNVxugRo4kYDz88JEYKcyFGZKcjEiNw5DiGoka0nB+58SGW49iz7lTn3PmCevVD&#10;qZARhHjgvLtfVEdf+4QafgZloc+5T42kQAY10RwtQop7mY0GuoyRxGj1x4jmOhBjTl6eqXw5cFmP&#10;jpteix8xtlP9+0OMTlaaLhpSBJn5jQLf6B5BHyg+XFTEaDk+SHK8Rw09/Xa15NIH1Sk3PaVOu/EJ&#10;detTb6lPvvpJ/fzzn4Ig7GOef/tzdeE9L6hT6N477eZn1LDTb1FDz7iTI0WUK6KpHT8CuJdtF21c&#10;MZIUTbdjRowUMbrjSi/p2v7i12JVxmiLsYSy0m0gRhMx9tNiNFnpqIiR4LJGkiPKG/GB47/RCPqv&#10;NGT9HWrQKTepo9b9R00++za17LIH1eqrHlGrr3xIrbriQUEQos5DdH89rOZfcLcaeRrdeyffoAaf&#10;dqsatuEeroFGfQAe5+VaaLpv0cIk6J7eE2wxAk/EmJNnhk+ttKRHh/Nfi9WTL14xrtIRoyPGfvtI&#10;jJylxod8MckRDb8veJz/K4045wH+QoaecZcaSpIcuv52NYQiycGn3UJfGL40QRCiy81q0Km30H12&#10;G91vd3LRFmqfUcxlyhR1Zcve10L78YsxzRGjrpXWnUjgkcAF3dpe8gqLMcZZ6eUsxvb8xEshi7Gf&#10;NnoKZaWJrGiJEUCOjiC5GQ/9V0L0iMajqP1CQ3CArDaezRy24V5BEPYBWoQP8KN+nG3mKFG3VUSz&#10;nGhFigb95IuWIvpjZDG6zXW0GNGJxMzObS5/hdsxxuDJF1uMpStWqzZt27MQCwu9YgTZ0RSjwQiS&#10;QRRp0P+lDJz1FgRhn6DvM+few31o3ZfRihQN9iOBfjHWqVNnDbwEMU4/pM3lLxVPjoOIceVq1bZd&#10;e9W7d28SY6ElxupM1LLSgiD8z+JGjMlWVroXyhiHq7p13XaMB01p1/y8FxaPi60YR48enQUxtgkU&#10;Y7ojxoaBb1QQBGF38WSlWYzpjhhH2GI8cEzLJpuemTNMfXfqwtiJcdy4cTkoYwyOGCHGdBGjIAgR&#10;48lKQ4y0bGqlLTFW6dOkwYWPTj1SfXvi7JiIMZVmB0KMKGNs166D6tmrl1rsiDEpMdkRY6rKzKsX&#10;+EYFQRB2l/CIMVyMeFS5c8P6lz0w7jD1Vcm4ihdjRkZGPs0qo4xxxao1FDGSGHv2VIsWLVZ9+0KM&#10;iSo1KYURMQqCECl2xIihDdAkEINhjRw5EpUvbke1zRvU23Tr8B7qg7kDY5uVhhjbte/oiHGR6tvH&#10;K8YsEaMgCBECMfLQBonowTuFyxjxrDTEmJdX5wR4CbXSDes33HzVwK5/vTjpsPgQYw8jRrrYZIgx&#10;2USMBYFvVBAEYXexxZhki3HUKFW/fqNF8BKy0llZWbm3j+1/34NThnyEbRU6GTGOGjUqd8Wqox0x&#10;9uCsdJ/evSnUtbPSIkZBECJD966js9IY84W7HeuDiHGUqtegwQJtpgMOJCrpxRhMeXl5mTSrNGDA&#10;gINdMfaAGBe5YkwhKYIsEaMgCBGixeg8EpjgFWODxo1najMdcGBBQUEKzf+tVyt4yszMzKNZZS1G&#10;nZXu3r27FmOv3pyVNmLMEDEKghAhLMbU6h4x9uvTT40ZM0bVq9dgPryE3nXq16+fQ4sHYb3Cp9zc&#10;3CyaORGjV4y9evZUyVbEKFlpQRAiRddK273rhMTYsGHj6fASOpHIzs6OnRhRwEmzUMTYrgOJsYda&#10;uHCh6kFziDFUKy1iFAQhMuzmOq4Y+/ZTY8eNUw0aNZqlzXRAJSdoi4OIcbVXjN27dfM11xExCoIQ&#10;GXa3Y2iug/JGiHHM2LGKss9cK83NdSh8zM/Pr4L1Cp+ccJUjxlJUvjhiXLBgQYAYpR2jIAiRYYsx&#10;KSFFlzH2PYyy0nEkRtNcZ/DgwfVKVx7NT75069ZdzZ8/X3Xr2tXXXEfEKAhCZNhiBGjHCDGOHTtO&#10;1atXrwheql27dkJBQUGDmIkxJycnm2a6EwmnP8ZuFClCjF0PPVTEKAhCVNHNddKsbsfS1WGIGCkr&#10;XbduPX5WGpUvJMn6cSdGZKW7mogRT74kSq20IAiR44rRRIypJMZ+XjGmpRWk5ObWaxrzMkYtxlUk&#10;xnYkREuM5pFAEaMgCFFA10prKbIYKVuNiHE0iZFyzwvhJTwSWKdOnUaxLGOsgxfv339wvRJn+FSI&#10;cT6J8dBDJWIUBCG6lCdGRIymHSNNBxUUFOTFTIymuU7nzt1bFS9foVq3bqu6kBBtMcqTL4IgRAu3&#10;Ewl4Bc11UMaIrDQ/+dJwnjbTAZUpYiQvxkiMpoF3hw4duhYtK1WtSIyduxyq5s8PZaVFjIIgRIvy&#10;xDiaxGia66BWum7dug1jJkZ6Yc5Kd+jS5RCIERFj585ddK20XcZISFZaEIRI4cqXZEeMRKpT+QIx&#10;Uva5BF6Kh3aMLMZOnbq1X1pcQmJsozp16hQSI8oYU4wYpbmOIAiR4YqRnAIxchljv35q9OjRaMfI&#10;tdLkpFSSZLP4EGORFuMhJMZ58+apbl27hdoxihgFQYgCdsSYDDFyVrqfGjVqlNtcJycnJ52y0i1i&#10;JkbTH2OvXr2aQIytWrVRHQ85hMXYvVv3kBgJeSRQEIRIccsYk1NVMrodw5Mvjhjr16+/GF5CA29a&#10;rhczMZrBsPr06XPwEhJjS4ixQ0cWY4/u3XXvOihjZDFKGaMgCJGhm+sgYnR68IYY+0KMo93KF/TH&#10;2KBBg4KYZ6WHDBmXY8TYrkMHNZcjRisrTUjliyAIkeIRI9oxesQYGvMlLhp4e8TYrp2aO3eut4xR&#10;xCgIQhQINdcxjwRW17XSo0MRY/XqjZLy8+OgVrqkZF1K4dJi1bJla9W2bVsWo9tcJyWVn3zJkDJG&#10;QRAiREeM1pMvadVV/379uYG3eSQwbrLSEOOSpcsoYmytmjVtzmI81OldB9XqKGcUMQqCECl2VlpH&#10;jDVV/8O0GM0jgXGTlWYxcla6tWp88MFeMVI2GkhzHUEQIiVcjOmOGEMd1SJizMvLq0uLlbFe4VOg&#10;GBs31mLsQmJ0evDWYpQyRkEQIiOw27H+rhjt5jqxGwzLI0bKSqMdY6NGjViMXTp3dh4JTJXKF0EQ&#10;okKo8kU/Kx0SIzqR0A28KVpMo6ixPi3GjxgbNmio5syZozp36hTKStMbkAbegiBEii1GDIbFtdKU&#10;lR41erSq64iRosVkJysdB2Is0mKsV6++mj17jjrkkEM8YpSIURCESLFrpV0x9nPE6DwSmJKSnxo/&#10;EWNRCXc7VqdOXTVr1uwwMUq3Y4IgRAqLEeO9JFPEmJCi0kmMqHwZPXoMuafgaHgpPT2uIkYtxry8&#10;fBLjLHVIx45kdIkYBUGIHq4YySs8fCrKGFErPXasyq9b91h4iaJFdCLRkBZjLMZ161KWLitVbdq0&#10;UznZOSxGPDONZ6W5eyBCmusIghAprhgp2NJZaYgRw6dizJf6yxwvpebm5tajxdiLsbiExNi2vcrM&#10;yFQzZ85UHdq3JzEmWY8EihgFQYiMMDGmodsxPbSBaceIHrzr1auH0QXiQYwrKGJsr2pUr8FibNe2&#10;LWelWYz0BqRWWhCESHHFSNloyJEjRqcHbzPgvvNIIIZ2jq0Y15EYlzliRLZ5xowZqm3bNm4Db4kY&#10;BUGIBixGNO72i3F0qB1j3ESMLMblJEbKSiclJavpEGMbEmO1RL54FJRK5YsgCJFiZ6W9YuShDThi&#10;LCgoSMGz0rRYCesVPoVFjCTGhIRENXXaNNWmdWvdXMd5A9JcRxCESHHFSMEWmusYMeredQq48gVi&#10;rF+/fhO4iUVV0VN2dnYD5OdDZYztVNWqVdWUKVNU61atpB2jIAhRxSNGRIxW5Ytp4E1CTHWa68Qm&#10;YszLy+M+z2wxVqpUWYuxpVeMkpUWBCFSbDEmEXbEWK9ewyXwEtox5ubmNqXFGPeuY8TYVotx8uTJ&#10;JMaWngbeEjEKghApWozkFESMPjHazXXgJlqMTeVLVlZWQ39WulKlSizGNiJGQRCijC1GwGI8rL/T&#10;wLtgObyEjmrr1auHZ6VjEzHieUSOGEvWpRQVL3fFOHHiRNWmVSv95IuIURCEKAExYrgUI8e01DTu&#10;dgxiNGWM6HYsLgbcZzEu84uxNT/5YswuYhQEIVJcMTpeSUshMR52mBo3blz8DLjvipGz0vpZ6cqV&#10;KvNFtrKz0iJGQRCigEeMaK6TossYx0KMTgPvuBIjIsbWrduyGMeMHq1atXDE6IS8IkZBECIlXIwU&#10;MfbrR8HYeFW/kR5XOi7FiKz0yFGjQmJ03oCIURCESAmJkXDE2I/EOH7CBDz5sgJeatQI40rHsFba&#10;K8ZS1dopYxw+fLhq2aIFixFDp+JZaRGjIAiRAjGadowgNVlHjKjXqFevAWel9YD7+Rm0+G+sV/hk&#10;ixFljK3b6IhxmCNGuxMJEaMgCJFSnhgnTZqs6tSpdxK85IgREWNV4v+wrUInW4w6YtRiHDpsmGrh&#10;E6M8+SIIQqTYWWk8EoiBsSBGtJ2uW7feOngJZYx5eXltMzIy5tLyYSyripy8YnTKGA+qpIYMGaJa&#10;NHey0o4YM6TbMUEQIoTFyBFjqh7agJvraDGSi86Gl2rVqlW7Xr16N9H81xo1anD2ukInvxgx5stB&#10;Bx2kBg8erJo3ay5iFAQhqmgxpnF2mjuRcCLGKVOmesRYt27dm7OysjZkZ2f3oE3/wvYKm7xiLHXF&#10;OGjQINWsaVN+8kXEKAhCtNBZaWfAfSIkximuGGvWrJlRp06djXVz6w7EOmWnUdZYcVOYGFtpMQ4c&#10;OFA1a+KI0amVlh68BUGIlFAZI4nRihjtrHRaWlpKXl5eE8xZVBXd/ZgtxqXFy1XLVm1YjEcccYRq&#10;2qSJrnyBGInsfBGjIAiRYYsRHdUiW412jNOmTXPFmJmZWa1+/fr14CYWVUU323HFWFKSUrh0mWrZ&#10;UosRzy42OfhgT610dn79wDcqCIKwu5QnRgynkl9QwGLUzXUaNkb3Yyyqim7obYtx8ZJiEmNrFmPf&#10;vn1ZjHblS3Z+g8A3KgiCsLu4YqRsNIuRll0x5ofEWKdOvVHOuC8VP4XEuC5lSdEy1aJFKxZjnz59&#10;SIxNPJUvEjEKghApthjRXAe10/0oELPFmJZWkFJQUHAlcTiLqqInV4xOGaNHjI0pYvSIUcoYBUGI&#10;DIjRHdrAESNyqDNmzlR5eXXPg5cgRooWryIx9mZRVfTkjRhLSIw6K927d291cJgYJWIUBCEyXDE6&#10;EWNqkhbjTBJjdnadS+Alp3edawvy8uJEjE4ZY69evVTjxo19ZYwiRkEQIoOz0hAjSVFXvqCMkcQ4&#10;a5YbMWZmZtaom59/fV5eXi8WVUVP5YmxR48eqmGDhj4xSlZaEITIsMXIQIyIGEmMlHV2yxhJTVeS&#10;GPuwqCp68ohxaajypVv37qp+QT0RoyAIUcUVIzkliYdOgRj7OJUvuh2jbq5T93Jaj3HlC4kR7RiN&#10;GLsceqiqV1CgxWiefBExCoIQIUFi7OsTY0pKfmpeXp2r40KMdsR4yCGHhMToRIxZIkZBECKExeg2&#10;8E5mSZpaadNcJyMjo2adOnVuiAsxFhYtU80dMbZr147EiKx0kpWVlsoXQRAiw44YjRi58oXEaJcx&#10;xkc7RhIjnnxp1rwli7F169YBWWl58kUQhMiAGHmAPa6VTlZpJEZ0IoGI0YgRZYy0jDLGISyqip48&#10;EaMlxpYtW6p6dQtUktWOUbLSgiBEiitGbseYpNIoW83djk0N9ceYkpKXVrdu3WtIjgNYVBU92WJE&#10;GWNzEiN68G7WrFmYGCUrLQhCpPRhMVJWmp+VpojREeNkqz/G2rVr16pTp86NtB4HEePSYi3GSpVU&#10;06ZNVUGdup6stIhREIRI6VN0Fpcv6naMWowoY0TEmJubdzG85PTgfVNclDEiK92ieStVuXJldfDB&#10;B4fEKBGjIAhRos/ScsQ4bZrKzs7jRwJr1arLYiQ3DWVRVfQUEiO6HSvi5jpVq1ZVjRo3VgX5dSjc&#10;TbIiRql8EQQhMriM0RUjkURZ6cP6qWnTp5MYc66HlxISatfKzc1FVjo2EWNGRkY+zSqHxNiaxdiw&#10;YUMWIzfXgRgJEaMgCJHiNtdxxJiWqiPGGWEd1da9nKLGYViv8ImMjNH+K5nmOuioNqFaNVWvXj1V&#10;l8VoZ6VFjIIgREafpU7ESPAogU47RkSM5CMWozOu9LW0HpusdGZmZh7NKGLUYmxFYsRwBgUFBSJG&#10;QRCiDouRhMi10o4YDyMxTrXGfLHEGLPmOm7EiFrp1q3akBiTVJ26dVTdvPxQVlrEKAhCFNBZaS1F&#10;7nYMZYzliDEustLoRMKIMS8/T+Xn5tGF2811RIyCIESGqZWGFLkHbyPG6aFOJLKysqrT8nVxI0bO&#10;SiclqczamSovO8cRY6qIURCEqOA210lMpagxWaXR8mF9dTtGI0Z0IkHLN8SHGIuWcUe1EGON6jVU&#10;Xm6uFiNduIhREIRoEBIjIsZkdgs6qoUY69Spcwa8FFcRI0YJRK00xJiemq7y8ygrjTJGEaMgCFGi&#10;L4kRPtGPBOoyRhbjFBbjSfBSUlJWdZLidbQ+COsVPnnESFlpI0bUFOWhjFHEKAhCFLEjRrRjZDH2&#10;6aMmU8RYt27BqfBSenr9ZJLileSn2DTwzsnJyaZZmBjR+0V+bqhWGm9ExCgIQqTYYkQnEliGGCdN&#10;DnUigcGwaPn63NzcgViv8IlePNS7jslKkwyTk5JVXk6uGzGKGAVBiAauGLlWGkMbpHAP3pMnhypf&#10;0IkERYw3xbKM0RJjCffgnZiYyBeclZHpy0o3DHyjgiAIu4stxhTyDNzCYrS6HUMnEnXq1IUY4yFi&#10;JDE2b+mIMUFl1s7g6DEkRokYBUGIDL8Y05zKl0mTJ3vESFK8iaLGo1hUFT3ZYkS3Y0aMCVUtMboN&#10;vCViFAQhMliMTsULmuukJaXpHrynTFW5+fnnw0umP0YSYz8WVUVPYWKkrDTKF6tVraaySIym8kXE&#10;KAhCNLDFmMxZ6VTV3xEjiXATvGTESMR+wH08K43+GJNJgglVjBjRwNs8+SJiFAQhMmwxoqNauEWL&#10;cYqqW7feKfCSyUrHRw/eGNqgRUuVRBFjIokxs1ZtFiOXB4gYBUGIAixGR4qmuQ7EiDJGihi5gTeG&#10;T6Xlq+JmaAOUMSYlajFm+MSYU6dR4BsVBEHYXUIRI8SI5jrJLMaJEyeh8uVMeCklJT+VxHi1JcZK&#10;zrxipjAxUsSIB7sTqhox6nZGHDGKGAVBiBAjRkSLSdVQxqjFOGlSqLkOOpEgMd5gxJiTk1MV8wqb&#10;PGJcukyXMZIYq1ZJ4Kw0j/lCUuQyRhGjIAgRYosxmcSI3nX6H9YvrIG3r4zxX868YqZAMZLBq3JW&#10;upYWo1MrLVlpQRAixZQxIhsNMZrKF7uBNzqqJTGiB28zrnRlZ14xky1GPBLYoiWJMZnEWFnEKAhC&#10;9OHedXYhRjPgPsmRHwmMRVba0+0Y+mPUYqyqahsx0oWLGAVBiAZ25Qs/K02OQQPvsIgxr+61JMdu&#10;znrsyhg9ESNlpWvVqMGVLyJGQRCiRSgr7YgxyYgRDbzrcXOdRo0aJRXUrXt5QX6MmuuExpVep3vw&#10;dsoYEyhirFWjpohREISo4oqxmql8SeZnpdFcx4hRR4wxHD7VzkrbtdIJVauqmtURMVpDG4gYBUGI&#10;kDAxUvAFMU62+mM0YjRZ6QqfPFlpEqN+8iWJxVgjvboWo3lWWsQoCEKEaDEmO9hiDDXXMWIsCPXg&#10;HbtaafNIoO5dB2J0yhhFjIIgRAld+aKlyP0xBkSMXCudn38DrcemjDFMjOh2LMERYxoiRkuM8qy0&#10;IAgRosXoNNeBHMkxXPmin5U+HV5CxIgB93Nzc+Og2zFkpUmMCRBjlWoqPS3dm5WWjmoFQYgQU8aI&#10;GmkentkV4xRVUFD/aHjJiNEqYzzImVfMZItxsZOV1mJMUGmpaSJGQRCiChp4Q4yahJAYuduxutzt&#10;mF+MDRs2rIF5hU1+MbbgiDGBO6qFEO3mOiJGQRAixUSMuvIlodwG3hAjrfd0PJWKeYVNthi5o1pH&#10;jFWrVOUhVL1irB/4RgVBEHYXf620jhgx4H5IjFlZWdVp+XqCK1+qV6+ehHmFTV4xoh2jEzFCjEl0&#10;4R4x1gt8o4IgCLuLESPaMCZX02WM/lppZ1zp/1DUyEMbxDQrbTqq1VnpqvwEjDdiFDEKghAZwWLs&#10;EyTG600ZY/369ZMxr7DJI0a3VjqBO6rl6nQRoyAIUSSUlU5SSdVQ+ZKs+vbuzc11jBjT09Ozafn2&#10;uBAj10q7Ykzg3nU5K+3WSosYBUGIjFDlC8SIiDFIjDkQ4211nax0Tix719HNdVo5DbwhxkQRoyAI&#10;UcWufNENvBNVvz4kRqvyJSUlL61OXp2r8/LyerGoYtmOkbPSlhgTqybqrLSIURCEKOEXI9pKI2LE&#10;KIEhMean1smtc5XJShcUFKRgXmGTX4zoXUc/K01irJIgZYyCIEQVFiNlnyFEPPmCiNEvRrRjREe1&#10;devW7Yv1mjVrJmJeYZMtRm7gTWLUveuIGAVBiD46YtSPAyJiTKV5X8pKT/J3O6bHfOEG3jEtY+QG&#10;3hwxOmI0WWkjxjwRoyAIkRESI0gmMSapfogYJ/G40ixGDJ9aUKfgBspKcycSeXl5aZhX2GSLEf0x&#10;csRIYW41ihbDyhhFjIIgRIiblXbEiMgRWWlnwH0WI558KSgouI7We2A9pg28lywtYTEmkwg9YkzR&#10;YszKKwh8o4IgCLuLFqPpdkyXM/rFaEYJNJUvmZmZ1TCvsInM3Aj5d4hxaZERY7KqGpCVzhQxCoIQ&#10;IUaMph1jihEjZaULCuqvhpfMgPtGjChzxLzCJjJxY9iYyxh5MKyWlhi9lS8iRkEQIiUkRspG47FA&#10;R4yola5Xr8FKeMlUvlhirNjKF48Y3eY6yaqaLUanjFGy0oIgRAoPuG8iRic7jcoXNPCuU6fgRHjJ&#10;iJGy1v2xTjnbXMwrbKIXdsXIlS8tW6mUlBRfA+9UlqNEjIIgRErfIooYKdDCY4F2A289tIEePrVW&#10;rbq169evf1ODBg1MA+88zCtssiPGJVYZY1hzHRKj1EoLghAp3IM35UoRMXKzHYixTx/uj9FkpVH5&#10;kpub2zQ9PZ07j4i9GClidMVYhcSYlOyWMYoYBUGIFESMqejr1RajEzH6yhgb0iI/Ix1TMS4tWs5i&#10;DD354q2VFjEKghApOitt2jHCMYmqDypfJk0iMdYrhZeQlc7JKWhGi7ERo13GqMXYutwnX7JEjIIg&#10;REiQGPFIICpfGjVqtAhessRYCet16tTJx7zCpqysrIaoCi9ZR2IsdsRoIsYwMUrliyAIkaHFCClq&#10;0LWhLmOcqho0aDwfXkI7RvJSM9N5RHZ2dgPMK2yiiFE/+WKJUWelq3lrpUmMUistCEKkGDGiqY5p&#10;roMyRlS+NG7cdDq8BDFm5OU1ocUDsR6LrHTokUCufCExclbaFqOOGEWMgiBEiq580QPuJyEr7bRj&#10;9IuRIsb6tPhvrFe4GPPy8go8YmxlxIisdKiBN9odSeWLIAiRoiNG/eRLUgIcEy5GykJnONlnFiN5&#10;qi7mFTaRFHXlC2Wliygr3RJidMsY/WKUiFEQhMgIidGpfPFkpZtMgpdq1KiRiX4caBGVL/+Cp7C9&#10;wiaEq3blS6tWbQLFiNBXxCgIQqTYYkxBxGiJsUWLNkfCSxSs1UCUiNwsrVa8GOkFPZUv4WJMZClq&#10;MUpWWhCEyPCKEaMEajFOmzZNtWt3SHd4CWKEm2gRWenYiXEdibF4WalHjAlVnIhRxCgIQpTQYgy1&#10;Y0RzHZQxQoxt27blMV50O8Z6pvIlthFjEcTYum2wGBOlHaMgCJHDYnR78EbLF135AjG2adPmCHjJ&#10;FzFyJTHmFTZ5xFhSqlr7xMjjSjsRo4hREIRIsTuR0BEjibGPFmPLlm2GwEumjJEWWYy5ubn1MK+w&#10;yRYjlzG29melk3XlC5EpWWlBECJEi1E31+FyRquMsVWrVoPgJX87xlg01/Fkpf0RoytGjhhFjIIg&#10;RIbdUS3g4VNJjNOnT3ez0qaMES1msI4uyDCvsMmIkStfSlaQGNs5YqxmlTHqRwKluY4gCJESEqPp&#10;eixR9e7VS82YMcMSY63aBQX1T6hTp05HyJEiRjweWHFT+RFjtbAB96WMURCESOGsNNdKhypgIMZZ&#10;s2YhKz0cXsLwqQ0aNLiOIsVX69at+1B2dnZLFlZFTX4xllsrTUgZoyAIkeKtlXbE2LuXmjNnDgVm&#10;rUfBSxQlpjdq1OjazMxMVbt27e0kyk4srIqajBjddoyBYpTedQRBiA4cMTrZaDwrjcoXRIxz585F&#10;UR6LEUMbNGzY8AbKUqv09PQrKCvdloVVUZMdMUKMduVLYpVqJEY8+aLFKFlpQRAixYgR0aIWY1KY&#10;GHXlS932NWrUWEOSnEKbuMPaCptIihk0q+SKsY2pfLHE6DTXETEKghApyEqbWmnz5AuLcZ5fjPzk&#10;SwJRGdsqdMrIyECX4ZV1rbRXjKiAkcoXQRCiiS5jNOWLuh0jxDhv/jxXjNWrN0pygjZux1jhk8lK&#10;m+Y6bTxilFppQRCii7/yxTTXmT9/vivGhITatWrW5KddYi/GZSUrdcRIMjRZaX4k0GngLZ1ICIIQ&#10;KVzGyI8Ehp58MWJs1apVYA/eFT4FRYyJdKEcMXIZY+jJF2ngLQhCpHjFGKqVnjdvnmruFaM7fGqF&#10;TzsVo8lKixgFQYgSRoyeMsaePbUYW7acDC+huU5GRoY7GFaFT7YYly1fqcVIeX4RoyAI+wIuYySf&#10;cJdjXCutxYisdIcOHfiRQDz54owlHZusdGZmJkbf4lrpkuWrWIwJ1UxW2hFjijwrLQhCdAiJ0Vsr&#10;bYuRstHZTscRsRFjXl5eJs0qGTG2bdveJ0a7jFEqXwRBiAydldZixBCqbhnj3HmuGKtXz6WgMb8V&#10;LcamjJFePZdmOmIs9YnRZKVJimiQKRGjIAiR4hcjHiKBGGfPmu2KMTExs0ZWVt2GtBizMkZ+8kWL&#10;caUWY4KWoohREIRo4698sXvXMWJMT6+f7ORmY5OVpnx8Fs1YjKh8aduug6pWLUFV84uRs9IiRkEQ&#10;IsM8+aIfCQyJcebMmcr0x4jKF1QM02Js2zHSRdXgrHSYGJNFjIIgRA1bjElOzbRfjP4xXyp8MmKc&#10;PXt2LSPGBBJjKCttD20gYhQEITLMI4Gm27HyxBgXESOy0stXrFbt2nekiLEaRYzVWIx4AyxGQsQo&#10;CEKk7K4YYxoxor0QzbiMsXRleWKUdoyCIESHUOVLoivGXj17cuVL3IgRhZw0O9ArRpQxajFK5Ysg&#10;CNGkPDFiaINDDj20D7xk9ccYs6x0Ks0cMR69UzHKmC+CIEQKxIi6C92OMSTGBQsXqkMP7dEdXkpJ&#10;yU/Nzs7OoUURoyAI/3xCYnQiRudZ6UWLF6vOnTv3g5cgRqeYL57E6JQxcrdjITFK5YsgCJHizUon&#10;umJcTGLs1KkTlzGSFNMLCgrQj0NsxThp0qSMcsWIypdkKWMUBCFyIMZUf8TYq5datGhR/Ilx3Lhx&#10;ORBj+/aHeMTo9uAtYhQEIQrYESNDYkQZoy3GjIyMmnl5eQW0GB9ibAcxkhS1GGHz0JMvMq60IAiR&#10;wmK0hk+FHCHGwsJC1bZDh+HwEiLGmPbHaMR42GGHNSpdZcToVL64WWktxgwRoyAIERKKGG0x9mAx&#10;UsR4JLwUD6MEshgHDBhwMMTYvn1HVZWkCESMgiBEGxZjkhZjsk+Mbdt2GAEvxY0Y+9hirFKVIDGi&#10;uQ69gZAYpbmOIAiRYcTIIwQ65YxGjK1atZoGL6Wk5KU5fcXGgRhXrlbtOxwSEqPdgzchEaMgCJEC&#10;MaY6ESN3VEtRY88ePdSSJUvwSCCPEhg3tdJajLpWugqJsZqJGE07RhGjIAhRgMVIAZfpRCKpGomx&#10;e3cWo6mVjocB91mM3br1bs9ipIixSpUqWoymjBFilDJGQRCigFeMui2jX4xxU8YIMa5wxFi5cmVL&#10;jKHmOiJGQRAixWSlIUbOTicmclZ66dKlqmvXrnHTwJvHfOnWm8S4ak1IjE6tNKrVpYxREIRooSPG&#10;FKfyRWen/WKMh951WIyH9ujREWLs0NEbMbIYU0SMgiBEBzsrbdoyhouxFokxJ/Zi7NCpUy8WY4dO&#10;JEa7jNERIyFiFAQhUrxjvpAcE0Ni7NKly0B4KeaPBJpRAg/t2bOtEWMVV4xVtRhNVjpXxCgIQmSw&#10;GJO0GNGOkcsYe/ZURUVFqmPHzsPgJXSgHdNHAu0B91esOtoXMVbVWWlT+SJiFAQhQiBGU/mSguY6&#10;jhiLi4vjLytt+mPUlS++rLTT7VhGrjz5IghCZLAYnay0LcZly5ahuQ53IhE3lS9eMZrKF6uBNyLG&#10;HBGjIAiRocVoIkaCux3roUpIjK1bt50NL8X8kUAKV91RAj3NdSBG39AG8qy0IAiR4hVjohZjDxJj&#10;SYlq2rRFEbxUvXr1JGSnaTE2YnQGnHHKGEmM7e3KF9O7jh4+VcoYBUGIFK8YEXzZYmy+El6Kmwbe&#10;CxYsqKmz0n4xSuWLIAjRA+0YTa207kQiXIxpaQUpTouZ2EaMgwcPrhfeXMdUvpistIhREITIMGKE&#10;EHkwLFeMy1wxJifnpJMY0YnE/2G9wieKGOsQVdBRrStGtxOJhNCTLyJGQRCiALLSaODNPesgKx0g&#10;RrRjjKkYTQNvV4wdO4e6HZOIURCEKGPEyBFjNS1GPPmC5jpNmzY9Fl5CGWNMxYgLoBkPbYDedRAx&#10;Vq1qidHTg7eIURCEyOCsNImRyxh9YmzevOUy4yXkZmkxNmWMeCaRZgfZYgwNn0oXbcSIBt4iRkEQ&#10;IkR3IkERI0kRYjTdjkGMbdq0mwkv1U+vn+w8Engg1it8MrXSEOPK1bqMMUyMFC2CTGnHKAhChNhi&#10;ZDxibM9DG6Cj2ry8vExajG1zHS3GtXiIWyWERYy6HaOMKy0IQqTodoyhWmlvxBgSo+Om+BAjKl8w&#10;GBaXMfKTLyTGFC3GLBGjIAgRoiNGDIalm+rsv2J0stLZkpUWBCFCTFZaN9chOQaIEYNhZWTkNaHF&#10;mJUx8pgvrhgPITGaWmnKTnvFKBGjIAiRYbLSnI2uhrbSITG28kaMqJU+COsVPjkPanOtNCpf2ndE&#10;c51qnnaMKSRFIFlpQRAihcVonnzZSeVLTMVoZ6VN7zqBjwQSWZKVFgQhQjwNvJ1OJHrEsxjRiUS7&#10;Dh19HdWidx2dlRYxCoIQKaaB9/4lxvYdwwfcd5rrSFZaEIRIcdsxshiJgKx0enr95Ly8vLq0GC9i&#10;pKx00COBhLRjFAQhUkJidDqRcMSITiSMGBMTM2o6tdLxEzF6Kl+sZ6UlKy0IQqSEyhi1GHXE2J37&#10;YzSPBCIrnZmZiY5qY/9IoEeMRKJpruOIUSJGQRAihcsYuYNaihYdMfYgMSIr3bJl60J4CVlpZ9iV&#10;2Dbw7kNiXL5ytU+MCHNDlS8iRkEQIoWz0k7P3SxHq/KlSbNmJfBSSkp+KokRowTGNitti9H0x+iK&#10;kaQIpIG3IAiRotsxYsyXRB7zRUeMWowt27SZBy/FTa10t969my9fQWJsFxKjWyvtiFFqpQVBiBRT&#10;xggxhrLSPXjA/fbtdeVL7dq1E5zBsGIrxu7d+7batRil8kUQhMgIlTGGOpEwYjS10pmZmdXq1auH&#10;caVjK8ZDe/Vqsbx0FYmxQ3g7Rrd3HRGjIAiRsTtiRFbaGdqgEtYrfDJi7NmzX8uS5StV2yAxOpUv&#10;0ruOIAiREl4rncTtGP1izM9v2Jj8VAXrFT4ZMfbpM+DgZSzG9j4x2r3riBgFQYgMrnwhGepux9C7&#10;TrgY9bjS9ZrGjRjbtG3ve1ZaOpEQBCF6cHMd8go/9cJi1E++QIwtW7bkdowQY1ZWVkO4CesVPhkx&#10;Dhw4sO5OxUgRY0au1EoLghAZthh1xBgSoxlXOm6a68ybN6/6slItRpOVdtsxOpUvGTkiRkEQIsN+&#10;JJCxxNimZZy1Y1y3bl3KsuUrHDGaBt7odhzNdVK5o1qJGAVBiBREjMlu5Qsco8VYVFSk2lvNderX&#10;r59Di/EjRjPmi/1IIItRyhgFQYgQI0aTlbbFaCpf4qaBtxajzkrzmC/2s9IkRV3GKGIUBCEyTFY6&#10;VMaYpHr11GJs2bL1fHgpJyenalxEjOPGjcsMEyNXvuistIhREIRoEC7GRFeMzZo1Ww4v1axZM7FO&#10;nTr5tBgbMTp9nlUmMeaUlK5yxOj0rmPE6PTgLVlpQRAixTTwNmJEVrpXz54sxtZt287SZjrgIIoY&#10;a2KuVyt4siLGYDGio1pTKy1iFAQhQowY+akXjhiRldZiNGWMNB3YsGHDGjSPPzGG2jFqMWaKGAVB&#10;iJCwiDGBIsZeYWKskpubm0Xz2IsRnUjgWelq1SDGBBYjbB4aDEvEKAhCZJQnxuLikBhR+dKgQQP0&#10;4B1bMXbv168xuh0LiVFnpVOsiFGelRYEIVJ0cx0tRSPG3r16eZ6VPuCAmokZGRmxq3wxYhw+fHj2&#10;8hV2xGia64gYBUGIHjsTY6tWrRZpM8VJGeOaNWtSUcbYtm17EaMgCPsMvxjRXMeIsWXLlovhpZhn&#10;pT3NdZZrMSZUS1AJJMXQky8kRkLEKAhCpOgyRititMTYrFmzUngJ7RgpaIv9s9IkxszlpbqM0RWj&#10;245RP/kiY74IghApfXYixpatQ0++UMRYQH6KbX+MeCSwXDGSFEGGiFEQhAiBGD1ljCxG1EqHKl/i&#10;RoyFhYXpplbaiFG3YwxlpaW5jiAIkeIpYyTXoElg3InRaUSp2zG6zXUS3HaM/OSLiFEQhCihxZjo&#10;ijEuI8asrCwMUVh52rRptVmM7QPE6GSlpfJFEIRI6bP0zF1mpeEkdCIR86w0yhhLVxyt2rXv6BFj&#10;iiVGqXwRBCFSdleM5CaYMQ4qXzDgPsRoPSttizFTxCgIQoSYyheWI5cxhmqlW7duO1ubKaeq0+1Y&#10;bAbDorw8GlGGxNiuo7cTCe5dh8SYLFlpQRAiR7djxGD7WowcMfYOe/KlUt26dWvTPDbtGG0xlq6k&#10;rLRHjFXpolH5ImIUBCE6aDEm6baMTsTYxxFjm1Zt5jheiu2TL9nZ2eg+vPLs2bNrsRgpK2168PaI&#10;MVHEKAhC5BgxhrLSaK7TSxUVLbXLGGMbMZoCTjTXCRejaa5jxChljIIgRIY/K12OGGPbiYRpx9hv&#10;4MD6gWK0nnwRMQqCEClajHblC4mxd29/R7WolUbFcGzEaNoxDho0qE5IjHYZo4hREIToYcQYauCd&#10;pPo4YmzpDLhP00EFBQW1MNerFTzZT76sWKXFaLodEzEKghBt0I4RWWmIMdERY98+vbnypVmzliXa&#10;TDHOSptuxw4//PCGrhjdiNHbjlHEKAhCpBgxIiud7GSlETHq5jq6VpqmA52grbJereApLy8vk2aV&#10;+gwYcHBpgBg5YnSb64gYBUGIDLd3HUSLPjHalS9xMXwqi3Hl0ap9+0PCxehEjPLkiyAIkWKLkSlH&#10;jDGNGIPEWLVKVVWNpOjPSsuz0oIgRIr/WenyxBgXY7507t69HcoY23c4RFWpXMUrRmSlJWIUBCEK&#10;hHciESjGKnl5eXVpHtuIsVvv3u2DxGh3OyYRoyAIkWL34I1aabuMsUWLVgu1mQ44oKCgIIVmMYsY&#10;+cmXAZSVXrFqjerQoRNlpauFxIhHAtGJhESMgiBEAU87RmDEWFSkWjWPk+FTnUGtK+uIkcTYsZOu&#10;fHHF6NRKixgFQYgC7rPSbuVLqHedpk2brtBmipMyxq69enUwESMaeOPpF1eMkpUWBCFKQIypJEZk&#10;o7mBdwKJsafuqLZF69YLtJkOONDpXSe2ZYwdu3Q51M1KV63K2WmufLHEKO0YBUGIFBYjRYmJThkj&#10;stNGjHblS0y7HTNixLjSaK6DrHRgcx3KTkvEKAhCpHjE6JQzBogxPiJG01EtIsYqlhiljFEQhGjC&#10;ZYyWGJGV7hMuxspxETFCjMhKt2cxWs11EkJilKy0IAiRAjFiOANuroOIkZb7OINhtW7ddpY2Ez8S&#10;mEN+iv1gWLodo1eMKaYHbxGjIAhRgMVo9a7DQxs4g2HZ3Y7FRVZ63rx51cOz0tbQBiRGKWMUBCFS&#10;OCtNYvTXSi9btkw1b9lysTZTjPtjNGI0QxuEiVEeCRQEIYr4xZhkibHRwU1P0mY64F/kplSax1aM&#10;AwcOrLvCqZU2Ykwk7MoXyUoLghApbuWLJcZejhgPPrjpMdpMMW7gbYZPxSOB3LsORYw85gtHjI4Y&#10;nUcCJSstCEKkQIyp5BV+HJDFmMBiLC6mrHTz5sXaTAf8Oy8vL43msRfjytWhBt6uGE1WmsiU4VMF&#10;QYgQnZXWYkywxMhljKEB92PbiYQZV9rtRALPSjtjvnBW2tO7johREITIsMVoKl8gxhKIMdSJRLz1&#10;rtOZxJjg9uBt98coZYyCIESKLUZkpRNJjD179tARYzyKceXqtZyV9osxhcQIpFZaEIRI0WLU7RjD&#10;xdh8maOmf+fk5KTTPE7EiKw0XTCLkRAxCoIQTVwxkhR15YsWY0lJiWratPlKR00xb67DYhw6dGi+&#10;FmM5WWkRoyAIUcAvRjtibNWqzVxHTfGRlUYDbzditMRo10pL5YsgCJFixIjnpFErzWLsocXYsmXr&#10;+Y6a4kmMulY6gS40oSpdtHnyxamVlsoXQRAixS5j5EbelhitoQ3iQ4yHHXZYoyAxuv0xcnMdEaMg&#10;CJGhxWgNbWCJsVmzFqWOmuKouY7TwDtMjJKVFgQhSrAY8eRLgBitypf4yUrrdoyHkBhJihBjVVPG&#10;mMpizBYxCoIQIX2LtBiRjTZljD26d2cxNmx48ImOmjBQX02axbbbMdO7DsaVTkw0EaMWYwqJEc11&#10;RIyCIESKyUqbTiRsMTZqdLDpXSe2EaMZPtWIsW37jlZW2jTXQcSYKllpQRAipjwxoh1jw4YNz9Zm&#10;in1WmiPG/v37N4EY25EY7YgxJEZpxygIQuQYMaJ8UXciEZ9i5DLGDh069TJiRBmjt4G3iFEQhOgA&#10;MWJc6WAxNj7LUVMciXHFatWexGh61zGPBLIYkyQrLQhC5OwsYmzcuMkJjppiK8bMzMw8mlWGGJeX&#10;J0aSItoxSn+MgiBECosx0fustBFjkybNVmszxUkZI4uxdJUWIwkxKCstEaMgCJGiI8aQGNEfI8QY&#10;V7XSRoytW7fv7xEjSTG8VlrKGAVBiAyTlQ49+ZKgunfr5rRjbHyKNlOMxZibm5tFMxJj62ElJMZ2&#10;7YLEqJ98kWelBUGIFF35oiNGliOJsVu3ro4Y46xWum3btgNKSleSGDvoMV/srLR0IiEIQpTwZ6U5&#10;YuxuIsY4EaMZ86VVq1YjvGJEO0ZvJxIiRkEQIsWI0TTwjksxmjLGFi1aDFu2fKVqCzE640p7BtyX&#10;yhdBEKIAnpVOdcaV1s11IMbuPBhW3IjRDJ/asmXLcUaMVapUCSxjlAbegiBEiu5EIiRGdFgbd2I0&#10;ZYytW7c+qnj5Co8YMXyqiFEQhGjCWWlHjAzE6NZKx1nE2KFDh17FJV4xuhFjiohREIToYMSIihe3&#10;jDHexGjKGLt27domKCttlzGKGAVBiBRd+ZLE2Wi3jDFexdhnwICD0Y5RxCgIwr7ErpVmMRJGjI0b&#10;Nz5Vm4lzs1Vp9n96rYInI8ZBgwbVwZMv/jJGFiOy0oSIURCESDFiNFlpYMTYqFGjM7SZePq3M6/4&#10;yYgRHdUuX4EnX5x2jBBjVW/EKI8ECoIQKa4YKQvNcrSy0hQxuo8ExnTyinG1JUY08DZilP4YBUGI&#10;DnbE6C9jtDuRiOlkxHj44Yc3XL7SFqNTxpgoYhQEIXqElTFaYmzQoMGZ2kwxnowYMXwq9+DdrmOA&#10;GKXyRRCE6GCLEZRXK00TaqT/pRcreLLFiOFTtRhD/TG6lS8iRkEQooBfjOU18K5fvz6GTo1NBUyY&#10;GK0evD210iJGQRCigBZjaMB9/UhgYMQYuylIjGERI8oYk1JUhohREIQIYTE6A+5zVrpaohsx1qvX&#10;4GJtphhPO4sYq1V2uh1zyhhFjIIgRIq/8sVEjMXFxap+w4YbtJliPBkx9uvXrzHE2L6DV4wcMTr9&#10;MUpWWhCESAkSI3rwLioqUk2bNl+pzcRTJSK2lS9ox2gixgS6aD3gvohREIToElTG2K2rFmOjg5vG&#10;VztGiHHl6rXugPssxqqUlU6WyhdBEKKHLmMMDW3gEWO8NfAmMWaGIkZHjG7li4hREIToYGelufKF&#10;fIPKFy3GRidrM8V4ql27di2aHbR8+fI0buBtZaWrOVnpFMpGAxGjIAiR4oqRhMhydMSIype4aa6T&#10;mZlZg2YHDRkSelbaRIwiRkEQog3EiEH2TcSYSMsY2qA4vB1jbCpeMFFWmoc2gBhNR7WoKeKsNNdK&#10;J4kYBUGIGlqMjhQdMfYgMQY08D6QiI0czYD7pncdFqOJGI0Yk0WMgiBEh/AyRidiDM9Kx64/xqys&#10;rOo0O3D27Nm1Sh0xVvNnpUWMgiBEiZ2JsVGjRuu1mXiKXcRoBsNat25dCipf2rZtr6o4vesYMUo7&#10;RkEQooVfjG4ZI8R4cJw114EYkZVu06a9qlSpMosRDbz5kUBHjPJIoCAIkWLEyG0YLTEu44jRI8bY&#10;jPeCicSYSrMDIUYMhuUVozN8qohREIQoYYtRPxIIMepOJCgrfbo2U+y7HQuJcflK1Yay0pUqixgF&#10;Qdg39F16pi9ijMP+GPPy8jJpxllpNNdp06adqlyliqriiBG10q4Yc0SMgiBEhhEjpOj2ruOI0R4+&#10;NdYRI7djtMVYpUpVVdUWo/NIoIhREIRI0WLUUvSL8WBvGWPsmutkZGTUpNlBLMbSlap123Z6zBe7&#10;o1oTMeaKGAVBiAyUMaKBt1+MePLFV/kSH811EDG2poixKkWM7mBYJEZ58kUQhGjRh8VoN9cpV4yx&#10;eyTQNPD2irGKiFEQhH1Cn/LKGMOb68R0lEC3VlqXMbZXVSp7xYhsNMSYJWIUBCFCjBhNVtodPpXE&#10;aI8rHdPKF9PtWHlidJvrJKaobBGjIAgRossYQ2LUEWNXEiNlpQ8+eJ02U5wMnxoSY7vAiBFIVloQ&#10;hEgJb65TTYtRt2M8S5spxpM3K70iUIymEwlp4C0IQqQEizG8gXdMJ78YUfkSJkaSoohREIRoYHci&#10;4Y8YGzSIs3GlIcaS5au0GKVWWhCEfUSYGKuRGLtqMR4cL6ME1qpVqzbNQg28w8QY6sFbaqUFQYiU&#10;sKw0iRGjBKLbMVuMcdOJRDGy0q3bumIEKTK0gSAIUcSIEVI0WekgMdIU0wH3Q2Is0WI0jwT6O6qV&#10;RwIFQYgUiNHzSCBHjIcGiTF2k1+MrcoTY6J0IiEIQuQYMXqy0oceyuNKx2dWuqSUxNhGxCgIwj4j&#10;TIzkGohxKYsx9EhgXInRn5XGky9cxggxSlZaEIQICctKW2Js3LjxKdpMPMXHs9JBZYyuGFHGmC1i&#10;FAQhMnTlixFjNafyhcS4dGn8DJ8aJEaWoiVGt/JFstKCIESItx0jidGpfIEYGzUIDZ8aR1lpXflS&#10;jS7UDLjviRhFjIIgREio2zEtRc5KkxiLlnLly7HaTHEixhISY9EyVL5AjGRyR4yeRwJFjIIgRAjE&#10;qCtfKABz5GgixqZNm6/UZopbMSZKrbQgCFEnsPKFxLhkyRJEjGu1meIoK6178HbESKGuESNHjCJG&#10;QRCiAIvRkSKL0YkYIcZGVnMdmmI/4L6JGFH5klCN8v8sxmpul2OSlRYEIRqExBjKSndFcx3KStvt&#10;GGM62WLUtdLtVDWEuU7EmJIstdKCIEQPk5XmihefGBs1CtVKx3Sys9IsxjbtSIoQY4KIURCEqKNr&#10;pSFGKytNYlyyZKlnwH2aYjd86k7FiFrpRBJjolS+CIIQHYwYPWWMjhibNGl2tDZTnLVjZDHigpGV&#10;9ogxWWXk1g18o4IgCLtL2JMvqJVmMS5RTZs2dZvr0BS7caU9YnQrXyDGUMSIGukUEaMgCFEgVMa4&#10;SzHGbtp9MVJWOq9O4BsVBEHYXUwDb0/E2LUrV740btzkeG2mGE9BYuRHAi0xhhp4S8QoCEJkeMsY&#10;jRh1xOhrrhMnvetYYkQjb9OJRKiBt4hREITICCxjdMRojysdd48EVqULDRSjlDEKghAhbsRIngFc&#10;K01ZaX7ypVGj+OqodqdidMoYZTAsQRAixS9GRI1dnU4kSIYbtJliPNliLF7mPPkSJEY08M6VyhdB&#10;ECKDK1+cbLShaxedlfaJMXajBKalpaXQ7P9MO0a3P0ar8iUkRokYBUGIDIgxicsYtRRRxohHAp3K&#10;lxXaTDGeTD7eiFFXvtBF+8WIrLSIURCECPGLEdnpQ7t0UYWFhap58+aLtJniqYwRg2G1oax0kBgT&#10;klVmnlS+CIIQGWFZaY8YWy7WZuIpdlnp9PT0ZJr9n1354slKmzJGiFHKGAVBiBCOGCFGVLyAKlqM&#10;yErHzZMv/qy0p1baiBHNdSBG6URCEIQIccVIQtyFGGP3rLQRo66V3llzHTwrLWIUBCEyOCuNMkYj&#10;RsKI8WBLjDEtY7TFaLLSVUiIwWKUMkZBECLDFaMjRRajUyvduEmT+Oh2zJuV1mKsXLmKNyttxCid&#10;SAiCECFhYrSy0g0ahJ58oSl2HdV6xagbeIeJkR8JFDEKghA5fZY4tdLISjuYWunGjZus1mbiKTbR&#10;IqYgMVap4oiRstLebsekjFEQhMgIE6OTlV68eLFq3ryV246RpjiKGNu0U1VNGaNpx5igkQbegiBE&#10;iqdW2hVjFxZji1at5mgz8RS74VMDxUgXGi7GJGmuIwhCxLgRo1O+iL4ZulBWGmJsFd9i1BFj1cpV&#10;PGKUwbAEQYiUMDESXTp3VosWLUI7xlXaTDxBjLHNSnM7RhJjmzbtQ2KsQmI0tdIsRql8EQQhMrhW&#10;GmI0WWlLjE2aNVuuzRRyk16r4ClMjG3bu5UvKGu0HwmUHrwFQYgUiJH7YzRi5Kx0Z1350spT+RK7&#10;Wunq1asn0Yy7HVu2fKUlRgpxTRmjK0bJSguCEBnISqf4IsZDnYixlVeMsauVzsnJqUozLmNkMVJW&#10;ulwxSq20IAgRosWo+2H0i7Fly9aztJniJCvNYnTKGN2sNCpfrAbeMrSBIAiRoitfSIjAkaMRY7OW&#10;LedrM8VYjKbbMSNG1EqzGKtaYkTESGTKs9KCIEQIxJgEKTrRIiJHI0ZfGWPsetfJz8+vQjMnKy1i&#10;FARh3+IXI+jSqZOulW7SrFSbKcaTJytdijLGdqoyxFgFDbyrcBbaFaNkpQVBiJBwMVZ1xejrwTt2&#10;k0eMTuULdyJBEaMrxgRUvogYBUGInJ2KsVVozJeYTvYogSXLV3HEWKlSZW/lCyJGiFFqpQVBiBC/&#10;GNFZTedDtBjbtGkzXZuJp9iN+WIGw7IrXypXhhirhR4JdLLS0ruOIAiRAjEm+sXoRIzt2rUbpc0U&#10;41ppEzHqJ19KdRkjstKBYpTKF0EQIoMjRqsNo44YD2Extm7deqo2E0+xixhp4hfnoQ0wfGrb9sFZ&#10;aYhRRgkUBCFCbDEmOnI0YuzSpctAraU4mXYpRnkkUBCEKOCPGI0YFy5cGFcRI0+mEwmUMVY6qJK3&#10;HSPXSsuTL4IgRI6/8sUWY4cOHYY7SoqPKUyMVQIaeIsYBUGIEK58CYgYFyxY4M9KxzZaxOQRYyVL&#10;jFblS7aIURCECAkSYydHjHFTK20mW4wH2REjZaG1GJNVlohREIQICSpj7NSxI2el27XrGF9itNsx&#10;HnTQQaEyRidiTBUxCoIQBXYmxo4dOw51lBQ/YkTEiAH3PWKUMkZBEKJIoBidypeuXbse4SgJU+w6&#10;qjWTzkqXqlat2mgxhpUxSq20IAiREyTGQ5yIsVu3bn0dJWGKbbSICWIsWkZiNBFjgBil8kUQhEjZ&#10;mRh79OnT3VESptiNEmgmFmOxV4xu7zrSg7cgCFGiPDGiVrqTNysd+wliXFq8XLUMzEprKlaMz6px&#10;lzwjCEIFgPst+D6MPoFi7KDF2K5jqFY6LiZXjC0dMXpqpYkKePJlAn05p9/3jrr3ja/V/W9+o+7H&#10;XBCEfQ/db/fR/KpnP1Gzr3oh8P6MFkaM6DwCoD9GI8YOHToMcpQUH1NJCcRYEh4xcq20FuO+fFZ6&#10;zW1vqEfe/kZ9+t3v6u/tfyu147+CIFQg/6X77tfft6lnP/hB3fnqV2rSZcH3aqSUJ8b58+ejgbfb&#10;XCcuJiNGXSttPSvNEWOKFmP2vhEj/lO9/9VvIkRBiBO2btmhnnzve3XS3W8H3rORADGaXnU0VVwx&#10;duzY8ShHSfExhZUxmt519qEYkXV+5J1v+UsI+nIEQYgdf237W3323R+q9OZX6X6NXhlkuBg9EeMw&#10;R0nxMemIMUCMbrdjKSTGKHZUe8mz6j/Pf6a2bf0r8EsRBCE++OTb3+me3Zdi1JUv8RkxOmI0zXUS&#10;HDGmWE++ZORET4zr739X/fzr1sAvQhCE+OKtz38OvI/3BojRliJHjKa5TqdOcdZcB2IsCpUxumJM&#10;NmJE5Ut0evCefuXz6r7XvuTC3qAvQRCE+ALl/2tufS3wft5TArPS8S7Glq1aB2elWYzRiRhLbnpV&#10;bSmTckVB2J945ZOfnDaPwff17gIxJnnEiMqXDpyVbtu27QhHSfExhSpfAsTo9OAdnTLGZ9WNz30c&#10;+MELghC/fPPjn2o1R42RlTcGV75oMfqGNoj95K2VdrLSlZxa6YQkJiM78qz0uIufUT//siXwgxcE&#10;IX7ZvmWHuuG5TylqjJYYdRtGyLGjI8ZWrTzjSsd+ghiLHDFiMCyI0X1W2iEzL3Ixjr3oqcAPXRDA&#10;tj/+Ut9/vk1998lW9c1H+45vP96qvv90q/rjJynS2RPuevXLiLPT4ZUvJMb27VmMzZu3WuQoKbb9&#10;MZoXNw28WYxo4A0xkiA9YoxC5cuMy54J/MCF/13+u+1vVfbLjkCBVRS/fb9N/b31L/Xf7cHXKGju&#10;f/0rNTHCrHTvcsTIz0rH0dAGelxpEuOSomWqRcvWesyXqhCjEzEmaCLuwZtC8NU3vRT4gQv/m/y9&#10;9W/1w2fBsooFf5X9La0ldsJT736jZl35PN/Lgff4blBexOgXI01xMHwqibHQEaP7SCDE6Dbwjo4Y&#10;z77v9cAPXPjf4y+S4rf7OMu8x1AWe+tvO+JWjriu7Vu2q21/blXbykjkWyu2KOCVj75Xi659YZ+I&#10;EVlpnxhjP7EYly5TzVu08tRKsxg5YkxS2XkR1kpf8ow6575XAz/wfckO+iFt+aMscN8/jR1bt6ut&#10;f2xxwXsPShdrOFL8IkBMcQAi2G1/knDiMFv9+y+/qQ/e/0C99dZb6o033lBfffmV2l62LTDtvuDV&#10;j74jMUYeMdq10tUsMbZt23aMo6T4mCDGxUuKVbNmLVwxVqtc2SfGCMsYYyBG/Ef98vMv1Ouvv67+&#10;/O2PwDT/BHBz4P39+P2P6pOPPlYfffgRz7/75jveDkkGHRcLEPX8/v32QCntKV9/uEW98eav6vlX&#10;f2JeID569w/eHpR+d/n12+0s76DrjxVlv/3Jv+OPP/xY/fLTL+qTTz5R7737Hn3XH1IUWTFyjIYY&#10;/WWMthhbt249xVFSfExGjE0dMeonXywxJiZRVnr/EiNuwO+//V69+867JIlP+D9s2e9/Bqbd3/np&#10;hx/Vhx98qH6jiAIS/JNuIkTJf/z6O2//miKLoONiwY6yv9T3UShX/JAE+MRLP6ijb36Tf18TCHSV&#10;dcVDn6onXvw+Yjlu+TV+aqz/3vYXS/HzTz/zbMc//nfffVd9+/U3FZL93xdiBKYdY5s2bcY6SoqP&#10;qaSkhMRY5IrRk5XmWukklZm7f4nxt59/5f+oP//4M69/+fmX6r333vtHZqsRMSCbhUjiG7pJvqAo&#10;+Zuvvla/0HvH54DyqKDjKhrcvH/+HHkN9Ofvl6lLH/pETbviBbXqpjfU8be+rdbd/g7PC697hX9v&#10;j73wvfoqAjn+9GXFZVF3Bf7Bvfbaa4H78J1/9cVXLM+g/dEkWlnpnYhxsqOk+JggxkUkxmbNmnvE&#10;qLsd0+xPYkT2EVL85qtvPP08fvrJp5zFrMhymX2JKYxHZPwZvbfvv/1O/UoixI0EIf7w3Q/qk48/&#10;oSz1t/QPYUuFRBU7A6//w+fBItoTbnvyKzWDpHj6ne+qNykrbe+7/9lvSZBvqTlXvaSeeflHz749&#10;5e9t8ZGd/pZ+xzsT46f0HVdEdnpfRYymgbev8iUORgkkMS4sXKqaNoUYzZMvlX1DG+wfYoQUP3jv&#10;ffX5Z5+rv3z/Rbf+uYWylh9w9FgR/2H3NXgP3339LYsRN8hP3//IMkTU+ANtQ5njzz/8xHz95dcc&#10;OcZSjmizGCSgPeG9t39XUy9/Xp1MEeK7tIxtyDY/Sdlqk+adt35TK298g6LItznLbbbvKYhug95H&#10;RYOikJ2J8eMPP6qQXEG0xYjyRVuMFDGOc5SEKQ7GlYYYF2sxVq7sPPliGng7z0pHPOZLBYgR4vvo&#10;gw85eipPfL//+htHk9+SUGIdQUUKxPftN99whPg1ZadQ0WTKFlFYjxsK236FNH+ANL+P6Xve8edf&#10;gQLaEy6jLPR0ihYfffF7dxuyzCdQlGine/C5b9W8q19Sj7zwnWf7nvDDZ/GRs/j9599YjP7vDuv4&#10;p/jVFxXzj35fiBHDGxgxNmvWYoGjpPiYWIyLlqimTZq5YvRnpTNy47u5DgqiUbb2MWWVd9VMBWVv&#10;b7/1NkdX/9/eecBnUaR/XCG990ZIhwSS0EkoUkRAmnSUJj0CCUkIVWoQUe889Y678yx3p3e2O7ui&#10;p3/P49TTs1eK0kMVpKM02z3/5ze78777vtk3JORN3k0y8/l833d3drbNzv72eWZmZ82WNxSOsusM&#10;IYQ1CEsZrjTEEiJ44thx0SqNagMIpKiD5PP2pDB+d7z2rdGlf/+c5rHgGeMgjKue2+IQ9yW72HCn&#10;n3vnUK0aYszOwxPsZC8IXoCx7yKuOapKcF2NaeuKunClA/z8bMKYm5s7X5cka4Ti4uJoCGNbFkZ/&#10;HLAQRoMrzVi9jvEYi8Du3btFi6zZcmfgdm77alu9Faq6ACJ3gsUdDUw4H1TC4x8WouY+fy0sY1iQ&#10;qGes7w7Bzhw/8L2p+NSEeX/7TDSyGOPMhBEuNBpknvzPATq067zDsppgdh6eAHXG8IZQDYS6cwBR&#10;xEOxvvqruk0YDZ9PNQpjx45dbtQlyRph1qxZicUlC6hNm2whikGBQXZh1F1pq3fwxtO0phYR3BC4&#10;l2bLGgJwn/ZX7LO50rAOj/CNArFEhT267uzft09Yi5j3dHelo/vMxac6vPfZCfrTvypES/TNz2ym&#10;Z94+SLu2aXWMEMZ5T3xGbxu66VRsP0frX91JT7y5nw42AmEEEEc87NBtB8BDqM8eB+4QRtHB2/CV&#10;QKMr7dT40pzxbB3jlCkF6fNKyiiLhTGogQojrCHUxcC9MFvujBQSq74dUh0gjOinCHGH1Sjd5/Pf&#10;nRcW9OkTp0V+oA5Kc6e/M91OfXH6yOVbjJ9uOkVLn9FGkZ7+yEf0FFuC6MyNZRDGB1/fIxpcnniL&#10;RWPnedEws/RpCOgBsdx5e9XF7DzqGzzsD/E1xDTKuXglkMH1h3fwLZd753XqAncJo2Ypys+n2htf&#10;8vLyRuqShOD5VunpBQV95hXPp6ystqzmujDKVml08G4gb75AIGAtVcdq/HLrVku9EXI5SGFEB190&#10;00FHdjRAwUKEdYg6V9xIRw4ftoQwotO0mfhUh8MMWp5nP/YJW457bKIolrHw7WDr8Vm2IiGQ+3ac&#10;o01bTtOMRz6mF//Lrqee7nIwO4/6AuUYXtB+tg7xGqDZctQn4zVBWJA18ZYuB/cKo+ZGG11pthit&#10;9V3p6bNmXV/EwpiZ2Yb9fzNhhMXYMIQRDSpNVRgP7j8oBBH1jLJOStY3ovsSLEmz7dQXP12sfav0&#10;Gx8dZWvwW9NlcJnxiuChXRfoVy9vZ5d7E336xSnTtNXh1GHPtkqjZwFeSkBnfVxfszTovwjxRH05&#10;6hzN0rgLdze+aFajXRi79+p1rS5JCJ7vrjOzoGDW3KISTRilK20TxobhSoOmKIxohceNcZLFDzcS&#10;BBDCCJcaliPqXuFWw91CerPt1Be4LmYCVFNgIb772XEhkmbLH95YIfo6wnqsTf3iD2c9m1+4Zuh6&#10;hsFBzJYbOXvmrMu+ju7CncKoWYyaOObn5VNhYSFd1bdvH12SEDzvSs8pnHd34bxSIYwB/gGmFmOt&#10;B6pVwuh2IHSoV0R9E1wpuM1wqyCIcKMP7kO/xgvCvfZ0izTAdTn9Te277FTs0Fqc8frfva/tFnWK&#10;EMsPPjtBd/1jOxWwu73k6U3sfppbltWlOuWoLoEwwlo0W2ZGwxXGPCGMAwcOzNMlyRqhqKTs2SIh&#10;jFlioFrHDt66MDaAVwJhNaHzdnVe+YMwetqCqi24cSF4+Ed3HFiHcJ0hkhDHc2xFwL3G2zFWaGTC&#10;cdamnlECVxkj6dyxYZuoR0Qr9TJmPgvl1L9+RE+8uY++2HLadN3qcvaE5/OrMQujJo5aHSPelS4q&#10;KqKhQ4d21iXJGmFeaelLcKVbG4RRWIxidB355ov1hREiAdcS9S2wlMyAWODdUgij2TYaKnC30AkY&#10;/TjhSu/cuVN0R4I1iQeFp60fyU8XfhJ1d2ZiVBNgIaLl+fPNp+mRf+8V701vePdr0Xq9d8c503Wq&#10;C74J8/1Zz1vYEEZc0+oMfIIGmoZnMWp1jFIYe/ToMVCXJARvxrN1jPNK5xuEEW++VK5jbCjvSsMy&#10;gjiiFc+UrV+K1luIpNn6DRkIIKxggP5t6N9ols6TCKvx2x9r1afRGQghOnRLl9osTU349tgPlniQ&#10;oCwf3H9AlNuvvvqqSjAsWV1XDdWNK21rfHm/U6f8fF2SrBEcLUYWRn+DMOrudEIDGsEbliMKlSuk&#10;+2m2bmPCqueI44L4mImSpzn59UUx2IXZcdc3yKefvv9R9CpAA1pVXPjufJ1fb3cIo72Dt91ihDCy&#10;xfjmhAkTonRJskaYO2/eHzVhbENeXl42YdQGqtW+Kx3fQD9toLAmuInPnbKWOOKTqlZ8mOCYqoPZ&#10;uu7EbcLIoohvSmvCqLVKQxgHDRqUqEuSNcK84uLHC+cZhFG60qLhRRfGROuPrqNoWOBmxrekzUSq&#10;vvn26Pf1Ii4NGXcKoxRFCGQ3XRjnzp0brkuSNcKcouIHhcXYOksIY5BDHaMmjA3t0waKhgO+ryK6&#10;8VSYi1adwfs7fvB7j/dXbCi415XW3GjhSnftak2L0UEYm0MYgw3CqNHQPm2gaJj8eOEn0aXnuxPM&#10;8boBA9AqMaw57hdGTRylMFrYYsyk5s2bK2FUKBSVcK8rrYujv9bB25LCWFTMwlhYbBDGkEqudEMY&#10;wVuhUNQd7rUY7eLoQhg934+xsLj0T0IYW2WSt5e3XRiNjS8WH8FboVDULXXlSud1MXWlPSuKCMUl&#10;JU8UsivdylkYja50A3hXWqFQ1B3uEsbgACmMWuOLC2G0wJsvJaVPKmFUKBRV4TaLUQgjkOMxWrTx&#10;pbhkweuFRcUuhBGudAjFqQ7eCkWTxv3CyPhauFW6dMGi9+YahDHQVBibhsWI1wXxelVDH3nHHdTX&#10;GxXV4Wc+DnwA313H878f+Fo3kGuM995RJs2W1SfudaUBu9NWFsayssXvoPHFLox6dx3hRmuNL3Ee&#10;6K6D75VgfEVtnMVjhFGp61qwMNjrvr376r0g4rzkeUo8OdAFHhAYAPfiufob3v/IyfP05lffOMT9&#10;+8tv6NS3F2nvN2d5+ghdOF95OLD/MT9c/InOnqv+4A+f7T1J7+w4arrMk+Bdfgyfh5G5ZRyGlNu7&#10;p8IhnSdwmzDaWqXhSlu4u07ZgsVfOApjkBiP0dPCiCH7MWoIRhhBwcAgrNUZgqk2YKinrVu31vvI&#10;NLghMGwUzhHnK77jwf+IN0tf1/zIwohRwKv7OVp38P6u43TT4584xOHDV9u/PkNbD5ymx9/fK8TP&#10;uBxADA8dP0fvbD8mBNJ5uRn/ZgF+5uMDpss8ycljJ2nLli3iU7gyDqN41/WQYtWhboQRdYxioNrX&#10;p06dGqZLkjXCosVL9mjC2JqF0fCutLEfoweFUbi3LIj4vgkGYMUyDLGFUUXw3WTjF9NgaSEONwu+&#10;f4Jt4ImL5RAZfCwLH6VHGuMH92Ed4Vu9ECOjMEIcEI/91qVbiWPDuWJ/OF98uArDTeGcTjM4F3wu&#10;E+cBqxbnhHOQViXyBwPS4nxlHgGMyWg8fmxP+2zscbE+9oV0GOVb26b2mVXsB6O61KflXJUw7jj8&#10;Lf3ji0N0/jyXBeblL76mFz87SBVsScLN/tPbe2j1hi1CQDH/BgvfC58epHd3suXN6SGYG9n6fGfH&#10;Mdp+6Ax9se8UvbLJLj5WANcHAwvv3rVLiKOMl8KI5biO8JxQJnAdsRyeFcoNlmselnZtESe34Q7c&#10;L4x6dx12pefMmfOq5YRx6c3Lv72UMCZ4oB+jFEa4FSgQGJ0bA83ipsUo1bAiMfYiBp6FsOAfooZ0&#10;GLgVHweCW7x9+3Y6dADD/J+n7du2057de8T3l5EWgoiChXXwiUpsUwojBGXbtm1CLPfs3l2tkcEv&#10;FymMRrHGzQEhx3ngmCsYHCvmcT44N3yAHfmBT6TC0sQ/HiA4Vzw4MP4kbjYcP0R0X8U+Ibg4V5wz&#10;1oE44hyxXXyHGvtBvRamz5w0/whTXQBhnPXox3SQrT8JRuSGML6+9QgtfPZzOslu9d8+2EerXtpC&#10;9725i9Zv3Ek/ff8z/eW/FVT+0lb66uAZem3LYbr5+U30BKe787VtLIInhaAW/u1TWs3rQTQffa9C&#10;TJsdh6fAAx7X7tSJk0IIUdYRL4URyyv27OEyccLhy4Hf8AMNZQXCiEGasY2vD30tyjE+KWzcR21w&#10;W+OLUwdvXRg3FBcXh+iSZI2wbMUqQuNLhhBGzZWuZDF6oPFFCiNuWriWmIYFAxFBoYBFAwFDoYEL&#10;DGFEgcEX1TCOHUQGheswiyDSQCwgdChIEIMtm7eI9FiOAgUxhSsjhRGiJD8ytWvnTmFVmR2nO8A5&#10;4Rh3sbUgvtfCQMRxvhAsfDD/LFuROGccK44PH0DCIKV4aOCLgBi5G9vBcYtz5XQQdwxgCrHDuhBG&#10;5AHqDuWoz3jwfPXlV2IfWA+fSMBDwBPCOOWvH9JvNu6wcSOXHQjjP7ccodKnNWGc/cQndM/r22nf&#10;0bNC5NAoA0vxj2w1wjpc8MwX9AcWze/O/sCW5G5a98qXQhiL/v4pbfj8EH1z8jz99d0KWvHiZtPj&#10;8BSwAsU152uA64qHFuKlMOJBiGuCayM9GyxHeca9AWHEdTyw74Aoy1iO7/4Y91Eb6kYYNYtx7ty5&#10;z1lOGFeW30Jz2GKUwuj4rrTnXWnc0Ljp4WLAncSNjCckrEVZaOA2QBghZFgXwgerCoULYmAURhRA&#10;pIE1BXGARQXxQZyxjhHbgmUK62q7EJO6F0Z8LlOzCA8JtxeFHfPSWkVebN2y1WYpQ9whZHCdkD84&#10;HwgjrAvcXCId5xGOHxYk8gLD5WNbyB/sExYnvi2ymx8++/fuF3mM4/GEMM549CN6m91dyVQWSmdh&#10;fJ2nl7+wWYgfrEPkEYQR7jSEcQ5bhp9WnBDbhLs9nbcJYVzKVmTFN1oVySPv7rWUMEo3GN4NHmaw&#10;+gCujSzjmzdtFtcJ6asSRlk/CeMBZUTuo7a4Vxgd33yxpDCuWrOW7K60WT9Gz7wSKIVRzkPkhEiw&#10;MOKiQwxOsSsMYD0ZhRGWFr57Alf56OGjlxRGFELEGYURT2/sE3U6WF4fwniYCz5cXqPbXkkY+fgg&#10;cjhvnJ9mSSIfTop6Qu0cTwlhhMjJPJKutJkwQoTx8XakR97CZfeEMLqqYzQK4+b9p+kTFr6X2Ppb&#10;+eIWOn/ux0rC+H+bNAF55uP9NPWRDy0vjCjT8BZwzVDW4CFB5HBdpDBCMPGgu5TFaHlhtL35YnFh&#10;XLl6DbvS8s0XOR6jj6MweuDNFymMhw99za7lAXHR0XACaxAFCIUDT1kUFgihURjhPiI9GiQqdldU&#10;KYzYJtIeO3JMWExSGGGNwUWF2KCQ1bUw4lyNdYwSozDCbcY5wIqFFQ2XG66+ZukdE8IJaxoiuZOt&#10;z927NRcb+ad9CKyyMGLbSAdRROOVyCvOT6sK45qXt9Izn+ynjV8eobksghcv/CSEESK5+cAp+tVr&#10;22gZiyDqJZH2uU85jywujChb8mGPsocHNKpCUL0hhRFlGoIpPCgG5QX3CIQUyxu6xThp0iQLCiMs&#10;xtZSGOFKszAauut4ypWGOOECQwi/+VqrG0QBQOEQT1XdKoLriJve6ErD2sO6aGhBIRJWILsqUhhR&#10;iOAqQ5RgNWIeogFLEWnRMgyR2bd3r9gXXFbj8bkTHAP2ZSaMKNxSGHFeEDqcB24ciCHiYDliHmKI&#10;indsD63LsJq34SHC54kGFbjVqC/FttBQg3yBxQhBxLljG6hnxf7w0KhPYfxw93EqYqEzxt302Me0&#10;g4XxXyxyi579QgjjR3tO0BIWuSXPbaJXNn8tWqEPHDtLqzZsEVbk/qNn6YG3dtF8FtKH36kQ/SAh&#10;jCtZCKUwPvb+Xiq3UOMLGlQqKirEdcO8dK1xDfBgl9fpCN8TO/jan+cHF8rkNi6zaESTjS+4H6Qw&#10;ojzjnjDupzbUmTDqdYyWE8YVq3Rh1PsxBkiL0SiMbmh8ufX5D00z3BW4OdGPDm4dbnL0rZPLUEhg&#10;AWKZFEs8dY0FS1v/rIiT6UTjzUUtDbYJQbXv66xYDtB4g3jEYbt4WktxqgtwvDhXefxGsH+cr5zH&#10;NI5dnpOM0/LKcRs4bqSDKMo8Qr5hGeKwDNPYjtwmtqWlvWjbfn2AxhIpXJI9R74T7vHp774XjS0/&#10;8rGBvTy9m5ed0/s1ojvOwWPn6MQZ7TyPn74glp/kefnWDMTz4gXtfI7x8gOc3rgvT4Ky5dyZHnkv&#10;y568TrIs4xrJeJRXeA04b1Gm9XKKaaxv3GZt+GD7YZr72Pu1EkZ8JdAujPogEpYVRmkxOgijry6M&#10;mji6w2Kc+5f/mGa4QqGwPhs3HaBpD71ba2EMbDgWY7lWxyhcaUN3Hbe++fIBTbj/TdMMVygU1ucf&#10;n+2niX92lzDaxTGvSxcL1zEahDHA4V1pTRxrLYzM+Af+IzrjmmW6QqGwLnDTX5bCaHJvVxcpjNpH&#10;91kYfdD4YnFhxKcNNIvR3l0nhEUR1Hp0HWbCn/5L//3ykGnGKxQK63LqzAW65/8206SH3jO9t6tL&#10;pQ7evprFOGfOnCdmzJgRrEuSNQKEEQPV4iuBQhj1D+5rwqiJozssRjxtFj6i6hkViobG9gMnady9&#10;/6JJD79vem9XF0dhtLvS1hTG8jVUVDyfMjPb6Baj3l3H0I8xrrb9GMHDH9Cch9+mTbsdh5ZSKBTW&#10;5uF/b6EJD/6nVvWLoJLFaBfGZy0njOW33OogjHXy5ovOhD++Q/f+czP9UI/dQBQKxeXz7bcXadzv&#10;X2c3unbWIoAwavWLdixrMa659TYhjFlZbQ3C6NiPMS7RPcIIUxwm+csf7WowIygrFE2V02fO05h7&#10;Noj2AbP7uaYIi9EgihBJSwvjvJJLCWOy6YnWGHTbYatx/Pp/0Oc7D4uOt2YXRKFQeA60Qp86fZ6W&#10;P/oG3XDfG7V2oSWVXWkLC+Mt626n4tIF1KZtNnl7G1xpXRSFMLZwkzAykziTr+fMHnnnc7S14iid&#10;OVN37yArFIqaAWNl/5HTdPcLH9CY9f9HE/9cu5ZoI5VdaVsd42Pjxo0L0iXJGuGWdbcJYWzbNqeS&#10;MEpiE9wnjAD1FeMfeIuu/83L9Jd/fU7b9x2jCybD1isUivoBVuKBw6fok+1f05JH36Sxv/snTfzT&#10;u8KQMbuHL4fKwqgNIjF79uyHJk+eHKhLkjXCmrXsSpeWacJoa5WGMIZQMIsiiHazMErGP/g2jf7N&#10;KzRl/Yv0jw930MfbD9LH2zQ+UigUdY643/i++/Crg7T8r/+iEb98jsb9YaNbLUVJZVfaJoyPWs5i&#10;LF+7zlEY/QNtdYyaxRhUZ8KIpxEqdsf+/p808q4XaQS718PveJqG3fZ3GrL2cYVCUZfc+jhdd8dT&#10;NPyXz/K99zyN+vXLwpNzRwu0Gc6NL/JdaXal/2Q5i3H1LbdSCVzp7PoXRglaqyc+9J5omLnh/jdF&#10;94Ax619VKBR1zPV/+Lfw3OA2T6wjQZQ4utLo4B0ghfFhywkjRvAuma8Lo7d888Wxg3dMHQujA6jT&#10;UCgU9YfZfVgHCGF0fvNFE8a/Ws6VxiuBJfMXUnZ2riaMlUbwDqpfYVQoFI0SxzpGCKOFXekVq8up&#10;lC3GnJxc8rEJo7G7ThDFJrjhlUCFQtGkcRRGDFRrc6WtKYxwpSGMqGO0D1QrhRHddZQwKhSK2mHa&#10;+KL1Y7SeMC5fBWFkV7qSMNrrGN3dj1GhUDQ9GpQw3rxidSVh9PPxEf0XpTgqYVQoFLXFXBgt6kov&#10;WymFsZ0mjP5GYVSutEKhcA+Owog6Rn/qyhZjQUGBBesYba60XRi1foyaKKIfoxJGhUJRWyoLYwAL&#10;Y1eLCiMaX8qMwig7eBuFUbnSCoWidjgKo9aP0bIW48ryW6h0wSLKyW2nddep9OaLqmNUKBS1p7Iw&#10;+llXGFevuZXmC2Fsz8LoYxBGTRQ1YVSutEKhqB3iK4FOwohWaUsKIz5tML9sEeWyMGqvBDq60qpV&#10;WqFQuANHYUQdo4WFEe9KK2FUKBR1DVxpozAGQhi7WrTxZbUQxsWU266yKy0bX9S70gqForaY1TFa&#10;Vhjx+dT5CxZTOxZGtEobG19C9QYYJYwKhaK2aMKotUZbXhhXrF5DpexKt2vXgXy8fFR3HYVCUSeg&#10;jtFuLTK+VhbGVeWaMLa3C6Ofj6/tzRegWqUVCkVtsQuj1vAiLUZLvhK4Ugw7tlATRm8pjPZXAkF0&#10;XEsadfdLCoVCcdn0LFjjUhgtOFCt9kpgu/YdbcIoXWlJsH8AcVKFQqG4bLyaN6dAgxsdyORrwvh0&#10;r1694jmNdQJG8MbnU3NRx6iEUaFQ1BGaMPqRPwsigDjmd83DVwKPDRw4MIvTWCegVXpeSZlBGANY&#10;GI3flQ6i4AB/0xNVKBSK6tK8mSaMfhBGHymMmivdrl271pzGOgFfCSwyCqMfhFHrrmMTRmUxKhSK&#10;WgJhhBvtD6uRhRFWo2XHY1xz6zoqKp7vIIx+/B/MwogGmGAhjMpiVCgUtcNBGHWX2oUwNtP/PRfW&#10;rF1HhfNKKwljkBBFTRiDlDAqFIpaAmGU9YvAj61GjK5jEMbmzBUZGRm+/OdZcVyz9jYWxhKtg7cU&#10;Rr27jtZlJ0i0JHFShUKhuGyaX9lMiCHqGMU/06VzZ5swhoeHh3I6qwjjOppbxMJo6K6jCaPdlVbC&#10;qFAoakszKYwGuhqEMTU1NZbTWUMYMeyYXRh9DXWMmsUYFBgo3p/mpAqFQnHZCGE0WIuaMApX+v5h&#10;w4YFtGjRIpHTXRERERHCf16Y9lhAqzTqGNt36Ei+BmEMRKML6heVMCoUCjfQrFllYYQrXVBQ8Pv+&#10;/fuHJiUlteV0XmlpaTHJycl+PO25sGoNC2NxKXXo0ImFkV1pX9Qx+tqFMUAJo0KhqD3SYvT39XcQ&#10;xlmzZn2RnZ39YGJiyn2JiYkRlhDGpctXXUB3nY6dOpOvjyaMcKkDA+zC6N/EhLF58+bEZr3pMkVl&#10;fLjccIGm2NhY8vLyMk2jUEAYIYroqiOFEXWMLIzUtm02JSUlH2rZsmWCJYRx/qJF788rmU+du+QJ&#10;NYcrLYURVmOgEMYAuvLKK01PtrGRlZVF69ato8cee4w680UzS6PQSE9Pp/LycnrggQdEfj3yyCN0&#10;//33U2lpqRgN3mwdhUZ8fDwNGjSIRo4cWSXDhw/n+7BxGCbNm3tp1qIujJjGmy8zZ86knJxcapGY&#10;/HVcXFwyP2RbMP68jufCnMJ5vykuKaMuXfOFAOKVQCGMEEVdGAM5rrFbAhD+/v370/PPP09fffUV&#10;HTx4EO9wmqZVXEG5ubn09NNP044dO+i9996j3/72t/TnP/+ZNm/eTJs2baLf/e53xIXcdN2mjr+/&#10;PxUVFdGbb75J77zzTpW8/fbb9OCDD5pup6Hh481iqFuKALrSvVs3IYxts3MoPqHFYX5gZLHVmB4d&#10;He3Z0XamTJ81qrik9Ju8vG5CBNFdx1kYIZbe3j6mJ9sYQEG966676K233qJXX32Vxo4dS7t376YF&#10;CxaYpm/qBAcHi3z69NNPadq0adSxY0fiwkypqanUlS2AVatWUUVFhbC8Q0NDTbfRlAkLC6P169eL&#10;Mjds2DAaMmSIS1577TWRl2bbaWj4+rAbbRBGVNNd1aOnKENt2JWOjo7/hoWxE5elbNmn0WNhUkFB&#10;/Lz5C47k53fnAw1iVzpQtE6jwSUwINgmlt4cx8kbHfn5+fT4448Ly+ehhx6iNm3aCKHcuXOnEkYX&#10;3H333bRlyxZhUQcEVH6PPjIyEl0waOvWrTRq1KhKy5s6ERER9Pvf/17Urfn6+gpvzBVPPPEE7d+/&#10;33Q7DQ0/3wDbGy8gJCiI+vbuQ1OnTuX7LpvLTdQxFseeLVq0aJecnBzG63guFBcXh5SWLfquZ8/e&#10;fKAhLIz+QhjR4CLc6EYqjKgDmzRpknAD9+zZI57O0vVDtwIljObA2tm1a5dwo2E5mqUBaIh54YUX&#10;RP0jhNIsTVNFCuOMGTNEQ59ZGgke2o1DGJuRH7oCsr5IYQwLCRHVV5MnTxYGSWRU1PGImJj+bDV2&#10;Rus0r+e5sHTp0tCyhUt+vvrq/uz2hLMw+pGPV2Vh9GW1b9as6ovYUEDl7zPPPCOsnqeeeoo6derk&#10;0FighNE1EyZMoO3bt1P37t1Nl0tQZ4sC/+WXX4pCb5amqdIUhdFXNLqwMBosxsjwcBo6dKgoJ+np&#10;rSgyIup4bGyLfgkJCT2YSF7PcwHCePPylXTtoCHs48cI0RBvwPgH6MLI7jULox+72GhV4lUaNIMH&#10;DxZWIoRvzZo1opBCCI1plDC6Bg0BaJxCFx2z5UZghe/bt0/UO5otb6o0RWGEfjgLY1RklKjPx8M2&#10;OTmFhTHy5xaJLY8nJibd73Fh/MUvfhFavnYdXTdiNPoRkZ+3H/nyQTdGYUR92MMPPywKWl5ensub&#10;WwmjazZs2CCE0WyZM3369BFW+aWsy6ZGkxZGXRRBbHSsEMXRo0dTYmIyRbBQJiS2pISExEeDPS+M&#10;D4T+4s67adz1Eygrs60QRj90whSuNFql7cLo44PBJBpuf0YIHhpY0BXnjTfeEH3JXKVTwmjO3/72&#10;NyGM1enXOnDgQNG6jwYus+VNlaYmjF5evqbCGBcTRxMnTrTV70dERvM9mfheixYtuvF63oznwgMP&#10;PBD623vv+9/ESVN+zmA/Hwfsr1eSOgsjuPJKR7ezIbJs2TLR4IJGBNRvoPXPuFwJo2sWL14s6g2r&#10;00cRHZQPHDhA7dq1M13eVGlqwgiDSuiHeN3YLozxsZowXn311RQZFUNRUdFsObZ8D30ZeT3PhvL1&#10;60Pu+OWdO6dMnbktLS1DCCLefvH19TMVRsTzag0e9Lt7/fXXRR+x++67T7ScSoFUwuiatLQ0UW94&#10;7733inwySwPQ5em2226jl156SeS1WZqmSlMSRtxTaLg1E8YW/HAdP3489e7Th63FSIpi17ply1Rr&#10;CCNCScmCawpumnOiTdscIYw4aNQzasKotUpLYQS8SqMAnY/xSttnn30mhBCvXwUFBSlhvATo3I2q&#10;CNTTmokj4nr06CEeOjfddFOVAtoUaVrC6GPXDimMqK7j/6yMDNH4kpefT+GcJ9HsWqempllGGJvN&#10;mFFQiC8F9riqtxBCXx9f0XokRNFEGL28/BtVYe/Vq5d49Wrbtm10++23U2ZmpnCzlTCagwE2Pvnk&#10;E3r22WeFAMq3W1Am0H8RjS2oqkCXqNatW1dav6kTHh4uXplcsmQJZbA4wAp3xXPPPScsdLPtWB00&#10;1mp9F02E0duXenLZQXULBpAIC4ugmNi4H5OS0l7jMpTD63s+/PrXvx28dNlK6j9wMMVEx2nCyCeA&#10;lmkzYQRVde5tiOANBHRG/vjjjwVooMFgCGZpFVdQ7969bfkEqzs7O1uIJBpncCPDqrz22mtN123q&#10;4N5BNQMevniAVMXevXvFO9Vm27EyaJxz1gwpjL7o+eLtQ0OGDhUNL+npGRQWEUUx8QlH4+MTR7Iw&#10;pvA2PB9+/bv7uy9bsWr3dSNG/4AnPvoxirdfWO0hjGihdj5JHz5BXrVRAbcGXQdefvll+vzzz4Vr&#10;bZZOoYH8efLJJ4W1jfyCFblx40YhjikpKabrKDTwYEHdNnpJVAUG5sCAHWbbsDLwHpw1Qwqjpi9+&#10;QhT79u3LHkii6KqTmNjyeFxcYh9e3xqhc+fO3mVlixeOu37CmfSM1nzgPtrbL3wyroQRFarNmzfO&#10;oaXgwqiRdaoHXghAf8XCwkIxGABu4kvVmykaN5q1qLdEG2HN0KxF7QWSAQMGULfu3Sk2Vuuqk5qS&#10;diIuLm4Qb8M6Yc3a22+dPvMm6tK1m6hfhDDiRCCKZsII0AzfWF4TVCgUtQei6NDgYgDGFIYegzAm&#10;xCeIB2p2dg5FRERSVFQMDJLXomJjh/F2LBOa/+LOe26dW1i6p0/fa34OCQkVrdIwezFGoythBBBH&#10;ZSEoFAqIIoYntHXPcUITRnajfXypffv2opEuNTWNwsLC2WpMQN/YMeFWaXjRg/fatbcPX7D45qcG&#10;DR72E3x+HLw2yk7VwgiwvDpvQigUisYLBmIx0wcbwpXWhLFzp85i8Jb4hBYUFh5JKSlpFB0dXcjb&#10;sV5Yc8u6V8eOHf8/jKbrA2Fk0ABzKWEEeFI0hrdiFApFzWnWzEs0yJppg0SMsMOuNLoBwmJs1aoV&#10;i2KEeOslOTn9w6iYmFm8LeuF235518Yp02ZSfrceFBQUzAoPcYQ7bX6iRmAm453IhvwutUKhqDno&#10;r2h77a8KIIwwtmJjYiknJ4eSklLEUIcJCYkUExN3B1uMHXh71guLliyZO6+07Mf+A65lfz9BWIEY&#10;UMLsJM3w9dUGtFVvOigUjR9Un0EUXdUpOgNh9GF3Gy8IgOiYeIqIiOLppP9ERcX8krdpzYAP0Pzy&#10;rnsuDB0+/MnMzLZ8IhhQgk/mEiayM0jfWLvyKBQK2dDCHmU1RVHAwhgYECBEMTYujoJCQik2Np6N&#10;sBYPRURE9OftWjfc+8c/Tp9RMOfvPXv1Ea1FMH1rYjVKNNfaR3XnUSgaGbivIYpm931VwGAKZTFM&#10;SEgQ/RbDwiJZFOM/iIuLu42FMYS3be2wfFX5jsHDrvsPBo8UI+5ehjBqBIjMQCaqVmuFomEDL1AT&#10;xBpYiQbgSoeEhIjhxYKDQyk6KhZu9GtRUVF428WLsXZYvebW6dNnztzUtWs38eaLePHb5ERrAgRS&#10;syAb9/epFYrGBHqaSAuxRm6zCWjEjYmNFYNooNElLi7hUFJSyiK2GJN5X9YO+DrX0pUr25ctXHRx&#10;xMgxMHX5pGqXIRJkLFqvNCsS+IjKW96tQqGwABBC9EeEEOIexb1aW0GUwGIMCg5mqzGMIsKjCB++&#10;io2Nzeb9+jKWD94jR46MLC4ufXzOnOInOnbsfALvw0p3GqqPd6jtBFQLiGulOGyTQZ9J8X62jxGO&#10;s4F3t03AOlXNV4XcpzEO84wv7090cJf7ljikwXLtXy6X6xjRlmnTfpfAH/++BvT4AJ4Wy4w4pQHO&#10;+3YV707E+RnzUc8fhziJcR3T/EKceT7al8nlVaWtCWbbcb1dY57KaUmla6SD64drhf8AQ7xxu7Ks&#10;i2mZjzLfeNqY1hmZnzK9fZnjeqbXxBmkRfUZvER0wRH/OrhfjfOu4pzA68VeXt7kHxBAwexKiyHG&#10;YuKX66Loo8lOwwhXFhTMj1+waMldo68ffx79jZCp/pwJYigyFkd8mF+D513gLITAbLl44RwZLF48&#10;l2hiaqvjNMlwSyCOT0c+QESBusQxy3WM0+K80ROAwXb0ePQMqLS+GXI7JnG2D53r+xC4WkfGX+oc&#10;qsJsm66oSVpXuGMbwFbWanHuLvA3iWusoP8zBozAtJfo5+hDLZJairrFsLDIpxMSkjuwd+qv603D&#10;CivLb3lkTlHxs/2uGUjh4ZGaOELMuNAYBc4ZKXia6FWmuukEQiDcX0jdBm5IB2pwYznfzFKsjDin&#10;USjcQt3dU1IUgbRCk1NTRcNLaGjY+5ExMdewvHj2Y1e1CeXl5WFrb/3F9gmTp/y5U6cuoiFGG6dR&#10;EyujGBqpSuwQL9MY42xpUJ/hY5i3xWv7NLsQjRunc3YQ32ogBdsWh3Wruf6l9lUXol0X22wy1KBc&#10;uKT22xCWohBGX/JmYYyOiaXAwCAKCQ2jiIjoB0JDQ8N1iWm4gcUxZOXq8qOjRo19qnVmG8JI1zh5&#10;fxawAMCiZRRDKXIOYmeIM6YxRQgjXxzckGbLnS5C48C5MDrNVyUWlxIvmxVaRRpXuOtBpLtUTQJ3&#10;5VkDRRtWjGErES50cEgo+bNBFRQYDK/zi7i4FmPCw8NDdXlp2IHFMWnJ0pVfDB064p3k5FRx0igA&#10;xnpGZ9FznncVVwkIIwqXAHH8L5bhv2kXOtdUJ188mHdNSRgbDTUvL3YXGi3a3tJ1Zk8ziIKDw87G&#10;RcfNtcz3XNwVlq0sH71gwZLXrhs+5gA6fqMyFUIVHBTqIIyVhO4SuFzH9uRtoGJYG5dQWIFyms/f&#10;tO6R4yWu8siWhy7g5Y2iQaA2ea1wA2wooZ8jg3YIlNeAgADxxU1//yAKCg75KTo6ekl4eLS1Rud2&#10;V1i+cs1tZWWLnh41Zvz3GGBSjNXI4hgUECJaUd0rjACZfombuyngcONfpgi64rLXM4mzEkos3UR1&#10;yofW/QiiGIS6xJBgvof9hD4EBQV/HxER9SsWxrm6jDTOsHbtbRvmly1+Zdz1E35s3bqN6MGO7+Si&#10;Gw8y5XItR9fwhamykF/mjW1JaiFSSggU9QWqRvTqEdEY669144uMjKSwsDDhRqOhNiQk7GJYWMQD&#10;lh2A1o2hGX5uv/2ubcVlCysmTppyvl37Lj+g02ZcXBxFRnDGhITZxLHGAimsRCdkvLgoRuHAtGHe&#10;ksJgFdGuyXFcKu0llsvr4Op6XK6FqvAosvuNbHEGAcJbDMTI29SyZUshiuiag4Fow8IjToWEhL8Y&#10;HR3fkyWjQXXirnEYN25c0PDhM4J58sqFC5e+VLb45ldmzCw42LtPP0pIaEExMTGUmppK4WGRFB0V&#10;IzqCVxK/qkA3HQFuHqDHV7qZ5LyFbzKrCDXyzhPHYskHleJygBjK1mZ8swXVZjCA4uPjxffEcc9H&#10;RkWJHiuRkVFsJCUeDw2NXB8cHHkda0VzIR6NPYyeMDUL/yySPjevWD21uGzRqdlz59Go0eM4k3LF&#10;F7/S09NFhmHctbjYONEy5SCANmuQb1qBYZlYrgueuKl5vpIAOs1XEs6mSG3yoL7yr672o66/OxGt&#10;y8Z5NKzwf1hwKMVGRothw/Lz88U3W1q3bi1c56AgeI3xZ9LSMg5FRMTcydbibCEYTS3ccMMNKddd&#10;d13G2LHjXpsybQYVFZfSjVNmUO++/SglJZ3CwyMoN7edyMAOHTpQanIqJSel8FMmgUKCwzijuTBL&#10;YRQCaEAWdNu8/SJViqu03DBdE3T3wHSZu3Hej6t9y3i5zHhuxvTGNEZkvHG583x1qElaM4z7rO22&#10;6opLHV91j9t5O1XNu4q7HOT+jVRKp7UeO6Q3Tutorcu+7CYHUWx0LLVgyzCJXeWuXbvSoEGDxGdP&#10;O3bsSLGxsRQcFMzeYfTPqalpnyYnp/0zPDxyYWJiYm9dJppeKCoqSigsLO3dvXuvPySnpW2YMmUa&#10;3Th1GhXMnktjr58gvhuTnJLGVmMi5efli8wcNWoUjRkzRnw2MSszi7LbZlPbtm0pLS2dYmPixIXA&#10;hcFFEa8S4SLqLV6IR9cSvI4oupjIi22clun5XzzljPD2gMML80aa65gtY8zXxbZ5mcC+L4fj0TEu&#10;F8fC68jt2LZt2I59Gzo4T2cglIyWJww/JAIY27+M57QCkdYAzwfIODGtvc0UqIM6JNs71kinp610&#10;HEA/X/vx26dl3tuwnad2zhLTdQ2YxiPfdOS0th9tmSvkOjbk9XdVBkS8t0u8JRizUHKpeVdx1cDh&#10;eBlxXshD/BuP2QGsp68r0vuK6x0SHMICGEcpbLik872YlpJKKckplJOdQwMHDqTRo0cL+vXrR926&#10;aZ88xTehYmJiOV36ppyc3IPh4VHjw8IiSiIiIhJ1iWi6YdCgYt+ZU2f2XLH61gn5+d0+Zt4dPWYc&#10;jZ8wiWbPKaTRY65nEbyKMjJaU1R0DLVv34EGDx5CQ4YMEQI5e/ZsWrhoIc2ZM0eIZs8ePcWTqB1b&#10;mrk5ueK/Q7v2Oh0EHQ3IOEEu4PRM+9z2Yt12OZjW5nNzciiXLzQuthERbwP7zBX/RsS2DLiKB9if&#10;w3EJtHNo346XM8b02na0beXq/+3l+XJ+dezQkTp16CT+nenUsZMAn6Ls3NGA8zznKeik/8tpbTu8&#10;Hwb/YnnnztRFpzO7SrgexnQ4pg7t+fgYfOlNwPkr81w7B0bPIw0t722IeY7Xr4H9WhjXqQa8jZzs&#10;7GqBqh0b/ECW4MEMsp2Q8TbaaLRp06Z6ZF0+WVlZVcNGhUSmbyNBnGG5A60zKTOT4X+4wFgX169b&#10;t27inpw4cSJNnz6dpk1jI+fGG2n8+PHUv39/6tGjB+Xl5Yk2hGAWUQxF2KpV1rfsEe5NTU1fERQU&#10;dHNYWJilPpRviVB+y+33FBWVjLnxxum/ysxs+3zPHledGDfuBho2bDhNmTJdCGW/awZQp855lNEq&#10;U1iRsBIhhMOGDaORI0fSyBEjhTiOGzeO15kiRLO0tJTKyspo8eLFdPPNNwuWLVtGy5cvt7FixQob&#10;xjjn5XLeGblcsnLlStM4I67iJatWrao2rtZ3jpPHi/N3zgNjvFy2bBmz3B4HZB6CpUuXCpYsWWKb&#10;BmZpZPzSJU5plmn/xn24orrpLoVt37VEnhfO3wyUuSWL7fMyfVXrGMH6zixatMj2X5mFtHChxoIF&#10;/L9ggWCBCbgnjMyfP78SuHdASUkJlZZo/8XFxQL29qiwsFAYJDNnzqTJkyfT2LFjhTjCKuzduzf1&#10;7NlTPGBj2KAJDg4WbQVpaWmUlpy2ISsr+3Dnzl02hoeEL42IiB6ny4AKZuGuu+6KWrNm3eLyteum&#10;DR8+4pOMtIwHOfNo6NDraPCQYYQvD06aPJWfSLNoKAtmr959qUuXPMI3rNPSMyipZTIlJrYUggnL&#10;o3v3HuIiXXNNf7r22kG6pTmUhjK4gJiW1if+Bw8erP/rDOJ5HdSLDOJtiH8nHNI4zGtxxmVanH27&#10;leBjGIJjAuIYL4GeVjt2O85xxuO4ll2bgQOv5TypjDhHIzhm/pfL4RYNHDCQBgwYQAP6a/TX/8Uy&#10;fbkNGafvD//O+7btx4b9eOUxV8Vg27R5ei3OHm/ctwbH62BawyQv9HgJzmuA8Tz5H/MCQ76IvOE4&#10;+/qD9HyQeWOCYVvaNG9HxziPfcAi0/bTX0wLuMxLUP41rjGn3zV8nxjpZ6Nv36upb5++Gn31f6ZP&#10;7z7Uq1cvYQl24XtUtiyza3yIRfCtIP+gjag/TEvLYMu8HRpRH27dqvVOvp93pqZmjPX3DywJC4sc&#10;ERUVFa/f/ipcKtx5z/oRixYtmX395Bk5bI6fzsvr/mRSUtJtbHb/MGjQUBrBlmGPHlcRRusZPHgo&#10;P7EK6KbZc2gCW5UQ0auv7k9X9exN+fnd2a3ryu5bJ3bP2rM7k8MuQ1t2A7KoFbvmrdjybMUuQSue&#10;h6sOILC4mOmpqCdJp9SUNEFKslZnApJBUjL/62A6SVtmBOnM4lzHa41LNmzxOmI/2r4w77wNZ0Sa&#10;FEMc6n1s87wvmUZHzhvjRLzxePjfIU7Gy7TOy5xI4uPXkNPav+28xLy+jB90ApFOp2WSPV6AeT0O&#10;6xmWtZTT+rZaGtMatqPF26cF/IAV8bZ96ojj0I9RXwfg+BHncK4t9TSY5uXJhvQ29GMTy53Xl+hp&#10;tX2YIY8fx5dkS2c8f3mNxLbltI7ZNbafs54niVq+JCYmavmC4+G0uDd4f98EB4f+ITc3dysL5ics&#10;dr1jY+OXsld3hoXwCxbYd8LDw3NCAkMmhoSETIyOjka/RBUuN9x0U0nSHXfcWTRt2uxW7FqMHzNm&#10;7KFu3Xq+wBd8LZvkn6Wnt6Ju3XrQGNRJjp9AEyfeuJGtozfZUtyUk9P+m8zMrHOZmW0utm6VeTGj&#10;VetzGRmtzqWmtrqYkpp2MVXQ6mJ6RqtvWRhPZ2RknmahPM3zp1kYL2B5SgqTnHqRL/7P+OeC8L39&#10;5kfB0MG0KFQyTk9zGdhuBrE9u3gJxH6cCnpViG3o/3IdMa2h7cOIi+3KfRr+JZg34hAnb0wJx4mb&#10;zAH7DSzW1eftaDeo83q2ONyw+k3rmM5xG8a0Ip2+jozXRECPZ2wCYHLMtvMT2Nd1jLfv2z6vpau0&#10;LfnvCv08TJeZIMsopuU1FA9E/aHI8z8wKM8CjhOI6RQZn/xdSsuUC1z2T6WmpB7l++1Q69atd7dq&#10;1WpnVlabTW2ycj5s3779q/l53R/v27ffUnajo9nVHlVWtghdbJr5+gb29fLymhccHDYsMjKyL4th&#10;nHZXq+DWwMI4mDN9yrRp03L5IkRMnjz58YkTJ51nl3s3m/ivtG/f8Tdpaa378ZOpB5vyQ/y8/W7k&#10;CzPby8t3rgamjfMa3t7eBcxMI5zOnqYZTzfzKkFcs2Zehc2aNSutP7xM4mrAFU44xzmnvxTO6+rT&#10;fB/YcJy/Qkdfxus4LjPOm29Pxl8qztW6Zrha1wHjeVsalBFHuLyWcnmtiiKGy7cZvnN9fbX7AvPe&#10;3r4z/Pz8pjAT/f39x7CLPAr3V2ho5DVsGXaOjm6ZnhaehiHAmkYnbCuHPlOn+s2fP78fi+XU4uL5&#10;102bVtBp/PjxsYMGDXL4IE6fPn28Ro0aFTN1wtSsqVOndjAyZcqUPOc4wNvJHjt2cuoNN0xNcc0N&#10;OsbpG1LGjRsXxySxcLeYNGlSvD5fp+AhMWLEiDB9Ohrf2pFxrhg2bFgA51VIRkZGg/iAkAoqqODW&#10;UN5s+PDhwRANFqpEjVmCGTNmJNvjHIgfOfLGyKoZqWOcHhkJsZk4cWI4xIf3GYr5umbAgAGBLIT+&#10;mOZ9BmEewoc4V3A6H35o+OHBoWeUCiqooIIKKqigggoqqKCCCiqooIIKDHauxQAAACtJREFUKqig&#10;ggoqqKCCCiqooIIKKqigggoqqKCCCiqooIIKKqhguXDFFf8P6xuAq0QnFz4AAAAASUVORK5CYIJQ&#10;SwMECgAAAAAAAAAhAGolHMc28wAANvMAABQAAABkcnMvbWVkaWEvaW1hZ2UyLnBuZ4lQTkcNChoK&#10;AAAADUlIRFIAAAFCAAADAggGAAAAHGrP2QAAAAFzUkdCAK7OHOkAAAAEZ0FNQQAAsY8L/GEFAAAA&#10;CXBIWXMAACHVAAAh1QEEnLSdAADyy0lEQVR4XuydBXwc1dqH+S5QjbRJKrTFKrjD5QIXKE6xuqRx&#10;qVs8bRpPKlixi7tTSotTWpyi9VJ3d3eH873/M3N2z04m6SbdJLPNO78+ze64PvsendN44IEHHnjg&#10;gQceeOCBBx544IEHHnjggQceeOCBBx544IEHHnjggQceeOCBBx544IEHHnjggQceeOCBBx544IEH&#10;HnjggQceeOCBBx544IEHHnjggQceeOCBBx544IEHHnjggQceeOCBBx544IEHHnjggQceeOCBBx54&#10;4IEHHnjggQceeOCBBx54cA//Z/7loTqHa0+79sy2jboFmF/14V/dunU7vVu3caePG2eAz8a4yiM/&#10;P/9fwPq9tHH6NLtxVsqaxtijny91/moS+rmoOO7nSKddu3a18awRLMTqHG66sH1g1+t7nd8tP78W&#10;XfQz2rZte0Z0dHRoZubwG0aMHt3pkcefiBzz1DNRj455KmrUI09EFo8a1aOoqKhrbm5hh5z8/PaS&#10;HIPhwwsfGp6b+wBNeyAnv+hBbdqDGKeD6cPpL/GQmo5laR33DsvOb4fPw3Ly78d3SW7ufXI6xufT&#10;dDVeknsfbcs9rzlOzW9sx70+uTx9N/Yj/8HhhdiHoo65hYWdCPdxETRPh1z3eh7CuPz8ovbmvBoj&#10;OuWPHNm5aOTIrvlFD3fPKxjVA3/zi0Z2LSLy6ZwV0jy5uaO75ObSvPkjO+dIHu5M65NgHbkjRnTB&#10;+cUy9N01b27h6E6FNA3rkesaMboL1qdD6+hI57U9Tcf+0X4T1mMyr5VCnSMco0KNM8bTuaNzlknn&#10;H1jPfab22T0u9770Ydn3DCPUPKWB6bje8pqb33WGDcu/X59XJ5v2habbLgcys7LudpFpQPt0V9rQ&#10;oXdkZGTd6Rqvzzd8OG0z+x7svzxe2i86b/cT5j084iF6Tug8m+fTQiHOO53znKKizriGdJ26FY18&#10;OLx41COReIaeeuYZ4rmoZ557Tv4d/eiYqIysrDv7Jye3bNducG2SJp5DUGfw4MGQJAuysgbzRNfD&#10;34z8/GYFxaN6ZuUXhadlZt43cGDSbf0GDoxITk7/LGN4zvbsvPzj2XkFIisnT2QOzf47NT3zQGpa&#10;+q7BQ9I3DhqSun7Q4KT1gwYZDBiQvK7fwEGrBg5MXjUgKWXNoME0fVDq+sFDklcPHJSyyoPBSWsH&#10;DklaPWBIyrpBg43pAwYOXtW//5Al/QYOXtafPg8YNHhFP3wn+g8cshzj+tP6+w0avKxf/8FL+vWj&#10;aQQts7z/gCErje8YP3jJwEGDVgwYNAjroO3R/tBf1/oGDVlmjE9ZNSgpefWgIbT/SWmbk5JTtyYl&#10;pW6Wx5VkMHhI6saBg411DEyifaVpg4ekbUxOSdtqJSk1fXtSatrulLTMfSlpQ00yd6WmZ+xKSU/f&#10;lZJK8yRn7DTn3z4kKXMbfd+enJa+zYDGp6btxPnFMjSPOW/69uTUDDkthaYB2tbOFJqmQ9dsMx3H&#10;+sEpqRsHp6RtHJKUsikpJXXroCEp5rUyroeOcR4s0DmW54uuI13X1bgm8vwPGLLcOPfGNSmNvgMH&#10;rejbf8CifoCuRV8T/fq4x9FfWid9Xia3Y6Efriv97YvrDQZp26LlBgwYtNQ1r5rHpHf/AQtoHyS9&#10;exv06T9wXq/e/eb06TPgL0yX4/uZ80gGLqZ9WoT9x3HgXqRzsmJAUvKaQbhfBqetp/vEuEcUqWmS&#10;wQRdr810nbYOSc/clpaBa5+5JzV92KH0zKxjw3Py/8ktKBL5hSNEQfFIUVg8StDz9U9qxtC/hiQn&#10;j6F7r2N2dnaPguKH48c8+Uzfx8b8L7y4+LHz8aymjBlTlx5dRI48nOyQ9thj9dvRr8xjTz77n/yi&#10;EXF0k983aMiQqLSMYTNITJvie/X5q0ePyF86der6Y/sOXTc+1KGTuO/+h8Q97e4Xd93dTtxx5z3i&#10;9tvvErffdqe4jWjb9nZxyy1txc2Km28VN/33FvkX32+59TY3NO+tbW8j8BfcIdredrtchxp3yy2A&#10;5iVuvpnAXx0a919s4+Zb5Hb+S9x0k/EZf2+U3Eyfb6Z5sR/GvmAZD7R9ltuj/bv1VtoH9VftH/1V&#10;+3eLOb7tbXfQsZvcTufBpK32+fY76BzdeRedr7td4Lsad/sdBM6j+mtyG6Bl8RfrkN9L4N4OroH+&#10;ua28JthvfL7DPA7su/sc4nrdeiugc4lzcHNbOicEfb7J/CzP53/pPN+E63kzndP/ihtu/K/4zw03&#10;SW4w/5bgPzeK63Wuv0H8+983iOuu+4+Bx2eN6/8j/k3zGsvfIJf9z39uouXx90Y5DfMAOR1/5TL4&#10;i+9Yhvj39bQ94nrwH3Gt2hZx7bXXE/+mcfhrch19xzgC+6FPu44+/5vGGdsyjkcdn3GsxvHiM87N&#10;DTfeLG6g+w5/cQ/iXrz5FuM5ALfSucc1wfW/6657xd333Cfa3fegePChjqJjpy5/d+7SbVuP8KgF&#10;ffr03ZCcknGApHk8O7do3tChWcOKRoxIQFTZv3/q2Y/RM4yktvlI8+DtgJPWp0+ferGxsXUoadep&#10;V79+dwwdmjOUorRFPXtG/3nfAw9+2bbtXXPuoIcSF+46upGuvPIqcelll4tLLrlUXHrpZeKKK64U&#10;V111tbjq6mvE1VdfK665Blwn/8rxHlxlYh2PZa8xl1XgO4HxBOZR818JrtS44mraj6vE5ZdfSVwu&#10;LgO0j5dddpkL7CvQx3nOY/1scPllV4grLr9CXH6FAtu4Uh63gTFd/vVAn+cqed6A+xzYgHkwrzk/&#10;lnNzJY3DtmkfTgj2m8Bf87M6vksvvdw8F5fKayi5+BJx8UUXi4suukhceCG4UFxwwYWiTesLiDai&#10;NdGyZWvR8vxW4vzzzxfnnnu+OPvsc4lzRIsWLUSzZs3EWWc1E02bNhVNGjcRjRo1chEWFiZCQ0NF&#10;aEioCA5uIIKCglwEBgaJ+vUDbAmQf+uL+vWAGl9fjg+oHyjq0XhQt249N3XqSurUriNqa9SpQ39r&#10;1Ra1dM50c+aZtcSZZ5i4Pp/pohbG6cjxnuPUPO5t4LMBtu2JsU/Y13p16on6deuLQDqm4KAGokFw&#10;iAhpGCLCQhuJJo2a0rltLs4553zRps1F8j7HD83Nt9x+7Lbb71nRuXPXOZRS2pKSmvH7gEFJQ3KK&#10;RsRk5OS0GTZsdEOKFM8wH3Meyhj+b8CAAQG9evVq0Y8iv7he/e6lE/lCly7dv2l7xx0f3nLb7Zv+&#10;S7/6V5OI8NDgl7Rt27YUWdxGtBV33HGHuOeee8SDDz4oOnfuIrp37yHCe/YUEZFRIjKKiIymz5Ei&#10;IiJS9JREGPR0g/kl4eHlpgfo0UPSXUH7ALp17y66Et26gW4apY3Tvxt07arTVdJFo3OXLgZ07J07&#10;dz4hnTopOlWYjh0pOpB0kHToUDrt27e35aGHHpLXTOeBBx6Q3H///eK+++6TtGvXTnLvvRSd3H23&#10;5K67KGKl63777bfL+wD3w623UlRz880Uff9X3HQjokFERoiSEDH9W/z7uusoesKPovFjBplffrkh&#10;YcUll1wiRay4+GJDyBcpIbe5wEWbNm0kEHOrVpByS5LyeeLcc84V50gpny1pflZz0YzEfNZZZ4km&#10;kHOTpoaUTTGHhBIhBAmnIdGgQUMSUAMpasgoKCjYDckawi5BgCJY/g1wfTc+Q9b1CfyV8obMldSJ&#10;eiQ/CBB/65HEIUQ76tQmsUOcJpA/9rNJ46Z0Di6g83odReb/XfXQQx1n9+rXf26ffoNyMobm9ErN&#10;yroo/7HHGuNZNx55HjwGFHgMGTKkyaC0tPt69xvYKzoucXznLt2/v+mW276+4cabjl9HSQJEZ/fd&#10;94B8cPAAUcQokpKSREZGhkhLSxPJycli8ODBYuDAgaJfv34iMTFRxMTEkPgipJwgEymAjniAFR3p&#10;IVXoD603qIfZ/fmhh0oB0zCPa9xDkgcfpL8E/ioekJhSeMAA3x/AXxeGKKzcf79BiWkYp42HYOxQ&#10;0vEWJScDfFe4x997bzv6gbpX4x4N6/cTc/fdBuqzPk4JUnKXGwhTceedd3oAkepAqkqst7XFj6wS&#10;rCHZW25B9gWyMiBbZGuQcG+6SXLDDZRcRhKY7tfrrr1OXEupiKuvvlpiRN8kXYrMjdTBZVK4FwMS&#10;7YUXXeiSbBuidevWUqwtWxIkVwjWxXnni/NMpHTPJema4gVntzCQAm6O6Lg5CZhoakbIJOHGiJLD&#10;GlFkTNExRcYQsBQvSdeQKkkTckSUCzHaCLFeHYw3pemKfutJ0YbRuhGxU4ps7113tVsUHZPw/ZCU&#10;tMSiEY/0oWe2GVJ95uPPAwYKlwP6DBp00cAhabG9+w14tVt4zyl33HnXxv/efMvfEGBbuhF7UpQG&#10;qeXm5ori4mKRl5cnsrKypARTU1MFRZIiISFBRFHkh8gO4kNkdB89lLiBkW+C5Ku8+WSS6xL6hVfg&#10;156gX3uFkRQjLtAwv1/gwkiqeX62YiynoomLPJa/iG54mscCxlnHy+9YnxqH5SlZYnx2gwcI6BGL&#10;8WC511sSYxkDRDf6d09aU7IUWL/r43TUtFatEC0p8IAr9PFuWluwmyY/m0lk93TPdbvWQVKReEwv&#10;C1NARCvzL5LgEvXdxENQUlL2nFcK7nlIalJsnpxHSdDzzjlPnCejTIUpPik/Q4BKfmcjAm1u0FwT&#10;4FlNzhJNCWQTSAk2auzKIgghETZs2NCIPoMpmgykiBEilEl/U4YekPgk1vE6hhyDgxvK/bzo4suX&#10;P9ihU9/c/FGpaUOHPpSZOfz6lJQUFKjU7IEitNMpomuQlZt7y6CktAz8YrS776Gl//3vLYeR73fP&#10;vfeIeJJbenq6GPPEGPHII4+IkSNHCBKnlCCiv/j4eBnxIXrCr/FllGQ2JEe/sCQe/GI2bXqWvNCB&#10;gcHGRaVfN/xq1fGAQn07kAQgapvon+2Q83usw8gnkjeG+avqsd3aJq5x9bXP+jjs84nx3LZOyfV5&#10;jtNR08uPez+s2G2nNDyPybo+fVxdXEvCPd1zPUa0gofSBJ8V+ji76Vb09ZUFzaPvu76/Omq8a72E&#10;5zzGcejzqGWsy1nH69/18baY+63OpcLjmErBY34ZPSrw3UDd/0jqBwQEd6Fou1VycsYtaZlZnQem&#10;DrugT5/UMFMJNW+QEhw69DwSYOf+A5NGh4dH/dC27Z17UBJ2OyVPYmPjZPT3v2efFU8++aR49NFH&#10;SYIjRU5OrujTp6+IjIwSd915t7ji8itldISkQcOGofLi1KllPPzyYllvbtfF0S/giakLtJtGX1fF&#10;0G8aHWS4A+s4/bsaZzef3baAPp+irPnU+r3FurzdOu2mlcKJzrHNdZDXyMRu3lKvtznd9Vm/zvp0&#10;iziAx32kxtE8QJea/l1NV7jWa+Jezi116zJ22K1bR9+G5zSs3/3jofCcx42xvL6MuY+uc0HXWJ0P&#10;7TzXrVtXnHlm7dH0+F931llnhcX37XtJ/yHpV/QZmHTjQEoqG2aoYUNGRn6z1KHDE3r37vd+h46d&#10;/rr66uu3/Yciuo6dO4thw4aJ//3vf+KFF14QzzzzjHjsscdkFNi/f38RHt5TXHXl1ZTsulCG+fXp&#10;ISztRnFdCHVRLBfGK8zl5AVW61TYze8VdjLQReE9dU3c4yAl/TvQt6Fvsyys6zgRduvwEuv5xGec&#10;a+v5tqLN434IDdQ8HuNp3hLXEGjrcX3Xp5vo61Do0sBy+jgdXTR2y+rocnFjzKu24Tm/57r0z3bf&#10;9XEGdtsDdtOxvP7dDm1bOHfataYAZVGtWnVyatWq1YE00Lxjx+jQ/klJF6dkZLWNioqqb9ihBgzX&#10;XnvtmahblJqa1bFX3/5v3v/gg8uvuvqaY5Bb3379xGNjHhevvPKK5FmKBhEJohAEBR0o3UOeSkD9&#10;II+LaXdx9QshL4a6kS0XRmJOtx1nRZ+nwpykOEzsIyB93RXcTkWOV19Gx2669bvlWuGzlFEZuK6v&#10;Bf36lzZfaeuR48ztq+/6dP3+slL6PHaiAJ7zeW7HPZ81UlPb8Jzfc5z67ol7naWPt8ObeUrD3Cfz&#10;uqrrXadOnfl1ateZWOv0up1ICc0uueSSWv2Ski4MD09sYljiFB9IZrWGpKdfMWhQyoC4xD5v3H33&#10;fbOuvOrqQ/+9+WYxYMBA8fLLL4u333lHvPrqq+K5554ThYWFMon8n//cIOuGoSQLJ7jsC26g5lG4&#10;bmrtgihcD6A2rjTkfOrhVg+0/t0OtbxrHARFqPFlraO0eei72hdPEbrHlXpcmM8cL6dp88rp5vlS&#10;YigLtZy+vHWcxDz/rnWqzyZqujfo87uvuecDqO4B/bMddtNKW8ZuG/bo850IYxn3NqzL6+Pd04yk&#10;qXs5z3ns8FxnyXGl4e18Jwb7qO4bigz31a5V98PTTzv9IVIDBFhbiwhP3crXffr0OXN4fv41SWlp&#10;QxMS+nx/9z3tNl166eX77rzrLjGUksKvv/GGeO+998Qb9Pf5558X6ekZsgAEpXDIZJUZrpaHyn1B&#10;S6JPlxfA/Gt9MNV86rP+cFq35/pOqAvqwpzuEpIap6Omqe/68mqaiWs/tXlKjNPXbY6TxyLnUQ+L&#10;+4HxmN8cp8arzzpqPnUe9fnqYFvYjjYOWNelltXHqfWqedU8VvRl7Mbp4+0ePE+s8+uUNo++fHVT&#10;cn/082Dst+d05+E+t3J/a9fZUadWnTcomTyEFHEOIQWIVCP9OSWb5v1fRkZGm4ysrJz4fv2+ue/+&#10;B3dfdNGl4rbbbpdR3zsUBY4dO1a89dZbMk8wJSVF3HjDjbK015CCVuoKzBPpeRN4oo/DZ+vDp6Pm&#10;ASXm0R52bNtDRASWda0b40yJeYxXmJJzfdfWo9arltW3rea3m8c6DeMNTixC13Y01PL6/Po463z6&#10;ePdn48Y3/qr51Dj3cmp+/buOWq8+j/W7gXrQyqK0efVxah67+aobJ+5TRTHOMe6P2rXqbKldu87C&#10;M844I5U80cjQhZTgqVfhGpWl0zIzH+g7YODk+x9qv7VNmwv/ufaa66QEP/zwQ/HRRx9JGT777HOi&#10;V6/eAtNCzBJgDwEq5Eks7aFQJ9lzGj6rB1tNs0NfVkLbs65Tp8S6aX61jByn9llHzatD4/VlXeP0&#10;ebTx+v7gs8Qcb2ARIU3Tt++WlXs9+rrwGfO512c/nxv3Ta7Wrb7r063Llr0uY37ruSpr/pPDl+s6&#10;OVzVsWym+YQS1baqEs9rR8d5nKLCqaSK64ggKY1TcRg4cGCzAYMGjencpeuGSy657HjLli1Feka6&#10;+Gj8R+Ljjz8WH3zwgSwc6d27j7j44ktEg+CGnuJQKCnSCSz7wTDQp+nz26HWqS9vxbqMnJ/2x2Oc&#10;+d21DL5b5yGsx6DP49oWjSsxH4Fx+v6obalx+mcDTYjaONyEnuPUsmp+z5u25Hw67hvdvayxvLGM&#10;Gl9y2ZLj3OvS51FYp3nOf2pwaotQ4b5+tc6svePM02s/efrpp6M0OdAwxyk0oH+yYcOG9wmPjPri&#10;2uuuP4YKzgmJiTIp/Nnnn4lx48aJN998U5YMowI0CkRKRIF0sk5WhNbvpX0uC8xnpcQ8tH/6eOv8&#10;itKOQR8HShMh/qplrOjzGuOsN557nHVe47NbZtbpah73ehRqGyW3pa/DWNZzHs9xpzDlkI8hQvtp&#10;JVDr9XZ+YJ0fn2tp3ysFdU/YTKtd9xjJcPMZZ9T+7LTTT7+N1FHLMMgpMOTn5/+reNSo1P4DBz3f&#10;tu1tC1DwgbanKBn+8ssvZTSIJPHw4cNlLySq1YcLTXz6eOPBcT9EOu6TXXKcN5/LQq3P2/kVruWw&#10;74S7tQcqfRvCMW4I97y2y2vjPKbXRYP5QJruvrHc87vHudGWdc2nf/ecXwnRvVzJ9ajx+rEAY1n3&#10;/hjrUfPo67AbZx3v55RXVt6i1nsy68ayJxAhxKywm146+vW0v6bGfVP3n9q1au84/fRab5A+LjUs&#10;cgoMaD0yNCfn3U5du8268KJLj7S5oI0YMWKE+Oqrr8Tnn38uk8RoN3zjjTfJnjFUybALu/xBQn8o&#10;3Q9XyfHWyMmbz2Xh7XxWsJyEjk81wVMFQKo3EFSngdDUvHbL6+PUDeTqSQQ9jFA0jUbyxo2llnHf&#10;bAp9fdb1lr6cmuY5zopbfGq63fwnGneKAoGUWyJeoNZrXXd5tufFvB4i9GL+8iLvmdp1/659Ru0F&#10;p592OuoYNjVM4udDdl5xj959+yfd2va2o+gFIzomWhaMTJw4UUyYMEE8/dTT4t577xMNG4aRBAxx&#10;2UnP/XAa6OOs06zzWMfp39U4u/El0R/u8iG3Qcci+6AjESLyDQwKlg3cG8qultDYvSGJrIFWWdy9&#10;Lft9JAlSFAgB1qdlDBEaXTQZVWfUMu4bzRPr+ox5DYkZn63zG8fvOa4k1un6dzvslvNzyiOJE0nF&#10;Ou1E8+t4O5+XVK4I8YwYn2vXrr2zVq06L5NCriD8O4kcFxd3dlJK5pAHH+z4w8UXXyZ7gHnt9dfF&#10;119/LaNB1BeMiIgSTZs2MyI/QCdDClCLBNUDbTycBnI+c5x1mqKscfq00pa3YgjCuGBujAun1qEj&#10;p2v7rzK/Eb3Jji4bhsiOIGT3RyYNG4RIISLKU9sqsU4X9WSfcxCnEiE+Q4aIDEtbxpOS00s7Rvc0&#10;K/q8nvOX/G6H3XJ+TnkkcSKpWKd5O/+J5jtZfL5udR/gvq33d61atTefeeaZBaQSRIXoocYvK1n/&#10;X1ZWTkREdPw3t7a9/R/0EtynTx8ZCYLx48fL7rPQPZNHMzBTfkp0uuz0E6VP08d7h91F0LFbBtjN&#10;q7CbX993/MoZkSBEh6pB+Gv0/EtQVIi+4NAvHIQoe+mQeX5Y3li/W0Lu9QdoIpTJYlOIiDSt27eX&#10;mI4xn/uze9myMeZ1z2+P57pKTvdcZ/k48bFVMRAE8tu8KXxQQilNKtZp3s5/ovkch3kfIHiQ1PuH&#10;IsOJp512xo3kE/RO43/1CrOysq5ITc9M79ipywZUh0FHlK++9qqYNGmS+Oyzz2RVGXQCiujFJUEb&#10;EbofZDf4riJFfbx32F0AK3bL6ZRvGfWQIuyHoEJCQmRyWEZwSM5KcQXL8ejIEkCGmBfH6V6/vj1j&#10;nBERGuCzFKJcX0M53di+sSz2wzthGMsoSm5bjTPQr4N+zSTyhjZQ18wOfTnXZ9ey5r7jrxpnmQfL&#10;eO6jA6hMCfli3eVZh5pXn99uebtx5cW8pnXoep95Zq31Z5xRK4+U0opAJ65+JcP/wysXYxP6fHvL&#10;bXfsQ2eP6CR10uRJMhpEBeq0tHTRvPnZnhIshwjtxnuHzYm3nc8Ou2XBCfbFvDHQySW6X8f5QDfr&#10;kFaDBhT9ybzBQCm/Ro2MrtsRGWJeLINljfW7t6mkhvxA2SU7REhgncGB6FgTIixr39R6PL/ry3hi&#10;bM9zvpLzyu1TlAuJG3mgRj6ookEDI08UWQA4PsgfIHtA9pJs9pQcGhIm342hv1dE/lXQd/xgYB3u&#10;/iUNSh7PKUhFhaOW07Gbz4rN/B75hdb51Hd9nHV8qbivIa2bksh15vzrX2f2JK8Ewy3SMP4wDB6c&#10;1Sg1c1hqx67d/rr88qv+wc2KeoKTJ0+W0eCTTzwpW47Y9oxiitDjV991YjyxH289oSf6Xh6M5Yzt&#10;eq7Hbl9c+043gJQWCQpJYogAyVgkaa+95t/yxTdSkiSHZs1ayG7VVRIZ8lDnwlivvl0jwgwOMgpZ&#10;ZEEJ/cVLdnQR2mMs79pH87t7vJqmPntOd2OsD/uIfE1sF/JS7+EwuoRvIsF7Opo3by7BS5XwFy9Y&#10;wt9zzjlHGC9fOlecd955AhXujR6iW8pepS+4AL1ct3Z9x7yYD8vjh0XdO+7j8TzOU45yiUVDLadj&#10;N58Vm/krX4QGtWrV3XbGGXXQ/A4dM9SRkvGHIT9/5EUpqZlT2t334I5mzVv8g66zvvvuOxkNorpM&#10;/3795QNTQoLmzQxUUzF1Y3ve3GVhPaH6dyvWZUvDvYwShD5d30d7zN556ZiV3CDCQBIhJHj5pVfT&#10;w0xRYEhjEsL5sut3FQkhr1BWq6H16NtU+4Pz2DAY6zTkBxqQULEtYx7P5dQ+uY/Hc7qBfpzuY7eH&#10;5oGACMgcAlSCO/vss6WsAEQHieF1BRAcxkFo+me8uwPCA3h5El6pgPkxHm/SU+/3wJv48Bfv9gBY&#10;t/X+cR+X3T7XYHQplSan0sZbsBWhHWp9J5qvBMY1rF277s4zz6z96GmnnXkV6QW90/hHVDg8P/+G&#10;Xr36fvff/952DA8++hT85ptvZDT41FNP4UUu7hvXivlQ+UaEJ8K9XMltlC4DOa+5n2o5lYzX1+WC&#10;5kPyDZEg5AYRIkmLcY1Cm4oWzVqKc8+/TJxz3qWidRvj9QIqmSiTfmahiXvf3EgRNggzktgQoEKK&#10;0HNerMOd3VDyHLg5sQiN6fRZu044JkR9EBsiNohPvd0NwoO08ApP+e4WAkKD8NTna6+9VsoOn9Ub&#10;5jA/JIjveOkRpuElSEqEkCbehSGTx/o9JPep5H4zGqowRxeVjt0y1QCJ9ihFhVNOO+30+0gvoYTz&#10;33HSrdu407Ny8sZ06dLjq0suuewYXiKDAhJEg+hia+DAQZRMMnqUsUUJRmE+ZMZDWTae86gTaf2u&#10;457fug31oBvjPJeT82r7h/n1/Ew7kGxEdAcR4nUCkBWiwqCgUNGyzbXi6v/cJ6645lYSwRUkhosN&#10;EYaQCGk+VJC2WycwRAi5GtEgIkOsG5/VsRjHY2DdT7t59M9W9HnlurRrVK9ugNxvRGiQoTt5a6Ci&#10;PbwYCS9bggCNl021kWKDFPEd4yFAvNcYn9U7n+WLr+g7BIgWSkhGI+mNPEl5rWhfVERoHKcpa8Ye&#10;O/np2C1jpaz5y7OeE0BR4aJ//evMHqSYhgSiQmd30YU+B4cOy/7mgQfbbznnnPP+QSEJ6g1++umn&#10;so/Btm1vkyWluvg8MB8qieW7eghLw7Wc/K5Oov7Ziv2yBroIS5vHDfZToY9XyyJiMUQYJjP5QSgK&#10;Axo1F5deeau4/r/3i2v/fQtFPFeK8849X0oQBQIQmkoa2yErYpMI3CXQwVoeoee8Ze2fdV475LJ0&#10;TfTvuGb6PJA28kEbNzLekoa8wcaNm0rwAwgaNwaYhpeum7im4XNTGVmiC7am9Fm+dQ2vnqR1NpI0&#10;lgUpOJfIFzX237hW6h4yjrNqROj3stVlVl5xlbWcPr6s+bzgzDPrrjnjjDooPW5DoCpNbfjGsUNK&#10;SkrrAYOSXm972x2H8bDjrXOIBtGxQk5ODkUCFxiCsxOheQPbgZu8xENLy5QYp313o59UY5zt+kys&#10;4/Tv8sEH5nc5TvtsRS3rKcLG8qFGRfJzzzmfop2rxdXXXE9cJ3vegRjCIEISSiBJDpGW3K5lvfhr&#10;VJ8xXruICBORJ+QAQWK69Twq9HWVhvW4S1wnfZw5HlLAy8HlPpn75caQtYE5Ts1XYl6Neurdum7U&#10;d7WPHvuJvybqONQx+UJafi8+X1KW4PTx+KuS4db5vIAiwsNnnlnni9NOO/Na0gxamjg7IiweObIo&#10;NiHhi2uvvf4wSj9ffPFF2a743XfflW+dMyIcukm9EKG6ee1vaPpOy1gfBM+bVE0rOU5ff1m412tC&#10;27SK0Irahj6ufn0kYxu4IkJERHjhdquWreXrR5H0u/DCi4UsMaZI0EgWh5IITBGqdantm0B8CtQf&#10;VJ8hQnUedfR90s+5x3iA9evj7K6Z7TWsZ2CdRwJ5Wcbpy1qnKWiafl3xWe2Xfq7VseioefTpnveD&#10;/XqN5ezn8wa1LrtpNRJdhBWUYa1adX8+7bQzrjdV4+xmdw8/9sTXEZHROy697Mq/0fs0BIjmdEay&#10;+Hb58JZ2s3ug3ZDuG9Pzs5WSD4x7fh05r45czkCNU6LBvPqych7snzbdbh6FWj+OEREbCo90GeJl&#10;3MhLQ54aWt+4682FiaAg/GgEGcvr69LQRajTAJGkWkbDY9/09erjgZqm/tpdJzVOp9TpKpqzjifK&#10;Wp+Jq1J1Kde1xP6XMc64Zp4Pmd169Wvrns9zWf1+K0nJ7ZyYiizjJygJlkuE7vNhivAm0gya2jUm&#10;0J2/M4ecnKK3O3ftcaglRTroZBXdbIGCggL58qUTipAOXCFvSBqnbkwddZMq3NPUTY3IhL5jeZt1&#10;6NtxbUv/rpazW5bGAUyz2wfXes351Lw4ziASFPLQwiBDAtVNGjdubNS7k3mHhgiDGzQgoSEvleSh&#10;rccKkpSG/IzkN4BwMb7EftBnj+PQ0eZxfQbq2livkz7uhCgJ2okQx2ceY4lphL49HdpP67F4HJdl&#10;HjnOxLhe7ofNfc+459fR16PQl1fX3nOcMb7kODfGMvo81u9Wyl5fecDx2o2vVCokQje1z6iz9Iwz&#10;avcjzYQQKD0+A85x3DB0aM7VKWkZjz3QvuMeZHynpqTKKjPIH0xKSpYPrO3NDrQbXEe/+fTv6qZR&#10;ssKy+nwuLNNKTLfDXKdar910fR4g90WbJtGOT66L/kJUqGYiW0bIyNAQovHZKACALOvJc6XeT2yu&#10;R1+3CdbnkeeGz2i2iOmW/fU4Bus0YLcNNc5uH9Q4F2XIzmssy+rbs2I5DnUt5DS1rD6PiX4vWCVo&#10;Nz/Qp6vPbpno47xHrUvdy54oWXmOtxeYMf+Jx7mxX4+zqV277pFatWr9SkHDPS1atHBuFZrnXngh&#10;Lzkt/Zd77r3/IEr80KkCSovffvtt0alTZ5cMyoQuoI68aXCDW8djHNan4Rqnz4t1muM8llHT1ffS&#10;xpU1HtD6Pdarox+XNg4Z/UEkK1R1QVUayA9JZnyHJA0BKglqctDXba5Lrg8yJHEaBQ42vXurefFX&#10;HYt+POZ6vEItU2I57KfNPpf4rs+rz6+jzatvT99maeOt6MeqHbuSkeu+skwvC31ZHbt5S8O1HG1X&#10;X4ebkiJU0/RxbtzCKLkONd79Vx9vnW79rL7bLVPV1D6z9vRmzZo92K5dO+eWGr/25ptvJKWkHbr7&#10;3vv/vuKKq8TDDz8se5lBgQnqfUlZ2N2sOphHQ0kGF9bjZtLmkViXV/PZrLNM7NZdFmq7J8JjfvXA&#10;G+KS7YVJjK6ksDnN/VmhllXrITz2RZ+vFPT5XctZv59gHS70+dS2PUFlcOOzdbkToc3rsW8m1u+l&#10;Udr9osaXNV2fTx+vU9p4K5b5XLKyWdYtMgOIDn9Lm25FXxdQyyuZued1Cw6412181wVkjHNPt07T&#10;v/sWT8lT0nhCaGjoRa1bt4YI8ZIn57UyefrZF94ZNDhZ3H7nPbKz1ddee012sIDWJIhabG9UK3Tg&#10;EvPGKSFCc3wJrOspbbwd+np0SptHH2/78NpMcy2rjSs1IgLWafp3bRse+6XPr2POax3nWk777FqP&#10;Od6FtlyZ362Udowlj88tTQsyD9FEjrPbfinox6VT2v1U2jJlrcsb1P6Y23VJRU3X9kXd72q6+uwx&#10;XR9/ArydT2HMr+SnC9CNLidjnPt7ZVKrVu2xpJrmBHqiaU04r8Bk1KOPPtW7z8DDN9zwX0oKd5Ev&#10;ZwKPPvooXTj6xVE3Q1nQSZWYF901Xn1X4+RnPBzauApheaDU+uQ6rQ+b+oy/pT3gOpinrPnUdLv5&#10;rNMgCn26tk8ekrBDzavWpY83/5Z63OqzFfd6sF/ufXPvrw4kp+OeptZhP77kOvVx+It9VOj7YY7T&#10;j6s0PNZRBtb59XXo6MtYkfPQ/unz4q92zyvJeTwHwFyHS4T6NGC3jBU1j45lHte6tXnkOPx1YRWl&#10;ISo1ziowX2GKsBmB1iUXE86rRpObnz8ssVffPZdTsvjBBx+S0SCqz0RHR9OJPIEIzYtge3Hs5nfd&#10;8Dp28wHrdH0ZYH3w9PGe04yHHg8tkrHu6epBtuKexx5jPYqylgsyp+kP+4m2657PQF+fMb2EOFzz&#10;qXHWZXSM5dU5sZ/HwLp/7vmN7Ze9DjWPdVn3NPc61Hzu8RL1YyF/MNSxquPVv5cx3vZ+xHx26yht&#10;nM38dve6VZbeoK/HuqzdtNKeNf273TzWaYRViroQ9WlWsZUXTYQoMXZm0jgzK7tvXK++O1q1voCS&#10;xu3E+++/L15//XVZbcZ1QUrD7kQrSsyv31D6Q2EAuagHJoA+y+7rTfAZ4wJBgBeglxi0Cdah8S7M&#10;cbbLArVt+uyaV6PUZbXlFNie/r1U1DrVOizrKXW8jj6Pt/PZTVfQPiE/FPmg+vVxXacAo0J4CerT&#10;eAk+6+O17+bxqvMjr7EC3zHetR5tXcBmGY/pwFyHnCbXZYO6p9Q2zPUq1H6gQAvTXYVbQN6nFvTp&#10;cjms21hen8/umNR2gHs6Ye6ja/m6GvS9Pv2V1wJ/FRivTfN49micLuySUaOBVZh2gvMWJUIzj9CZ&#10;rUvSMofFRsckbmtB4rvnnnvlazpffvllUbtWXTpxEFgZKOnZoZ98iS4+48EyxqNEVl08XHDcGO5O&#10;S4PQganZiWkQCKwYwTbIdattaduxgu16jKP50Lt0fRNXb9NloOY/0XwlsNkveR6076VNc302j1Wi&#10;f1bfS4OmYz3y1QK4LvLaaNDDa7+cIbgS67fZnrwOhOs4Ab5jvGs95rp0LMvYTjfnkduyTgc4P/Kz&#10;uQ3Mp6DxrvNqTtcl6XEerMjpxrLGtfCcbj0m13GoeTzWb6zH9V1dB/NayKDB/I6/ns8ZMJ4xCcSm&#10;Prug6aYYXclroMsQ4+mvW27lixINEdZu1blz55YOLTm+pFZyWiZEuLVF83Nk0hidsb700ku083Xk&#10;icKJMQ7ch9CJDwhpLM67/m5x68BHxb1Zr7kZzjBMhdCfIw9eLcFdmS+Jf4eniUbnXSTqkjBtn9My&#10;sZeeG/c85JI95JKVN9xwQ99u3boFmPJxzhAeHt4sKSnj49j4xOPnnddSREREyGTxc889Jw/A1yJs&#10;dP4l4t+RmeL+vPfEA4UfiIdGfCQ6Pvq56PT4VwzDVCEdH/tSdHj4U/Fg8Yfi/oL3xV0ZL4qL744Q&#10;wY2b2z679ljlp/CcXrt23X8o6f/3TTfclJmQkBBo6sc5Q3zfQVcmJaX/Ehvf6x/0MJOYmChf0FRc&#10;XGSEyD4QYb2AhqL1LR2k+NqP/oTE90WJi9J5zESGYaoQ6zMIOj7yGT2jH4ub+4wSTVpdQSm3ikSK&#10;Om45UhL8n1tuuSW3T58+eIeJs4b09GF3Jadk/BWX0EtceunlIjU1VVakHjCgv5F3QFRUhGGNmopL&#10;brpXdC56V3Q25Wd3QRiGKUkXm3He0O2JiSLymUki6n+TRVeb6d7QiaLF9qMniJsSC0Tj8y8Tdeqp&#10;/iPLi1uE5JF/br755qL+/fujk1ZnDTn5+V2T0tKXUUQorrr6WtnJAnqc6dSpkynCQDoAz/7jTkRA&#10;cIho3Oxc8dv02WL7rr1iy679ouCjqbYn3Er4U1+L7k9+bTutK11gu/EM48+EP/21SH7jZxH77Dci&#10;451fROpbU0Q6/c3+4Hfb+XvQ8xFu84zg+Yh6drJ46Zt5Yvueg+LI0ePi6a9ni7jnv63Qs2NEiV+K&#10;B0d+JC65N1oENWph+7yXjacIb7311mJKdaLzBWcNOflF4ckpQ1dChNdce70YMWKkzB+87bbbpAQN&#10;EXofHjdp0ly0jxsi/vf5n6J4/FTxxfSV4pu/1ojPpq8oVXCgJwlwwKs/ivemLBYvfjtXXmw1DXKM&#10;e+5bUTzBO5kyjD+B+/7zGSvFcBLfc5PmiNe+XyAmz14tnvlqdol5o56ZLIa99ys9L5NKTMt891fx&#10;66L1Ysvu/eLY8ePin3/+EZt27hO/Ld4g0t6eUmJ+RJwJL3wn+r3yo+j78g8ikT53f9JznpjnvpHT&#10;4+n5uyf9OdG41ZWyoNPu2bfHT0SYV1DcMzUta1VsXKK47rrrRXFxsXjmmWfEv/99vSsirFc3iA6k&#10;7INH1Hjeea3Ek08+LV79ZpYY9cl00eel78XbPy8UH/2xTF7oHjYXD3Qj6Y35cpZYv2Of+Pvvf8SR&#10;Y8fFs1//JefvRhcG65o0Z42YTEK1W55h/JmBr/0kvpi5SmSRCEd/MkM8N3mu+JpE+Or38z2SxxFP&#10;TxbZ7/8hcsb+IXrSZ30doGj8NLF66x5hHdZs2yvyPvyzRFI7nsT359JNcpmVW3aLKQvWi9S3f3FN&#10;h6An03O3eutu8RNNw36icLPlVTeJBg3CbD1QFnXr1UceYUFSUlIDUz/OGXKKiiKUCK+//gYxcuRI&#10;8fTTT8uXERl1jBAVnliE57a6SDz+xNNi167d4vu5a8W7vywSY76YSSdylfhp/royRdidxkOYW+mX&#10;7Pjxv+Uv2a79h8XDn06XF+vVHxaI72kdLELmVMQbEeLZSX/7VzHy4+k+E2Hii9+JP5ZsFGN/WyKf&#10;v6cmzhF9X/lBxFIU2PPpSeLD35aKGcs30/78JaYt2yRe+W6+HD/slS9E+64RIrCcMkRhCUWEeY4U&#10;YUFxcXRS2tC1EOG///0fUTxihOxs4aKLLvFahCHNW4keQwrEinWbzVPvOUBuJxLhC9/ME3NWbyUB&#10;HqKo0JDh6i17xCOfzRRv/LSQRcicsiDymkTie41+8J+klNGzk/4SX81aJZPIkFf0/yaLgnF/ihEk&#10;wVEkSl+JsD9t91dKNj/82QwxfOzvIvrZb0iEP4o3f1okCsdPFYXjporccX+ISNr+hKnLxFczVklJ&#10;fvj7UjHp99miU8940bBh2TL0aKlSFyK8zaFJYxJhWuYwKcLrKDlcWFgknnjiCdGmzYUuCZYlwuDG&#10;Z4t/90gRGW98J9Zt32uees/BWxEi/J6/drvYc+CIFCFYummn+JYE+OP89SxC5pQk/vlvKfpbQFHg&#10;SjH602kim0T39MTZ4tu5a0TEM5PE6z/MlxEiJOgrEeJzLslv6cadYgmxYN0OKWDkM477Y5kY9fE0&#10;OR/kOJpSZt9RKi+fZIyI8JdF68XmXfvF9HmLRdeu3cssTFUSxGeI8Oabb3VmqXF+UVFU6rDha1Qe&#10;YQGJcAyJsHVrQ4RoElaaCOsHh4mLbu8mK2MOfe+3kxbhjyTCH+atJSGuE9v2HHTJcOvug+KPpRtZ&#10;hEyNAnnn/5s0R+w+cFje+74UIUh+a4p45+dF4pmv54iJFIHOXLFZZNJzrM+DfH5EgL8u3ijliO2+&#10;8t088cYPC8XL384TP0z5TVxy+VUl3KCwEWG+I5PG+fn5EekZw2Qe4bVShIVizJgx8vWdqh2trQjr&#10;BoqzLvq3aDv4cVnM7isRTpy1msLyP8X7vywWu/YdkiJEUnn99j3yF9JueYY51YAEH/t8BqWODotD&#10;R49VighRYjz49Z9ElycmyhoZyJoaMWG6rGqDeXu9+J2MVhEFfjptufidZIiqOINf/9moo0jzrdq8&#10;U4x+8jkRENzI0w8mSoTA0SLMyc/vnp6ZtUKJMN9LETZscq64pluSaD9qgjypJyvC5yfPFd/PWyc+&#10;m75SZLzzqzzhn01bIfYcNJLJR44dE3NWbbVdnmFOJbo+8TWJaZpYu22PvPcrQ4SQ2AiK8JD3F0vP&#10;2hNfzpLP16iPp4vUt6eIXhQJPkdJ5bd+WiT6vfqj+HjqcvEXibLfKz/IZ/lRkjTyDrHusT/NFq1u&#10;ekDUlZ7wFKFsmUZ/lQgdm0eYlZPTOW1Y1tKYuARxzbX/FnkFBS4RoscROxHWDwwRl9zZXdyf/57r&#10;xCJvYS2dFLvhGImwrHqE+PVDidU7UxbLXyb8CmF8fzrpiAJRgDJvzXbxwrdzSyzLMKcSiM4QVMxb&#10;vU0+NxgqQ4T4jPqIvy/ZICb8sUz8vABByHKR++Ef4lN6Vh/5bIYY+ck0MX3ZZplsnkp/UXoc8cxk&#10;8cGvS8S05ZvFOEoyL96wUyS98bO4M+UZcdaF17gcoTAKXEmERED9wH9uu82hIhyem9tp2LDhUoRX&#10;X3udyMvLN0V4oQgIbCDqkwytImzY9Hxxc2KRx0VIeXOKPCkHDh8rAcL7t6cskk1/9GUUuCgDX/tR&#10;hulWWSbTep8hSWaPta9lzzCnEgkvfC8mzl4tduw9KPZRamj/oaNi+76DMgqD6EDW+7+JcJvUFQoz&#10;Fm/YIQ4eOeYBCkPsWqn0eOprUTBuqvgfRX5PfTVbJnnjnv9OjPp0ukh5a4p8XrE9TEfEiFQalkOV&#10;NsyP8RBm58e/Eu1HfiQuuy9a1Ato4PKES4R1SYREQIDDRTjUIsLHxzxuiDCIRBhIIqyvibBugGh5&#10;w/2iXc7bHic1+n/fiKdJWPi1QP0jhayjNGWhR0VNhmHsQd2+pybOEq98P0/WIwQvfjNXRmpo/QHi&#10;SVZ2bYiRbH3pu3kUqS3z4KXv5tNy35eY35egB6lbBjxqtEv2VxGmKRFeY4rwcUOEgSTCQIoK0ctu&#10;XVOEQaHNxPWRw2SjbOvJ6PnMJBH73Lfyl0MHRfAVaevIMDUNRGHhT0+Sz5ICbZExHiknPXlrBc8Y&#10;nrUSzx8FKZX9/KHA9P7C98WFt3UWdbWoULZOIwmCwMAgPxBhbILsdCHXIsKgwIay51xVV6j55f8V&#10;9+e/a3syGIapuXR45DNxU59iEdzY3TmD0UzXiAwdL0LkEUaTCK+86hoSYZ547LHHZGFJEIkwkESI&#10;QhOIsF5QqLikXQx3p8UwTAk6PT5R3J31qmh20fWaCNEowy3CW291aIVqdMOVlZW9LDomnkR4tcgh&#10;ET7qEiFFg5oIw869SNwz/BXR7X/fMwzDlAC9Xl/ddYiUoAyeSorQmW2N8woLuw3LyV3uFmGuJsIQ&#10;Sh4rEQaKFpffJMJfmiIiXvuDYRimBD1f/V3cnvK0qFffTEVKERrJY2eLMK+459BhOSujIMIr3SJs&#10;08YQoZRhYLAIbNBIXHZ/jIh8408R9eY0hmEYW+4vek80aXOVRYQB8IhzRYiOWbNy8kmEceKyy6+S&#10;InTnEbpFGNqilbgr83kS4VTbg2cYhgHdn/9RXNGxbwkRBjlZhNl5ed2GZ+csgwgvvezyUkXY6LyL&#10;xUOjP2IRMgxTJnDEDfHZUoTud5c7XITDc3O7oNQYSeNLLr3Mo9Q4ONgQIUqPm7a+UnR4ZILtgTMM&#10;w+jc1LtA1A9oYIoQUWEgibABifA2hyaNc3I6Zg7PWWKI8FIpwkcfdYswOLihCG4QJs6/7k7R6Ykv&#10;bA+aYRhG57bkJ0TDs84zOm4xZehoEQ4fPrzD0GFZi6Oi48TFl15CIswlET4qWrVyizCkSQvx74hU&#10;0ePFn20PmmEYRqfj45+JVje2M3uw8oOIcPjw3IcysnMWSRFeQiLMtYowRIQ1O1/cnjSG8wcZhvGK&#10;nq/+Ji5/INYlQhBMIrzNqSIclpPTHiKMNEWYY4oQ1WeUCBuRCO9Mecr2gBmGYaxEvP6HuPLBeEOE&#10;9QyCgxwsQtnELitvqS7CR0iErVu3IQmGSRo1a8UiZBjGa6QIH4oXAZoIGzQIQVtjh4swKlZcdLEp&#10;wkceEeef35pFyDBMhXCJMMBfRFhY2CUrO2dZBER40cUuEeJl7cHBoZJGzVqSCJ+0PWCGYRgrEOFV&#10;JEL0XGXkEwaLhk4WYXZBQY/h2TkrIMILL7xIZLMIGYY5SSDCq9vHoxK1f4gwr6C4Z1Z27qqIqBgS&#10;4YUkwhzx8MMPi/NZhAzDVBAZEZII0SrNXyLCyKE5easjIqPFBRdcILJzdBGaeYTNW4k7UzmPkGEY&#10;7/A7EeYVF0cPy81b2zMiWrRp00ZkZ2e7RdiAREiwCBmGKQ9+lzQuMEUY3jPKJUJZaswiZBimgthH&#10;hKEOjwhzctf2CI/UIkJUn2klGpAEQWMWIcMw5UAXoaxLCBE2dLgIh5IIu/XoKVpDhDKP0BRhMImQ&#10;YBEyDFMe3CLEWzANGTpdhJEkwtVduoXL1iQuEVLSmEXIMExFsBWhk5PG6KE6Myt3ZZeuPUwRuvMI&#10;WYQMw1QEJcIgiDDAEGGIk0WIjlnTs7KXdenS3SVCVWrMImQYpiJAhFe3T5AiDAwg/ECEnVIzs5Z2&#10;7tKNRNiaRcgwzEljK0In5xFKEaZlLe3Uuato3YpEmJ0tRo9mETIMU3GkCDuQCIMMCcqkccMw50eE&#10;HU0RDtdFyNVnGIapAB4RIUkQ1WcgwltvvXV4nz59gk39OGeACFOGkQg7dfEQITpdYBEyDFMRShNh&#10;27ZthzlXhIgIO3YRrVwiHG2IkJPGDMNUAM88QnfSmCLCoYMHDw4y9eOcYfjw3C5pmcMMEbZsJUU4&#10;ykaEd7EIGYbxEj2P0FV9JiTsn1tuuSU9IyMj0NSPc4asnJzOqVYRjuKIkGGYiqOLULU1hggpIsx0&#10;ZERIIuyalpm9rIMpwqzhw0mEoziPkGGYCuMREZIEVUTo2DzCnPz87umZw1dAhC1buUXIpcYMw1QU&#10;XYTIIwShThbh0NzcTukZw5ewCBmG8RWeIjTyCUNDDRHGxsaiHuH/GQZyyJA+bFi79MzseVKELVuK&#10;4aWIkAtLGIbxFilCrWVJfbcIc7p27RpC6jndMJBDhpSUjNtTM4bOViJERDhyJInQ0h8hi5BhGG8p&#10;TYS33XZHXnR0dCipx1kiHJI69Oa0jIwZ7UuIsLVbhC1YhAzDeI9LhGb1GZQah4Y2+ueOO+5ypggH&#10;p6belJI6dLpbhFkkwpEsQoZhKoyeR6hEGEYivPvuuwsdKcKBA5NuTEsfOlWKsBWLkGGYk8cqQlSf&#10;gQjvueee4p49e4aRepwlwkGDUq5PHzr0D1mPkEQ4LCtLjBgxUrSECLllCcMwFcAjj5BwvAj79x9y&#10;bWpG5q8dOnaVEeGwrGEkwhEsQoZhKowfirD/FWmZQ6dIEbZsKYYOGyaKi4tJhK1YhAzDVAgPEaJj&#10;VkoeO1qE/foNuSw5Y9jPHTpBhK08RWjmETZp0ZpFyDCM1+h5hIYIG4hGYX4gwo5ShJaIkEXIMEwF&#10;KFFYIiPCMOeKMDGx/8Up6Rk/KhFmDh1q5BG2RKlxI0nj5q25iR3DMF5jiDCRRNjQLcIQB4uwT58+&#10;F6WmDf1BF6GMCFmEDMNUEF2EsmNWJcK77xnpFyIc6hIhksaGCDlpzDBMedBFGIQ8wvpGN1z33n3v&#10;6K5duzYi9ThLhDExvS5NTx9mJI1bIY9QFyHyCCkiJBFyRMgwjLd4RoRG9RkpwnvvfTgqKqoxqcdZ&#10;IkxI6HdZUtrQn/AWO5U0LioqYhEyDFNhpAjbJ4hgVJ8hCUKE6I/QsSKM7zvoytTUoVM6dekme6hW&#10;InT3PsN5hAzDlA+/E2GvAUlXpaUP+6VjZxJhKxJhZqYoLGQRMgxTcZQIZYVqfxBhv8GDr07NzPwV&#10;IkRyOKMUEXJhCcMw3mLkEZoVqkmCILShFOFjnTp1OovUU8swkEOGgQOTr6GI8DddhHZJYxYhwzDe&#10;Yogw3hBhgNkfoSHCh9u3b9+M1FPXMJBDhsT+/a8Ykjl0imdEWMgiZBimwhhJYxKhbGtsitBMGrdr&#10;164FqSfAMJBDhpiYmOZJaZlfdTLzCDMyM0RhAYlQvrPErFDN9QgZhikHHnmEqFCtRHj3vQ8/8MAD&#10;zUk99QwDOWTo2jW+UWpGxuedlQgzSoqQK1QzDFMerCJEHmFYSKN/7r///jGdOnVCROgsEVJ6PTAt&#10;LWt85y49SIStpQgLSIT6C96bcA/VDMOUA08RGqAbLooGn+nQocN5pJ5Aw0AOGS655JJa6UOz/te5&#10;a/jh1q3b2IqQu+pnGKY82IqQIsIHH3zwf507dz6X1IM8Qme92zhj+PB+nTqF75AizMwkERaI887l&#10;iJBhmIrhEqFZaqySxhBht27dziHtOCtpjGFoVvbAzp177FQizLcR4d0sQoZhvKQsEZoRYX3DPg4a&#10;DBGG72zThkXIMMzJI0Xo6qHaFGGoIcKHHup6PmkniHBW0tgqwrz8fHHeeS1dIuQ8QoZhyoOnCAld&#10;hF2dLMLupggzMkRebp4pQlSfYREyDFM+SorQKDX2AxFGeorwXHdEyIUlDMOUhzJF6OikcbfIna1J&#10;hOkQYR4ljbU8Qo4IGYYpD7oIA0iCICyssbNFODw3d0jXbj12tW5zAYkwk0ToGRGyCBmGKQ9+KcLc&#10;3Pzk8J4Ru6UI0zNEbm6ulkfIbY0Zhikfnklj8+VN/iDCnhFKhOksQoZhTgoPEQYGSxkqEbZr17EV&#10;aacB4SwR5uQUZIT3jN1jJ8KGBHe6wDBMebATYSNThB07ShE2JJwWERZmhofH7G1jijAnJ0ecTyKE&#10;BEFTEiFXqGYYxlt0Ecr2xvUNEXbo0MHhIuwJEV4o0nQRNuSI0FfEvz1dJLwzXUTbTKsJ4Nh7vTvD&#10;dppOzFvT5HxxdL7splvp9d4Mvz6nON74U/C+8Mwj1ETY3vEijN3b5oILZT1CtwjDSIQoNfZPEeIG&#10;S53wl8j4eK4Ukd08GZ/MFekf/yUSvXhIKwpu8lFfLxRPfb9E9KEH1zod+5lB+4CHwjqtKsE5GPzh&#10;bK8lVB7GfLtEvPbbyhM+8EPGzRJv/b5K5H0533a6Tiydr7f/XCX6fzDTdnpFgYiHjJtd5r7iXKWO&#10;/4sEf3L3DbbzyOTFYqCPj6G6USIMdomwgSHCBx0swuF5BVmICC+44CKXCFUTO4jQXyPCrM/mib/W&#10;7xYbdh8UWZ/OLTE9nh6kzXsPihXb9onCrxaUmO4rYkkskxZsEjPW7BRpJGbr9GG0b8u37BX93zce&#10;hv4fzJKCrgwhlUUhyeeLuRtoH+fYTj8Zfl+xTWyhc53wbtnHNPLrRWL3gSPigxlrbafr9H1/hjhw&#10;+JgYTtfZbnpFGT1pofhm4aYyfxwfI7Ev3rRH/o19q+LXadSkReKHJVtE7hcnFr8/UUKEhN8kjS+g&#10;iFDlEZ5KIjx2/G/x6LeLS/zCZ5CUjv/9dwkRYj5EZ9YIDeMVdtOBGq/Pq4swnbZpXTbpozni28Vb&#10;RB968DD+dYqIlm3d5yHNaG1++V3/bE7DX0RJ+jSF3X5Z5xn6yV+07ZViyIezXOMwn3V/9fHYpj6t&#10;tPmtIlTz6fOA0kSo1qnvt50IrfOo/bPbVmn7mv35PPEORZqI1PXxCiz3+V8bxN6DR8Svy7fKKNpj&#10;urk+tW59fxRqmp0IS9svf0IXYRBJEECE7du3f975eYQQYZqZR3g+CkvCRAjyCP305U1KhIeOHBPf&#10;Ltok+tCDo0+fTL/6+w8f9RAhbsJkSq7gBsW4gSQFdWMiqoTI8Hf05EWigKbrURuSSSPoQR5FEcVQ&#10;iuiyafv4q0Q4a+1OGW1gevHEhaLve0YEiKQYkoKQWD79/WreRrFu5wHxJCWlMX3g2Jki5/P5rjy2&#10;BFofpAUR9Kakdg49uNhPPEwP035l0jT9IULSsYj2FfuGbIBM2qchlocX9CJJpYyf48pGwLFl0LpG&#10;0TpH0vnoaybfcD5SPpot8ml72bRfWHc/imYTSRw4Xhwfzt8ALbmnixDL40coj5bHZzUPsIoQ05F8&#10;HPH1QnnuMj92R8pWEeL8FHy5wPUDkkjXA9OwL9hH7I/aHs51Gp0LTANJWlIY5zSdomLrvikGjZ1F&#10;AtxG99YuMXXVdnkt1DTsG85JEp0f3D+4TxBhq3UZxzNLjsf0//24zEOEyEvF9VH7pa65v+HOI2zo&#10;EmFjIyJ81i9EmGaK8DwSoSsi9HMRriTR7aFfb9xgahp+7Q+SBGdSlKZEiJsUD/iXczeKVTRuESV9&#10;3p+2hn7xZ5FEZ4pflm0VP9FN+wtFAet3HRDLt+4l8SyW68OD9dxPy8XqHfvFqu37xU9Lt8oH5fvF&#10;m10iXE5R3o+0/Mrt+8TaHQfEK7+ulDd+1qfzxFyatx8J78+V28XmPQflAw5xYp+e/mGJmLF6hxQr&#10;tpVGsppM64McIJMZa3aIcTPXill0LOtov7CfmAfzYv3vTl0jt72M9vcH2p/fSErIr1PnQjGcBP/h&#10;9LUyQsX30fQg/rRkq4xOcUzvTF0l5YJz9x6dl6Wb98ood+GG3VLA4Gc67qWUzFfzQ5BYly5CiOEH&#10;ioAnzt9I58ZzH3QR4tiTaV8+nr1eLNuCfdgnzz+uFUSvixDH+cwPS8Vf63aJZ+k6QOaPUSrgj5Xb&#10;aNm9YgldS0R5KvsBPyy4NriGuB5f0o/PQBIcpmH9n1HEV1rSeMx3i+Vyz/+8XJ5ryCzOTB5D2tiH&#10;z+duEPM37BGb6Fp+R8eaStfDOJ7ZtO718v6Zv3GPvE9wPSBCTH/0GzrnS7fIc4h75PXfVkgxW/fB&#10;6RgiTJQiVHmEEGHnzp1fJNqQdhwqwog4mTSWIsy2JI39XISf0IO0AjfulOVSWJj22Lf0wB08LJ76&#10;fqlLhH3phvucblI84ONmriN5baSbebd4hm70fhRNLKAbdw094F/O3yAmzF4nFm/eI2aSrFS0uHXv&#10;IflwfTRrHd38m8WO/YfFdBIYRPjNws1i277DUkTjadk563bKBzSVpICHYA3d9APoQUSyeNqqHbSu&#10;w+JDkhv29cUpK+SDkU/RDr4j6oJYkNwvJhlCVAs27hZfkcA/pnVDeG//sUrE0LzIf9xADx3mxzH9&#10;QX+RpPuAhKfOkwLr/4LWgYgKgppNDzQinzdpXRPoHO6k43nyu6Uy8oUodsuk4TYxgY4X0vyaxPbj&#10;0s3iDTn/OnlenyI54ZwrEaaMpx+aeRuk+O3yS3URomBpLP3FD8r4Wevp8xop/SkkDwhHiRA/BohC&#10;55rXGuuBeL5btFlGW5D+F7S/C+kcYT8hHFwP/EB+ROvHeYbYIFIsO5p+3CAvlEjr+wYQ8b03bTWd&#10;x+0i54t5UszIV8UPJaZju3sOHhXzaF8+pHV/T/uA++DdqatFbxLrB9PXiBV0D31Gy3w6Zz3dB7vk&#10;PYR7IJHWjaQ2zimyKCBTpGZwDq374XTcESHyB931CCHChx7q2pq048AK1XkFQ1FqLEWIPEKLCP21&#10;HqES4Wu/raKHZ4t8+JA8woM5b8MuCR5+JcLsz+dSNHZI3rQQHySCX+f36eY1RLhbPlx9zZv+VXrA&#10;ppHo8HCMp4dpC/36q3wlRFWQKKZDhIjg8KAiaY3pT3y3REZwVhFi2mtmHmHKeGNeb0T43M/L5AOO&#10;6VJ4FFlCWC/+slzuhyoAgbDXUdR6IhEiwsJxI9mNYwdIruMcYr14iFfQdhGxYVlEU0jKZ302V0aB&#10;mB8P+bfm+cL+biURInKFgBCtqf3V0UWICB4/JG//uZoiLmM6hLeIfoAQffYzRfgC/cBhvu+Rz2rK&#10;C+f5pV9WyOPF/kBQkNaz9KOGY0NhyM/LtlAKYA4tM1P+2D370zK5bFkiRNYB1vMO3SO41lgG94S6&#10;rtjOhl0H5Q8sviNbAtHf13T9UYMBP4D4IcA0/FA9QecM95gUIa3vlV9XyCwXLIdzeJBE+Cf9MKrt&#10;+wtlibBjxx5IGgcTTosI84ehQrUSYXZ2NomwFUnQvytU6yKENAyZzBeZH/8lk7BjSEZKhEYe2kJ5&#10;E39MEQ6iCPwqIyn7/vTVMl9oHgnl6/nIazRE+Oi3S6TokAybSjfr+p37XduGCCE+JUJrqXH+Fwvk&#10;Mr4SIY4F0wBEuGjTXvkg/7Jsm5hCqGnpH8+lyGjPCUWI78g3w4P5Cp0LJOMR2aym/VQiRESsktF4&#10;qJGvBiG/imVo/tUU+WA/cVz4u4cicCT7p6/abluNCCgRIhJElgGS0I9945YmksFIIiO6hywOHz0m&#10;ZlNEtYWicZwPtR5EtPghgySxL4i0kdXwAp1LiBDXF9cT2QYvSmHOc+U9liXCR2hfltJxv073FOT/&#10;OJ33hZTsRtSGfYQIcV5UNgZ+BJBEhghxXhGRv0hJarU+5APqeYRpH89x7TM4fPS43E81v78gRWi+&#10;vCnIIsLOnSNaknac2NaYksZoWXLBBSTCNCnC88+HCFFYcmpEhPg+lyKUDyl59e7UVWItSQs3vhLh&#10;iIkLxKN0k2/afVB8QzctHnTF498tlvmEZYtwu0xeqW1XtwiXUPIeeUvIA62ICHFM42etJWntkEl9&#10;iGkXCao0EQ74YJbMT0X+KX5IMP96iiB1ER45dkxGqjgvOaYorOgihEyQhB1Jx6hEiGNfumWPS4TH&#10;jx+XEReidSTh4808R0RuyCaASD+i84FzgmhWiXDwOCMbAgVTyH9FhIgkNpYtTYTIM3yDfhyR3/jF&#10;XxtlFgDOA7IextH+YtsnEuGvdC1UIRjQRYjlP6Jz/uuyrfLc4xwcOeb/IjSqz/iDCPNVYQmJMM0t&#10;wlMpaYzvH1GybCo9iH+StJD/grw9JUJEhAAyQ+kkSusAIkGV1CtNhBAq8gY37IJcjW0jyYh8It+I&#10;cLnMTyw0RYiHbBodgzciRP4VjleVPqJyOfJATyRCZOojKfwCRS84JhwjxFaaCAso0kbe1kuUFIdo&#10;IFKIxzMiPEJR9wKS8w4pS7tCAD1pjIgOWRpIzqpScGwHSetnflwqk8aICJHcRgEEhJZFooQ0MX0e&#10;bf+pH5bJrBBcP0gRIkQSFD9sOCcQOOaFSFGLANsoTYSIkH+k8cjDRdIYSXaAfL2pK3fIakdliRDT&#10;cC3eIoFiGvYTP75IdeAeGDR2poxan6PjxfnDeT94CkSE7nqEjRwrwjPwny7CVBLhcCnCUyuPUH6n&#10;B2sJ3aRIsqmkiBIh8gjRugM38YTZa+VNi5JX5OUVTVx4QhEiQkGyr4giS4jk4ckLZSVpVVhSHhEi&#10;7xFJd2wXAsCDiof/eUp2Ip8JskFU4o0IR09aLBZv2i3zonBMKPHEfp5IhIi8ID7k5eF7MR0XCoOw&#10;n3YiRCEERIh9xfxoSYN91kWIwhJUYXqZkqJIzj5My1j3QRchfkyQHwfJITsD1+MNupbIe0TVHVVY&#10;AukgmoOgvqB5ESm++htF0XQOnqYkK/YHSde/1u+U+Yb4YUPy/Wk6J5iG84LSXwhaHkspIsQ2fqNj&#10;RNJVRagAyWPkl2KfyhLhYBLpz7QdFPaoc4zCk9/pxxn3AH58EIEjfxHVi/DD7NcitFSoRg/VnTp1&#10;erlrVBS64cIL3h0hwn+1bdu2Dv39P5cI21wgUlJTRdbw4RYR+udb7CC2KXTjqUxw5OnggUQ0hZsO&#10;45DnhJJIFApAHO/RjQm5fUIP+mcEMsKfpqgCeVp4WBBVqugKeYqYjogD68aD+P2iLZTc2iCT11v2&#10;HJIihMzGUwSEzHzUL5Pb/XSe+JaSfUPoOyIfPNx4sDHtCXoQEJkiasW2cmnfUEqJyAOltYhsEO2o&#10;6jPYBgoRsCxAkg2Rb+K702XEgyokSJJCEii8QOnviUSI48VDCRF9vWCjmDQfVYr2iwUbdslo5T2K&#10;iP6k9Q6iKAjLYpmvaH8xP6rF4NhQZQfbg3hQAr+QhIwoBxWQkeRFshTRo8c+0PGghP81SoIicnuJ&#10;pIN1IrL9kvh5yVZZaov9603Hh1J8XGdcA0hv9todsiAFJbqI3n6miBKl6fKc0b6/QiJE/c2xdPxY&#10;L9aJ64x7AILGPuBHEddf3zf8mGH9E2mf9XqDAMJGtaEn6EcG9xWqQEHcmIaSYvxAIHsB63v+p+Uy&#10;uwL3CI4JVWd+pGVxD/R+bzrt01Z5n+F8oxR+3c6D8trp2/MHDBEmiuBgs/qMW4SvxcbGnkfecczr&#10;PD1FGBFrijBFZGVluZLGoGlz/xQhHkD8uuImw3dEbrKyLwkEDzPGDaDkCDL41QON6AW/+IhC8JAg&#10;Ix03OpbFupCXqEowMR4RFqID8Mg3i2R+1HeUxEKVEogDEQSmQVqILlVyENt5nKItfDe2uULmEWEa&#10;kmCIFPCgQAao6IwCA4gD47B/kDu2jyTec+ZnLAsgx//ROMgB4kHdNFTXgNBQuo08LW8KS3CuUIcP&#10;VYFeRYEDRWOIpCB2NMf7H0V/2DfMi/ODqPGT2etkEhPzo0ACkSoE8Bjtw8u0rIqk8MPzCkVtqLKk&#10;tg+QvEQ+XA4dA77j3EBAuBbfkTyxfYgP68HxvUnz4jpjXsgRdfuQp4jriywOnC/IC+cMJegjSHKY&#10;hiwCRIfYV4gb+4aoX+4Dnf9RFJli/Wq/8LmYlsXxQG5qPMD5gHyxXUSAqFeo6itKQdN5wvXHd+zr&#10;C7Qfk+laoIoR9gHROqJYHBOiZETb+AFB5I98TPVD7k+UEKH5FjtNhI55wfu/brjhhrr09/9k9RmI&#10;kJLGKSlKhEZE6M8ixI2FiErl2wFITElQzQMZqTwogGoRSLKiSoSK/gA+e0QJtIyajox0ZHwjmsj9&#10;fL58YFCxVgkHy2FeJQJsT33HZ1ThUOsFiDBRfUTNj+VRBQbgM8D2jWVneDy0mKaEi89IumG/ECUh&#10;zw8FRSiRVPMDrAclopAtChrUeEgB+4HoEklFJS61DbV/APsAiUMyqHiN41PnpxfNrx+j2m/9WgCs&#10;AzJR1ZAA5oGcjajJfT0A5tX3QW6TIit8xnI4FpwzrA/SBvo5xbFBrPis1oF9078r5I+S5ZgVmF/u&#10;Cy1rPS/4rq8P5xLbRGoA47FeNT+2jagS+4V9xrI4T2pZf8ElQrNliZNFePrdd9+N8PRfeQVFWT0j&#10;UH1GE6FZjxA0IRH6Y4XqqgQRJSSCZJZMQlGUgYx+VMuwm7+qQASCiA4RJlpcIIn9C0Wp1v1C/in2&#10;H0lWu+Z3DFMePEUYbIgwxOERIYkwOyoqZl8JEQaTCAkW4YnBrzySRMgHVMkxJH1V06vqAlERkvco&#10;rEEzMuTdIQmHpKw+H5LtyN98k5Ji/hiBMM7Co7CEJBjgZBGqPMKcgoKsqCg0sbtAJJMIhw0bxiKs&#10;AEiWDaXICtEWktUn6nKqqkDyCiWUKEXHflmTowAFGIgKEdkieWadzjDlwVaEZtI4ISHhXPIO3OOI&#10;gUQYqwpLhsXE9jJEmJwshg4lEaKwhEXIMEwF0JPGsomdJsI+ffqcQ96pLS1U3UO307qdThFhAH38&#10;V35+/vCoaDMihAhVRMh5hAzDVAC/ESFJ8Ixu3boFE6fnFRRkR0XHyjzC5GQjaay/4J1FyDBMefAQ&#10;IUnQsSK89tprz+zatWtICRGaeYTnnNNSBCNpTCJsTCK8k0XIMIyX2ImwkVMjwg5tOzRAElmKMEoT&#10;4VCI8HwWIcMwFcKjsMTpSeN27doF5Z+W/6/c/PxhEVHoj5BFyDDMyWObRxjS6J8uXbq8YZYaOydp&#10;3KEDRYSUNM4tLPYQYWZmpjjn7POMUmMWIcMw5aQsETouj7Bjx46hRh7hCDOP8EJZoRqv9JQiJAmy&#10;CBmGKS9KhK53lpAMHVmPkARYq2vXro2QRM4vLM6LiE7Yr0SYnp4hzmYRMgxTQTxF6I4IIUKzZQla&#10;tVX/oIswr6ioMCIy9gBEiHqEeKXn2S3MpDHBImQYpjyUJUJHJY3btWtXOzw8vIlbhDEuEaKXahYh&#10;wzAVxRBhLxEcFOJsEVJ4WicyMvIs2qkz8wpG5EfHIGl8kRRhampqCRFyhWqGYbzFLUItIgx1YGEJ&#10;JYvrRkdHn4Mkcn5+cU50dNw+iDCJRIh8wrNbnOsSYZMWLEKGYbxHJY2NjlkNEaJCdefOnV93lAhJ&#10;gAFxcX3boOOFgoIRudExbhEiKmwBEarCEhYhwzDlwCVCLSJ0pAgTEhIC+/QZdBEiw/z8kUXRsb1k&#10;0hgiTEpKEi2auyNCFiHDMOWhhAgJJI07d+72lqMqVEdFRdVHRNiu3eDaJMKCmNhEWX0G0aAhwnNY&#10;hAzDVAhbEYY0+qd79x7v9O3bF9VnnCfC3PzCnGhUqL7QEOGQIUPE2SxChmEqiKcIUaG6gSnC7u+Q&#10;X5A0PtMwUTUPA7oNCOiX0O9ClB6rrvrbUESIaHDw4MHi7BYQYaikSYuWfvnyJoZhqgcpwvYkwsCG&#10;8iXveIGTEmFqaurZpKDTDRNV8zBgAImwnxLhCFOEF9mKsDGJkCNChmG8RRehKixxpAgjIyOD+vUb&#10;chkKS5QIUViCZPGgQYPMPEIlQk4aMwzjPR4iJAk6VoR9+vQJ7tt30JX0t54uwkGDh4iBAweKFs3O&#10;dlWfadKiNYuQYRiv8cgjtBfhGYaJqnmACBP69bvaU4QXymiwpAg5ImQYxns8RYg32ZUoLHGOCHsP&#10;HHgNSo9dImxzgacIzVJjFiHDMOXBQ4SWPEJHlRrHJiU16N2//7/T0tLq5+QVDA2PiNnbhkXIMIwP&#10;KCtpPGDAAFSormWYqJqH/v37N+zbd9D1KD3OyyvKCo+IJREiaTxY9B8wQDRvziJkGKZilCHC9x1V&#10;oRoiHDAg6T8QYX5+4fCIiGi3CPv3F804ImQYpoKUSBqbLUt69OjxgeNESNwkI0L5FruYfYYIB7EI&#10;GYY5KXQRojK1qlAdHh4+tlevQeeTgpwjwqQkIyJ0tSxpfYGg76Jvv34sQoZhKowhQuN1nkH1DZQI&#10;yT0tSUHOeGcJRKiSxioibE0iRP4gha4eIuQK1QzDlAdPEQZLHBsREjJpjDxCFJawCBmG8QWlFZZA&#10;hGYeoavUOP+00/71Z2S7oBnXXlv1VWr0iDA3vzAzPCKORNhG5g/27WsmjVWFau6qn2GYcqBEKF/e&#10;pFWohgjNeoSuJnZ/JbS/cGG/DkuXD+jY0xxVdUNiYmLIoEGD/muIMH94RESUFGE/GxHyO0sYhikP&#10;tiJsaB8RLurd4fIVQzocXZnSqa85quqGgQMHhvZNSrotIyMj0MgjjN6nRNivXz/RvNk5HBEyDFMh&#10;yhIhBWAeeYQzez1w7YbMHkc3ZkdWvQj7pKaGDU5JuX3w4MFBRqmxIUIkjfv16+8pwhatuD9ChmG8&#10;xiOPUHXM2jDMVoTvh9/bfVNu3NFtBb2rXoQpKSkhJMGb8O4Sd0R4gSuPsLmeR8giZBimHHiIMJBE&#10;SISGGCLsZRHhi93uGbq5qN/RHSP7Vr0IExNTQvr310VoVp8xRWjtfYZFyDCMt9iK0IwIS4qw3ajN&#10;IwYe3fHwgKoXYXT0wND+/VPaJiRkBObmF+dIEba5wFVYcjaJsCFJEHCFaoZhyoMuQtlVvybCeKNC&#10;dV3DRKed9kKXe1/aPJJE+Gg1iHDgwGGhSUlptxp5hCNyo2JiZUTYr38/WViCrvpDGjRiETIMU27s&#10;RRgqRdi7d+9WpKB6holIhN3u+WDzKBLhmGoR4cDQ5OTkW0wRUtJYEyFFhWefTSJsyCJkGKb8lEeE&#10;L3ZtN2nz6MFHt1WHCPv06ROW4i41zo2miLCVKcL+/XQRNmIRMgxTLnQRBpMEgRJhYmJia1JQfcNE&#10;p532cpd7fjFEOKjqRZiamhqWmppxJ3qqzi0szEMeYStZjxBJY7cIwVnntBF3p7EIGYbxjrLyCM0K&#10;1a7mdC91vee7LaOHUNK4mkSYljb0NkSEufnFeVExcSVFGEIiJJqe05pFyDCM1+giVKXGYWb1mRIi&#10;7N7ua0OE1ZRHmJKS0RYtS1BqHOlRobqfR0TIImQYpjwoEaJlCaJBo2NWs/qMpfeZl8Lv+3HLqEHV&#10;J8IhQ4bcrJrYQYStWreWBSUsQoZhToYSIiyjG65Xut490xBhNSSN9U4XVMsSKUKSILrh4jxChmEq&#10;ihRh+wRDgicQ4evh7eZsHj2oegpLKAnccPDgwTcYIjR6qC5NhE3P5oiQYRjvUSJEabEUodZVf3y8&#10;Z4XqF7vf+321lRpDhJQ8vtEdEbIIGYbxDSVESCgRlqhHWN0idL+z5AQi5DxChmHKgcojlKXGrt5n&#10;DBGSezwjwm73/biFRFgteYSeIkTLEhsRNiAREmexCBmGKQdlidDaDZdbhEnOESEkKEXY4myXCGXS&#10;mFuWMAzjJS4RBnohwvD7fkTSuNpESJjvNTbaGrdqZYiwT58+okVzTYQtWIQMw3hPCRGa7yyxe8H7&#10;yz3a/b55VDWKcPDgwSVE2IdE2Lu3RYQcETIMUw50EQZLERoVqrt37/6+VYSvdGs3v9oiQpJgo/Tk&#10;9LvQ1jivqKgwIjLmAETYm6LBXr16ixZ60pgjQoZhyoGeRxhEIgwyW5aQCN+xivDFru2mbK6uCtVJ&#10;sUkNBvYZeF1UVFR9TxH2JhH2YhEyDFNhDBEaL3g3ksali/CFru1+qDYRxsbG1onsFNni2muvPdMQ&#10;YYIhwt69RWJiohQhuuACLEKGYcpDSREij9AQ4YABA84lBble50ki/LbaRGgO/8J/eQWeIkxITBDN&#10;W7RgETIMUyF0EcqksSZC8wXvHr3PGCKshjxCGv4P0SD+GiKMlyJEsjg+IV40b+4pQu6YlWEYb9Hz&#10;CF3VZyDCrt3fSU1NPZu8c7q0EA0vdUN/hIOP7niyekT4rxtuuAG1u00RGnmESBbHxxsiRP4gi5Bh&#10;mPJiL8JG/3Tp2OXthIQEj6Txy13u/n3LKPRHmFJtSeP/w396YQmLkGGYk6W0iLBLly5vDB48uAVp&#10;5wy4B8OrXe/9bUt11SPUB0OEse6ksSlC9TpPziNkGKY86CJU7yyBCDt16vRmSkpKc9KOLJ/A8DK6&#10;6neCCAsgwqiEAy1btRKJJMK4uDgpQvWC97NYhAzDlIPSRNi9U/d3hg8fDhHK1CiGF7rc/WW1tTXW&#10;BxkRmiJMoKQxi5BhmJPBToSNQhv/06N7jxIifL7b3RMcJMI4Q4QJCSRCSho3c4uQk8YMw5QHXYTq&#10;LXYoLEH1GWup8Yvd7vnAQSKMPdCyZSuZPygjwrPcImzSnN9rzDCM93gUlpAEVcesdiJ8qfs97zhG&#10;hJFIGpMI4yDCWBYhwzAVpzwR4Qud7nnTESIsKBpRGBmdKJPGiAhjY2NZhAzDVBj7whJDhNaWJS92&#10;vufFaut9Rh8KC0cWSREiIoxTImwuGgSTCAkWIcMw5cEQodHEDt1wgUYkwm6dO7/Vp08fDxE+3+We&#10;MY4QYVHRwyOjYwwRxlKy2CrCpixChmHKQWki7NKpyxsZGRnNSDvu6jOd7xm5uZpblsihaMSo0XFx&#10;CQchwujoaE2EoRKOCBmGKQ+lirBLlzeGDx9+lqkeObzQ8a7szSMHOiAi1EQYFRUlYiDCphBhiKRJ&#10;85YkwidtD5hhGMaKhwjNPMLGpgjz8/ObmuqRw4sdbh+8saDX0W2PVl83XHIoLC4eER1nlBqzCBmG&#10;OVnsRFhaRPhe97YdNwyPObpt5IDqFWFe0YjiqIReUoSRpgibNW1GEmwoadLsPHFXyhO2B8wwDGOl&#10;LBFa8wjnJLS7ek1q96Mbs+OqV4QFI0Y9EpPQ62DL81uJiMhIER0TI85q0lQ0oINoEBQsGjc7h0XI&#10;MIzX6CI03lliVp/p0v1tqwgXxd13+bJ+Dx1dmdSpmvMIR44cExOXeFiKMCJCREebIgwMljQ+i0XI&#10;MIz36CLE+0qMd5Y0+qdH9+7vZGZmohsuV+8z0yPuvHx2dLuj8xPvr34RxkKElDSWIoyKJhE2YREy&#10;DFMhPEQYQCIkGofYd7rwXeQdl/wQed/WX2PvjzNHVc9QNGLEYwmJfQ61bNlS9CQRRkGEjVmEDMNU&#10;DFsRmr3P5OfnI2nsGj7ueGfoVzEPDJoc9cBl5qjqGUiEj8Qn9j4oRdizpyw5hgiDSYKARcgwTHkw&#10;RGi2Na5vvLypcVgTWxE6ZigeOfLRuMTeh1qeX7oI72QRMgzjJboIg0mCwPEilHmE8SgsMUQYGRHJ&#10;ImQYpsJ4iNAsNW4cSiLs6nARGqXGJMLwnlKGTRs1douQq88wDFMOPEQYqImwe4/3HSzC0R4iDA8P&#10;lyJUhSVNOI+QYZhy4JFHGBAsgQjJLWPNUmPnDcUjRz0aj1JjEiEkGN6jh2jamEXIMEzF0EWo6hEi&#10;j9DRIkSnC/HxiQfPJxH2IAl2795dNNEiQi41ZhimPJSICCFCp0eERUWjRsfGxbMIGYbxCdY8QhSY&#10;+LcIkbZnETIMUw5sRWgmjc0mds4bDBHGuUQIWIQMw1QUQ4Sevc9AhD179PzQfHmT84bCwuIRkVEx&#10;B847t6XoLiNCFiHDMBWnLBE6Nmmcn1+YFxUVs+/cc88X3TQRynqEpgi5QjXDMN7iIUIUlsAjTi81&#10;zisoyI6MijZE2L27pwgJFiHDMOXBnUfolyI8T3Tr1t3II2zMImQYpmL4pQhz8gqGhkdE7z33nHNF&#10;165d3YUlQcHcQzXDMOUmkkR4jRIhBVNBCKjCGjtbhLm5hZnh4TFShF26dPEsNcYBsAgZhikHekQI&#10;CRoRoZ+I8JyzzxWd7UTIpcYMw5QDDxG6ksZ+IMIeJMKzzz5bdOrUiUTInS4wDFNxPEVo9j7TqMk/&#10;FGS969jeZ5QIW7Q4W3Ts2JGb2DEMc1IYIjSqz1hE6NxuuHJyCjJ69IzdAxF2gAi7dXOLECEti5Bh&#10;mHKgi1BVqG5CInR00nh4bn5yRETkboiwffsOohtEqLrhMkXI1WcYhvEWOxE2bdzUP0TYrFlzcd99&#10;94uuMiJsRAfB9QgZhik/pYuwp3NFiKRx9x499zQ7q5m49957ZV1CKUKSIIuQYZjyoheWuETY5CwS&#10;YaSTRZiXEd4zes9ZZ50l7rnnHlsRch4hwzDe4pcizDWTxmc1PUvcfffdslI1i5BhmIriIcIA8gjh&#10;VyK86667ROfOnUXjMFOEXGrMMEw50fMIVYVqiLBnj57vOzlpnAIRNm3SVNx5552yUnXjsDAWIcMw&#10;FaI0Efbo0eMdRxeW9AiP3dOERHjbbbfbipALSxiG8RYpwvb2IjS76v+XYR8HDaqtMUTY9ta2snUJ&#10;i5BhmIriEmFgAxFIDgGWiPD/DPs4aJAijI6TIrz55ptFhw4d3CIkOGnMMEx5MEQYL/1hFaFjm9hl&#10;5+cPi47ptbdx4ybixhtvFA899JBoHMp5hAzDVAxdhO6kcVNnizA3P394ZFTc3kaNGonrr79ePPjg&#10;gyTCUG5rzDBMhbAVYWOHixBd9UdFx+0Loyjw2muvFQ88+IBoxCJkGKaCuERI/giub6Qs/UaEoSGh&#10;4uqrrxEP3G+IUB4EyZBFyDBMefBfEcbE7WvYMERccfkVol27diKMpCgPgoAIudSYYRhv8UgakwhV&#10;HmF4ePh7jhdhgwYNxWWXXiY7XpAipINgETIMU150EbpKjf0lIoQIL7nkUnHvPfeIRiEhLEKGYSqE&#10;hwhNmviXCC+RImzMImQYpoJ4JI1NmjRGD9URHzi304X8/OER0XF7WYQMw/gCXYQKiDAyMnKC2cTO&#10;eQNalkTEJBoivNgQYSPOI2QYpoJIEXYgEaKXe3IIUCJMTU0921SPs4bc/MLMniTChiTCiy+6WNxz&#10;990iTEWEBIuQYZjyYIgQnS6QQ1B9hjCSxuFjTRE6sK0xiRBtjRERXnThReKuO+90i5BM3ohFyDBM&#10;ObATYePGTn/BO0QYEStFeMEFF4g777jDXWpMB9CoKYuQYRjvcYuwgf+K8Pbbb2cRMgxTYSJJhNfI&#10;brjIIZSqRIXqxo0METq2sCQnr2BoTzNp3EYToWxrTHAeIcMw5cFDhEQgIsIwQ4RDhgw5h7RzumEf&#10;Bw2y+kxUjCHCNm3EbbfdJvMIWYQMw1QEXYSIBr0QYfUXnuTk5WXJwpLghqJ169aibdvbRCiLkGGY&#10;CiJFaOYRQoJShI0a/dOzZ88PbUQICdY1/1bfoPIIg4MbiFatWolbb23LImQYpsKUJsKonj0/7t27&#10;dyvSTm3DPnI4gwghqje5rIuwJYnwlltuFWENG7IIGYapEHqpsWxih8KSMA8R1jHs4xogw+odSITD&#10;wiPiDBG2bCnfWxLagEXIMEzFsGtZAhFGhodPsIkInTHgnSUqIjz//PPFf//7X0OEdBBKhNwxK8Mw&#10;3qKLUPZHSDQiEfbs3v2jQYMGnU/acZ4IKSJM7xEVuwciPO+888RNN94oQrWkcZNm54i7U1mEDMN4&#10;R2ki7O5kEWbl5CX1iIzeBRGee+654ob//MciwnNJhE/aHjDDMIwVV2EJ3mtMEgRhYWEoNbYrLHHG&#10;MGx4brIUIdnbXoQcETIM4z2uwhLyhxJhaGgoep/5dMCAAa1JO9bCkuof0LIkvGfMHiXC/0CEWmEJ&#10;i7BmEvPWNBH39nSR8M50kfjuDNELvDdD9Cb6vD9T0tdEfjenyfmIhHdmiHhaNvbtaSLaZv3MqYsU&#10;oeqhWokwJBQR4We9evW6gLRTz7CPgwb0R9gjPGIvRHjOOeeI/1zPIqxJQFKxpvAgsD7vzRQDxs4U&#10;yeNni6Gf/CVyP58nCr6aL4onLhCjJi0Sj0xeJB79drF4/Nsl4onvl4gx3y0Rj9H3R75ZJEbT9JFf&#10;L5Tz5n85X2R/PlekfzxHDPlwluj3gSFLSDWethdLorXbH8b/KUOEH0dHR0OE9Q37OGiACLtDhMHB&#10;4uyzz5YvefcUIecRnmog2oP4EMENGjtLZHz8l8j5Yp4o/nqBePSbxeKpH5aI539eLl7+ZYV4/beV&#10;4q0/V4m3/1wt3p22Rrw/fY34gBhLjJu5Vnw4w/iM8e/R9Hf+XCPnffOPVeI1WvbFX5aLZ39aJp78&#10;Yal4ePJCUfjVAjH807kilUTbjyJJyBeRJ0eNpw52IgwzI8K+ffu2Ie2gJYmzBqsIr7vuOo4IT0GQ&#10;RE0k+SEpm/zRbJH92VyK8BaKp0lQL5GsXv99JQlslZTcuJlrxPhZ6yQTwOz1ko/nGHziYoPrs5r2&#10;sTmvxFzHR8S4WWtJlIYgX/l1hXju52XiCYomCyl6HEoiHkRRKMSM5DREbXcMjH+gixAlxkZEGPJP&#10;VFTUFykpKcgjdF5hSU5eQVr3Hj33QIQtWrQQV199tQgNbsAiPAVAlIXIrz8lS9Mn/CUKvpgvHqOI&#10;7zmK0F77bYV4d+pqGdVNmL1OCkxiiu3Tvzb4lE8ItQ1sD3L8cMZaijZXy8jz6e+XSjFnfzZPJI+b&#10;I5PRiBTtjotxNp4iDCIRBonQhg4XYW5+fnJ4RMRuiLB58+biyiuvJBEaEgSNSYR3sQj9CuS/Jb4z&#10;Qwz+cJbIIbE8/u1i8QIldRGNfUDygYSU/CpDet6gokkpRkSMtF+IGJGc/t+Py2ReYyZFishbhMw5&#10;6ew/eCaNAyVKhAMHDkQeofOSxhQRpoRHREoRNmvWTFxx+RUsQj8FERQKO1I/miMKv1wgnqFk7xuU&#10;5B1LkkESVYkPErKTU3XhkqIpxo+QjKZo9eUpy2UEC5kjLzPxXU42+wNliXDIkCHII3Ri9Zm8NCXC&#10;pmc1FZdfdnmJpDGL0NkgAkT+GiKo0ZMXUfS3TLxDSU4pPym+6ov8KoLaX0SKY6evFW9QlPj0j0tJ&#10;7vNF0rjZMq+TI0TnYk0aA8fnEebm5if36BmxOyiIor8mjcWll14qQugzR4TOB9ERSl3Txs8Woyct&#10;FC//ukJGfx9Xc7LXVyghSinSMSFP838/LZN5nQMpyYyCFbvzwlQvdiIMCw11vAhTu4ebImzUWL7b&#10;uCGL0NFAgKiPh9LfERMXiJcoCYmCB0R/dkI5lUBp9DskRJR253w+TxYExb1tf56Y6sEuadwoLMzZ&#10;IszJKcjo1i1ctixp1KiRuPiiizxEyKXGzgHJQVRGHvzhbFHw5QJZP+/9aWtkBGgnjVMZRLwo/Bnz&#10;3WIx7JO5sloQV9J2BlKED5EIZTf9bhFGRkZ+7tgmdogIw3tG7oYIw8LCxIUXXihCtMISrlDtDBAF&#10;9ntvpqz/9xRFQ6i0jDxApxV8VCVIMn80c5149beV4uHJi2UhEZcwVz+6CIMpWQxMEX4aFxeHwhLn&#10;NbEbnpufHE5JY/Q+wyJ0JvHvTBNJlAxGEzdUL0H1F6Ok1V4QNQV1DhAdoiL4cz8tF7mfz5fJZS5d&#10;rj6sIpR5hGbvM45tYoduuLr36LGrYYOGMml84QUXsAgdRO93Z4hhn/4lS03RhG08JYNROdlODDUV&#10;WVkb0SH9QLzx+yqKDhfJ/FNkI9idU6Zy8RSh0bIEIgwPD/80MjLhQtJOIFH9b67Th6zs7MFduvXY&#10;CRGGkQgvaNOGRKhXn2ERVgfI7xpAkU3RVwtkE7ixM9YYVWEsEmDc4Nygyg1Kl1GYkvXpXNlChZPK&#10;VYursMRDhKH/REZEODePcPjw3CHde/TcFdIgRCaNW7dqZSksYRFWNcjnQkcIY75dLJugGXmBp36J&#10;sC/AeUJSGdWI0HSveOJCWRmbC1KqDldESP5w9VAdGvpPRESPT8weqqv/ZU3WQeYR9ozYHdLQFGHL&#10;lqJBUBCLsJpAUnj4Z3Nl7y/I9zLqA9o/9Iw9Rt6hkVRGzzlonZLy0Ryud1hF6EljvMEOQIQ9e3b/&#10;uH///i1JO2ca9nHQABH2JBGGhoRS0jhMtDz/fI4IqwEk3/q+P0P244ekMDpDqAn1AisTCBH1DpFU&#10;Rkl75id/yVYpduef8R0eItQiwigSoWO76pcijCARhoaiO21x3rnnioamBFmEVQNKOFHSicrRslSY&#10;JMhJYd+BVikfTFsjnv3JyDdEaxy768D4BiVCRIKqP0LHixBN7ND7DJLGDRs2FOe0OJsEyEnjqgKt&#10;ItCDM3p3fvP3lZwfWAm48g2nrxHP/7xMtkhB22wuRKkcPEVodMPleBFmZ+emotOFhiTCBsENRIvm&#10;LViEVQSqd6ROmC27ulcVpO0eZMY3QIgofX/plxXy9QP9358pYmyuC3Ny6EljlwhlD9XdPzYLS5yX&#10;R5ibm5va0xQhWpe0aN6cksYswsoGXWalTZgjnvxhsczDQl4WR4KVD87xuJnrZI/cyIro/z5Hhr6m&#10;LBEmJSWdR9o53bCPgwYkjZFHiKRxUFCQaH5WMy4sqWSQJ5j80Rz54iN0Roo8LC4ZrjpwrhF9430s&#10;eIcKCqnsrhNTMayFJbIeIYkwIrzHuL59+0KEzqs+k5WTl4aI0FOEDWQdIMAi9C1Iig36cJZ8SRJ6&#10;UTEkyJFgVYNzPn7WWvn+lLwv5stOX+2uF1N+PCNCo9MFiDA8PHxcr169kDSuZdjHQUM2JY0jzKRx&#10;YGCgOKvJWTISZBH6HiTB0I/ew98sEm//sUq2gmAJVh9GMnmt7McR70qJf4tl6AtKE2GPHj3GmXmE&#10;DuyGKy8vLSIyendwg4YiMCBQ9kkYHBjEIvQxkCCazKHjhLcpEuTSYWegZIi6m8M+mSff9md3/Rjv&#10;8Uwae0aEDhZhQUb3HlF70PtMYEAAussRQVxY4nOQDzVy4kLx5u8UCXJy2FEYMjRKk/FSe26Od3Lo&#10;IgwmCUKGYSGy04UJZvUZB76zJKcgBV31Q4QB9UmEoSxCX5Pw9nTZYgQlleO5srQjQee2iAzRtDF1&#10;/BwuST4JpAgfJBHKghKzY9ZQoxsusz9C573FTrY1jojYjTqESoRIGrMIfQMeKLxUCR0AoMVITexN&#10;2h/AjxOuDSpdP/ndEtnSx+56MifGToSNwxr9E0UidHwTuwYNGooAJI1JhA0CA1mEPgIlxHhP74fo&#10;RouTxI4G12bCrLXi3amr5HuV0QuQ3TVlykYXIZLFoDHeWUIiNOsROrT3GRKhzCOkiDAsJJTS9gFc&#10;WOID8I7hx79dYvQiQw8ZS9D5GDJcJ978Y6V8nzK3PCk/bhGid2pEhAFWETqzQjW64fIUYaAmwvNI&#10;hE/ZHjBTOmjYj77w3p/Ovcj4G5AhSvVRxxCtf1iG5UOJUL7Ksx6JsJ5bhI7thkuJsEEDtwgbBOjV&#10;Z1iE5QVtiFEv7Y3fV54yEvyM+HyuwRdgnidq2ufmvHbr8CcgQxSe4D3KQz6czYUn5UAXYaAuwqio&#10;zwYPHuzc3mdUHiEyNUMbQoR6HiGLsDwgesDb1F74ebnfdqIAmX1Jcps4f5OYvGCT+GHJZvHHym1i&#10;1tqdYs66XWL+hl1i4abdYsnmvWLxpj1iwaZdYt76XWIOTZ++arv4dfk28d2izWISLTtx/kYpTqzT&#10;bltOBjIcSxH9o5MXcTO8clBShIGicajD32ucnZ2bjgrVUoQBASTCEBbhSdD3vZnikW8Wu/IF7R4w&#10;JwJZfU3S+mGxIb2/SHiQ3Ipte8XaHfvFht0HxaY9hySbiS17D4mtew/TX2CMw7SNNN/6XQfFGlpm&#10;2Za9YsHG3WLmmh3iN5LjtyTHr2gb/iRFXMM3zPzCeK5s7RXWpDGACKOdHBHm5eWlGL3PNJTVZ1iE&#10;FSeWQMefqC8oe5OxebCcBJKySn7TV+8QizfvEau27xPrdx6QUpOy23dYbCO27z9SLrCMIUpDkOto&#10;nSu37aNocrf4bcU28c3CTRR1brTdLyeBa4h3Jz/zIyWRx3ES2Rs8CkvMiNDofcaVR+i8tsY5OQUZ&#10;3br33IO2xhBhCEWGKCxhEZafQR/OpgdmqdnDtP2D5QQQ/X27cLMU0lxK5kJQiOQQ3UFgFRHfiVDr&#10;ReQIKS4l6c5cs1P8vHQLJaE3OjpfEZ26vvPnatltF96KZ3ftGTe6CGU9wnr1RVhICF7w/rnZxM55&#10;pcbZufnp3cOj94SEQISBLMIKglJi1D17f9pqmbdk90BVN0iSIs/vz5XbZfS3dgciv4MVjvoqghIi&#10;okXIFxHo/PW7xBQS4kQSot1+VzeqFPnlKUYTvDhuglcmHnmEmgiRR5iWluZMEebmo7Ak0iws4Yiw&#10;IqBtKl4MhPeNODFfENEWBPj7ym1i4cY9MulbmdGft0ghEptJxqu27RdzSIiIEL+aZ38c1YksOJmx&#10;Vjzx3RLZeYbdfcAYuERYz11qbEaEnzpXhLLU2C1CvOidRVg+8GA8+f0SmZdk9xBVJ5DKlGVbZaHF&#10;up37xWZTgHZiqi6UEBEhriQhonAFpc5OK1RBZxlv/rFa5H05T8S/Y38vMJ4iNApLAkQjEqH2Ok/n&#10;5RFChBGu6jMkwuAGlLYPYBF6ScLb0+jBmC87WXVakvjbRZvELJIK5IK8ORkB2ojICWC/lBA37D4g&#10;llDSHXmYEx0UHeL6Iv8XL4BK/ogLTkqjpAjrmyJ0cFtjvR5hQP36LMJygpJE9FiCaMHu4akOUBjy&#10;45ItYhFFgRt3VW0eoC/AvqK0GfmHiA4nL9xke5zVAWSIV4OO+nqh6M29WtviLiwJlKg8Qgq4PnH0&#10;W+x6RkSZvc/UFw2CjD7E3CLktsalgXpleOcFCkickjeI6jDTVm0Xy7ftlQUS/iRAHRm9EqiTiGT9&#10;T0u3OiapjM4zXpqyXKSNn83N72xwF5YYHS7opcbJyclIGjuv0wXjLXYUEUKEtMN4k10QhMgiPCGD&#10;x80Sz9MD4ZTepicv2Chmr9kpS4O37DloKxh/AzJEsn7F1n3it+VbZbRrd+xVCa71e9PNqPA9jgqt&#10;uEVISWNNhI4uNXZ1wyVFGCCCArDzLMITgfyhookL5FvonBANfrtwo2zmhhLhrZSs9NdI0A4cC45p&#10;1bZ9YurK7Y6Q4XiKCl/8hTtxtcPvRVifdhjN7FDKwyIsG/QziAcBb0Kr7hYk3y/aJBZt2i0LGU41&#10;CSqUDNeS6Kevrn4Z4sfvfeQVTlokErnfQg/ceYRBsrxBF6Fjk8YlREg7ziI8Mag8/QGiwWouJPl+&#10;8SaxZMseWRfvVJWgQslw/a4DsjTc7nxUFUgey0rWv64QKR/Ntr1HaipWEaLUOKxhQylCs62xg6vP&#10;lCrCc0iET9gecE0F3TK99KsZDVZjsvjbhZtkLzCQICRxKktQoY4TdQ7RPro6m+ah6d0H01eL0RQV&#10;cmsTN66ksVmHUBehY3ufgQhlf4SmCNHemEVYOsgPGjlxAT0Aa6v1bXQoHZ63YRcJwUgO20njVAYy&#10;RFbAnyu32Z6fqkBFha9SVDhgLLc2UdiLsIGzRTgsNz89vGeU7KG6fn0SIe00i7B0+r0/Uzz701L5&#10;AFRXIQlai8xdv9MlwZoQCdoh8wx37Bd/rNhWbZEhokJUn8r7fJ7t/VIT0UWI/EEQGkwijIz8YsiQ&#10;IXiLnfNe5+lRakzRYP262HEWYWmg5+l3p1ZvSfGMNTtk/4A1VYAKHD9kuGr7fvHDki2256oqwDtO&#10;XpyyQiRwszuJnkcIl+gidGweoUuEsmUJibAOiZBkyCIsCXqYeezbxWLcjOrLG/xl2VbZjVVNl6AC&#10;5wGtUJZu2UORcvX0XoN74b1pa0T6hL9s75uahisilNVnDBGGNAimpHGkH1SfYRGekJTxc8Sr6GGm&#10;mkqKf1i8Rayk6MdOCDUdyHDuht3VlkQeT0nkJ75fKmLf4qo0bhGiZYkpwmBDhI7NI1QiNDpmDSwp&#10;wrNIhCkswri3p4uCLxeI96evqZZoEO//WLhxt2w3bCeCmg46bdiw+5BsXlhdMkTPNIM/nGV7/9Qk&#10;pAgfcosQhSWh/ibCeixCW/p/MFO+qH38LLyf2P5BqCzwIiV0PoAu7+0kwLhZs/OA7NPQ7jxWNh/O&#10;XCeKv1pQ49sfe4rQKDk2IkIHlxrn5OWloPpMWSK8q4aLEFVm0PHqm3+uqpZCEvQks3zbPsfkC+5Q&#10;HNA+E3bzVjVIIuMte6heZHcuKxPcG8/+tKzGd+fvmTQ2So4dnzTOzS3M7N6j516IEN1qW0XYmEVI&#10;yeJpYvSkheKDaigkwesw567fJTsesHvwq4JdxG6S3t6DR8W+w8fEwSPHxeGjx8WRY3/Lv4fo+8Ej&#10;x8S+Q0fFHpoH81aXGPFjgcIkvI4AL6eyO6eVBe6Nt/5cLdInzLG9j2oKemGJKjVWInRsqbH75U0N&#10;RWAgiZAk6CHCZixC/MLjl97oZcb+IagsUEcOTcrsHvrKBDKD1A6Q+I4e/1v8/c8/gv55BeaFICHG&#10;3QeOVrkU0f3Yss17xfeLN9ue08oC9waSx4VfzRcxNbiliRKhXn1GidBsa3ymYR8HDcOyc9N7RkbL&#10;13kGBrAI7UidMFu8/sfKaokGl2zZW6UFJLtIgPtIgEcp2vv7b+/lVxrHj/8jDpJMEU3utNleZYCo&#10;cMOug2Lm2h1V3jkDksdPfb9EVrWyu5dqAiqP0BChO2kcGeng6jPZZn+ExnuNWYRWjO625sueRqpS&#10;hOiEFMm7LVWUJJYCpAju8FHfCNCOQ5R83nOwapLNkOHKrfvkO5vtzm9lgXsEL/EaMq7mlh57iFDL&#10;I4yIiPjSsSLMyclLi6CI0KhHGGi0LGERukh8d7p4+kejSV1VJovRoQLeN2z3kPsSSAlJ4MNHj1H0&#10;9retwHzJMdrGgcNHpXjt9seXbNx9SMxeu7NKe7bGPYK33WV/PrfG9lNYQoT1VdLYJcJ/GfZx0JCb&#10;m5/as6f5FjtKGrMI3eBGTh4/W/7CV6UE8eBOX7Wj0gtIkFTdT1Eg8gDtpFVZIOI8ROJFctluv3wF&#10;8gpX0I/J94uqNiqcMHu9bIFUU5vcuUVolhpDhGbLkuzs7HNN9ThrQKlxj/Cee10i5HqELpDhnf+l&#10;Shbb3/SVwbf04CIarMzqMpAg8u4QodnJyg4IDNLce+gYRXSI6gx2k9AOHT1eriS1e12VW5iCupdz&#10;KCpEXUy7c10ZoCMG9EjT/4OamU+oi1C+vEmKsIF8ZwmJ8GxTPc4aZPWZ8Aij+owSIaXpWYRG2+Ix&#10;3y+WzafsbvjKAK0i0KlCZUaDSJYiv+54OcW19+ARsWzLXtn92Cu/rXKBKiPoQn8HiVuWMJdjvRDx&#10;PhJrZcpwzfZ94qclVRcVIp/wg+lrRPrHNbMajRJhEPlENrEzRRjRo8cnzhdhg9Kb2NXEpDGSxeiO&#10;/4Upy6s0Gvx6wUaxlGRTWdHgTiXB4+WQIP23nfYHlZQf+Wax6PuBZ997sRQ553w+X+aNoSeYI8eO&#10;267HDhkZHoMMKy8yRIFTVXbvj/sFecp4pw3OjX6uagKliTAyPPzT/Pz8c0z1OGsoIUJLHmFNFSGS&#10;xRn0i/7m7yttb/bKYspS1buM/UN9MiA5XN5IEOymSBBdj+Gl5nbnSoFmiK9QknDNjv3lE62UoVHv&#10;0G6/TxbkFeKdLlX5fmTkEz79w5Ia+T4TXYTo8R4YhSVRXzhXhPkQYbQhwgD0R1jPs7CkhooQv+R5&#10;X8yVL/O2u9ErA0Qsc9btElvowbU+zCcLoq2Dh4+WW4JI6qLDB3RIa3eerKDyOZKFuw4cpuXLKcOj&#10;x2UJtt3+nwyytQnJ+ddlW6usQwbUJ3z99xWibw1sbidF2F6JkFAVqiMivnR+RCib2LEIFfglR7O6&#10;j2ZWXZdbiFhW0wNr9zCfLIi2ylMwoga0ahnx9cIS56c3PeDpH/8lBn04u0QrioFjZ4mpq7bLJLIa&#10;7LZhBTI8QjJEqxa7YzgZkOc6d93OKuuzEPmEKGRLHlfzXuzkKUJ3yxJUqHasCHNyCoZ2D4+UIjR6&#10;qDZEGEwSBDVVhEjmoYXAhFlVV1Dy24ptlVJIglLd8rQUUQPyBtHzs95KQlYpoiTyq7+tELPW7pCv&#10;DUCTst7veUaMY75bIvPm9MG6HTuwj2i37OtWKGids3zrXvHdoqpJHiOf8MOZa0Xu5/Nr3IudlAiD&#10;A1CPMEC+/sPxSeO8vLys8PAYTYRGHqEuwppWaqwe9henLBcTqrA1CV7G5OtCEpkvePRYuSWIAVEk&#10;6lDq5wYR4NfzN9G6UUJs5Ost2bRHdlEWr+WHpU6YI1Zv30/r9FypdXt2IHLdS8l4u+OpKDJ5vPOA&#10;+HV51SSP8a7rj2atE49+s7jG5RN6itB4D5Jf5BGWFGG9Gi1CJPWGfjJXvPnHKpnEsbvRfQ16SkEh&#10;g91DfDJAVN7mC1oH1GW0NhV7/NvFsiMGNUB0SAL/uXKHR1f1g0mYcygpijxGfbBu0w6ZRKZ1+rr1&#10;CaJt9OtYVaXHKDB5/uflok8Na3esizBIF6Gjk8Z5BUPtRKjyCGtiPcL4t6eL/C/myfdQVJUIf162&#10;RfalZ/cAVxQUkEAoJ+o5prQB1XgSLclilApbB8hw2ZZ9sgqNmhfJ6Y8pItpPkZ3dYN0HHezv8b+N&#10;pni+rFKDqHDx5j1i0oKqySdEgckbv6+qcb1W6yJUL3h3vAjz8wuHh4dH7w1RIuSWJfIhRkEJ6sVV&#10;RR1CJNXwgPo6WYxo0JskcWmDVYSIlN+bttqc6jms3LZf5H7hFiGSyW//uVq2HCltsNsXhYwKj/o+&#10;KkThz5Qq6sEa9847dA4yP55TokDpVEYvLJFd9aMeodNFmFdQkB0VFb0vJCS0pAgDamY9wn7vzZRJ&#10;wHFVVGI8cd5G+bJyX4oQkZQ3pcRlDVYRAvTLaB0QEaJNrx4R9qblPv9rvYzqyhqs+6ODTiDQFtru&#10;+CoKXv85ffUO2+tQGeCHA+88xjtv9PN4KiNFaK1Q7Qd5hMN7RkTvDQ0JYxGaDBo7Szxj9jhjd3P7&#10;GrydbvOewyRC+4e3IiAatJOLzokGvP8j42PPV1SiKg3y2ozktgEKY35etlWkfORuUjZk3GyxYOMe&#10;mcQta1D7UhpI2qM1jN0xVgSc43kbdldZ79VIVeCcJdSgAhMlQqPTBSMilC9vcnJEmJ1fOAxJY1sR&#10;EjWt9xnkgyXRQ4ymdcjstru5fc3vK7b5tBI1okGU6NqJReHNsP/IMZm8xTlR5wcVpt/6Y5XYtPug&#10;7IUaeYAogMjTksUgbcIcsWbHAXNNZQ92+6eAcCF1u+OsKEs375XVfuyuha9BquJRSl1YI+tTGbcI&#10;kUdIMqznByLMKygaGh4euTc0VImwZleoxkOfOv4v8drvK6vsRU2z1+30aS/Uew4dOWHfgt4OPy/d&#10;WqK35T7voSndSvH1gk0UWa0XBV8t8JgOnqckNNonezPY7Z8OerbxZaEJSuerqrkdUhVP/7C0RD3L&#10;UxmrCINRWBIU5GwR5hYW50RFxe4rTYQ1LWkMESI5+Nafq2xvbF+DqhyLKULxZf4gKiSXJcLyDOhE&#10;Id8S7Z0IlLrPpijxRMlifbDbTwWq//iy0ARJ+5+WVE2BCX5MUYWmr5dNFE8FXHmEJELjdZ71RUOn&#10;izCvqCg3KppE6Eoa1/CI8K1pIuvTueKdqattb2xfg6ocKHG1e2ArAipQI8laWmlxeQesB+2ty5PZ&#10;P/LrhWLDTu+Sxfpgt78KXyeP0QSwSipWkwhfmrJcDPyg5lSh8SwsMdoaN4AIo6ImZmdno4dq6/B/&#10;5t/qG1Spcal5hDVMhKjmgNJP1CG0u7F9zY9LNou1PqxIjU4LympOV5Fh4cbdMt/U7nxZQaHANws3&#10;e7Qz9naw218FXiXgy+QxWvFURcVqiBCdtA75sOa0OXZHhGapsSnC2NjYP7Oysi4x1aMGSLAeUb3v&#10;MTFEGLMvhEUogQgLvlwgPpi+1vbG9jW/Ld8q1u86aPuwVgS8dxjJYl+KEAUvKEW3O19WUGiyYute&#10;c8nyDXb7q0BVIF+WHi/fsld8UQUFJhDhG7+v9ChRP9XRRYiqM4CSxiI+Lm7Z8OHDryHt6BEgBBhG&#10;VO8rPkuKEEljd8uSmiZCdL9VNHGhbDBvd2P7GiTRNu72nQjR/K00CYKKDCi5RclwjM350kEl6ven&#10;r5bVaSo6WPdXgXxCX/ZKg265vppf+S1MIELkN6dpzQ9PdUoTYUJ8wvLcYbn/Ju3oL2/C5wDzb/UN&#10;hghjSxVhTSssiX1ruhjx9aIqq0w9Y81On/U4I3ufLiN/EFRkQF3BA0eOiuzPyi40QSETeoLG/BUd&#10;9H3VwTH5Mp9wI0Xh6HHb7pr4EkOEqz3aYZ/qKBEGB1hEmJCwYljasP+QdqzSc0oeoVZYYnbDVZNF&#10;OLKKRIjM+llrfSfCXQePiiMn6G6rosMxSh6j4rfdOQMoTHnu5+WyvXRlifDAEd/lE6Ie5OQFlV+F&#10;BiJEMztrxfRTGV2ERj6hK2m8MjMz8ybSjgNf55lvVp9xidAzj7DGiZAe6FGTFskulOxubF+C1g2y&#10;R2ofiVD2O+jj/EE1QG7bSHLojNXuvKG3Gbx9DxHpyQ7W/QY4Jl/WJ8SPD/bX7rr4EinCaatF5idz&#10;bc/bqYhfijCvoCi/Z3TsfinCeippXLNFOHryoippXudrEaLE+BgJg/7ZyuRkB5TcIlK2njMUMKHK&#10;zPKt+2R+4skO1v0GOKbDFO36UoTfLa4aEb47bY3s1s163k5VdBHK3mf8JCLMi5QRYaioX6++IUIU&#10;d2sirEm9z0CEj0xeXCXN61B946/1eEeJb0SIF6aX1ffgyQ5///23mEv7a61Kg5YnY6evkS958sVg&#10;t+8AyX5flRzjnH9fRSJEl/3DPp3ncc5OZVwilC1LAggzjzA2dsWwYbZ5hNU/5OYX5kXHxMneZ1wi&#10;tESENUmEyOtCr8J4Sbfdje1Lvpi3kcSy22ciPFG3Wyc7IHm8lSIp9ECjnzMUBExbXb6WJGUN1v1W&#10;oH6kP4oQFdKzPqt5IlT1CFVEGOtoERYWFkTExO9HqTHyB+3yCGuaCB/7lkRIN7Ddje1LviQRzvOh&#10;CPdXQtUZfYAIkU+HCtP9tZYS6KYfhQ++Gqz7rfClCNEdFwp/7K6LL5EipGh5OItQijA9Pf1G0o7z&#10;RFhQNKIwIirmgEuElgrVNVGEj3+7RN7Adje2L4EI528gEfqonXFlixADoj7kBeZ/aXS0kPjODPlm&#10;OEjKV4PdvgNsw1dtjtHJxY9V0N4Y99HYGWtE9uc1UISyq363COOcnEdoiDDuAApLWIQqIlxSdREh&#10;ROgnESEGRIUolEETRDSnQ6/U6JTVl4N1vxU+jwirSIQ1NyLEy5uMuoRmYclyShpfa6rHWQNEGBmV&#10;YC9Cs2NWziOsHHyeR1gFIsSAKjqz1+4UqePniNd/X1mhdsVlDXb7DnyfNK6iPEISYc3MI3SLsAEK&#10;S+Ljl+bk5FxuqsdZQ15RkacIiZouwqorNd4o/vKhCPF+kMosNVaDLDShff6EztHCTXvMsb4brPut&#10;4FJj/0DPI5QiRC2U4CC84P0XEmEbUz3OGqQIoxMPhIY2EvVIgKAmixDVZx5GPcLZlV+PUFaf8XE9&#10;wqoQIQZEgdv24t3GvssbVIPdvgOI0Ff1CHHOq0qEyEaoifUIrSLs1q3bp0OHDnVmf4QyaVyaCGtg&#10;HqFsWUIi9NeWJeilpbTksS8HRIXYTmUM1v0G2Ba3LPEPlAjRO7VsawwRBgX9071794+zs7PPNtXj&#10;rCE/f+SIqLheB0LDdBEGeIiwprUsGTlpkRhXBSJEW2PktfmqrbFsYkdRU1XkE1bWYLfPAMd08Ijv&#10;RIjqPqgGZHddfIkU4dQa2NZYvtfYj0RYWDh6VEwcRYRShPUkUoRBNVSEb00TxV+jG67KFyGYsXqH&#10;2OQjESL/rKzeqYHTB7t9BjgmX77aEz1oT+LeZyoFV9LYIkJKGk9wrAiLikaNjotPPOgpwhqcNCYR&#10;Fk40Xu5ud2P7Gl/3R4gqNMgnpH+2QnH6YLfPAG2offnekrU79sn6j3bXxJdAhG/+sUqk1jQRPqjy&#10;CD1FmJSUdJ6pHmcNRSNOLMKaFBGiA4H8L+fLtrN2N7av+XX5NrFu1wHbh7UiVEYP1VU12O2vAoUy&#10;vkoWg+Vb9sjCKrtr4ksgwtd/q4E9VNuIMCoqavagQYOuJ+04r0K1EmFYKSKsme8smVeF7yzZIl8v&#10;afewVoTdlHysrK64Knuw218Fer22O96KMm/9LvG5zfXwNRAhXn2KF97b3W+nIq6ksacIRVxc7Jrk&#10;5OR72rZte4apH+cMJURo6XShxr3Fjsj6pArfYrdwk1i5bZ/PXueJqAndZaEpnJ1QgBMHu/1UoGuv&#10;vYfsj7ci4FxPXbnd9nr4GojwRbzFbmwNfIudEiEBEcbHx6xNS0u7r0+fPtX7fhK74YQibFbzRIgS&#10;PuTr4Ca2u7l9CZJnizbvcex7jatqsNtPxTGSOl5TanesFWHz7kPy7YF218PXTJi9Tjz307Ia+F7j&#10;uJIijPFHEaLUmGhCIqxJhSUQYcr4OeK131ZUSXtjMHvdTtkJgN1DWxH2HjxSpgiBkwa7/dPxdbIY&#10;WRGTF1R+QQlAB79Pf79U9H5vhu39dipyaonQjAghwpoUEQLk57zw8zL5a253c/ua31dsFVv2Hhbb&#10;bB7aimAkj4/bSkXHCYPdfumgBBwdztodZ0XAOV5CEfiXVfAqT4BqWI9OXiQS363BIjTzCJE0zsjI&#10;eNBvk8Z31jARIj8H7/Gtiu76AZp6oS6hL5PH+ygqtBOLjhMGu/3SQVM+X7UvBoi80St4VRSUAFTD&#10;GjFxoeypx+5eOxUptbAkNnZdampqx27dutUy9eOcoXjkyIchQlSfqVu3rqhrU1hS00TY7/2ZYsy3&#10;S8RHVVSp+qv5G2QVGl+KEFEhSo/t5KJTnuHQkWMUvW4vlcWb95a7Jxq7fVIcP/6PrBdpd3wVZfPe&#10;Q2Lq6qopKAHvT18jcj+fJzvzsLvXTkVKE2F8XNz69PT0To4U4YhRox5JSOxzEG2N69apY4gQO16D&#10;RYh3cIyetKjKXvIOFmzc7VMRghN13a/wdkASFa+mfLsUflyyVb5y09vBbl8U2G8k73dRZGt3bBVl&#10;3Y4D4qelW22vQWWgmtehWpbdvXYq4hKhfIudKcJAh4uwsLh4REJiX9npgkuEWlvjmihC/HrnfzFf&#10;/ppXRckx+GnJFrF5j+9amABEhUd8mFd4lKK99TsPiHWlsJ1EjhJebwa7/dBB3qAvX+gOkCxetGl3&#10;lbzYHeDeeeOPlWLQhzWn6gxQIjTaGgeYIgx0ughHukRYu7YSoRYR1sA8Qvx6D/0EVWhWVpkI0RPN&#10;6u2+q1itOFEfhQpvBtXjDNZnB+r7YZ4TDWqbpeGKBn2YNwiQDztjzQ55ru2uga9Bn5bPT1km+tSg&#10;EmPgEqFMGhsixNvs4mNjHS3CUbHxvViEGqhCk/TRbPHClOViQhWJEKC1gy+r0QBEhQfREQMZxioc&#10;K1Ux2G3XCiqDQ+B2x1NRkO2whpLFvyzbKnv9sTv/vuQTAl25PfJNzSooAaWJMM7JIpSlxgm9DoaG&#10;hok6JEIuNTbo98FM8eR3S8SEWVUnwl+Xb/VZl1w6u9A9F5rd2UjHjsoa7LZlBfuIfEYI3O5YKgpE&#10;uGzL3irpgxB8MmeD+HDGOtlcEx152N1jpyq2IgwwRJiSktLFqSJ8JFEWloRSRFibRWiCX/FRXy+s&#10;kg5aFd8s3CRWVULyGOw7ZPRKYycfO3w92G3DCiR42MfVZRT4gUFv4F9VYf4guui3vgy/JlBChPVJ&#10;hIGBIiYmZkNqamq3du3a1Tb145yhsLj48YTEPoekCGuxCBWxb02X1R5QYGJ3o1cGyLuatW6Hz5PH&#10;CsjQTkBlcbKD3TpLw5ev69RBNLh2534xZdmWKkkWA7RKeu23laLPezWnaZ1CF6GsQoOIkERIEeHG&#10;tLS07oMHD3aeCItGjhwTF9/rMJLGHiI0m9jVVBGiwATVHt74fZXtjV5Z/LR0Cz20vuuWywqSnXYS&#10;OhHlHezWURZ4xcAeH+cLKiDCRRt3i0kLNtme88oABSVPfb9UJL5bs/IHgWdE6EcijIUIw1iEOigw&#10;GTTWKDCxu9Eri4mUdEPFZF/XKVTIwpMjKDyxF1JZeDPYLVcW2I9jx9G7TOVIEOCdMNNWb6+S/gcV&#10;E2atE0VfLRBxNSx/EBgijLMVISWNezpchI1MEdYlEdbseoQKtA99/LuqebWnAkm36at3VEqhiQI9&#10;uaCHGm8qW1c26ByiMiUI0MnCD4sr/2XuCuQP4l3GaRNqTmesOpEkwmsgQlWhGnmEQSTCuLhN6enp&#10;EbGxsXVM/ThnKBqFtsYoNWYRWol9e5qrYrXdDV9Z4F0aKDSprKgQuCLDapQhCm8qW4LIb51FPyxV&#10;lTcIIMJXfl0uax7Y3VenOlKE7Q0RBrtEiE4X4iHCGGeKUHa6wCK0w6hPOEe8/jsqVtvf9JUBHlq8&#10;ywQvUbd7uH2JeseJnagqC8gX1Xkqo2BEBz8kK7ahykzV5Q2CjykF8eg3i2tc/UGFTBrbiJCSxpsp&#10;aZzgSBGi1DguvvehEoUlLEJJwtvTxVPfL5MdMOCX3u7GrwyQsY8kna+65ioLCAmdJcjWIYBsZZWX&#10;L8C6kRRGstzX9QSt4LyhJQlel2p3fisL3CPocSbr07nyh9TunjrV8RRhgEwem50ubElLS0tMSUmp&#10;a+rHOUNx8cOPJyT2JRGqiJBFaAWZ3lXZ7ljxx8ptlVaVxgrEtP8wKl5DiGW/G7m8SLkSWPceH/Yt&#10;WBZGNLhPdnFmd24rC9wjr1EKYnANa1+sY4gw3iMiNPojjN+SkZHRy5EiLHAljRtrIuSksU7KR7Nl&#10;j9XoqLUqZfjVvA1i6ZY9MolcmfmFOhDiAQiRIkRUaUEEB5TMJJCbkpwC4zXUclgHos09Pu5FpjRw&#10;nnC+Nuw6IN8ZXVX9DgLcG+jD8onvlojEGposBqrUOCgAlamNliWy9xknizAf/REmkgjDmrAIS6E3&#10;3dTP/riUksdrqzwqRLO7dTv3mzK0f/grC7wwCX0QogcbVHZWckMSWiWj1WddfMdoXiyDOouVnQ9o&#10;Zevew7IXn6Wb94hvF1Zt3iDujbEz1oiCL+fX2GQxcInQbFXiFyIsHDny0cRefQ6GhTUWdVxN7FiE&#10;OmgrOvJrSh5PWy0zwquy4ARR4dz1O8Wm3QerLCq0AxEd8vYOkeDQDA4g0lOfMR7T0XVWVctPB3UG&#10;1+3YL7MVqrKkGODeQI9FqeNrXrM6HQ8RkgRdIoyLkyLs06dPPVM/zhmKi0fLiNAQoep0gUVoJVO2&#10;MlkpK8pWdVT4w+LNYvnWfVWaRPZHcG420w8GevFBxXS7c1mZIFn87E/LRO8a9H4SO1Q9QjsRpqen&#10;93akCAuLH6aIsO/BsEYkwjqmCOkAWISe9HtvhniaksfjKHmMX367B6GyQIuI6au3y3yvqqhS44+o&#10;vMFV2/fJZop257EyQSoByeLCrxbY3j81CRURosRYiTCYRBgbE7M5MzMz3pFJY/Q+E5/Q62AjEiHe&#10;WVJChM1YhADJ4/yv5ov3KHlcVW+30/lmwUbZnT/yvzgq9ERJEL1kT1u1vUoLSBT4cUS79Jr0IvfS&#10;sBVhkCFCigjjnClCNLGLSzxcqggpIqxpr/MsDXTW+vKvK6rs7XZWvl9CSeQte8UWTiK7UBLcsPuA&#10;mLN2V5W2J9ZBPdPHv11SowtJFLoIgzQRxsXGOrewZOTIR8bEJ/Q2RKiSxvVYhHbgpU6PTl4sPpxR&#10;9aXHAJEOelheuU2VItdsGSoJbqIoGdHy5CouJVbgXnh36mqRPuEv2/umpuEWITpdMEqO/UeEpRSW&#10;NGERejD8k3nirT9XVXk+oQIynLZqh1i7w8gvrMkyxLFvIQku37pX/FgN+YKK8RQNPvfTshpdd1DH&#10;o9TYrFAtRejkliUQYdwJRHg3i9BF/w9mimd/XFYtpccKvIVt1tqdNV6GOPaV2/eJX1dsq7IXMlnB&#10;PYCeqPM+n297v9REPESoJ40NETqzsGTkyNGyGy4kjV2lxiTCYJIg4IjQk1iiaOIC8QHd/FVdp1AH&#10;ycC/1u0U62toSTLkj/qCv5MEqytfENd+/Ky14qVflnMhiYYUYXsSIVqWWESIThccKsKRY2JQWGKJ&#10;CFmEpTP4w9nixSnLZaFJdUWF4NuFm8W8DbuqvbJ1VSMluPOA+HPldvFlNUkQ4IcQ0eCIrxeI+Lft&#10;75WaiCsitBGhY/MI0ekCep8J8+h0gUQYRCIkmjRjEVqRUeFXC8S7MiqsnhJkxXeLNotFm/bIAgMI&#10;oip6q6kucGzohMKoJrOj2iJBgB9AvNgLP4gpNbwliRUPEep5hE4uLCksHvlwXHyi1h8hRIjeIriw&#10;pCwGfThLPP/zMnoY1to+KFUJZIjIUFa4hgxPwegQx7SFWEXJYfTV+OU8+3NRVeDlTCgpHjlxYY18&#10;L0lZlFpY4mQRyo5Z40oXIVefsQcVrAu+mk9R4epqTR4r0Kv1nHU7xTozz/BUkyHaEK/ctlf8Vo15&#10;gjrjKSXwAv0Qpoyfw3UHLSgRygrV/lJ9RhehK4+Q0vQswhODPueeo4dB5hXaPCxVDUqTZ6zZITt0&#10;RaVrO6H4GxA63t+ydPNeMWX5FkdIENcaLYxGfL1Q1i21uzdqMp4i1CJCJ+cReojQpq0xJ41LBxnk&#10;6HLpPeQVOiAqBEgyoucVdEoKgfhrZIj9Rpda63cdFAs27BHfU/K/qnuTKY0JdK1f+IWiwY9mixib&#10;+6KmYy9C+fImfxGh2cSOW5Z4DfIKn/t5uUwq2T001QGEgeZ48zfsFhtIJP4mQ+yvkRTeJ9/oN2lB&#10;1fckUxqy3uB0lBRz3mBplCpCJyeNC4pGjIyJTTggRYi2xnXNPEIWoVfEvz1d5FFUaOQV2j881cVX&#10;8zZKkazevt9vokMU9kDeSzbtEVOWbXVEUliB64s2xcgOSaZokPMG7dFFqL/OMyYmZjOJ0Jn1CAuL&#10;RxbFxPc6EKInjTURctL4xPR7f4Z48vslYvwsZySPddDi4uelW2V0iGonslTZRkDVCfYHkoaskaRH&#10;F/vfVFO74bJAvcG3/lgtcr+YJ+K43mCpuEQYoIswSIrQsS1LioqMpHFIaBiLsIIgMkifMEd2w4S8&#10;QqdFhuBLig5/W7FdLN2yV+a7qR5sFHaCqiz07ULMeNscota563eJ7xdvcUxeoALXE0niD2eske8j&#10;wQ+f3X3AGCgRovqMVYTOjQgLR49C0phFeHLgHbbFsjt/o+md3QPlBL5esEm2yFi0cY9YuwNJ5oOu&#10;6jYKO3n5Apf8aHsQ8cbdB8WKrXvF3HW7ZDK4OluJlAUkiI4V0JQOPZVzAUnZeIrQXX0GInRsf4T5&#10;+SNHRMUlHggJCdWa2LEIK8LAsTPF0z/gJU/V2/TOGybN3yTr5M3fuEsWSqDNMlqn6JGincwqglof&#10;CkAgPwgYb+ebvW6n+HHJFscKUIHWQ+/8uVq2JuLqMiemrIjQsSLMKyoqjIwuW4Tc+4x3IFIY+ulf&#10;4vXfV8qHx4lJZCtfzd8ofqZoDPlyaJ2yDEnnnQdkft2WvUYVFtVapTxgGSyLdaAt9JodB8TizXtl&#10;pW9U7/nOgUlgO3AN8XoG/MChhgAXkJwYXYSQoN+IMCIq4UDDhroIuR5hRen93nTx8ORF4oPpzqlb&#10;6A2QEkqZfyBBobv7eet3yzbMeGnUqu37pcjQagWRI5ryoWQX0R3+4jvGY/o6mg/zotAD+ZELaB2I&#10;/BB9frNwc7V1l1URUHF6wmx0wb9SDP9sroh7y/6aM54YIoz3aGuMF7z7pwi5ZUmFiKGHBY3w8TYz&#10;J7RDrigoXIG4fqKk66/Lt4k/VmwXU1ftkJ0dTKPoES1YFKiig/GYjvzH32le5Pnh7XuTFmwSn/mR&#10;/HTwQ4Y834cnLRJ9uYDEa1wRof+LEDvuFiG/vKl8oOBk+GfzxGu/rZQRhdPzCxlPcL0gwbEz1oqn&#10;KEk8hJPE5cIvRZhfWFgQEZO4X+YRaqXGqj/CRizCCoF32yJz/a0/V1drb9ZM+ZASnL1OvpfmhZ+X&#10;i7QJc2QHG3bXmLHHLo9QiTAtLS2Whjqmfpwz5OYX5kXHxO1jEfoWRBD9358p8wvfnbpKvgLUHwpP&#10;ajqo+vTRzLXilV9XiGyK6uPe5mZ05aU0EcbFxW2iiDDKmSIsLM6LijZEWFe1NWYR+gTIcMiHs8VT&#10;3y8xCk9kMtn+AWSqH1wb9CT01h+rRPHEhaLXe5wvWBHKEmFGRkakI0Wo8gilCNV7jbXqM5xHeHIg&#10;WZX58RzZdx2SW06ubF2TMZLE62VPQng/Md5BwvmCFcNOhA2Dg50vwsioxAMNWYSVRq93p4u8L+bJ&#10;5BbqpHF+ofNQ+YL/+3GpSB0/R5b+211L5sT4pQgLikbICtWGCOsZIrR0zMoiPDkQWaB9Kt5+9/pv&#10;K6v9pU+MJ7gWY6evEc//bDSh43zBk6MsETo2j9BehJ79EbIIT55oijD6fzBLjJi4ULz5xyqWoUPA&#10;NVAlxEM/mSu7VbO7foz3SBE+qImQAiuIMD4+3rkiLCwcWRRlNrFzidCSNOYK1b4BkeGAsTPF6EmL&#10;ZIY8V6upXnDux6EzhSkrRNanJMF3WIK+oDQRkgA3p6enxDhShEUjRo2MjkHHrGGyU1arCLmJnW+B&#10;DJER/8jkReKdP1mG1QXOOarJvPzLCpHz2TyRyBL0GW4RGsliTxE6tEJ1YfHIEdExiRYRerY15k4X&#10;fAtkiBc/PfbtIvHe1NWyjqHdw8pUHvgBev23FSLvi/my8rvddWIqhp0IQ4IbOFuEyCOMiullEWEg&#10;i7CSQalk0kezxZjvloj3p6/mOoZVhKoriB6C8OKtPlxX0Of4rwiRR6hESLAIqwbUMUwaN1s8+g1a&#10;nyAy5CRyZQIJovoSOljN/XyelCDXFfQ9p5AIPfMIWYSVB2TY/4OZsmoN3odh9wAzvgEFI8/9tEwM&#10;+3Su7BjD7nowJ48Uoaw+Y4qQCGngdBEWjCqOisbLm8JEfRJgfZtSY64+U7kgKkHPx/mUVMN7T2S7&#10;ZJsHmakY6EkGVWSe+XGZyPj4L64iU8mUiAhNEcY5urAE7ywxS41ZhNVLIskwm5JsL/2ywlHvSfZ3&#10;0M57zPdLRMr4OSzBKqA0EcY6uRsu4y12CQeNwpL6ZoVqLWncjKvPVCWoy4bWDXh3rmqOx9Vryoc6&#10;Z/gxeWfqavHo5EWylJ6706oaPERILpF5hP4hwkRPEdbXqs+wCKscNPFCe9fHvlks0Arlo1nrzNeE&#10;shBPBM4R2g2Pnb5WvPjLclH41QLZHRq3Ha46IMKrHow1okG/EmE8iTCskb0IKWnMIqx6EL30owe4&#10;gB7kF6csl8k7o09DlqEdKBGWUeCstRQFrhJPfr9UZH4yV+a9cslw1eIhQlOGfhYRmvUINRFyE7vq&#10;BQ/y0E/+Ek9+t0S8/edq+aCzDD3B+UDVIxSIvPrbSjHq64WyWhLnB1YP/hsRmiJ0tTVmEToKPNBD&#10;6MEeSQ/4K78ulw88R4cqGbxeZh2gHia60Mr5bL6MpDk/sPowROi3eYSNTBHWpR0nEaIbLgJ5hFyP&#10;sPpBHlff92aK7M/mUrJviXzF5IczjOSyP7021FeoFiIfTFsjS9nxprm08bNl/UBOClcvsrBE1SNU&#10;Imzo8OozRSP0iBAds5oiNCNCFqGzwIOO7v/RPAwR0Nt/rpKly0YTvVNfiDhGtBPGG+bwlsDHv10s&#10;hn0yl6NAB+EWYYBLhKEkQke/xa5MEQYYhSUsQmeB6BB5hykfzREjJi4Qz/+8THbegN5UTlUhKgFC&#10;+oiGURiS8/k8MeCDmZwX6DDsIsLQhg2lCEmCju2Gyyg1dokQ9QhZhP4AIiD0nJI+YY4YPWmhLF1+&#10;b+oaKUSjey97qfgL2H8k+5H8hwDf/H2VeIaiYLTAQVdmqHPJyWDnYS/CEGf3UF1cPPLhuPhenhGh&#10;1rKEReh8IER0IIDmYyhQefanpbLjV7StRWmqrINoIxqnYshvvRhP+488wFd/WyHzRfO/mC8LjTgf&#10;0NlIEWqFJQGmCOMNETozIhwxYtQjCYm9TRGahSUsQr8klpKISDKjey9I4ylKPiIfDXUQUbAAuTg1&#10;SnRHf+tl9IeqQi/+vFy2Csn6FEngWVKAXDHa+egihASlCEMoInRyYcmIUaMeSezV91AYidCoR4g8&#10;QhahPwNZINk4cOxMKRG8ZP7Zn5aJNyhKRCGDLGlWkWI1ilHKj/YD+4Pk/LvTVss3/T31w1JR9NUC&#10;kT5+juj7/gzZ0oYjQP/BVoQNG1LSOHZzWlpafJ8+feqZ+nHOgIgwLqHXQbcIkUfIIjwVgDwgEVS7&#10;SaYoEV3Sj/p6kXiaRPMqCQcdwiICs5NUZQMJjp+1XkZ+eHESSn/RHA6VxwePnSV6vTODS4H9FIgQ&#10;9QhV/qBLhI6vPlOGCLlC9akBokRIET3cDPpwphQO+kBED9kvTFkhk9DooEBW1qZkNKLFj2Vy1ZAW&#10;8hhPlM+o5pGYyxoYHSAgif4WiQ9RHyLUR79ZLHK/mCdSx8+WrztF0hfJe47+/BurCOsTIf4jwkai&#10;Tu06LMIagIwUSYyJ704X/T6YKavhDPt4ruy1uZjk+BglpRE1vjBluRTkm3+sFm+TJN8jkX1Aovxw&#10;BiVlzTxH5D1+NNN4Ofr7NB3JW0R5SIZDeM/9tFw8QbJF8rzwq/kim6LSjAlzxJAPZ8kCHlR94Xy/&#10;Uwu/FiFaltSpZYqQm9jVGCBFJEHj3pouIzK8zQ2CQvUUlNCiF5z0j/+SHRgM+3SeyCKRZX82X+R8&#10;MZ+iOeNv9ueG4DAdlZsRbaaR7CBYdH/V7/1ZojetE+uH+LC9GMt+MKcOLhGi1JiACM3qM34swmYs&#10;wpoIBImX0iNaU8SSLJF0LRVMl/O5l5Hr0dbLnProInQXloTIF7xnZGREOrL6TOHIkY8m9urDESHD&#10;MD7BKkIjImwoRZiWlhbtSBHmF498OD6x18GwMD2PkEXIMEzFgAhVyxIlQplHaFSfIQ86sondiMcQ&#10;EYaFNSYRmk3s6tZjETIMUyF0EboKSxo4vPeZ4uJRjyck9jnUqFFjUbdOXYJFyDBMxXGLMMAdEeK9&#10;xo7ufWbkyDFx8b0Oq6SxVYSoUM0iZBjGW0omjeuRCIMdLkJVj1AXIe08R4QMw1QEvxRhYXHx43EJ&#10;vQ/phSUBBIuQYZiK4CFCwi+SxjKPEJ0ueIiQ2xozDFMxSkaERmGJ85PG8Yla9Rl0w+WuPsN5hAzD&#10;lAerCIGKCNPS0hIdKcIClwhRfcYUIdcjZBimgthGhCTC+Li47STBjLvuuivY1I9zBtmyJFHVI1Qi&#10;5MIShmEqRmkipIjwMInwzfvvv7+pqR/nDK5S40aUNK5j5BHK6jN4nSeLkGGYcuIWoVGPMKBePdEw&#10;OBgVqrekp6f3dmTHrEWjRj0STyJspIuwfqA7IuROFxiGKQelijAubktGRkYvR+YRUkCIrvpJhI3d&#10;b7FjETIMU0FKirC+aBAc5HARjqCIMLG3hwiDAgJEMEkQ4AXvLEKGYbxFzyNEeQPyCB0vwpEjH5FN&#10;7DxESCYPDiIREhwRMgxTHvxShCNGjh4Tl9CbRNjEfJ0ni5BhmIpTmghjY2OdK0Kj0wVPEcqOWVFq&#10;zCJkGKac6CJU1WcaBDlehBQRyqRxE/d7jSFCs7CE8wgZhikPugghQb8Q4UizGy6IsH5d2mkWIcMw&#10;J4FfRoTII4yNTzREiJ0mESKPkEXIMExFcIswQOYRyuozzk8ajzRF2NglQj2PkEXIMEx50EWoIsLg&#10;QIeL0OiPsJfsqt8QoVFYokqNIULuhothGG/RRSidQgQZItxGEkxu3759oKkf5wx4i53qfcYtwkAP&#10;EXJEyDCMt9hFhKYIjw0ePHhseHh4M1M/zhnwFru4xN4HQ8MasQgZhjlpShNhfHy8oIjwyx49epxt&#10;6sc5g+qYVRdhENoakwS5HiHDMOWltDxCR4uwsHj0qJi4xANhYWFmPUKjZYkqNeZuuBiGKQ92eYRK&#10;hGlpaV9ERka2MPXjnCE/f/SI6IS+bhESLEKGYSqKW4SGBJUI4+LiRHp6+ue9e/c+y9SPc4aCohGF&#10;0fG9DoSFhnl0usAiZBimIugiRD1CoESYmprqYBHGmCKso4nQzCPkwhKGYcqDvQgDUWosRZiQkOC8&#10;UmOIMEqKsJEmQndhCYuQYZjyYCvCIIgwxrmFJXlFRSTCxAOhekQY4E4ac4VqhmHKg/+LUOYR1hWB&#10;LEKGYSqILkJUnwGGCGXS+Ktu3bqdY+rHOUN+YXFBTFyv/aEhYebLm0qKkJPGDMN4iy5Cd6mxIcKU&#10;5OSJHTp0OM/Uj3OG3PzivJjYhH0hEKF6rzFXqGYYpoKUFGE9EUQilKXGSUnOjAjzCopyo2PjNRF6&#10;lhqzCBmGKQ9litCppcY5pgiRR8giZBjmZLEXYQCJ0Kg+48h6hJQ0zomKit2HeoRKhPzOEoZhKop9&#10;HqEhQpQaO7KJXV7BiHwpwjBdhJxHyDBMxVAiDNRFGEAijI0VSUlJXzmy+gwqVEdExci2xixChmFO&#10;FjsRom4yRJicnPyFI/MICwtHFkVGxcl6hJw0ZhjmZNGTxq7+CEmEqomdM9saF4waGR2dYIhQ1iNk&#10;ETIMU3FsRej0tsayY9a4hIMsQoZhfIF9YYkhQiSNHVlYUjjSeGdJaGgjTYScR8gwTMUoS4QO7qp/&#10;9GNxCb0PsQgZhvEFJZPGRoVqZ4tw5Ogx0bEJh92dLrAIGYapOH4qwpFjYuISTREa7yyReYRmpwvo&#10;ofpOFiHDMF7iFqHx8qYAvP7D/0SIThdYhAzDVAxdhDKPsK671BgVqh3Z6QJEGKuLsHZdeQAuEVLS&#10;mEXIMIy3lCgs0UQ4ZMgQZzaxkxFhfOLhsLBGxlvsSIQyj5AjQoZhKkDJPEJThDGyh2pnVqgeMXK0&#10;S4TS3rJjVk8RcmEJwzDeoosQ3fTrIkQ9wpiYmOamfpwzFI18ZExsWSLkUmOGYcqBFOGDJELyiUep&#10;MYkQSWPH1iNM6NXnUGhYmBSh0VV/oAgmCQIWIcMw5aFUEZp5hI4UYX7xyFGxif1kW2MpQjOP0CVC&#10;ThozDFMOlAjR+0xJETq0+ozx8qZE2UM1SncMEQawCBmGqRAqj9AtQjSxC5Jd9ScnJ0/s3LnzuaZ+&#10;nDMUFI0ojo1L3B/CImQYxgeUJcIhQxwqwqIi9D6TeBAirEc7zCJkGOZkUCJU1WeAW4ROLSxRIgwJ&#10;FXXqmC94ZxEyDFNBrCLUI0LUI3RmD9XFo0dERSceaNAwRNSuVbtkEztuWcIwTDkoS4SO7Y8wv7B4&#10;RKRFhOhWm0XIMExF0EUICYIgEqGjO10oKcJ6dAAsQoZhKkZJEfpB7zN5RUWFEZGxhghr1xF1uRsu&#10;hmFOAkOEsbYidGwTO0OEMQcahpAI67AIGYY5OZQI3a/z9BcRRsWRCI1SYxYhwzAnw4lE6MjCEkOE&#10;CVKEdWX1GUOEevUZFiHDMN6i8gjtROjsPEIpwhASoft1nlyPkGGYiiBFiLbGUoL+JMJIEmHDEFGn&#10;NouQYZiTw49FGEMiDHWLMMAUYQCLkGGY8mEvwgD/EGGIJSKUhSUsQoZhyolfijA/vzgnKjp2n1WE&#10;etKYC0sYhvEWvxRhTlFRfnRs/L6y8ghZhAzDeIsSIXqo9p+IsLi4ICImbj+LkGEYX2ArwgApwn/S&#10;0tI+iYyMdN5b7AqKRhRGRKGwhETI1WcYhjlJShNhdHT0ttTU1KT27dsHmvpxzpBNEWF0bKIREbII&#10;GYY5SWzzCA0RbsnIyOhFyeO6pn6cM+QVjMiOioox8gghQpseqjlpzDCMtxgijC0hwqioKOdGhG4R&#10;hoq6deu63mKnV59hETIM4y2lijAy8u/k5OTxsbGxTU39OGfIKyhwRYS2ImzKImQYxntKiLAuiZBS&#10;mZQ0Rqnx571793ZeYUlpIpRJYxYhwzDlpIQI6/iFCItKiBA77SHCZBYhwzDe4SnCekZEKAtLokRS&#10;UpJDu+HSCktYhAzDnCy2IgxEYUnkwUGDBj1///3dnJhH6BZhPdphDxESXFjCMEx5UCI06hGSCJE0&#10;hggjIzcPGTIk0aGlxgVZ4T1j9hoiVC945zxChmEqRomIECKkpHFERMSm5OTk2K5duzqzHmFkVDRF&#10;hKGiHu24UaGaRcgwTMWwLSwxRZgyaFDMgw8+WM/Uj3OG3MLCgvCImP0eIgxgETIMUzFKLSyJiNg/&#10;ePDgxzt27Bhq6sc5Q05BQa6RR0girG+IMEiJkPMIGYYpJ24RkgRNpAijov4hEX7iyArV+fnFeVEx&#10;cftCXCKsK0XIb7FjGKYilCbCiJ49d5EI8+65554QUz/OGXLRMStFhBBhfVOEsmUJJYu5iR3DMOWl&#10;RB6hmTRGqXFqamqcoztdkCKUeYRKhEGSxk3PZhEyDOM1JfIIkd1W311qTEMdUz/OGYyWJdElRBhM&#10;EgQsQoZhykNZIqSIMNKhIkRb4+h9oSFliXCM7QEzDMNYKU2ESBqnp6fHOFiERtK4Hu20IcIAWXWG&#10;RcgwTHkpTYSRqEeYkhLvyHqE3omQk8YMw3iHrQjNCtWOTxobnS4YIpRtjVmEDMNUALcISYLkFIgw&#10;kERIEeHWIUOGDHBqW+OyRXgWi5BhGO+BCK/SRUgE1q+P/ghRofqLDh06OO91nm4RUtK4VBFyHiHD&#10;MN6hRBgAEZoyhAgjIyMPDxgw4K277rqrmakf5wwqj9DVDZc1j5BFyDBMOSghQiSNSYTII0xKSopp&#10;27ZtgKkf5wwe/RHSTnuKkFuWMAxTPkoVYc+eqFDtzMKS/Pzi4RGR0Xvdvc+YIqwfJEFEyO81ZhjG&#10;W+xEGEAi7OlkEeblFWSFR8eZItQiQinCQNG4aQsSISeNGYbxDpcIzYISKUIKshwtwtz8wmHhEbFm&#10;D9V60phFyDBM+fFLEXq+xc4qQq5HyDBM+fBTEbrrEdYhCUKERvUZtDUOFI0oImQRMgzjLUqEeoVq&#10;5+cReoiwjmdE6BIhJ40ZhvEOWxFSRCjfWZKSEuXgtsZuEda1ivAsFiHDMN7jEqEpQS1pvHHw4MHR&#10;jq9HyCJkGOZk8cgj1EQYHh6+MSkpqadDX+dZlBsVE7svxMwjdIlQ1SPkwhKGYcqBrQjrGyJMTk7u&#10;TlFhbVM/zhly8/Nd7yypW9coLDFEGGhWn+EK1QzDeI9VhHgzphRhjx7OFaFqaxwSYoiwLiWPdRE2&#10;4oiQYZhyYM0jlCKkpHGP7t2dLELUI4zd17BUEXIeIcMw3lOWCJOSkno4tWVJTnRMHIlQ5RGaIpQV&#10;qlmEDMOUD6sIZR4hRNjD0RHhiPyYuF77DRGi1FhFhLoIOWnMMIx3QISyh2qrCB2dNC4qKoyISjiA&#10;pHFJEQZxHiHDMOXCKkIkjfH+ku7du28gEXbt1q1bLVM/zhlyC4vzIqITKCI0RVibRFhPJY1ZhAzD&#10;lA+7PEKIMDw8fP2QIUO6OFKEskJ1NApLzDxCXYQE90fIMEx5UCLUq89AhD179tyQlJTUrV27ds5L&#10;GueYFapLitD9FjsWIcMw3mIVIYAIHZ1HmF1cXBAdm7hfNrEjCdatZYqwPonQbFnCImQYxltKirCu&#10;FGF3vygsIRHWLiHCYBLhOSxChmG8pmTSuI787GgRFhSMkCJsoESIpLEsNWYRMgxTfkqKsK7zRYh6&#10;hEgau0Toqj7jFiGXGjMM4y1+KUK0LImM7SXfWeJRfUaK0Cg1ZhEyDOMtLhHK/EG/iQgLhvYkEXok&#10;jS2lxtzEjmEYb/FLEeYWFmaWEKGrrTGLkGGY8mEVIZAi7NYNPVQ7U4Q5BQVZEdFxexs0aChq19IL&#10;S3QRctKYYRjv8EsRyv4Io2P3uUSI6jO6CLllCcMw5SDitT/ElQ+UFGG3Ll02DBgwoKsjW5aQCGVE&#10;GCxFWNtdj1DmEQaTCLn6DMMw3lOaCLuSCAcOHOjMtsa5hYXDImJ7lRQhIsKAINGEI0KGYcpBWSKk&#10;ZLEze59REWGDBg1YhAzDnDSl5RF269rV4XmEUbH7goNNEbqqzxgi5DxChmHKgx+LMMYtQlceIYuQ&#10;YZjyU5oIuzpZhLn5hcPCI2L3sggZhvEF/irCzPCIOBYhwzA+oTQRdnF0qTFE2DPGISKcKiLf+JNh&#10;mErC/rnzLaWKsHNndNXfyaEizB+mi7AOiTAAIlQVqiu5Y9bYt6aJhyctFJ/OWi8mz9soJs/fxDBM&#10;ZUHP2Nipa0XGhDn0/E0t8Tz6AiVCdMiKdsaqrbGjRZiTUzC0LBFW5subir6YL35euFks2bhH7N5z&#10;WBw4cFQcPHiMYZhKYv/+I2Lb7kNi9qod4uMZ60Svd6bbPpsnQ1kipKSxQyPCXM+ksUuESBpDhE1I&#10;hMm+FeGAD2aKcdPWiCXr94hDJL9jR46Lf47+LRHH/mEYppLAM/Y3ceTQMbGLgo+py7aJ//2w1PY5&#10;rSgQ4ZUeIjR6qO7cyZ9EWLsyRThV9Hlvhhg/Y63YQb9Kxw4bArS7YAzDVB4q8IAQV2/ZJ578drF8&#10;Pu2f2/LhFqHKI/Q3EdbWRKiSxj4UYSyd6Jd+XiZ27T0sf5VYggxTveAZRECyaP1ukf/5fBH1xsnL&#10;sKQIjaSxH4jQrEeoROjqjzBQNGragkTom/4I8z+fJ7bsOMACZBgHgefxMEWGvy3ZKpLGzbZ9dsuD&#10;amvsfyIMd0eErv4IAzURnmTHrJH0KxP31jQxftpqliDDOBA8l+u27hNPfLNYRJ9kEtlehHVJhJ38&#10;R4SeeYSBovFJR4SoGzhVpIybJfbuO2J7ERiGqX6OUhL5hwWbRa93jOfW/nk+MSVFiDxCp4sQFap1&#10;EbqqzwT6RISQIPIGP/hjhe3JZxjGOazYuFsUfTFXPrd2z7M3uEVY18QQYSfHi9BVWGL0UO1rESa+&#10;PVWs3rTH9sQzbpA8OX74b3H0wPEq4fihv8XfRzirgnFz8MAR8c5vK0Tk6xVvhVJShEYeYaeOHZ1e&#10;WEIiDFIirG00sfOhCHtTqL2Hk8VlAjEd3ndM7Nt+RGxbe1hsXV25bFtzWOzeckQc2ntMbpuFyAD8&#10;GH88fc1Ji/AKGxFS0nhD//79yYOOFWFsSREijzDAEOFdJ1FYAhEmjZ0u9u0/anviazoQ0OF9x8WO&#10;DYfFFhLUllWHxeaVVQe2uX39YXFg91EZIXJhFvPV7LUi7iTaJbtFqPIIXW2NNw4YMMCZvc9k5+an&#10;94yK3VMyIjTqERptjSsoQuQzEAWfzRYHWIQlQDL4wK6jMgK0k1RVspUixH3bj4pjB7mSe03np4Ub&#10;xID3jGfX9rk+AX4pwtz8/OSIiMjdUoS16sjCkpIirGCFalOEj0+cKw4eYBHqIBLct+OoFJCdmKoD&#10;RKO7tx4Rxw4dt91npuo4tP+Q2Ll9p2Tvrr3i2OGqe36mLt0kkj+YflIi9Cw19gcR5hoiDAoKdrU1&#10;Nl7n6c4jPBkRRlOIPebrueLQwaq7kMePHBN7du4W+3bvI+E476FGxHVwz7GTluDKJfvFb7O2iYl/&#10;bBJfET9O3yqWLNwrNq04ZDu/V5AM95Og/+E8w2pjP923a1evFYsXLxarVqwSS5csFVs3b6EUxDHb&#10;+X3NtGWbRcpY34mwnj+IcDiJMLxnxO7AwECj+gxhFeHdJ5E0rmoRQjK76Fd02dJlYsXyFSTDvY5L&#10;6v19+LjYtfGIvYi8YO2yA+KbqZvEx7+sE5/8sl68/9Ma8R4xfgp9/3W9+PDndWLN0gO2y3oDkupG&#10;Etl+/6sDXMMjBw+LHVu3kxS2SnZs2S7+PnpqRa+H9h0UK1esEGtWrRHbtmyT9++Gdevl/bxl42bb&#10;ZXzN9Joqwh7hbhHWtYrwrJMoLKkGEe7fs59upJXyF3X1qtWSw5TMsJu3ukC+IAop7CTkDWtIhIgC&#10;PyXp/Th9i/jstw0kxHXiJ/r81e8bxbs/rjkpEYI9lERGHqbd/lcHO7ftoGu6RiyYv0DMnTtXMn/e&#10;fLFxw0aZdDwV8jVxDNu2bBWrVq6SSWN8B0jV4AcAMqyKFE4litC5PVRnZWcP7t4jcmdZEaG/iPDQ&#10;/oNSfOvWrJM30kH6dcX3NcTRg86ovgO5oITYTj7egojwh6lbKBJcS1HhevHF7xvElyTDz4l3flwt&#10;o8S1JynCzSRqVKtxgmAgwUULF4klS5aIjes3ii2btoitxOYNm8SiRYvE8mXLxYG9+/1ehscOHRXr&#10;164T2yja1YWH48L9i+M8fKDyf9R9LUIAETq6ZcnQ7OyBnXuEayJUXfWTCE+2+kwVihDJJtxEq1eu&#10;FgcoKsSNhBsIDwjyWNavW1elGc6lcWjPsZOKBjeuOCS+pmgQUd+XJMDJf24SE0h8H1Gy+Os/NopJ&#10;9H08RYfPT14u57Vbh7fs33mUzmP1ymUfRXtLFi8RK5evELt37JKyUNdWRkrbtktB4Lpjmt06/AVI&#10;bsWyFVKEVqnj2JYtWyZ2bt/hMb4y8IUI7UqNHd2yZGgWibBb+M4Akh4k6Fl9RiWNnVtYghvmyIHD&#10;YsO6DTJjGUljdPGlz4NCE8hw88bNMsMZy1hvtKoAeW57tx61lY43bFh+UHw7dbOMBL+ftlm8/v0q&#10;MfbnteJb+vwdjYcAn5203EgikxRf/maFXMZuXd6wY/2RahUhoiBcV0R9KPxSUdIOihBxzXENcT0h&#10;h6VLl0opWtfhT+CYkK1TVkS4Z9duj2UqA1+KEMlidM5a3y9E2LmHjAjr1LERIUWEFe59ppJFiBsE&#10;v5QoUcMNtGfXnlIFJwtQltAvKj1ESoZ281UmkMqeLRUvJJnx1w5ZMPLHrG0yAkRSeNrs7WLKjK3i&#10;B5IhPn9DEeFzJMMlC/fIghNEiHbr8gYpQuQTVlOhCaJB/IBtoiSwXmK6ds0amQ2Cz7iOEAgKxpYv&#10;X14t19VXQH5bNm2WyX7c1zgWgPE4FxBhVZQc+16EdfxLhHXJ3LKwRCaNSYRm0tipIsQNspsiBWQu&#10;I0rQf0WtYBp+aZHhrJLOdvNVJicrwhVL9osFC3bL0mIUikyiJPLzk5aJT3/dIJPLiAZRgPLHrO1i&#10;9BeLxMrF+8XCBXts1+UN20mEyNOsrtJjRIGLFy6S11Yfr4sQQA5GyerSarmuvgTCW7VypfzhRjUw&#10;gJLktWvWik0bN9ku42t8nTR2i9DBbY2HDs0e2KlT951BQUGifr36UoTuHqqdnUeIG2Q1SRA3iDf5&#10;Q8gjxAODKMMfRQh+J8mNn7JWJoXf/3GN+HH6ZooGt1JSeYv4deY28fp3K+XfN35YKZPRduvwluoS&#10;oYqCVDUo/FXREaZDhHrhCOaFLDHv0UP+3aYdUt++ZbvMD8TxSJDHvWZ9lRSUAN+J0P3Okvr1HN7p&#10;QkbG8AHtO3TeERgYJHumRseself9aFlyt0PzCJFvsn/PPlk9xhux4cFBoQrylNRDVJX4QoSoKziW&#10;ksfIA/yBRIf6g+/+uFrmFb727Srxw/StYhzNs4giwfyP59muw1uqS4Qywlu/XixcuFBWk0GJ8fYt&#10;2+R4TF+3dq38MYP0cN2lPLZud42zrs9fULLHjzoi3u1bt0l279wlk//q+CsbX4jQKDVWInR+7zOn&#10;p2dlDWzfuevOQEoKe4rQ+RWq1U2DiqcQ4onkhlLHrZu20sNi5L/YzVOZ+EKEYykafOuH1eIdAtVk&#10;UHVm7vzdJIu9sm7hbxQNPv7VErF80T6R/OEc23V4S3VGhCjgQlJ33rx5sjYAoiF1zfADiEgJpcnb&#10;Nm+T9wDqjaJ6TXVcV1+A/cZxoMAH0S2+Q/IK3N+oCoZUjTc/+ieDb0VYR+JoEUZGRgalZWaOpYjw&#10;b5QaQ4T1VPUZU4RNHCxCgJsH9cr2llFQokASCxnvuJmq44GRItzqGxECRIHIJ0QSGEnlb6duEp+T&#10;GCFINLVLH/eX7Tq8pTpLjXF9dtEP1/p160vUEcRnXPd9e/bKwi9XYQnJUV+HP4FjQGHI4kVGnqj1&#10;eCF/FAiiBB31ZCtThr4tLDFF6OSkccfo6NCMjKxPO3XuJkqK0MgjhAidXI/Qn0SIyOpkqs8AiPBt&#10;RISUHEY0+NXvm2Q0+MzXy2QByguTl4ufZmwRT01cKkuW7dbhLTs2VG/1GTSfA8fpoVfXTAcywPXH&#10;NUXyGYUrduvxB5DXbbQoOSiPy3p/quNFkztkGSAVpE/3Jb4Soao6oyLCzp07r+vfv39Hx4mwR1zc&#10;2SnpQydChIEkQhSW1EP1GdmyxPmFJcAQ4Wb5EFhvHivVLUJweO/xk+ps4cvfNspSYrQ1/mHaFvHG&#10;d6tkNPjk10tkZPj7rG1mFZvttsuXh4O7qu886choiCI+/NjhekMIAFEUIsKFCxbKaMmf8wchQkS+&#10;dtN0cD3QI40fi/Ahx4kwMbH/xekZGT92lBEhRYO0s7IeoZ+JEBWld2w1qs/gRikNPDTVLUJEhTs3&#10;2ovHGxYs2CPmztst/py9XXzw01pZUPL296vFHzO3i0e+WCQLU/6at0tWnbFb3lvQ+uX4QTpHVZw/&#10;aMfObTtl/t/8+fNlUhn5h5AGKtAjDxH5hchDs1vWX4AIvcnnxj2OpLP/iFDlETr45U29ByZfk5Y+&#10;7LeOnbuK+iQ/1bLEX6rPAJSkoQAEDwXqYB2j73YgekASGjdQdUlQcWAnyfske6JetmifzAtEReqX&#10;Jq+QVWmmzt4hC0yQPJ4zd5ftct6CvExZmdpm/6sDXD8kHZcuXiIjQCQPUZiybs1aOc1uGX8CIty9&#10;Y7e8n1WWgB2IevHD73cirFfXuXmE/QYPvjo1I/NXtwjrkgix0/4jQoAHARVOkTxCNQo70FgfkQMy&#10;4KtbhNj+rk32AioPSP5O/GOjjP7G/YzmdcvEtDk7TrqNMZLu6IbLut9OANca1xNRIqIju3n8EdRv&#10;RXtpZN/s3b2nVNAoAKXlkKbdenxBpSSNnSxCGRGmDf2tk0WEeqnxyfZQXRUiBIcOHJKyw81kB7pw&#10;QhM8/KraLV+VQIRH9lMSZ729iCoKut5asXjfSXXMCgke3OuMvMGaBPJB169ZJ6Pcsli+bJmsU2m3&#10;Dl9x0iJ8/Q9x5YOeFaodXWrcu/fAy1NSU6egsKRevfqyq/6Sr/P0DxH6G+gB+uDuo2LbOnshVQeQ&#10;4L4dR8Rx7qq/WkCyGPmEKBkujYN7D9gu60sqR4T1SYQOzSNEYUlKRsaPnTp1JRHWE7Vq1TZEWFcX&#10;IZLGLMLKAFVTIMPta6v+7XUe0Lbxek+8ShTvK+FosGbjWxHq9Qg7re/fv39nR4owPX3Yjx0tIgws&#10;IUJn5xH6O5AhCifwvmEIUUqxMsVobkNC29y56YgswOFIkAGVIcL6dY08wn79+jmvh+o+ffpclJo2&#10;9Aclwtpn1hb1SuQRsgirAkRh6Ah177Yj8sXrOzcekRWaKwVa9y6S3x7aFl7hiZ6o7faJqZlUlgg7&#10;OjWP0CrCWh4i9J9S41MF1DFEchnJUxSm4MXvlQKtG6XC2FZVtyNmnE+l5BEiIuzUyZnvLOnbt+8l&#10;yCPs2LGLpwg9ksYn94J3FiHD+Be+E6FefaaejAgdmTTu12/IZckZw35WIkSpcb1adTmPkGFqMJUR&#10;ETo6aQwRppgiRDvj2rVZhAxT06m0whJKGg8YMKBru3btnPVeY9QjzIAIO3X1FCHnETJMjcVnIiT5&#10;WUXYv39/CggdFhH2HjjwmrT0ob917ISksSHCuiRCvUJ1o6ZnO/adJQzD+B7fidDMIySvoLAESWNH&#10;1iMckJT0n5T0zD9rughRdQWN2dGTjd30mgJegwqqu0I1tq9jN0958OW6KhPsH5raoYVJde6rz0VY&#10;yy1CR+YRDhyYdCNFhFM7yMKS+qKOTcuSRpQ0rmoR4h0kaE60d5fBIfpemTcGBIjG7Lu277KdXlns&#10;2ntELFy/W8xba7B4wx6xd3/19Kl37PBxsX77frFpxwHZEardPL4Ebb7R/f7Bfe4mY7gO+C7/7j0g&#10;Ke09HehRyNtOF9BRA+4nJ/3Q4X7G+3PQEas6RkgQr/JEL0p+LcLXSIQPII/Q7H1GRoRGqbEjRZic&#10;nP7f1LSh0w0R1nOJUC8sqQ4RoqNVdLuO91Cg66V1q9eV+kD4AtyQK5atkH3d2U2vLGat2ikKvlgg&#10;nv1xmXj915Xi6e+XiimLt4gjh6rmJT06hw4eE38u3yZmr94hjpIU7ebxJXhN5bYtW2U3WmrcXpLV&#10;urXr5NsJVa9BdvKCJND/JMRhnWYHJIiuq/RXgFY3OC5ID52BqL4UsX/oIQnvYTmlREio6jMOFWHG&#10;LWkZGTOsIqzuiHDj+g3yZex7d+6RnamiG3bc9PJXlH7d0Rs1IkXIETcUbiT0LIMIAlECOu1EN0Xq&#10;Ox4sTMcyWBbLYF1YHt/xwC1etFg+hBh/kObHi56w3soU8B/LtoukcXPET4s2i9Vb9okJM9aKRyYt&#10;Emvo89KNe8VGis6Wb6KImCS1Zut+MXPVDrF44x5x4MBRkuVxc9xOMWf1TnGQ5sE6t+w6SILdIefF&#10;cnv2HREL1u0W84kZK3eIVbRuHCPWsXj9Hte4/fuP0ny7xCKKUKtKhFs2b5bv8FXjcI3wgiJcL5x/&#10;vL0N5x9RIq6njOoOH5XXF11RoRcWXMvD5j2B5XF/qGuO67d/z34JOjPFNH0fqgucf0TDOFa8gwSv&#10;78R4iBAd0G6l1AmOa8+u3fLY0BHtEbr/cVy4hw/QfY15ETnK4yZ8eWyVJcIOHTqs69u3bwfHiTAt&#10;begdqUOHznaJsLYpwmpuYgcR4kU2eADQPTs64UQeHmQo+22jGwgdseLmxs2OqBE30OaNm+TDsmbV&#10;Gpq+Uv7dTzcRxmM6+ixE5LeFogM8YDspqsB2Vq1aJRYsWCBFiG0iAl25fKXcDm5Gu330BRBhyvg5&#10;Yv5aeuDpJl9EYkr9aI6Ytny7ePK7JRQlrhBjp62Rgnrr91XihZ+WiRd+Xv7/7Z0HeBTV2schJLvZ&#10;bDqk0muQJogECIHQLxBKAimkEkISQk9CeluEK0WsWBFQsH6KDRuKchERvVdFFJQS6QoCwlXBCyri&#10;+d7/mZ1kdzMLCWzibHLO8/ye3Z05Mzsz55z/ed/Thsc/de5/7MXPTrB1O46wO9/exz6qOMvO/PcS&#10;e+bfx3i8O978mgT2DHe3l23exx78VwV7mLifznvk9AUSwHPsYbJEH/ngEFtH1mgFCezmPafY1n2n&#10;2W/1YJHKQnj40CFukQOkJ9ISFdj3J77naQ0ROH7sGE8LLKeG9STxpje+WjWlE9L/JOUX7Ed6I60h&#10;EliSDS90wnmwiOlx2o8X+ytdS30DIcTagsfJGsT9/nDyFBf4SiEkSxEif4iezc8kclhnE/cNsauo&#10;qOCeCxYZRl7GOXCfWJzYVpW2zdoILQZUQwgzMjLUt1R/fnHx2NzCwq/VKISo8U9RBkFBwbttUXDg&#10;OmE7Cgxe6s4XWj33E88IXLQo08CSOH0SS/ef4yKHDHXyu5O85sU+FIxvqBChxuUvzibx+5nEDueF&#10;EOI/UIiw8Cdc87Onzyheoy2AEM594Qv2/H+Oc9HaSBbhP9/axw6SeN3x5jfs6U+OclF89Yvv2L3v&#10;HWRfkvX3xM7DJHZH2X/IjYU7vff4T+zNr06yd0jEPvn2R7aEjke8Tbu/ZwWv7GGfHT7PSjbtYa/T&#10;b4jfrOd3sRdIXDfsPMpdcViKb391iqzDn+l/vudiWJ9CCGsf6Q1gHaLQQwiPHz/O3WakM0QPngEE&#10;De/rQNrhOFRyqCjxPmOkF+IcPHCApzne9IZ8ge34feTwYS6aStdS38Cyg6sOEUMeRz7FtclCCMFH&#10;3oRlCOuP3x/dN4QQRgGOg3gi/yPPI3/z52bS3noz2FYIJasQbYSqFcKC4rLIvKKig2oUwgP7DnDR&#10;Qu0H4bpIGQW14wHK6BAqbIe4IUNVLrpKGQwZCrUlLANkMBQeZBRkJlgdp09Swdq7lxcmFDAIJtwU&#10;ZCrePkWZEQUHtTLEFe2VStdoCyCEs57bxYpf28OtOlhtHx08y3658Du7e8tBdpkE6eKvv7PnSCjL&#10;Xt/LXiALcOWW/WwRWXvbyHKDED5LFuBbJISwENG+uHTzfvbS59+xV3d9z+a/sJtt/eY0W/TG19yK&#10;PExu9oIXd5MQnmDv7v2B3UPi+squ7/h/nvzxf+y1v0UI95kI4dFqQnj+3HluBUHY0KYItxjpfHD/&#10;AanJw2gxoYMNQgCBhOWP852hSgzpjFWf1SSEsNyQ13C/sGYhbrD4cP0QQvml9rh25EdrQgihx30j&#10;r3/77bf82Sj9X22xnRDCGjRahBDCiRPVKYQl5eWxBYWFh6qEUGlh1r9HCGH2I5F5pifxg5hBCCF+&#10;ED4IIWpTiBYyPoQScfFyJrzx7BTFP1QBIaRCDiGkwgT3Gm7x13sli1ASwvNmQgirAgKK8+M9EnUt&#10;hBArCNnXJ35mp89f4sNXLv76BxcpfEfbH8Quh1zox8gtfpIsOYjXl8fOsy1fn2JPk8sMdxpu8jsk&#10;buUkems+PMzWUzy41TtI5CCc6J0+cuYiy6K4r5BIHiFR3ETCt3bHYe467yTXGgJa30IIgYKrCJC+&#10;sIZMhRCFG224sNzRXIH0Q9qhTRfCgWPQDFJdCE/xShB5Ap6AmoQQlizyGAQOIg5xQ6UP6xZCiLzI&#10;LV66Xlkc4QXhHtGEIwsh7gniiDyqfiHUsYkkhGlpaeNJDJ2MEqSOUFxWNmVhYVGFPNdYsgi1Zp0l&#10;f6drDNcAmRkZBZYb3FYkOMQPmRuiBYtAFkLUtBC978ilReFBjXktIUSGg6jiP+TOEpz7MLckz/J9&#10;yGQopErXebPIbYQQKdPtpkKIDo83vzzJlpOlt50sPri/e47/l31FbN5zkrcfLqN9i8iV/hdZiffR&#10;cTtJ/HYdOc+27T/NdqNn2kII4Yoj7pa9p9hXx/7L7tlygET1B7aRxLS+hVCps8RUCNGRgMoNIoH0&#10;Qbsh2oqRXmi2gCUFQUEbGax45BuknVqFEHkJHgtv+qF8jvyGe4bwoVKGx8PdZtqGZwMhPEzXjooA&#10;cfHWPnsUQuNc4xMzZ84cpzohLCotnZxTWFinQphIQnj321/VTggpkZExUBMiw8A6g8gh0b/7Tmr7&#10;QU2KDIDCg0wCIUQmgwuB2hb7JddYKhT4DiFEYcFb0HA+NLpjO5D/B50tsCiRyfA/yKwQTaXrvFk+&#10;O3yOlW7ayw6crC6E6MiAEKIT5dtTv3ALb/k7+9l9Ww+yHWS9wc2FpfjoB4f4drQRohf5SXKXV767&#10;n1zkfbxtEaK5gn6j3RE908Wv7eVtgdv3n2GrtlZwdxxWIa4BbY3vkyDWlxBCyFDg5W0QOxRyCOGJ&#10;Eyd4unIRI0FAPKQp2vyQdviNd3gg/ZFfkGZIR5wTFj7E89zZKiGEG6oGIURewvUiXyE/YhsEjF87&#10;5U2IOsa0Ih8in0L85O3Ij/CIUEHAHYbHgjKBe8Y+WwnhpxU/sKz/M5ZfpXJ9HSCEvawIYWZm5lh1&#10;WoQFVUKImSXOFsNnbloIn/g3W7JpF7v0v5qLCSw/1OawCGEJ/mEUIggdMjm2yWPM0O6HAoRPxME2&#10;tAnJ1iIamzHkQC5AKAyypYC4EE6cC/FxHmzHJz+ePnGOuhJCtOuhk+Tcz5fNtmMcIYa1QAjxG4Od&#10;j5+9yN7/5jT7zyGyjH/9nQ9xOXT6AnuXhOvjih/58BfpnJd4z+/bJIx45j/+dJlbked//o39fOF3&#10;shKp0NBxaHtERwriQWhRUWGoztHTF/n/mV5PXYDnjLQwfRsbCjV+w+LDc8fzR5pBFFDY5Y4S5AMp&#10;Hc9KPc50HCo1gP3yMbCm8D9oZ4PlWNNxh3UJrg/3hmsz3Q4XH/kOeRuChnvEeELkZbjEyKNyPsXx&#10;uD8IPM/TFy7yZ2Or+9ux7ySb88y/b1oIZRG0ByGMzM6vco2VhPBmxxEmkBDmPP8JFdS/PxMKBILr&#10;s3n3cZb65Md1IoSqdI0hhDloI4w0LtVfR0KYsX4nu3DR/l/CLRA0dGCJvvLpUZawdqcNhNA4jpB0&#10;BW5yxIQJ6rQISw2GyfloI1QQQncSQXBTQkgk0MNMXf8J++GcOnrsBAKBdX4n1/25jw+z+LVkESqU&#10;55pQ1UZoFELSFNULIXqNpfcaSytUcyF0sa0QTiMze8uXVY3iAoFAnZw8e4GP8sA0OaXyXBMghGYz&#10;S+zDIiyqmDw5hoQQq89gHKHW5kKYsO5jVvbiv9mFC+adAgKBQD388dsVtuOb79nsp3byJi2l8lwT&#10;qgkhwdsI1SqEZWV3TMkvKv52ypTYakJokzZCAkIYT0I4fe0H7ON93ykmgEAg+Pv58b+/srX/2scS&#10;1uygctuIhLB80aLYouKSw1OipnIhlBZmlVxjWwmh3GGSsO4jtnzTLvb92V8UE0EgEPx9/HbpCvto&#10;3/cs9/8kw+VGO0qAuRBKYqhuIVyyJKGgtOxYNSGs7DV2JSFseXNCSHCrkB5O6rodbMMH37BzVPMo&#10;JYZAIKh/MGh/37GzbNmmz1nSup1UVm/cGgTVhdCFhNCFRUyadDw9PX10WFiYo1GC1BFICJNICE9E&#10;RU9len3dCSHgYrhmJ5vz5Hb26scH2E8/X+Jd9UoJIxAI6gcMOD926ie26q1dLOXxD3hvMcqqUhmu&#10;KdaEcNLEicdmzZo1UpVCWFhWdiI6Js5CCPVVQuhHQph180IIUxs9UXGrt7OsDZIYfne6fpfGFwgE&#10;Vfx26Q/25aEf2GPv7mYpq7eyuMd3SJ0kNhdCDKhWsRAuIiEsKis/ERMbbyKEOi6EbiSEbiSELWwl&#10;hARM7jiqcSCGc9dvZw+/vYtt232YnTl3oXI6mUAgqDvghV25fIVVHP+RvbpzP1vy0ids+pptbOrj&#10;H3JD5WatQaAshDoVW4SLyDUuKjsROzVBEsLKpfqrhLA5CeFwGwkhHjKIg2VID34a1UIL1r3HHn37&#10;M7Zxx9fsJWLjh3sFAkGdIJWxF7bvYSs2fsRmPv4eS1y9jcWt+Ujq0LSBCALrQjhJnUJYUr4ooaCo&#10;/Ji5EEqrz2AMoRtta+4XaDMhlMED524yJcDUR7ay5NXvsdTVW1jKI5tZ8qrXWdL9rwkEAhsz7aG3&#10;WOpj71JZIwF89H0W+xhZgmt32kwAZZSEEOsRqlYIySKMKyopOzrVihC615EQAtk6rBREshBjH93G&#10;oh9+n0U/uEUgENiYGDI6pj6+nbcFookKgmVrEQTmQiiNI+RCOEmlQlhqMMQUlZUfmhpnLoR4nack&#10;hLZ1jZWQBZGDhEE7hUAgqBtMyxuhVCZvlupCaOwsUasQYmHWwqLyiqlxicyVRE+eWeJmHFANIbRl&#10;Z8l1QcIIBIK6Q6nc2RhzIZSX4VKxEGJh1sLC4oq4+CRJCHmvMSxCDJ+BVVjPQigQCOweuxNCbhGS&#10;EMYbhRCusbQMlySENh1HKBAIGgXKrrGKh8+QEEbkFxUfjE9IYvpKIURniZ63EQohFAgEtcVcCCWr&#10;EEI4kYQwIyNjhOqEsKC4bEJuccn++IRkIYQCgcAmQAh7K1iEEyZMOJqenh4WHR3dzChB6giwCPOK&#10;SskiJCF0dbMQQtFGKBAIao+5EFa9swRCmJaWNlx1Qoh3lhQWllVIQmhpEQohFAgEtcdaZ4lqXWMu&#10;hEUkhIl00UIIBQKBDVAWQhW7xiXld0QXlpYdSkhKYa4khBBBaWaJ1EYIIRRthAKBoDZgtlivcJO3&#10;2KldCEsNi6cWlRqOyEKIlzcJIRQIBDeDkhBiil0ECWFqauoI1QkhluovKCg9kqgghDZfj1AgEDQK&#10;zIVQco0hhGgjJItQfeMIy++Aa1x+SEkIZYuwhV+gEEKBQFBjlNoIXV2kzhJVCmFZWdmUouKSbxOT&#10;pjM34/AZIYQCgeBmkIbPJJMQSm6x6oWQzzUuKqtISq4SQqnXuGr1GSGEAoGgNkgWYTIJIISQ0MI1&#10;rhTCYeoUwkIlIRTDZwQCwY0htRHKQkgWoR0IIR9QnTQt1SiEzlwI9UIIBQLBDVLVWWIqhCqeawwh&#10;XFhYLAmhm6UQSq6xp7sXa3PbEBY0KlYgEAiuS5eRMcyvQ/cqIUQbIQmhmtcjVBRC084SNzJpnZyc&#10;WNNmjgKBQFAjNBqNJIRkDbqQrqheCLMXFlVgQLWpawx/3lQIHZs1YxRdIBAIaoSGjCdYgtJiz1Ib&#10;YWRE5NEZM2YMVeHqM4aYrLwiPsXOvLNECKFAILhxnBydmI5EUHr9h2QRRkZEqHOKXfmiJQn5+QXH&#10;zIVQQxctu8Z6fgNCCAUCQW2wFEK4yaoVQoNhcfzCwuKjZkLopOGdJXi5O95rLIRQIBDUFqdmRiGU&#10;xVArLdWfmZk5XHVthIbFixNz8vKOWxVCFz0fHe7oIIRQIBDUHCcHRy6AMhBF1b6zBEKYnVcoCSHv&#10;NZZcYwghXubkKoRQIBDcAI4KQojVZzCOUI1thHHZC4sk19jNnYSQLtpoEVYJoYsQQoFAUCuUhHDC&#10;+PFYhmsI7VenEGKKnbu7O4mg5Bq76FxIBI1CyHuNHRVvViAQCJSAZpgLIZ9ZciQlJWUw7Xcg1BOw&#10;MGtWbsGR5GmpJIQeRiHUMqwjBiHUkxBCFJsJIRQIBLXA0iJErzGEMD09PYT2q0sIsVR/dn7hoWnT&#10;Z0hCqNEyLQmhjoQQIgh0XAgbh2vctGlTPoumsdzvjeLg4MAcHSmjOzszrVbLnxeenVJcQRV4RtdD&#10;6Th7xJoQqtIiXLiwYHhOTv7uadPTmJenF79gTSMVQhTojh07smHDhrEePXpwQVSK19jR6/UsKCiI&#10;hYaGssjISEybYgMHDuTPTqfTKR7T2IHAoempZcuWrHXr1lZp1aoVa968eYMob5ZCaFx9RpUWoVPa&#10;7Nnd52fnbSUh/Kt5cx+ekWERwh2WhRDfUftT/AYJrBtvb282evRo9uyzz7KDBw+ylStX8kypFL8x&#10;g1XM4+Li2BtvvMH27NnDtm/fzj788EP21VdfsY0bN7Lw8HBe4JWObczgmcTExLB77rmHrVq16poU&#10;FBTwSkXpPPZC06YOZEhozITQ080dw2cOp6amDqQ46rIIExISArKyctYmJKZdbtHClyxBZSFEb3JD&#10;MttlMDG8c+fOLDMzk7333nvs1VdfZa+//jpbs2YN69Spk+IxjRW4wUlJSVz0Xn75ZVZaWsqtQViF&#10;S5Ys4eK4adMmvg1xlc7RGEG5gQW9bt06nrfwuXbtWkVefPFFtm/fPkZiYdfGh4NDM2kEigneXl5/&#10;RUyadIBc434UR13jCAcMGKDLyctLTZqWdtbXx493kuCiIYhVQqinm9I1KCHEvbi4uLAhQ4Zw6++D&#10;Dz5gd999N7v99tvZ9OnThRAqMHz4cHbkyBH25JNPsr59+5rtQzPCoEGD2BNPPMGee+45duuttzbI&#10;ivNGwHPo2bMnu//++/E6Sz5eF80LSiD/ffLJJ4zcR7sWQnSumoog8G3hc3V8ePjLM2bM6ERxXAh1&#10;iWFuQUFK8rQZPwb4B3IhhEXo3ICFEFagv78/mzZtGnvhhRfYW2+9xebOncu3Yb8Qwuqg0nj++efZ&#10;Z599xgVPKQ7EcNSoUezdd99lhYWFvMArxWtsyEJ433338eYXNMUoxQPdu3dvOEJonFon06ply6uD&#10;Bw9OGzNmjDvFgRBqCfWEvOKyzLSMzPPt2rbnYwYVhVCrowS073ZCZEjUuijIaIf54osv2KOPPsrG&#10;jRvHO0rkeEIIq9OnTx9eQMvKyhT3y/j6+rLly5fzZgYUaqU4jY3GKISOjqQhFkLYsUOHq8OGDUsl&#10;A8SZ4ugIdQlhmcFQmDZz1i9BXbuRULgah8+YC6Gzs55q/CqxsEfQ0D958mS2YcMG9v7777OsrCx2&#10;yy23VIsnhLA6GRkZbPfu3ZVW87VA3EOHDjGq/RX3NzYamxCio8QZTWwWQtizR8+rZHQkkUUIAXQl&#10;NIR6wrIVKx5Iz5z7+219+zEPd08SQrrwBiiEEDa4wWjUh9hZy2hCCKuzaNEi3oivtM8SdKig533E&#10;iBFcBJTiNCYarxDqqoSQNCW4X/DVSZMmTaFyBSH0ItRlEa56aPX6OfOy/godHMZaePvwi4aa6ytn&#10;lkhCqNHAPbbf8U3oudu6dSsXQ6qVrFo3QgirU15ezoWwJuPbkpOTWUVFBe9cUdrf2GhsQujo6FTd&#10;IpSE8Ax5ZCMpDrnGLv7Sp4rC2ic2PD0vJ/enYSNG/9ncuwW/cKxCYymEWi3GE2oUb94eQON9SkoK&#10;H+/29NNPs6VLl/JBrJaDgIUQVgcdS7t27eJDjZT2y0Ao0fEEizAkJEQxTmOjMQkh7lUD4SOtqBRB&#10;6Imj9mLXLl3uJouwNcXTU5lrRZ/qEsJHHnt8RXZuwcaR/xh30cvTm0+O1mAFGgshlKxC+x5PiIGt&#10;mAXxwAMPsG3btrF7772XW4cYzS9nUCGE1cFMGwycvuuuuygfWB8jGBAQwOO8+eabrGvXropxGhuN&#10;SQj5+EG4xCZCqHXS/s/J0ekNpyZNelEcDKR28/T0bEuf6hLCex96qPvCvILF48ZN/AWDqmHSYplt&#10;yzZC2SpsCAswdOnShc+QeO211/hsknnz5nHXGUNAhBBWB+L3yCOPcKswLCxMUQzRIz9lyhTe9DBn&#10;zhzeOWUZpzHSmIQQHiM0olIIySXWOmj2ODk4JNF+dJAguHl5ebWhT3W1ESKUlC9aExEZc6lt2/Z0&#10;E5JF6AIRtBBCgK5xe24rlEHBxYDqFStWcAsGViKG1uTl5QkhVKBfv35sy5Yt7KmnnuLjBf38/Hih&#10;BoGBgXywMPatX7+eW5BK52iMQAjxPB588EGWlpbGevXqxX8rgVk5n3/+OY9nb0IIA4lbg9AJEyHU&#10;OGg+dGzSBPOL5eBBrnEgfZKRqLKw9K57dyYkpfzZrXsv7hKjjRBDaJSEEIovjSu0XrPZC8hsHTp0&#10;YAsWLODTmzDFDgOCV69ebffzPW0NntXIkSPZ5s2budWHQdNoZkBboMFg4NueeeYZFhERQfnDvkcY&#10;2BpUqrCo0VkHL8QayHuffvopi4qKqlHHlFqA2GvROYJOEhMhxAgUEsIdJIQDKB4CXGN0lPgQ6lqc&#10;FWHlAw9smD4j/USfPn3/dMW7S5y0lVahzkIIJTFsGEIIkIhYdAEuH6aIYTAweklrMmausYFZObLl&#10;h/nGqDzASy+9xB566CHu+olFF6qDjjr0psPTwBRFayD/YQ43Kmel86gVPpPEVCMqhVDLnMyF0MnZ&#10;2RlusYf0U2WhdPHizunpmRsGDhr8m6enF9OQr492QheyDpWFEG2FDWuZKrQPwgpEOxfcQHtso6kP&#10;0D6I54QZOfPnz+ftq3CV27Rpw/cpHdPYQWWLCgKdSWhGuBaolO3NGtTgXUemGgGvkYSQdORXTTPN&#10;805NnHpQXASNszPvKHGTfqosZGRkOOXmFr4zemz4H37+AZVCCBG0JoROZPba+7Q7JVCYhQheH1iH&#10;6BAB+K4UR9CwgQiig6TSJTbRBw3pg2Mzp8OODo6ZFLc5geCu03lj6AzmGqsvQAjL7lj8ycRJUYfb&#10;t+94FWouL6OjJITyzUIMG0IvskAgqB1oGsOag9ABJW2QhNDxQLMmzaIoPp9Op9fre+j1HiPoqzpd&#10;Y7xer7jMkBUTG/dCj569rqCDBB0mMHmtCSGQHoILPRT770UWCAQ1B16AkgjKumAUwv0khJEUHz3E&#10;TT08PEZ6e/s85+/fKox+q2sZLjnklS4Oypg95/PQwcOueLh7/IUl+/l7ji3MXiVQM8BMptMIBIIG&#10;DgwfPoNEQQuAJITay45NHd+g+HhHCUTPy93Tu8jXN/Dz1q3bJdNv9Y0jRLjzzrt65RUUf/SPMWNP&#10;BAQE/iUvtc1dZIWbNQU3jvGFmHBNpxIIBA0UiCCaxKxZg0ASQs05cp9z6RhvwkGr1Xby9PL5zM8v&#10;8GVvb++WtE2doaioyK/YYJgbERG1vVu3HlcghFhxhrcXXuOmZbRaWIboQBFiKBA0PJpS2XYkS1B3&#10;XT2g/WRIOf1AWrCAjm1B+Or1+l4tWvi95+fXJo9cZE/apt6wbOW94TNnzXs2NDTsHKbXwTWWOk6M&#10;I8ZrAEzmhja0RiBozMDTw6oyNTGIAMW7SkK4rVmTJuPoeFiEt7i7e84ia/AVb2//bvRbfYOpTcOq&#10;R9fdumjJ8pnjx0fuade2AxdCqa2w5kIogyEoohNFILBnJCuQe4Y1FEFAcf8kj/JhOgdWm8Ec4w6e&#10;np7TWrZsPdPHxwczS9QfShYtmZ6QnPJ4yKAhfMVqPmewFg+hChduHaImEW2HAoF9gWFxGCMIV7gm&#10;HaamQAjp2PWurq6DyDLsodFoguicegKWoLqtQTksXbqyf1ZWzrzw8ZPOtGrZxiiEtbcIq8B4Qy13&#10;l5s2hYWI3mXRwywQqAepTMJggQCirEoCqFSerw9cY2dn1z1eXl5PkRjOpv9oR2CecVPCfkJ+YeHc&#10;5OTpL996a59T7m4ekhByq9CyZpC3XR+Y1uhMQS0j4cSacddZFkZTcVTaZkuUz0upRFCGqEQpTtV+&#10;pW1V+ySU9inS1ApK8Sy31TOmz0O6f/Pf5lQdY3keCel45X11QT3837XSTwHLZ6YUR8Yy7rXyWPW4&#10;5uD6MJ0PZRGgg1TqDDGW9xsAxwKdi565urkd0+v18+m/0GFifyG3uLh3bn5hyYiR/9jYtk076cXv&#10;iiYyft8Y/IFptJWJIAFzXDLJzbbBTLcpdF6F7U6A/rMK2m7x/050rLxfvl7zY+R9Ekr7FHGiWpjA&#10;pwz/rRCv2rZ6xvR5SM/E/Lc5xmOsPCc8YwmlfXVB3f+fBp9IP4vtiijkRdM8Zkn18qAcD5jHqw7i&#10;8HnC8PpuEHkWGocMHScqu1iJRu/m9odOr3+Xrrc/SYr6ltyqaSgoKRmSMj398b59+5/z9m5eebM6&#10;EjGAdyArIe9XEj/5ODkOj8drHyMkuBLydnrYpu8+UBvy9d3sdSodT791pr9vlpu9RoHAAln8ZLBi&#10;FWaceHh6XvX08jzgrNfnkJTYR+eItRAVFaXLycm7LyIi8sPOnYN+QccJepCxlD8H6xWSYFlSKXBW&#10;MBXBavFkE5t/N4ojsEgAgUDw91MlgtKyfYDcYebp3fwHDy+vpU2a8E4SdU6lq2nA/OOSEsPo2bPn&#10;3T946LAdAYGtL8HkxU07k5sMMXQh0TIVv2rCVlu4EBrFz2y7EEO7gwoIR2mfwO6RLMAqEYSbDePI&#10;3cOT6dzc3iOX+HaSEbzI3f5DQUGBR15h4cTk5JS7goP7f+rn5/8XRAltezqIYF0KoYzsLgu3zr4Q&#10;QtigkYVQbtdG+cSizkCn0z9F8oEVZppyIWkIYV5RkU92bm5kbFzcqtv69v3Gzy+gUphcnPV1J4To&#10;nFFIAIGdIISw4ULpyoUQHSNYhYYMI1e9K9Pr3cApnc59DkmH/XaQWAkO8/LzW83Pzk6cGh+/oW/f&#10;fkf9/QNI9ckaJPRYvFVJ1G4ELoSE0sNvjFzTChYVheDvQEtCSO4wiSB+63ToQNXxN16SJpx3cXW9&#10;R6vVYtxgw7EG5YD2wsJCQ4ec3PycuITEt/sFh5wJDGzFZ56gJoAg2kwMQbWHLxAI1ACsP2etlpd5&#10;rE7u7KzFvOLDOp3uGXKJlznp9T1JMjB4umGGsDCDY35pac/c/OK7k6elfDYkbNiFdu06Mnc3d/4+&#10;BnxKb7xTELbaUtlGqJwYAoGgHpCbN4xNHFr0CpP4eXt5UZn3YC4uGA+sveqs179DQhjs7OyM95Hw&#10;1agbdBgzZoy2pGTJ0Ozs3HuTk6e/NWLkqG+Cuna76tPCh3nRw/Hz9WNurjcgiNwdVkC0FQoE9U5V&#10;R4j8XUOGjhvz9/NjLVu2ZD4+PrxpDB6hh4f3jy4eHhkkD1haq+G5w0qhbdu2zomJmb65ubm9s7MX&#10;Ts/ImLUuPCLySHDwAP4WMzwgfz9/1qF9B15j4GEpCp8lZkIoi5+8XQihQFBfVImglr5rmYebB2vd&#10;ujXr3LkT69q1K2vRogXTk1VI5ftPT0/Pu7y9fYvJKuxI8tDgOkeshrCwMEdYhQaDwTE7u7jl3IX5&#10;4WkzZ62JiYnfHBY28hxZhywgIJC/trBz586sW7furHWr1kzv4lYleBwSN3lYjNl2olL46NPst0Ag&#10;sDXyjLHK32T9oUkqkMrxLV1vYb1792bBwcH8Xcvw/OAa402XgYGBz9L3W8g9xsyRhjFesLYhMTFR&#10;P3PmzHbTp8/zmT17Qe95C3JyUlJmPPmP8EkfDRg46Ld27TqQCd2KtW/fngX3C2ahg0JZSMgg1qfP&#10;bSzAP5B3rEhvxofYWRE6a9ttDdV+pu0gdYbS/1xvm+l2032W8UzjWO6zxDKuNWob3xLT/7zZc9UF&#10;17o2a9stMY1Xn9T4WqQeXv5djmNxHIQPPcCeHp6sU8dOVEb7UJntx4YNG8bfV40y24qMGTc3dxbg&#10;FwBB3Ne6bdsc4wuYsLRW43CHlQJe/5mQkNYqNnbGLVFRUd4LFixoN3v27NC0jMy86Ni4FeQq5wX3&#10;D/m1U6fOrG3bdqx9u/Zs8ODBjAT0z4kTJ345cODA9aGhoS+PHDnyy6FDh7KgoCDW3Ls5r4mkSeiY&#10;NK5hWnTRAySmnJCWOALab4yLie4aOl6GT2DHJPOmzapwoN8O+DQFk92VkM8hnUd5uzTBXromOfMB&#10;4/UQlvGV4EMS5PuyyLCV0DPi0xvJWpanNVoH0yDN0TnjeOk8ANtcsVKIcQSAqwtGABinUfLKyvi/&#10;StB1ylOrOLhPUxTusRqWxxDyM7N+PtN0UMZsgQFKW6x0ZIlp+pvtozyiWozXy6HfQDGeBXhu6OlF&#10;OetM5RIGytCwoZwhQ4awESNGsPHjx7PJkyczKqMsLGzo67169bovMLDVUq3WJZ28u11BnYPmd+zY&#10;JYmswACSgcYtgnLoFh2tiY+P9yoqMsTPn180Ki4ursWsWbNap6amBpKBmDp5ckx+v3790nv27P1K&#10;UJeuP9FDTR43btw8EsHZo0ePDs7MzByQnZ29mkT0Snp6+hU612lKiO2jho96kwTyDYqzIzIi4mLU&#10;lKgrxNXoqGgWA6JjqoF9VUSZEM3oWCNTTDD+pjimmB9rJJrOKWOyPYZ+y/D/pc/YmFgixgzzazWJ&#10;rwDiSOeQiKl2vBFst7bPBMvrxaf8DKYY4feN6zKek8fh8aIq41hlsiWTeUG6WXAeGaX9kyNrT2Rk&#10;pERETYlgEWBSzZg0aZIZEJMaM8E6EyZM4AJlygQLxoebEz4unEPljY0bO46NHTOWjR07loWHh/P/&#10;QzonJSX9lZKS8ue0adOuwECh9DxJcR7o27fv0h49etzl6xsQR8W8CwHXtwWV3yleXl5t6Ls70Xja&#10;A2saSkqWdMwtMvQyLP5nWlZ+aXeDweCcm5vbccaMGd5ZWVndSRhzwsKGJYWEhLj17t3bhw7xI5zD&#10;wsKcqcANjI2KnUsZNDc2OjZl3rx5A/Lz87uDOXPmjKLj5+Tk5NyVl5t3tKCg4NfCwkLwP0to3yX6&#10;NOWyDO3jmG6TKSoqqvbbcpvp9utRXFx8uaSk5LogHlA63nQf/hvXTs/jusj3aUpeXt5lenYS9J3S&#10;5fLChQsrwW+zOCZx5fiVcWTy86z+H7C8Zsv9NUE+B8A5zP7fiHx+pW1K+0Au3Zt8T6bgWVA+45g9&#10;l8rjqh9jxkKcQ0L6XvWMZeTzS2RfJiOAs2CBRPaCBZezCDIMzJg/f34lVD4UmTt37mUqL5dnz5rN&#10;wW9sJ8OEQ0bH5bS0tMvxcfGXqaxdJrf3t+Dg4B+JVbfffvtycofv7t69e7Gfn99wKpsYAhNIYA1B&#10;N+Pv5gSW3FfnKzjVEkj8NAbD0i5Llq6ILSlfNB2WIm3zpETwooRvTbWYCyVUlzvvvHNRWtqsvuh9&#10;psMcYUWSGLYf1HdQm1atWuElL5XLeKNTJiEhwZ1qsQ6xsbGT6Hsc1WTTqbadDWj7gvDwCVlUi+WM&#10;GjUqH5AlWThs2IjS4cOHG4YOGbrYkiEWkFtuHge/Cb5PYbs1hg8dXsXwGmAa3wr83PTfFN9AlJP7&#10;gm0Gotzs2q4BjhkSak6oCXybQhy+TQGl/6jEeL2Vn7VAKV3M/9t6XNN91pDPM2jQ4H+a3bsJoaGh&#10;HPm30vFW4cdbO68p8n9InyAkRGLQwIF3krFA30MWDxhQnRAj+N6//8A76XPJgAEDAG0bsDg4WCZ4&#10;Sf/+/ZfS5zICvxcH3x68uE+f2xf37Hnr4qCgoMUtW7Z8ztfHdx06O6io4dWamAkS6O7ujjII8Wtl&#10;3I7vEEBhAdYmrFixIhAWYnx8Ss+VK1cum5c+ryOZ3s4QNBLC5qWlpX3I9O6KgZdklre+c9my7HtW&#10;rVpHojmfaqzelGgwuyGS6IWSQWJ4GUEtBVNdBm0VqL2QaAAJCPMdtVh7AgkM8L2DnSLfh+V3QcNA&#10;TlPT/Ho9EFeOj7xuCcoAQJlA+YAXxtHpdC0HDRpCnn9EBgwR2obxfwMJxEe7H0TPxYh9vF9ErWHi&#10;xFQ3EsIeCxMX6ski7LMgJ2dicno6xho5hI4Z40MWXev09PSAIoOh1/Ll9wSTK9Rl8ODBAZ6enkjE&#10;XkQ/AivbWiOY6GPBbQS2y3FCjJ9I5FACb9y3B4YQw4yfQ43b0EMnf68tOA7H43zyb3yXzwl3SAlc&#10;A+LL16MU5+8G13Wjz0UtyPm0tiCvI8+blAGnPk5NnHpom2g74oXqZEdACOHWms72aJqRkeFBrrYf&#10;Oj3pN0AcIXx1GTIyCuSH7gLrMGPOgoHZ2dlTaNuI1NTUoLCwMJjemJuIRIA1CKsQtZS3Xq/3peAH&#10;8BpAgO8UfP39/X1kyMRv4ebm1pw++XcjPsZt/DtZ+Ga48s8mMqgZ6xO4IAAZUP5uuk3ebvqpFLcm&#10;WB4r/5ZRuj4ZOb7SPrWA65PvzR6Bp4P8fiNgqStL4EFB1GDdoTxBBBvu3F87DQ6yMJIYekMco6Oj&#10;FWuhbt26acLDw71gvgNyrwNAYmKir7xNJioqypusTE86l8eYMWPcR41K1IeETHQLC4t2BWijvBYD&#10;BgzQ4f86deqkJdfdqa4x3iIC7h1DEERNLIIIIiiGppjJIosHiZwGwJw3FRWAeACiKgmrgWpAfMrw&#10;GvF6QJDqCxFEEEEEEUQQQQQRRBBBBBFEEEEEEUQQQQQRRBBBBBFEEEEEEUQQQQQRRBBBBBFEEEEE&#10;EUQQQQQRRBBBBBFEEEEEEUQQQQQRRBBBBBFEEEEEEUQQQQQRRBBBBBFsEJo0+X8nSNvFNayFVgAA&#10;AABJRU5ErkJgglBLAwQUAAYACAAAACEA+0xBluEAAAAMAQAADwAAAGRycy9kb3ducmV2LnhtbEyP&#10;QUvDQBSE74L/YXmCN7tJtUlJsymlqKci2ArS2zb7moRm34bsNkn/vc+THocZZr7J15NtxYC9bxwp&#10;iGcRCKTSmYYqBV+Ht6clCB80Gd06QgU39LAu7u9ynRk30icO+1AJLiGfaQV1CF0mpS9rtNrPXIfE&#10;3tn1VgeWfSVNr0cut62cR1EirW6IF2rd4bbG8rK/WgXvox43z/HrsLuct7fjYfHxvYtRqceHabMC&#10;EXAKf2H4xWd0KJjp5K5kvGhZv6T8JShIkpQ/cGKRxnMQJ7bidBmBLHL5/0Tx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DP+ziaGAgAAagcAAA4A&#10;AAAAAAAAAAAAAAAAOgIAAGRycy9lMm9Eb2MueG1sUEsBAi0ACgAAAAAAAAAhACsLAz1HAAEARwAB&#10;ABQAAAAAAAAAAAAAAAAA7AQAAGRycy9tZWRpYS9pbWFnZTEucG5nUEsBAi0ACgAAAAAAAAAhAGol&#10;HMc28wAANvMAABQAAAAAAAAAAAAAAAAAZQUBAGRycy9tZWRpYS9pbWFnZTIucG5nUEsBAi0AFAAG&#10;AAgAAAAhAPtMQZbhAAAADAEAAA8AAAAAAAAAAAAAAAAAzfgBAGRycy9kb3ducmV2LnhtbFBLAQIt&#10;ABQABgAIAAAAIQAubPAAxQAAAKUBAAAZAAAAAAAAAAAAAAAAANv5AQBkcnMvX3JlbHMvZTJvRG9j&#10;LnhtbC5yZWxzUEsFBgAAAAAHAAcAvgEAANf6AQAAAA==&#10;">
                <v:shape id="Picture 59" o:spid="_x0000_s1027" type="#_x0000_t75" style="position:absolute;left:15957;top:49;width:16111;height:32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bn4wwAAANsAAAAPAAAAZHJzL2Rvd25yZXYueG1sRI9Ba8JA&#10;FITvgv9heYI33aRoqWk2QQpCECnUVvH4yL4mwezbkF1N/PfdQqHHYWa+YdJ8NK24U+8aywriZQSC&#10;uLS64UrB1+du8QLCeWSNrWVS8CAHeTadpJhoO/AH3Y++EgHCLkEFtfddIqUrazLolrYjDt637Q36&#10;IPtK6h6HADetfIqiZ2mw4bBQY0dvNZXX480o4EMR8/ue6LwaVqeILQ2X4qbUfDZuX0F4Gv1/+K9d&#10;aAXrDfx+CT9AZj8AAAD//wMAUEsBAi0AFAAGAAgAAAAhANvh9svuAAAAhQEAABMAAAAAAAAAAAAA&#10;AAAAAAAAAFtDb250ZW50X1R5cGVzXS54bWxQSwECLQAUAAYACAAAACEAWvQsW78AAAAVAQAACwAA&#10;AAAAAAAAAAAAAAAfAQAAX3JlbHMvLnJlbHNQSwECLQAUAAYACAAAACEASTW5+MMAAADbAAAADwAA&#10;AAAAAAAAAAAAAAAHAgAAZHJzL2Rvd25yZXYueG1sUEsFBgAAAAADAAMAtwAAAPcCAAAAAA==&#10;">
                  <v:imagedata r:id="rId113" o:title=""/>
                </v:shape>
                <v:shape id="Picture 60" o:spid="_x0000_s1028" type="#_x0000_t75" style="position:absolute;top:346;width:15957;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zVwQAAANsAAAAPAAAAZHJzL2Rvd25yZXYueG1sRE/dasIw&#10;FL4X9g7hDHZn0zosozOVIbgpyGDdHuDQHNvS5qQkUbs+/XIh7PLj+99sJzOIKznfWVaQJSkI4trq&#10;jhsFP9/75QsIH5A1DpZJwS952JYPiw0W2t74i65VaEQMYV+ggjaEsZDS1y0Z9IkdiSN3ts5giNA1&#10;Uju8xXAzyFWa5tJgx7GhxZF2LdV9dTEK0my3nrMZz6cPTcfPw8U89+5dqafH6e0VRKAp/Ivv7oNW&#10;kMf18Uv8AbL8AwAA//8DAFBLAQItABQABgAIAAAAIQDb4fbL7gAAAIUBAAATAAAAAAAAAAAAAAAA&#10;AAAAAABbQ29udGVudF9UeXBlc10ueG1sUEsBAi0AFAAGAAgAAAAhAFr0LFu/AAAAFQEAAAsAAAAA&#10;AAAAAAAAAAAAHwEAAF9yZWxzLy5yZWxzUEsBAi0AFAAGAAgAAAAhAGP0DNXBAAAA2wAAAA8AAAAA&#10;AAAAAAAAAAAABwIAAGRycy9kb3ducmV2LnhtbFBLBQYAAAAAAwADALcAAAD1AgAAAAA=&#10;">
                  <v:imagedata r:id="rId114" o:title=""/>
                </v:shape>
                <w10:wrap type="topAndBottom"/>
              </v:group>
            </w:pict>
          </mc:Fallback>
        </mc:AlternateContent>
      </w:r>
      <w:proofErr w:type="spellStart"/>
      <w:r w:rsidR="006C003B">
        <w:rPr>
          <w:rFonts w:eastAsiaTheme="majorEastAsia"/>
          <w:lang w:val="en-US"/>
        </w:rPr>
        <w:t>Antar</w:t>
      </w:r>
      <w:proofErr w:type="spellEnd"/>
      <w:r w:rsidR="006C003B">
        <w:rPr>
          <w:rFonts w:eastAsiaTheme="majorEastAsia"/>
          <w:lang w:val="en-US"/>
        </w:rPr>
        <w:t xml:space="preserve"> </w:t>
      </w:r>
      <w:proofErr w:type="spellStart"/>
      <w:r w:rsidR="006C003B">
        <w:rPr>
          <w:rFonts w:eastAsiaTheme="majorEastAsia"/>
          <w:lang w:val="en-US"/>
        </w:rPr>
        <w:t>muka</w:t>
      </w:r>
      <w:proofErr w:type="spellEnd"/>
      <w:r w:rsidR="006C003B">
        <w:rPr>
          <w:rFonts w:eastAsiaTheme="majorEastAsia"/>
          <w:lang w:val="en-US"/>
        </w:rPr>
        <w:t xml:space="preserve"> </w:t>
      </w:r>
      <w:proofErr w:type="spellStart"/>
      <w:r w:rsidR="006C003B">
        <w:rPr>
          <w:rFonts w:eastAsiaTheme="majorEastAsia"/>
          <w:lang w:val="en-US"/>
        </w:rPr>
        <w:t>pengguna</w:t>
      </w:r>
      <w:proofErr w:type="spellEnd"/>
      <w:r w:rsidR="006C003B">
        <w:rPr>
          <w:rFonts w:eastAsiaTheme="majorEastAsia"/>
          <w:lang w:val="en-US"/>
        </w:rPr>
        <w:t xml:space="preserve"> </w:t>
      </w:r>
      <w:proofErr w:type="spellStart"/>
      <w:r w:rsidR="006C003B">
        <w:rPr>
          <w:rFonts w:eastAsiaTheme="majorEastAsia"/>
          <w:lang w:val="en-US"/>
        </w:rPr>
        <w:t>halaman</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r w:rsidR="006C003B">
        <w:rPr>
          <w:rFonts w:eastAsiaTheme="majorEastAsia"/>
          <w:lang w:val="en-US"/>
        </w:rPr>
        <w:t xml:space="preserve"> dan </w:t>
      </w:r>
      <w:proofErr w:type="spellStart"/>
      <w:r w:rsidR="006C003B">
        <w:rPr>
          <w:rFonts w:eastAsiaTheme="majorEastAsia"/>
          <w:lang w:val="en-US"/>
        </w:rPr>
        <w:t>histori</w:t>
      </w:r>
      <w:proofErr w:type="spellEnd"/>
      <w:r w:rsidR="006C003B">
        <w:rPr>
          <w:rFonts w:eastAsiaTheme="majorEastAsia"/>
          <w:lang w:val="en-US"/>
        </w:rPr>
        <w:t xml:space="preserve"> </w:t>
      </w:r>
      <w:proofErr w:type="spellStart"/>
      <w:r w:rsidR="006C003B">
        <w:rPr>
          <w:rFonts w:eastAsiaTheme="majorEastAsia"/>
          <w:lang w:val="en-US"/>
        </w:rPr>
        <w:t>presensi</w:t>
      </w:r>
      <w:proofErr w:type="spellEnd"/>
    </w:p>
    <w:p w14:paraId="3A229CB9" w14:textId="62FCBE3B" w:rsidR="003C2255" w:rsidRPr="00683AB1" w:rsidRDefault="003C2255" w:rsidP="003C2255">
      <w:pPr>
        <w:pStyle w:val="Subtitle"/>
        <w:numPr>
          <w:ilvl w:val="0"/>
          <w:numId w:val="33"/>
        </w:numPr>
        <w:rPr>
          <w:lang w:val="en-US"/>
        </w:rPr>
        <w:sectPr w:rsidR="003C2255" w:rsidRPr="00683AB1"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988992" behindDoc="0" locked="0" layoutInCell="1" allowOverlap="1" wp14:anchorId="5CE331C8" wp14:editId="74EAF52A">
                <wp:simplePos x="0" y="0"/>
                <wp:positionH relativeFrom="column">
                  <wp:posOffset>1099185</wp:posOffset>
                </wp:positionH>
                <wp:positionV relativeFrom="paragraph">
                  <wp:posOffset>3599180</wp:posOffset>
                </wp:positionV>
                <wp:extent cx="3189605" cy="635"/>
                <wp:effectExtent l="0" t="0" r="0" b="0"/>
                <wp:wrapTopAndBottom/>
                <wp:docPr id="200" name="Text Box 200"/>
                <wp:cNvGraphicFramePr/>
                <a:graphic xmlns:a="http://schemas.openxmlformats.org/drawingml/2006/main">
                  <a:graphicData uri="http://schemas.microsoft.com/office/word/2010/wordprocessingShape">
                    <wps:wsp>
                      <wps:cNvSpPr txBox="1"/>
                      <wps:spPr>
                        <a:xfrm>
                          <a:off x="0" y="0"/>
                          <a:ext cx="3189605" cy="635"/>
                        </a:xfrm>
                        <a:prstGeom prst="rect">
                          <a:avLst/>
                        </a:prstGeom>
                        <a:solidFill>
                          <a:prstClr val="white"/>
                        </a:solidFill>
                        <a:ln>
                          <a:noFill/>
                        </a:ln>
                      </wps:spPr>
                      <wps:txbx>
                        <w:txbxContent>
                          <w:p w14:paraId="408E9CD0" w14:textId="0053D778" w:rsidR="003C2255" w:rsidRPr="00B0143F" w:rsidRDefault="003C2255" w:rsidP="003C2255">
                            <w:pPr>
                              <w:pStyle w:val="Caption"/>
                              <w:jc w:val="center"/>
                              <w:rPr>
                                <w:noProof/>
                                <w:spacing w:val="15"/>
                                <w:lang w:val="en-US"/>
                              </w:rPr>
                            </w:pPr>
                            <w:bookmarkStart w:id="97" w:name="_Toc103228129"/>
                            <w:r>
                              <w:t xml:space="preserve">Gambar </w:t>
                            </w:r>
                            <w:fldSimple w:instr=" SEQ Gambar \* ARABIC ">
                              <w:r w:rsidR="00793A59">
                                <w:rPr>
                                  <w:noProof/>
                                </w:rPr>
                                <w:t>3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331C8" id="Text Box 200" o:spid="_x0000_s1063" type="#_x0000_t202" style="position:absolute;left:0;text-align:left;margin-left:86.55pt;margin-top:283.4pt;width:251.1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HjvGwIAAEAEAAAOAAAAZHJzL2Uyb0RvYy54bWysU01v2zAMvQ/YfxB0X5y0aNY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e2n+fSGM0m++fVNzJFdnjr04YuChkWj4EicJKjE&#10;8cGHPnQMiZU8GF1utDHxJzrWBtlREH9trYMakv8WZWyMtRBf9QnjTXaZI1qh23VMl9Tux3HIHZQn&#10;mh2hl4V3cqOp4IPw4Vkg6YDGJW2HJzoqA23BYbA4qwF//O0+xhM95OWsJV0V3H8/CFScma+WiIsi&#10;HA0cjd1o2EOzBhp1RlvjZDLpAQYzmhVC80qSX8Uq5BJWUq2Ch9Fch17dtDJSrVYpiKTmRHiwWydj&#10;6hHYl+5VoBtoCcTmI4yKE/kbdvrYxI9bHQJBnaiLwPYoDniTTBP5w0rFPfj1P0VdFn/5EwAA//8D&#10;AFBLAwQUAAYACAAAACEAMdFMSOEAAAALAQAADwAAAGRycy9kb3ducmV2LnhtbEyPwU7DMBBE70j8&#10;g7VIXFDrlKYuhDhVVcGBXirSXri5sRsH4nUUO234exYucJzZp9mZfDW6lp1NHxqPEmbTBJjByusG&#10;awmH/cvkAViICrVqPRoJXybAqri+ylWm/QXfzLmMNaMQDJmSYGPsMs5DZY1TYeo7g3Q7+d6pSLKv&#10;ue7VhcJdy++TRHCnGqQPVnVmY031WQ5Owi5939m74fS8Xafz/vUwbMRHXUp5ezOun4BFM8Y/GH7q&#10;U3UoqNPRD6gDa0kv5zNCJSyEoA1EiOUiBXb8dR6BFzn/v6H4BgAA//8DAFBLAQItABQABgAIAAAA&#10;IQC2gziS/gAAAOEBAAATAAAAAAAAAAAAAAAAAAAAAABbQ29udGVudF9UeXBlc10ueG1sUEsBAi0A&#10;FAAGAAgAAAAhADj9If/WAAAAlAEAAAsAAAAAAAAAAAAAAAAALwEAAF9yZWxzLy5yZWxzUEsBAi0A&#10;FAAGAAgAAAAhAJzweO8bAgAAQAQAAA4AAAAAAAAAAAAAAAAALgIAAGRycy9lMm9Eb2MueG1sUEsB&#10;Ai0AFAAGAAgAAAAhADHRTEjhAAAACwEAAA8AAAAAAAAAAAAAAAAAdQQAAGRycy9kb3ducmV2Lnht&#10;bFBLBQYAAAAABAAEAPMAAACDBQAAAAA=&#10;" stroked="f">
                <v:textbox style="mso-fit-shape-to-text:t" inset="0,0,0,0">
                  <w:txbxContent>
                    <w:p w14:paraId="408E9CD0" w14:textId="0053D778" w:rsidR="003C2255" w:rsidRPr="00B0143F" w:rsidRDefault="003C2255" w:rsidP="003C2255">
                      <w:pPr>
                        <w:pStyle w:val="Caption"/>
                        <w:jc w:val="center"/>
                        <w:rPr>
                          <w:noProof/>
                          <w:spacing w:val="15"/>
                          <w:lang w:val="en-US"/>
                        </w:rPr>
                      </w:pPr>
                      <w:bookmarkStart w:id="98" w:name="_Toc103228129"/>
                      <w:r>
                        <w:t xml:space="preserve">Gambar </w:t>
                      </w:r>
                      <w:fldSimple w:instr=" SEQ Gambar \* ARABIC ">
                        <w:r w:rsidR="00793A59">
                          <w:rPr>
                            <w:noProof/>
                          </w:rPr>
                          <w:t>36</w:t>
                        </w:r>
                      </w:fldSimple>
                      <w:r>
                        <w:t xml:space="preserve">. </w:t>
                      </w:r>
                      <w:proofErr w:type="spellStart"/>
                      <w:r>
                        <w:t>Antar</w:t>
                      </w:r>
                      <w:proofErr w:type="spellEnd"/>
                      <w:r>
                        <w:t xml:space="preserve"> </w:t>
                      </w:r>
                      <w:proofErr w:type="spellStart"/>
                      <w:r>
                        <w:t>muka</w:t>
                      </w:r>
                      <w:proofErr w:type="spellEnd"/>
                      <w:r>
                        <w:t xml:space="preserve"> </w:t>
                      </w:r>
                      <w:proofErr w:type="spellStart"/>
                      <w:r>
                        <w:t>pengguna</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aplikasi</w:t>
                      </w:r>
                      <w:bookmarkEnd w:id="98"/>
                      <w:proofErr w:type="spellEnd"/>
                    </w:p>
                  </w:txbxContent>
                </v:textbox>
                <w10:wrap type="topAndBottom"/>
              </v:shape>
            </w:pict>
          </mc:Fallback>
        </mc:AlternateContent>
      </w:r>
      <w:r>
        <w:rPr>
          <w:noProof/>
          <w:lang w:val="en-US"/>
        </w:rPr>
        <mc:AlternateContent>
          <mc:Choice Requires="wpg">
            <w:drawing>
              <wp:anchor distT="0" distB="0" distL="114300" distR="114300" simplePos="0" relativeHeight="251991040" behindDoc="0" locked="0" layoutInCell="1" allowOverlap="1" wp14:anchorId="5ED81180" wp14:editId="09B1E555">
                <wp:simplePos x="0" y="0"/>
                <wp:positionH relativeFrom="column">
                  <wp:posOffset>1097280</wp:posOffset>
                </wp:positionH>
                <wp:positionV relativeFrom="paragraph">
                  <wp:posOffset>365760</wp:posOffset>
                </wp:positionV>
                <wp:extent cx="3041015" cy="3240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3041015" cy="3240000"/>
                          <a:chOff x="0" y="0"/>
                          <a:chExt cx="3189720" cy="3281332"/>
                        </a:xfrm>
                      </wpg:grpSpPr>
                      <pic:pic xmlns:pic="http://schemas.openxmlformats.org/drawingml/2006/picture">
                        <pic:nvPicPr>
                          <pic:cNvPr id="198" name="Picture 198"/>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1586345" y="0"/>
                            <a:ext cx="1603375" cy="3275965"/>
                          </a:xfrm>
                          <a:prstGeom prst="rect">
                            <a:avLst/>
                          </a:prstGeom>
                        </pic:spPr>
                      </pic:pic>
                      <pic:pic xmlns:pic="http://schemas.openxmlformats.org/drawingml/2006/picture">
                        <pic:nvPicPr>
                          <pic:cNvPr id="197" name="Picture 197"/>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41562"/>
                            <a:ext cx="1630045" cy="32397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4707E" id="Group 199" o:spid="_x0000_s1026" style="position:absolute;margin-left:86.4pt;margin-top:28.8pt;width:239.45pt;height:255.1pt;z-index:251991040;mso-width-relative:margin;mso-height-relative:margin" coordsize="31897,32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FyTgQIAAGgHAAAOAAAAZHJzL2Uyb0RvYy54bWzUVdlu2zAQfC/QfyD0&#10;nkiyfAqxg6JpggJFa/T4AJqiJCLiAZI+8vcdUrYTxwFaBO1DDJjitcvZ2eHy6nonO7Lh1gmt5kl+&#10;mSWEK6YroZp58uvn7cU0Ic5TVdFOKz5PHrhLrhfv311tTckHutVdxS2BE+XKrZknrfemTFPHWi6p&#10;u9SGKyzW2krqMbRNWlm6hXfZpYMsG6dbbStjNePOYfamX0wW0X9dc+a/1bXjnnTzBNh8bG1sV6FN&#10;F1e0bCw1rWB7GPQVKCQVCoceXd1QT8naijNXUjCrna79JdMy1XUtGI8xIJo8exbNndVrE2Npym1j&#10;jjSB2mc8vdot+7q5s+aHWVowsTUNuIijEMuutjJ8gZLsImUPR8r4zhOGySIb5lk+SgjDWjEYZvj1&#10;pLIWzJ/ZsfbTwTKfziYD5KS3nOZFMQiW6eHg9ASOEazEf88Bemcc/FkrsPJry5O9E/lXPiS192tz&#10;gXQZ6sVKdMI/ROkhMQGU2iwFW9p+ADqXlogKV2EG5SsqoXmsh2NJmEKAwSjs661oiOqLZveOKP2x&#10;parhH5yBbuEi0nG6PQ3DkyNXnTC3outCpkJ/Hxw0/kwjL/DT6+9Gs7XkyvcXyvIOcWrlWmFcQmzJ&#10;5YojIPu5ypEsXGaPmIwVyveJdt5yz9pwfg0c34G9T+NxIYJ+xBlCcFDcCxrLR9NxMYSczpWWj7Oi&#10;mByVNhnNxqMTvYBJ6/wd15KEDhADCZJES7r54vaYDlugs0cYsYthnxt03pDKJucqm7xtlQ3+u8pQ&#10;dKCvYT4ax4pDy0M1y8dFlgX59TWpmE0msZoda9K/0FisayjnsdTtn57wXjwdo//0gVz8BgAA//8D&#10;AFBLAwQKAAAAAAAAACEAmR6GfnypAQB8qQEAFAAAAGRycy9tZWRpYS9pbWFnZTEucG5niVBORw0K&#10;GgoAAAANSUhEUgAAAXAAAAL6CAYAAAAv2g0cAAAAAXNSR0IArs4c6QAAAARnQU1BAACxjwv8YQUA&#10;AAAJcEhZcwAAIdUAACHVAQSctJ0AAP+lSURBVHhe7J0FeBVJ1vff7313FwtRNLgEd3d3AgR3lwAJ&#10;wd0dBhgYd2PcfXBLQtwdgg2MMb6zMzuycr7zP9XVt+/NDQOzyXCZ7X6ef6q6qlpuy69PTtn/2Iu9&#10;2Iu92Iu92Iu92Iu92Iu92Iu92Iu92Iu92Iu92Iu92Iu92Iu92Iu92Iu92Iu92Iu92Iu92Iu92Iu9&#10;2Iu92Iu92Iu92Iu92Iu92Iu92Iu92Iu92Iu92Iu92Iu92Iu92Iu92Iu92Iu92Iu92Iu92Iu92Iu9&#10;2Iu92Iu92Iu92Iu92Iu92Iu92Iu92Iu92Iu92Iu92Iu92Iu92Iu92Iu92Iu92Iu92Iu92Iu92Iu9&#10;2Iu92Iu92Iu92Iu92Iu92Iu92Iu92Iu92Iu92Iu92Iu92Iu92Iu92Iu92Iu92Iu92Iu92Iu92Iu9&#10;2Iu92Iu92Iu9eOIy+n9G/58RtRd7sRd7sZc7aRnZbFJ7I4rl/+HPqFGjSi1fvjxw486dNffv319z&#10;/0MPKe1/qOaePXtqRUQsbRIREdFkLmvJqlX1dnI5lC1MyP+1MloFym28Cd1sOXe60bEsefo33EjW&#10;8je33X6H+Do7rZtyt11hutF21rzCytyc3P1Op2tmDa1yl3bL2ugm7XYL51S4Vhpyl6dk3YfLvo3r&#10;a7321nvgmu6QuserVm2sF7F0aZOlrD177q2F9/ihh54yhXWUW7lyZfU5c+b4aAbw8icjtBcPXf6C&#10;P9u27W61e/fdrdas2dhmwYLFHZYuXd1kwYKFM5atWJG9YfNW2rF7D921d79o5117afvOu2jLtp20&#10;acs22rBpK63fuIXWb9hMa9dvctLqtRto7bqNonUbNtE6l/w16zfSGs7TWsvrkJSzpK9es0H25apV&#10;a9Y71tc50iRd5Cir81S62s48riHzeEZ5ycO54NxZ6zduVr/VlGWdfz9C/Ruw3TpOg5CO66S1UYd8&#10;bTdu3kYb+Tpu3rqDNm9jcbhpy3ZTyMc92IRyBaT2JZJ9cTlsx3l6W1dt2szpfDy9bp4Xb2vG9W8y&#10;pX+n+j24FvL7LL9R7qflGopwHRBar7WU09fXuF9r1f3Qwro1Ddub+Si/Zp0RWoRtEK62pFmktjdC&#10;HF+L1/X+3W0HyflyqJ8btR8j3whXrl7HWmsIcdYqFV+xag0tX8nicAXnrzDSC5M+J7leLH3N9X1Y&#10;p0OkW+8NS99L3GP9DOFd3bpjF+3YdRftumsf3bVvP9194D7af+/9dPc999Geuw9IPp/7NwsXLzuw&#10;cOnKbhu3bWs1a9bcYDbW2j785JOtDhw40IxR8b9Vq1YtBWbYy++z8Je0bgkjbi7777+/xfZde/tO&#10;mzZtbFjYojYbN227ipuOB2vRkmU/hc5d8OnM0Lkfzpgx66+Tp0ynceMn0eix42nEqDE0fMRoGjps&#10;BAUPGUaDg6GhNGjwUBo4KJgGDBhE/fs71KfPAOrXf6BaHziYBhgaOJDLQoMGU/8BLGMd6diPmQ8N&#10;CObtWVyuXz9D/ZUkzQwHifr2G6DEx+3Xb6DEcQ59+w6gPiyESOuP8xqAc3MI5ZR4X3yecm4sfc4D&#10;Bw3hkMXhIJznYI4bGiTCtVD5A1CG1wdDfI2U1DULNq6bXh88JISCh7KGDZdrO4RDLUlnDcX6UF5H&#10;WV0e++L7YIrThiBd5+uyhgYHG8K909LnYJX8DkNyf43fid9l3EPcT1wT+d1GOtb1fUZoxnH/Ldey&#10;/0C+vvys9OPr3xcyrjtCaxz3AduaeXI/HXHcTzxjIqTj3kpc3Wt9vyXEvcbziePy9rJfiSNN3X/s&#10;V7ZDvjzLfA68X5GchzofEZ4rLtvPeL5QpjeObRyvT5/+1Lt3P473l3XEoV59WIhzvi6LuJTlUD+f&#10;co6W66gl7xlLx3Ht1bNnPG/Gs4bnAc8Pnhv1TI2gYSEj5f3Fezx69Hgaw+803u1Jk6bS1GkzaMas&#10;OTQ7dD6FL1hEy1aslg/5DjbW9u2/l3bu2n110aKlQ2bOnj3v7rvv7TVr1qzGjJKSiij2UuRLjRo1&#10;cHH/z8urcjkO/3fLli1Ba9ZvHgJg79i970H+un83P2zBN9Nmzs4cOXLUsaHDRspD0617T2rXrgO1&#10;aNGSGjdpSvXqN6SgoHqi+vUbUIMGjTitgaTXN9SgQUOqV68+BdVT5bTqioKMEGlBonocr1evgbE/&#10;bN/IkN4n5/H+6tevL/sVYRvZh8sx6hhh3SCqU6cu1a5dW1QLqlWbatasaapGDYS1OL2WmVbLWJfQ&#10;FLZFutoHVKd2HarN+69TWx2nLuI4phwXv5HFcSXOF6n1IC2Xczd/m4ivqdO6O3EZy3ayD70vEdKs&#10;5wHh2qjrUzBd/RY5fxZCtc6/tTZCQ/jtrFq1WMY1clzPmlS9eg2qVo1VtTqHrKrVqCqrcuWqVCWw&#10;iiiwUiBVrFCZKlSoSOXLV6By5cpRQEAA+fsHkJ+fP/n6+pKPj4/I29tbqaw3lfUqS15eXlSmTBkq&#10;XaoUlSpZmlWKSnJYokRJ+stfSpgqYcg1TYUlLSpBJTmU/WDdsh/H9n9R+rPSnw2ZeVj/05/N9D//&#10;yY10Gadyev3Pjv1YJfnOaQWP73KOLP3btfC7SpZUvxHXrEypMlS2TFny8fYlP19/CvAvT+XLled7&#10;UonvUxW5f7i/eP+aN2tJHTt2oT78UcFHG+AfO3b8pflhEfKfB/+H91N4+IJTi5cuDd+2bVuLTp06&#10;lQVjwB17KaLFz8/Pp3379hXnhYf3WbBoyUT+oq5YuGRZ2pQpMyKHhIx8fuDAwde7du1BLVu2khcZ&#10;QAC027ZtR23atKHWrVszyNtR586dqVevXmxdDeQbGUJjxozhL/c4mjBxEk2cOJkmTIImiSZyGtIn&#10;TJgoGj9hQkGNH29qnCGntHHjflVjobFjRWO0xiiN5vMbxUI4ejQ02pBev1G6dV3nj6ZROhw1ytRI&#10;i0aMHOnQCGjEr2r4cKuGF4lC+P4oDZNw2LBhDrmuGxo6dKhbDRkyhC38YCcNHjxYNGjQIHkeBgwY&#10;IOrfvz9boP1Effv2ZWuyt6hnz57Uo0cP6t69O3Xr1o26dOkiz1PHjh2pQ4cOxM8ntZPnra08by1b&#10;tuRnsIVS8+YMkubUlI2IJk2aUKNGjdUHHR8s+QCpjyQ+NiL+wGiZH3Hjw8zGjCH+6PDHBh8ckf7Y&#10;VKlKgYGBVKlSZapUsZJADR+aCvyhAeTKBeBjU8782PC7Rb4+/MHx9qGy/KEpKx8a42NTBh8bVml8&#10;cKDSIvXhUR8frZJuJOkltEpzmpJje4cK5ukPnEOlrcK5uKZZZB4b8Gfh/L35NwYElOdrVZPvRwvq&#10;2rW7WPiTp0yjpctXsqW+8viChUs3rd2wacHGjRu9DfzYy3+yVKxYseaK1WtXzJ07f9+8+REpc+Yu&#10;+HT0uPGn+vUfcL5d+45iycGy6tatu7xweNHwws6ePZuWLFlCK1eupBUrVkh80aJFFBERQWFhYTRv&#10;3jyaM2cOTZ8+naZNn0bTpk2jqVOn0pQpU2jy5MmiSQbIlSY6aQLEEL9ZOcCOuHPauHFGaMTdgd4q&#10;QF9CA/xj+SPkiLv5GEjIHytDY+UD4Vh3lUDfTbrI5YPgKv1RsMZdNZI/DpDruqvwcXCXDjk+HoXD&#10;33X9VqU/DNa4O7n7YFhl/XBY1/VHRH9ItPBB0R8VfFCsH5U+ffqIekP8YYFBAukPDD4uXbt2lY8L&#10;W5POHxg2Ytq2bauMGlbLVq3kQ9OcPzDNmjejps34A9O0Cf+32pgaN27MH5pG1LAh/qvEf5j6Pyf8&#10;l6T++zT/A9L/3RgfIP3Rqa3/68N/OTXw8VH/6Tg+OEr4D0f+s+EPT2X+76Zy5UDzgwOpDw5/bHz9&#10;xOr2xkeGhQ+MV2kvKi0fmIIQV+I8CB+g0rzO0h8dfKjwHxR+Q7t2Hfk+DKVZs+fS0pVrE1euXr9t&#10;555965g/cK9ggVVuu1luZZk5M7RdaOj8ZxcvWf5T6Nyw78dPnMIPbj+2YppRDX4oevKDi5cZMFuz&#10;dg3t2LGDtmzZQuvXr6fVq1cLuJctWybwBrjDw8Np/vz5NHfuXIE3oA2ADBwwkC2rHvygd2TrqQ0/&#10;0C2oWTN+oJs242PBarKocRMnNWbBomrMQugs5Kn8Rg0bU0OX/IachnSRmW7sz9i3KTOfhX01bMSh&#10;EvaDdbeCO0fyDTXQ299AvE3DBg05rrY31yU08l2P40bKpeQqzmM5XE3WchyX7VzSDOnzcOQpiZvq&#10;lmRxmVmk1yXEvo24uS7Hssp5fw3YmGjgdBxDDD4AUMlYt6RpN5IDkMq1pN1TQXWN0K0URE2gwoWk&#10;Q6uMNOVacqS7rmsYi9uJZXU/IQ73k5NqQRZYs+DaEzG0RXBRCbTx34L+TwHQhltKuaYA7cqV+b+G&#10;SpVEyjXF/zGUc/y34AuA+/B/Chrgxn8JpeGSAsSdpGBdMN0Avikuw/DH/vBfS+NGTZkDXdKmTJv5&#10;96XLV9GMmXPeWLZy7aqAgAC4VgrUwdlLIcvmrdu3LVi45Mn5YRE/T5o8jS2MvvxyNBLf9LBhITSb&#10;Abx582bav38/7dmzh3bu3Elbt24l/teH1q5dK5Y3wA1rG9YurBT8O2sFJl5IPHCB/ADhXysfHz9+&#10;KLwdN5m/2ua/dvjX0fz3Uf97p0J3/z66F8pin9Z1FZr7M47j9JAZ/76W4lAkZXWo4mq/DqnzMsrp&#10;7Up5KZVEiDKII7SWwTq20+enj6F/s5vyIs6znmOhMs7BSTfKc5V1X+5kPQ/r+eh0axrE97qQ/eK6&#10;m3G+D9Y8Jev+sB/jXlkhYaZZ5C7NVboMxNfbYUUaoTu5y9P3y5Dj+XCWeQxLGmQtay1jLaePU+DY&#10;rjK2k2153Wmfuoz+Dfo63JJw3a1yl1/WCAuWwb30KlOWyjELYGz17NmHJk2Z/su8sIhvV65dv8NA&#10;Exb0NbH7m7hZ/jR7Xvjg5ctXPrp02cq3p82a8/HAgcH/hvWFf7Pgv125ahXt3buX7rvvPoE34rt2&#10;7RJ4b9iwQSzvOXNCxaUCQMPywL9s+DcM/jwBWwn14pk3z/rwuEi/rO7yClMpyPWh/FXph8n6cFkf&#10;MNd01wcR61YVLFfGUq6MIUe+I92xrdaNzkHrZsrcqtQ+HOfpSHPINc16Htbz0em/VUWxj0KknxPX&#10;50WvWyHnrrw7cXk8g1YAFwZvyDyGRTrP8RF3Luu6LrIc25rvtqyrjG1d07Cd2w+Ja3l9bXSeIfMd&#10;huTa6mfCVSofbChbtqwYdU2aNKd+/QZ8tnLl+mFhYYvC5swLm17Dp4Yvs0q3L7cXLIGBgQGLlizb&#10;unzlykvzwhb8OHLshM+bt2z9Tz/+96lL9260ectmgfYjjzxCDzzwAN1zzz0Cb1jesMThLkEFUs2a&#10;deTfMx9vP+Om418kdePl5rvEnV4I4wb+pxKA633e9H4dD5DjgdJw0mlYd80vTNYyOm5NcwW4Tsd/&#10;IDrdNd+xrZL1XLT0b7jZ87yRXPfnKr3/XyvnRjd7bwopJ/fYJc0Ul8f9x/PnNh/prs+fXtdpWjrN&#10;KqOsE5i0OK8wSFulz0GX1etaSEOekvpPTKngPly30fnWfVvjOl+vW+W8veOYVrlur9Ot+xFDrRDp&#10;7UzJtS74LAHkqPgsX77ij40aNU0aPDTks+kzQi9ERCydw8iyLXDrsmbN+vnLVqz865y5YYR2ydWr&#10;15KLuPfufXT//ffTU089RU888QQ9+uijsg63Caxu+LLhC4T/rGwZb/PmWG+wdd2aJg+8cbNuTYCL&#10;jlvgoV8iM68opI9lhZSOI3QFnTVPp0G6nFYZAbgCkTUdspZFXJ+D3q/rOqTjOr0w6fKQPo67ctDN&#10;7O8m5O5eW9MQ6nX9bGghzZIv0OS4+SzpfIj3pYGqy7nbhxl33d6arvOM87WCS8d1aN1Gw0znI03F&#10;NcAc2+iyWrqslvM2ygrXZfU+dFlrXOdbpdP09r8mVdZxfCXndcf+3JW5kZzPCdLXucAzh//UWWjJ&#10;g7q3jl26vDxn/vze06bNbsrYQufB/+4mh3Pnzm2yaOmytxcvW35qytSZmZ07d5NKiwYNG9KBew7Q&#10;8y+8QM8995wAHPC+9957affu3Qa46/MX0lcutPgicSOMG2K9OVr6Jut1XVa/PKZFY72BVrnN4xtu&#10;bO+kAuUgPBxaet21TGGybnuj7d2lFSavG1uSt6xCjn3Da+Iqyz6s11Nvb427K+eaZtxnude8bt57&#10;N/kF1o00eSY4rrfVsj5PurwuW2D/1n1wXO9DlzPXDVnzEVqP5Rpa87Ucae4ABjmXh/S+XLfVaTgv&#10;a1nXbW4kvV1BFXY+Or0w3UrZwuRynrgX1mdH4grgaNGCOrIqVao+3aFDh1Ldu3fXXfPRMuW/052y&#10;fPmaVitXrfl0QcSij8dNmPTvFi1a/Ru1ymj29iQD++WXX6aXXnpJAP7YY4/RgQMHaNWqVdSmdVu+&#10;4MqHbfVlW180fXN13DXNKrlZel3fPKuMmyovnjX9V1QAjDrPNd2dCpQF2Ay5zbOuW1SgrKHC0i3S&#10;cJff7e7aoBzyDJnb6XUI19dyjc24XtdxY19aeh/mfm6w7nofC5MuZ5Z3WdfPhrvt9LOj5ACAO8n+&#10;jHOzpmFfZr6Wcf6u5XS+/E4Of+2YztJlbyRHOX0srYL7U7LmqbiyypUc27teM2vcKlXesb013XGe&#10;hUmXd5d381Ln4NgP4vr5ckgBHKzx8iqb5e9ffqqPjw/84P8zfPjEqs2bN5f4f9Wyevv2Zus2bvpu&#10;btiC/BGjxlKDBo35C+dLYeHhAu7XX3+dXnnlFXr22WfF8r7rrrto+vQZ/KIXAit9sY0bIjfCCB03&#10;W0nnQVjX25ky9mXdj97O3Nb1WChvbCN5rufFcf1S622t5SQdaTpdr+v9QNY8yLKtVciTuLW8Lmfs&#10;0yyLdaOcTpPfiriE6gWTfCPdPA/rdogj35Au73q93aUjlDTOE7nJU3F1LmZ5I3RNtwplrLKm6TL6&#10;3PS6TrNup1QQAEqu+WofBbfRac5lC6bdjG61fFGq4Pnqe2BNK6iiPufivAbqN8qzwM+kPB/8LiCv&#10;dOmyURUqVA7x86uNwbL+p0OHUaXKly/vJWD7b1iWL19edtWa9T+HRyz6MmTEKEIbWv+AAFqydCm9&#10;99579Oabbwq8Dx48KJb3unXrpOebXEjIAFeBdSPN+iLqG2GV3BRDupxet8qEWCHpTnGch7U84jeQ&#10;7AuhsY7zsqbdSLK9EVqlf5uI183zNdYlDeLrJOs6z8gHPHU5pBXYn6skT7+4lrKGkKbTreei06HC&#10;0iEHEFS+Xtdl9X5Vmkq37seR7yxVTu0X0uegz8N1Pw7p87HKXXphZa36tf065LgOWje3XVGoRIlS&#10;LPd5Nyd9nvqauua7CMf6j45XVNLX2Hge+HnXvwX3o0wZ77f9/Pw6Ms6sA2KVNsI/9hK+cOmIhYuX&#10;/AB4o6kfGu3PD5tP77//Pr377rtifb/wwgtieS9fvkIa2DsB21UWeBf2ElrXb5QPuXuZXdPNbfiY&#10;N9q/hqEZL0w3KmPkWY9vnp+lDH6/Los0s7zrPizbaJnXwSXdWc6gVGVd0tyK8/FvKJfXxzGPZ5E1&#10;TcUdLxT2oX+P67byG28gXd66nfUldS2v8nUZ68vsOJ8b61bKerYcAP+dftNtB7i+1/r3WtfxbOjn&#10;XSD+rr9/+X7+/v5mt/vKlSsD4vCJy+iof7Tl/zZu3dln6crV5zEiYOMmzaSrLLqvv/XWW6b1Db83&#10;Wpyg6zvabpuAtoLaKp3OF9jdy6wuvCrruBHuy7jTDctb9ul2H5xvjUs5I5Q8LaTrcta4kQfp3+f0&#10;O/W+jLhTWV43yxp5eh2Sc7FI8q37s0rS1YOr813LyXEMmfuT0AC4sa5lLecu7pB+aQqWg5x+p5yf&#10;48XT5VWakt5Ol7HmKbmmuytzB+r3gmNRHuf3Omfznlul8hzPlGNdpzGfDpUrVzEY4zUBcFWrVq1b&#10;o0YN3+rVq1f+w7lVNmzYNnrVmnU/jhk/6dW27ToQRnAbMnSIuEs++OADevvttyWOFifh4QvI19df&#10;vfh4QSErxDWwdbrxEusXU15SvR3KGes6z0xj6Rum063rOt8ad8o39umajuNa8xEWKGukWfdtjcs5&#10;6t8qZdUYDnh4kKZ9ctbt9G8yxdtJmuU4WuZ5sNCkEB19HPt0gE6VdRxL5TkfF/HCrqdKdzz4So6y&#10;Ku7YvzXPui/ndcd+9LXWx9HnqrdRoSpvPYZjf45tnHWjPK1f28ftUCHn83vBsCiPg/38xSXNnbjc&#10;f+7qcZW7cjBElPR62TLeb1WoENjHGF/8fwMDA6uhXwtb49UV+f4gy4aNW+NmzQ79V69efWWcg0aN&#10;G9PDjzxMhw8fFuv7tddeE3hjoKmKFSsr+Gg467i7dUua9aX9NVmBY03XN9Ca5pqn8yWO47Ks6TgX&#10;va7lLg0y923k63X9+x1QLcXr/NXnNBkHwstLjQUh4FW/Byqwb86znp+SAhraYqP7cNmyGGPCR/aL&#10;/al8Y3ujvJJlWzPPWs4hnabS1fZWiOrztULXuq3zPtS2Ol3vy5pmzbPuyyFrujVfp99uFdW5eNJv&#10;sqgowe4iwNsJ4EV6LOfnBM+Zes8czyBD/LHatVWlJi9/qlWrVkVeynD8j+FK2bR168zwiEUPDgsZ&#10;8Qt6S2KQmg2bNgq8YX3DhYIWJ/Pnh1HVqtUFXCaYrXFD8lIj1MI6LizyjbiW4wYoWfN0vjWu192V&#10;d5dvlSqnbqo1zZHnXgJv628x4jJWSgmA20sG3PHx9ZWBffz9AmQsZAjtU73L+vK/cwxf2V4d2/UY&#10;kD4nPHxwT6GnmQK3GiAI+8LwotZrat3Okca/UT4sznmOdf1wF0xXcuzHNc1R1iG1L1XGIcd2jnXr&#10;Pq1ldb5Ot4Z/MP0WeN1Medf93upxbrX8f6JiPZbBIIv4PT1ftqzfIAN3/8t8q1yhQoWmdevWhX/8&#10;zu61OXv27LbLVq56cfz4yadat2n/D4AifMECOnrsmAAcFZfwey9evJhq16qrQHQzAIeMOC4qQm3V&#10;WcuoF9Uha7qOW9N0ujVu/SjodJ1XUM7wUtuqm28t5/qhsT4Q8lBgPGMGONwbAKsfQ9vfGM9Zj+us&#10;BaCjGSasaQ06fW20rOcNKWj78PVW8AbMvcr4qCE7Oe66rfO642HW0uWUHNdA5zm202mqjKNswX06&#10;yjrLmu4Irft2lHHIun9r+Guylr/Zbaz69W0cv13rtxzH0G+B182Ud93vzR5Hl7nZ8h4v9RzIs8jv&#10;GNhUsmTJb0qV8jrq71+1ire3fz/GXhkGeO369etjFMM72wpfvXbtfdNnzMrt13/gz+XKVZCZTt5j&#10;aB89elSsb7Q6wRCwjRs3FZg4d9Vm4SIZF8oV4E5uB11O592EzP1YQtd4YTdQl3PdTq9LHOcq52iF&#10;lHNZLfPcsQ2HJUuUFCvZl+Ht769AjTFeYCFjbGQI4yTDHSUQ9w+Qsl58/fQ+nY6j92usewm4AXDM&#10;HKNmkUEcabDyze1M6d+gfo++Fu7WVZpz6LgOjvJ6f0ocZ6ter1v3pYXrg3R3edbjWeVIcxzPka/P&#10;W52787oj3XoM92U8TPAbewos/0AAd3p+8D5ZGMUQ/7Z0qdIvlinj2wwVmBiCliEOV0othAYO76xl&#10;1fqNEUuWr3p+1Oix11u1bsM/ujTdtecuOmZY33CdoK33sGHDzW7xBcQXR8NNhAvHofVFlHVLOWue&#10;Ve7SFViMfZg3C2nON88hy7aWuDXNui9HGcf2uox1O8jx++CfRvddXwEzXE4Ad1kvBVhvFtZRESwz&#10;rRgSyDPE1b71sQoeFxILnPcHq1v2y8IHFPv2Z4A7nZNsY32A9T7VuvUYVlmPZ71vzvtyXx5yvd8S&#10;t0jutyHrdtZ96efBad3YXn0wDLnZh5Ycw0xX5VWe4zpoqbzbrD8ALD1TxjOBZ4XZpAGu66n4+fi5&#10;QoXKr/r6+k5k/P25cuXK5djIqmI0L7zjlj+t37TpiRkz537Rs2efnwAiDAx/hC1vWN9o941WJ2gu&#10;WLFiIF+Im+9laX3BrGn6RTYv9C3I+cVDmjXufr/WNNf8gvtTZQo7P6TLbzRePAAWljCgrOGt3B2A&#10;LioxywrcK8i0WZVMiCMNbiiBkuzXcR6ONDXFlPjAAXBD2L+vDwbPVxa4Pi/rOVrX1T6t6W5+r3FP&#10;HFLn4QCiQ87l1P304fOR6b9kQH/+T8HXVwb3t0ryDeGjBhcTPnoSavG10TO8oO8BW0lSBuVlG0sc&#10;Qhm2nORa6OfQ+lvUOTuubfHo1o5hvde3pt/4W4r6Q/Fb9ueufGH7udV930BOz4EBcIiflXPe3t51&#10;qlatWoUZCP/3nypVqlRDNzW8Y5aIxYsnRCxafGn02AnUsmUbhoOXVFQeP3HCtL63b9suPTHVMKb8&#10;krgTvzRa+qI5XiDnNNc8q26Up6Rvgru8gtL70vt17Ntxg6371GUALr0PLcnDb5S4ehHxHwlgHMDC&#10;nIViMTNkQ4aNkMmacW0wLRRmM4FbCh2eHFa4r3k8Lcd5KaGMn28AH8dfPgoQXDRIA7T0b1DbFi7r&#10;MRwAcZen5TgHfQzHuRlljHuN8wCUBcYsQFfN2qJmb8EolFWqVCF+WUQ6LjO/VKsmoZ7qCzPDYKov&#10;zF6DmW8wDyXimDYMUrPjYMLr+pKnpwbD9fXha2N9HvV5Oq6D/t3/ZSoMlLcivQ+r3JUrTO7Kc1qB&#10;lilGutO6Nb2wvEJlvf+O54CNoJ8Cq1SJ9vbzGwcO8jPox8+kP0fvrJELd+/ZvyU8YvG/BgwcTIGB&#10;VfnHlRKrW1vfgPnMmbP4B+PluMGATCz8qyL/tvBFssr1At4o3f2Fd3cjbnSDDPG56Ljr8RyAci6j&#10;JZB281skD+ks/GZYlmJ9c6hmOGd5+RJGbGzaqCXDli1ln3IUWLkqA6eegEtZ4eUYegEmaKznpqR+&#10;n3wgfAF7+M4h7A/WN29vAFxv43qeIrkGFuiyrMfBNbDOS6iPq8HtWHfkyT3G7zeESXcBZUzkq4EM&#10;qFqBDOhiCjykaWADwHoCYOQD0EiDMNdj06ZNTWhjouFWrVpJiDTsC8JckFjH/JDYj3oWjefUOD/H&#10;73X+TVquv9WWG2l4WuWu3C3KLcAL0y0e1+lZx3NgPAvyTvB+/vKXUqf9/atULV++Wp2AgMD6/BxX&#10;NwbA+rOi4x2wrFixdsXkqdP/1rFzV7H2xPo+flwqLt944w3CRAy/Bm5IYMcSIEG4UIbkohmhVWae&#10;pbwj3fkmFP6SqXy9nbv9KEjxuUma2k6FvG45bzl3YzsH0CzruowhuEe05YkQlZOwkHE9fMvyv/f+&#10;lalWnaZUo3YLql2nkcybiQljdesUVHqWwVRhxjFchWMKwP3wgYCU28TXsL4BcF3W9ffr87fmW2VN&#10;13F3subrfVqvE64DPkqAp4aytp4BXsQBWQAWAEYIMGPiXkzWq9cxqS8m9AWUMWM8Jv3t1KmTOXM8&#10;yqOMXsekv5joF/sG7BHi+AWeVT4/dR3UPdf331Xq9+h1/G7nfFsW6crXwuRum9su6z1Vz3XJUqVO&#10;enl5dS9VqtR8sJCf3RKVKtUtz1GPB/if4evZuG1HxIoVa6KDh4zIwJRo+Ff/6aefpiNHjkiPS3SV&#10;xwzsBVqcuJErCK3wgDQI9MVDWWvcWlbJAVkpI6G+AVZZ9uMiBRyHhan2waH1/HBsQ1YwqW0d0un6&#10;XLEfAFxb4BrIaCqI6wHgNmjchTp0H0ltOgUzbFozqJpTTSeAwwK/McDRXBAAh8tEC5Y4rHJlgTuf&#10;n/Wcrb9HXyP5/W6ktymQZlwbaxl9j6Uch/Dlw/LWAAe8MeGvTNLLss6cjnVM7oE0CGURNmcoA+R6&#10;HRAHoAF4bX1jImvsB+sog+NhvlRY9PCHyzNjnK8+RxHOE3mG8Nzg3K3PkfO6vlaOfKus+ylcxvXh&#10;uFXuy7pT4ce/kW7tGP+higrcN9r+P923KdfrifVSWeXLl+/CPEQTwhIVK1asULZsYADH74yxw7dt&#10;2xUO90m//gPFfYKJhWF164rLbdu2y491a9VA1jhfEDOu1w2pi6UeaAk5H7LG1cPukN5Gbee46OZ2&#10;LOu+dVphQlmE5ra8H8h67MLOX2+rpfeBXpYa4LrCTYnjFWtQi/aDqFOPEdSuQx9q2aKVzNgOX205&#10;Bj0g7sPbyrU1jqn3L3FDADhcLfCtA5SQpDHI/Q0L3PVcXeXu+rpKykFcVrbTob7HRhl9rtZ7j/uD&#10;8ypfrgJVKF/RuBaYtVypgiWuhDIQx8txCJnbWeOGeL9QuQAI9QeqDkGpvKTr3+F6f51+izVfQusL&#10;7SqUdZfuDEm9L53u9Ky6HEPF3e3XfZraXp1zwfybkd7ut27/O+lWAH6jsjeUvo6Oa1GiRKkf//zn&#10;P9/HFvgQTh9rYBHw1hNBeO4yb948v6VLl6+cOmPW5+07dGIQ+dLdd98tFZewvuFKGc9Ad+s+0S8H&#10;4nxBrC+I67p+CK3CdgCFvqCugHFcaCPfchN0vuzHkDVNp7umuR5Dn781Xe9Pb6/TdFxL79cKcLSd&#10;B7wwvAAmd0ZLHliU+Je/ZUtYj2x916ylyhoA9yqLJpkWgBuyxtFcUMMb/nVUlArE0e7cz9/pnK3X&#10;3YwjtKazrL/FLMPXwryuuK+u0vtxTZPQ+C/HXRkRniHV/b/A81ToNhYhX85NPQcI3f0WnD9k/iZj&#10;O6vM32hIbaefL6tUuj6W9TjW51GX0aEjr7B1tQ/r+eh857hjG9c0V7kex1U3s4/iULEc9z9qO+98&#10;vUuUKP09Q3xfpUqVygcEVAtkLP4/VGTWrFmzBsc9G+IbN24MWbZydc7IMeMuYaIGtBjARMSHDh0S&#10;K/zhhx8WULgFuFX6RTFfMpZ+cTjEBRMY6Txj3VrBiLjsS/LVxXUqX4j0S6CPpbY34lZxmq54M7e3&#10;5hsqcJ4Wye9gmcdilSmD5nNo5w2Ao2KygtnapF4QKt6aUrNmzfnf/sYM79riMpGmcoarRSqGS/E1&#10;dtmv9fqiKSLuA4SemPCxI66bLzptq+PGupy73qc1D+k6D+uuZRC3nINIl3FN1yo0X0PbDby1ZNtf&#10;ec5Ylna85vHkd0BY1+dvlSVdl3XKN9L0S62loOjYRst8Zs115+fVsa1DuoyjLGTdX8EyWgW3d7fN&#10;r+8Hcncut6qi2Md/rKKywkuUEoCDh/7+/lX5fa5QpUqV5nClCCQ9ePl/d+07MGHNuo00ZOhwqlWr&#10;Dg0ePFisbgxYBffJkiVL1UtxI4AbL5EpvjDyYLrEXSUX0AhRRl4kXofk4RaLzljXMspqSb5V2J5D&#10;pzzL9mrfzpJtIP4t5nm5lJFyEMpZ48Y2gCrArCCuXCn8AEhlJazwWrVq8bpu/61AjyaHZcvCfeLt&#10;OIdCZAW4VVKByla46zlZt9VTrcm6tZw1zbqO7fU+dFyvu6bdlKzg1nJT7mb3r8tZZfwu+Z2WuLv7&#10;VuB+GuXMFxrPnpOct3GUNfZhpFnzVRm1vfV50vt36EZ5zsdXZXVeYes3SlOhOidrGev6r6uwc4Wc&#10;913M+o8BbqwzwEuVLPUUWp+U8faewADv6+NT3a9GjRqYQ9Ojl/+3cvW6SRGLllKvPv3E+l69erW4&#10;TiDMb1mvfgP3L5FVxktgvhBGqF8gLZ0n6Sy5iAiRbsipLGSNIx8y9iF5rnJNt26HeGHnbOSZ58XS&#10;5+J0PkY5q7AN2s3DCjetawPkDgHcWqriEuVVs0wXt4L1WIZQsaxcKF6GAHB1TOQ5/V69D2ualms5&#10;yLWMTrfG9bprmqlCXCMinQ65/jen07SseTqfQ+uxddydLL/FvOeQ3h/i+hpYhHvsfM8VjHSePANa&#10;bvZhljHyrPuwPk8FniuXdXfprsfQ+3NIgUiXcc1XaQq8DsDqfL2upMveSIWVcewb+vX93E45n2vp&#10;n1CRydZ3RIUKFYaXKlWqHeCIHplwqwgpPXFZunRtLQb406Fzw77o0LGzNH/bsmWrOdMOus0r6Lm+&#10;VIWIb5r14ZYHhtdFLnmImy+XRbq8rFvKyv6NNKcyRppTWfwbbk3X20L6PM2yLtK/heV0HFwDN2Ws&#10;AlB113YngEvcAXC4PFQzQz2WDK6v5Rrr41iOhX1jG+xfu1BUHO4X99uY69bfq/N+i8z963PV5w1Z&#10;AexOOt9aTsX1+OY6DesqbhzX6diFSOffqIxV+npYrw2HCnKWNKss5ZxkTTPieh96f+Y+XeVuf67p&#10;iFtk3aeI/1MFkFAW61Zwa7mmOdY10Bx5SFNCGR13gE+XMeBXoIx1XaUV3M/tlpvz+Ilh/fyAAQNa&#10;MhqlK3316tUrBwYG1uOoZ7ZGueeeB3pu37X7++kzZn/TunU7qXzbtnWbWN+YrHjhwoUKYO5eAHdy&#10;96AhNOLmAwlZyokK25cuixdap2m5ltVp1nVsb01zzXdNQ7yANFzc5bEs2wJEsIh1qxE9sBVCtNv2&#10;9vbjfG11W2FmPYb74wHisMIhbZG7K1dAcn5czuk3Wo+lw5vYl0iVxVjnCrzuf4sCszXdeXu9jQPY&#10;1m10GWt5lv4dZp4hM/0mhHKuz6A1XcuabpV1W9f96LRbSdd5haQLaF3SXPdlvmMcalBby+l8t9Lb&#10;ughp2JeKK+jpdIcc6Y48V1g7AG4tY4Gnme+6TfFJ/TbrepUqVY5MmzatKSowWaWqVatWx5O71P/l&#10;8aef7rnn7gM0ZdpMat2mPXXt2o0efPBBqbyEHxztdZ0e/JsRPwwijsuDYZHcZITu5LofrQL5xots&#10;LeMqc7/GS+20vUVu86z713G9bi1jgYw+llkWYhCVMWDLVrKXMTaKYzsFL+t+nMEF6WMZxzXP11rG&#10;VUZZd3muv1euj0sZc1tdzl2eY90BcGuopGFc8HdBrr9bybqNwyq3gN08Z7299Rz0OevztK5bpK+D&#10;eT2MsojjGbU+p9byN4pbpdOt+a7r1jQd1+l63TgXAZ4u66IC7xhCYxvr7zDLWPMs+SJrOqtA2ZuR&#10;5RgayI51VzmAai1nBb4DsEUsPk/reokSpX4oX778o8OHD0cl5nhWM2NQK49tC/6/sMC3bNtJ4ydO&#10;oWbNW9GsWbNlgmJUXj755JPiX3V6qH5NfOHNh8FdvmuevIx4KS1pNxReNP1i6rhe12kuL7LTMV23&#10;ARgccYewDw0IHbrmu7o/rNu4rruG1nxnuYJLyXJ+TsDFNvo3WKXLW/et03Ueh+a10dtZpbfRgLWm&#10;O/aJYzvyVbpad8QLk7qGjutYMF+lO+TYp2Mb63a6nON3qnzXdJb+7eazUUiak1z24Sr9/Ot12Zex&#10;TaH7LmSfelstax6OY5QxwW1996wytjHLuVNh2xYmlNdyzXM9lqWsTrcC3GmESSMdQHWkWaBrUWHp&#10;v1UM8L9yuKF169Z/5mX///3f/w00OOm5y/btu3uuXb+RRo4aS0FBDWjx4iXi+4b75JFHHmGAo4WE&#10;uik3JX3TIHf5BeTuJdV5Lg+tSJfV+e62d13XL7jOc95Gv+BlGCSQI09DwSqUccQd+3LEkeeI630q&#10;ObZ1LueQKu84J53Ocd3yhNfdSZdzljUP5+C6X30dVVnHPpDu/jdZpVwozvmFl3UR/zeir6cqo87L&#10;Ksf21vNzLlOwLKR/p+P3KunfqsW/U55Vy7opbOe87gitcUsZefZd96POp0BZEdJ0vjVNC3k6Teez&#10;XN8vE/Qu6U5y2YdVct6W+K/lazFszePqfNdtzHKFSJdFGUMa3GbcbDZqyGidpmGv83T8twgA/8tf&#10;Sq4BFxngexng/QWSvLAl3sCIetayev3mnstWrKbgoSFUObCKTE6MuS5hhc+cOVMqy5xuSmFyvRnW&#10;9UKFB0pLv3jWhx1yV851Xcn6MmswQCrfdd0oZwUigIIhWgVcCl4q39hW50voEi+ttlP7Qmikm/kI&#10;dRmdhrJalnSnPNd0nafjxjrnWX+n4zc6lzN/t8SxjfM1dEAb6ZbrcEO5HrPwuCnzt6htHdKwtebr&#10;c9L51jJ6O2sZpLsr45Auq8pb052fLQfwtZvmRlLPqrv96HTH+bvm6zK6nOs5WfP1urv3CLKm3aic&#10;ljWfw199by2yvuuu21nTCiujhXQD3loOK91ZBcu5B/KtCgBnbWvevLlv+fLlR3l5eTU0MFmqevXq&#10;rY24Zy0rV67ttmDhsr/36z9ImrVhgmJY3/B/BwXVd3+x3cl6g6wq8LBo4cHScryoVumJC7w4XpZf&#10;eAzN6s3rWnpSA28jHUOIolWGjAKo4yyZcsyyrsfVxoiB6M1oCmWlfEE5bavjkHEuBcobwrFdtzfP&#10;U29vXWfJPlzSCpUcQ0nWjfMpUE7nceh0Pu6k98Gynkeh2+ny7vKswvYs1AdA5n02QkDd20tNFed2&#10;e+SJEHfNc0kz9qHvKeLm84K4ISmLfZpxi3SaIdnWnXS+LmOsFyiDEM+qPK/GbzHKyjka56zPDZXU&#10;upx1XY0Fb7wPEiKfJceylGdZj6+3QajLmflGGX18R75LOTl3vS9DfO8kjcvpdxXlkI51zCQls0kh&#10;1Gn83juMIyXFAfDAwgnDvVrA9aMBbqwD7ArECJ192zeWoyzD+98+Pr4/1q/f8IEBAwZUZTzKcLLo&#10;zFOzZs36iHvcsmLFik7hEYu+7NGzDz9AvhQaGkrPP/+8+L8rV6qi/lVhQJu+qxtKzbbuvG6Btfyr&#10;ZcRF2sIzbh7fYEnnG4sKPyVffqD8+NyUMP61N6+roVQR6rgxOp+O36Qw+QDkLs8qHFOfgwjrWpY0&#10;X2s6C0PIqvG7/cjLEOLym1g+ZVW+Wd4ItfR21rRflfX8jOPrdRwP8pXQUg4ytkM6hDLeuL68PX4X&#10;3Glq3ZB5/bWcr1lBcRk5jnHd5Ri/si3uqbv7erNpN0o35XJ8/F7Imlao9PkX8jt+9diQZVtcV1wT&#10;p3MomK/uGV9DuZa4pkYah/I8yz4s++F1ud9GOTXVnxLi8l4hxLoua+TpZ8J1O/0cqHNxL3xUyhiS&#10;SnwRv+teDG9I/wes11l4//V/IqZriNdLMTuEJ4aEMQxgqzTANYOcYe0sR3lHGhocNG3a4sisWbNa&#10;GIgUgFerJt3rPWvhr0yJuXPDJoSFR3zSvUcvqlihEoWHh9PBgwdl9MEqVaqpCyYA9zJ+bBEK+8aN&#10;DqhMPuWrUPmaDanxgEk0YP0zNGLfB7Zs2fovVN+Vj1DdToPJv0pt8i4XSGX9K1FpNuRKliwGBokc&#10;AMcHpX2b9tlhYWF9DUxiKV2+fHkvI+45y+TJkwPmhy94KHzBIgLAMcnA8uXLZRjZhx56SACu/pXR&#10;X7OikZdveQqoUpcqN2hNLYbPo5C73nF7I23ZsmUrePur1GjAZKoU1IL8KteiMt4Bbrnyn0kBHLxr&#10;26ZtjgFwc0YejwT4vHlLqkUsXhIdJgDvTc2atZDZ5mF9b926RQZjKjqAe5FvxepUuV5Lah4yh4bu&#10;eM3tzbJly5atwtR/7VPUsO94qli3mVjm7llz87K6XQBwcK59hw4XFy1aNNjowCMTOngkwJesXt1g&#10;2ao134YtWEjde/ambt26065du6T54Ny5cwkj6ml/9X/iQqlbtz4NGz6KwjYdoM0vRtGk+4+6vTm2&#10;bNkqXo2++xCNv/cIjdl/iKY8cIwm3XdU3kfER93tfpuRnI7y7vK0kL/jzUTRupdiaSrvz125olLw&#10;1pf4v/e5VK1ZF/LyKe+WOzcvhwsF6tix07WFCxeGVKxYsQxjEpMcex7AK1asXWHdli2N16zfSPPD&#10;GeBsgQ8aHEwHDhwQ98nw4cOlAkZXNv4WgPsFVKLWXfvR8m37KevKZ5T38df0+V//TvveTaHRv/JA&#10;aI05cIg2vhrP4WG3+ePvOSIPpLs8W7ZsOWvuY6fk/QNg972XQne9nUz3HkqnXW8n0QQ37xGAP+vh&#10;EzTjweMF8rS2vZFId/O+/vWvf4s++fp7OhiZS+teZpA/WLwgH7LjdWoyaCpVbdJR6tTccejX5R7g&#10;xiBWmKHH8wAeGFijJQC+dv0mE+BDhw4TgKMrfc+ePQmtUn4rwGvWrEOL126lNU9+QFteS6CnTufQ&#10;vR+kUerlz+m95Mvy5Xd3Q7TwgO15J4Wei8qjq19+R8+cyXPKh9Ww+oUYeQiXPRvtlGfLlq2CgiW9&#10;4eU4is77hMbdc5ieZci+dPY8ncq6JnFXgMMin8fAX/tiLM159KRTnlWfffsDffHd30kvv/zjn/T1&#10;336kjA+/EGvc3TZaMx46TuFPnnFKC+VjPnAkgx47kU3znzjtlKcVxun3HU6XMkv5/R+05glq2Gc8&#10;lSrj45ZHhcm1JQpcKA6A16yB8VDAS48DePXq1RttYYCv28AAD1tIPXr2pmHDQmj//v103333yaSx&#10;aqAkNOnBaHfe5o/+NbVv35meffY5OscW9+oXY2jxM1F0L1/sra8nUHz+ZzcF8G1c9vLn39G///1v&#10;46H4Fz0ffU7yRrFVsPL5s/R+yhU6lf0R/9uWVGB7W7ZsOcsKcKw/fCyTDaNcOpr+Ib2VeLGA22Pe&#10;46do86sJtIn/A74RwPU76rp8/NX38s6722YmW/X4eJzIvEbPs5Gm03HM91IuU1z+p5R48TrFnPuE&#10;prtY8UsPRtOZnI8o5dLnlMRlYs9/Kh+a4Xvfp+Xrt1Hjxs3ccsmdnH3gqq6vY8eOAvAqVaoEWcDt&#10;WZMb16hRo6UAfOMmmhcWIQAfMWKEWOD33HMPtWjRijDyHSox0YMQVrj1hxampt0G08lTp+UGfvPD&#10;TxTHFxcPTMaHX8rFxtf6ZgB+z6E0yuUPwI8//0P2heVn/rK/HHOexh44LIAHvG2A27J1c7oRwB87&#10;kSVWuS477/HTtPm1eHm3igPgiw9GsQF2mQ6nfUjHM66a6U+dyqGv2Hrfycdd+myUvP+vxeXTWD63&#10;VfwfNyxvuH1gCN71TrL8933l87/SC9F5Yth9yf8J7H7gKarWtJNbPrkKAAe0rdIWuAvASxihZywM&#10;8AZbtuxqvH7TZrbAFcBDQobLXJiAeJMmzQTetwLwpv0n0My9Lxu3r/DlZgC+//1Uisz9mHI++krA&#10;rZcffvpFbvz2NxJtgNuydQsCwDe+Ekef//UHevxkNj18NJOePp1LRxiiOde+ovAnlbvi2cg8hneC&#10;vFfFBXC8/7MeOcH7T3QCOOLwoQPUWP/oq7/Rp9/8IL571KG9wP+Fz2DrfdHTkeLyGX/vYTr/yTd0&#10;4IM0+X1f/+0nyr76OfVdci817TrYLaessvbm1HGLD7xRQEBAWfDS41woVatW7a4BHmb4wOFC2bt3&#10;r7hRGjVqwtBWLVBuBuD1uodQ8MbnaPEzkcbtK3y5WYADzmdyPqasq1/SP/6pII6HBV/lTLboYUnY&#10;ALdl6+Y15f5j0ihgIQMQlZMA84Inz0ga3slXYs/TZwxMDe/iArgWDDErwM/w+3zp+l/FlYL1/E+/&#10;pW9/+FkaKuDjE/GU8pePZMFaBxsicz8SlwzSN70aR3/78WdKv3ydXv7gJLXs0tctr7TE6kao5Qzw&#10;tj4+Pr7gpccBnC3wQQrgW0i3Ax86bBjt2bNHrPCGDQFw3cX9xgCv0qgD9V3xiPigihrg0AdsccOl&#10;oh8UhL8w0D/8/DvxhdkAt2XrPxfck9/+8BN99/efbx/A2WBzB3CdbxXOaccbSWKZ3828ANRz+T/2&#10;C599K+6Wl6Jy6fHnX6NqQU3dcgtyD3DTB94BEzuAl55ogXfTlZga4EOGWgHeWMCtVRjAvf0rU9fQ&#10;7TR8z7tyUYsD4G8mXKTJ9x8Vn5xeNMQvXv/WBrgtW/+h4Db55vuf5L3624+/3DaAH02/Km4Q/FeA&#10;9c+//YE++uo7Mx8C3OH7HnvgkPi90z/8nD795nsaf89hcbfu/yBVyu16K4muff4NzV+xibx83Pfe&#10;lIGwLBBXLpQ7AODVqlXrqtuBh0eorvRDhg6lu/bcRfv27btpgLedsJzh/Z55cYsD4G8wwPEvFL6w&#10;G16JNfaiIP7Pf/1L2py624ctW7Z+XWjiq+GN5XYC/MGjGfTl334UHzeMtn/x+72bQTzpviPSbHDd&#10;y3FS+fo3/i8BjJjIXIAPHBWx6DOC8nCvghV7302RvDXPR1O9HiPd8ktGUrUM1od4ly5dry9atGiU&#10;5wN8HdqBb6SIRUuoW4+eNHjIENp9lwPgZctiJEA9a3pBgLcbHUajjAuvtejpM8btK3x5N+mSXHjr&#10;dq5C++63Ey/xl7hgO9C1L8VKW1P8q7X9zcQC+bZs2fp1AXJoffJXhqF1+T0BjvwjaVec0qJyP6af&#10;fvkH/4f9L7r42beSBoscDRgOc1mc98sx+fQTMwBlrn31N/HnoxwqO3/6RaX/9YefzKbHI3a/SbXb&#10;9i7AMN1QQyDOQsu7zp07F7DAPW7RFvjaDQbAu/ekQcHBtGv3bgF4gwYGwL0Z4F4M8DLOAPcuV4Xa&#10;T15rXnSt2Y+cFJ/Vdz8WIn5YpMlSIT0rb1b4d8ldui1btm5Ou95Opg+/+E783lZ9/PX30gpFC51x&#10;NCDdCe80oO8qWL+oeHS3ze1Qk4FTqIyLK8UEuGGBA+BdunT5ctq0aeGBgdV7WwDuWfNiagt8zfoN&#10;BQC+d99eatCwkcAbYwJ7lXW2wEtxvMnAqabf21XwUcFKdif4rqztTW3ZsvX7C1bslAeOisXqqjmP&#10;nZS+FloY5wTl3e0HwnsN14arlj0X7VHjHmHU0+rNuzp1uVct7RTAIS+vstSrV2/q07cv1axdd4fH&#10;ulACAwM7CcDXKYB37daDBgcPod0A+F4GeAMHwL1hibMVrn90+ZqNqOvcnW4vki1btmx5qtpNWOo0&#10;iqEJcMONogDei/r08XCAoyemssA3UsTipdSlaw8ZzEoscCeABwjAMWUSfnAp/sH1ug/nr5l769uW&#10;LVu2PFXgVsWgFi4A1xC3Arwf1b4TAI7BrCIWLaXOXbrTwEHOAMdgVpieSXzhBsAxoHqHaeto5P7D&#10;tmzZsnXHqfmwUJkJDDxTc3E6W+A9e/aivv36U+269Twc4Fu2NF6/UQO8GwN8sIwHjrbgCuB+CuAM&#10;csxnhx+M8XdH7D9E4x6OtGXLlq07TsP3vktlAyr/CsDZAr8zAL6FFpoAH+QG4AFiiWOmasxL16D3&#10;GJr0dIItW7Zs3bHCdI4OgDv84BiBtRcDvF//AZhi0rMBjp6YGzZtFYB37NSVBgwcRDt37RSAN2zo&#10;DHBvbx/yD6xNvZfd5/aC2LJly9ados6ztyiAl9EAh8pQWQY45kLo178/1a13J1jgmzYbAO9CAwYM&#10;NAHuaoFDleq1pHGPnHF7QWzZsmXrTtGYB08xwNVIq1YrXAEcFjh84HX3BgYGBhjIlKnVPGbRAMdY&#10;KPCBA+D9BwxggLt3oSBepVE7txfDli1btu40lS6jepk7AF5WGmugFUq/fv2pTp2gXdoC56WkEXrG&#10;IgA3utIvWLSEOnTsrAC+uzCAB1CNlt3cXghbtmzZutPkXS5QAdziRhGAawu8dt192gL34GaEDoDj&#10;pJ0tcH8BuI+PH5WrWIM6z9ns9kLYsmXL1p2m1mMXGAB3WOEmwNmYZQt8f+XKlcuBlx4K8HVGT8yl&#10;1N4C8Lvu2kP16wPggLcCeMVaDWnco1FuL4QtW7Zs3WlCfZ4JcMMK1wCHN+LOALiMhbKU2rXvJG0f&#10;FcDvMixwDXB/qlSrsduLYMuWLVt3qrxMgCuh17nygQ+gWnXqeDrAja70C5cwwDsWALjA27cch+Wo&#10;Um0b4LZs2fpjCRZ3WcC7tBLq/Xr36i2VmLVqOQDOS2kj9IzF6gN3BTjGBK9fv6FY3oC3L6uybYHb&#10;smXrDyY9TIgTwHv3pr59+7kC/H+N0DMWDfB16zfRAgZ423YdZAhFtAPfvfsuqlu3vglwscBtgNuy&#10;ZesPJj3Sqnah+BQCcM/tyLNxMwN8MbVt214AvmMnAL7bAnDlB69Uq5HbC2DLli1bd6p8fFQvc+0L&#10;1wCXSswgRyUmLx7YDlx6Ym4RgLdxAXiQDXBbtmz9weVjDBPisMD9GeB9pFe6C8D/ZISesTgBPAIA&#10;b6dcKAxwDGgVVLeegNvX1/CB25WYtmzZ+oMJnRQxUB9GW7Va4AMGDqS6deveV6lSpfIGMv/C+rOK&#10;esACgG/Zsqvxhs1bKXzBImrdui317tObtu/cUQDgaIliA9yWLVt/NCkXihouG24UB8AHYTRCK8Cx&#10;eB7ANxoAb8UA78Unvn3HDosLxQa4LVu2/rgSFwoscBcXykAGeFBQfasLxbOWypVrNNiya1fjTVu2&#10;URgA3soF4EEOgEM2wG3ZsvVHk4zzZHWh+CiADxo0mOrX92CAV61atal2ocwPX0gtW7WWfx12MMB3&#10;7SoI8MDbBPCJT8XTxCfjWLG2bNn6Q4rfb37P3b3/xS0FcDQl9FUuFAZ4HwB8sFuAlzLC279YfeDz&#10;wiKoeYuWYoE7A9xfKjB/T4DjRk54IoYmPXmWnoi8QHH5n1PutW/ow8//Rle/+N6WLVt/IF3+7DvK&#10;/PBrOnvuc9p9KIsmPXGW33+G+u8EdAfADR+4BrhY4A2dAF6xYsUKRvT2LwrgqhUKAN6suQPg1maE&#10;vxvAxdKOpY1vp1HmlS/pm7/+RH//+z/oHz//k/71y7/o3yz6x79t2bL1BxLe63/9/C/6x0//pO+/&#10;/0Xe+7jz12n+8+o/b3DBLS+KSK4A9/W2WuDOAK9evXplI3r7F92MEBM6zJu/gAHeggHeywXgAb8L&#10;wPG1nXUwnl5LuCLAtmFty9Z/r2Cw/cJAf/BEroK4G2YUldDqxNtLuVAAcV/DAkc78CDnduAeCHAM&#10;ZrVuI82dF0ZNmzW3uFB2OXzgxQxw3KCIFxPo/MffuL2ZtmzZ+u9V+uUvaOpTMcXmUsFQ2bDCBeCw&#10;wA2ADx4cXMACDwysVc+I3v7FCvBQALwpA7xXL2mFsnMn2oEXfyUmbkoY/6v06Rffu715tmzZsnXu&#10;2jc065niqeg0Ac7wFheK9oG7BXjN+kb09i8OgG8QgDdp2kwBfPv23wfgfDMmPhFD2R9+6fam2bJl&#10;yxYEd8qprI+ZF7FF7hN3C/A+bgH+v5WrV29txG//4hbgvRXA4UKpa+1KXwwAR4XllrdT3d4wW7Zs&#10;2bLq+tc/0JrXk4vcJy4At1ZiMsDRDjx4yBBq2NAJ4CWrexLAq1at2lYDfM5cBngTDfBttGvnzgIA&#10;r1KEAMe/QtOfPEvffveT25tly5YtW1ahpUr6la9oWhH7w60+cAfAe1NwcAGA/0+VKlXaG9Hbv9Sq&#10;VaurK8B79upF27ZtkwGtnADuU7QARzvP+45k0C8//sPtzbJly5YtV338xd9oxzupNIH/e3fHld8i&#10;dwDv1as3DR48hOoXAHiNHkb09i/VqlUzAL5RAbyxA+AYUlaNB148AB//+FnKufqVfFXd3ShbtmzZ&#10;ctXPbPAdSr+mOvq54cpvkQa47krv61sowP/seQDfoqZUmzMvjBpbAb7DBeCsovSBT3wskj77+ge3&#10;N8mWLVu2ClPMues08fFot1z5LXJY4IYP3DeAevdCM0IGuHMlJgO8SgcjfvsX8YEbHXlC585ngDel&#10;nj01wHcUayuU0Kej6XMb4LZs2bpFJeZfp1lPn3XLld8iK8DREsWPAa7bgdetX/9+63CyHlWJqVuh&#10;iAX+ewL8qXha91oCff3t393eIFu2bNkqTNlXvqRlL8UXWXNCJx84SwDep49UYtZr0ODhChUqVDSQ&#10;+T+VKtVoaERv/8Jfk04r1q1rvGrNOvGBA+BoB24FuK8F4EXlA0fzwR1vJdG3f/3R7Q2yZcuWrcJ0&#10;7upXtOZVtGQrmuaEvgxwGRNcAA4LXLUDHzJkKNWr5wzwKlWqNDeit39hgLdasWJFwxUr1/xdA9zh&#10;A2eABzHA+WtUHADf+bYNcFu2bN26zl/7itbyf/BFBXAZC8W0wFUlZt8+fWnIsGEFLHDMoWBEb/8C&#10;F8riVavqLlu+4mqoBeBbGeDbtwPgDcjHT8FbAF7HBrgtW7Zur4oe4P4K4GU1wAOob9++FDy0oAXu&#10;cWOhLFq0qPaSpctyTB94r57OADcGsrIBbsuWLU9QkQNc+8DLqmaE8IH369uPhgxlC/xOAPhiBrhY&#10;4E0MgG/dKt3p68lohBaA123i9gLcqmyA27Jl67eqWAAO61u60/uSvx8DvF8/GhYynBo0aOzZAA8P&#10;D6+1dOmyLNOF0rMHbdmyhbZtswDcgLhtgdsqKn3x7Y90/ZsfJXSXb8tWYSoWH7gJcLbANcCHhbAF&#10;Xu/pcuXKmWOAe1wzwvnz59eIWLI0XgO8BwN8swB8W0GA25WYtn5FmIjjpx//QZc++5voC4a0u3Lz&#10;X0qRZ2Heiylu823ZKkzFVYmpB7QSF4oAHC6Uho9YLXCPAni1atXahIaGVolYvOSIAngzBnhPATjc&#10;KM4ulPK2C8XWr+qfP/+TjmV9Zt7rRyIvuh0uwQa4rd+q4vOBK4gH+CuAD2WABwUFHQwICAg0kOlx&#10;AO+qAL7YGeCbCwLc388GuK1fF6zvqc847vWOQ7l0zc1kHTbAbf1WFRfA0YkHEA8IKEf9+/WnIUOH&#10;MsDrPVm+fPlKBjL/p1KlSo2M6O1fMDSiAHyhAjhGIxQXyubNyoVSTwO8PPnbFritm9C5j791utcz&#10;nkuid9I+LlDu9wA4/OtXrn9PP9ojXv6hVPQADzAA7iMtUfy1Be6mGSFb4J4zJ2bVqlXbzZgxI3BB&#10;xOL3NMC797ACXDcjLE9+rMC6Td1egFuVDfA/rnYdyZV7PJvBvfbtTIk/E3NZLHNrOVeAYyLr/E++&#10;ozdTPhJd+PQ7mdj2dN51M01v+93ffqFTOSo97sKX9N33v9Dl63+jQxmfShp87wgfOnOB7jqSRy/E&#10;f0gJF7+kfxvb27qzVfQA1+3AfYyemLoVSgjVr1//casF7lEAhwtl9uzZlRcsWPymzMgDC9wAuLhQ&#10;rACHC6WObYHbKlz/+OmfNOWZBJrM93jr+zl0mIGK+736rQzKvOo8YbUV4Kj4vPr597IN0ta/k0XZ&#10;174VgG96L9t8bvS2H3/5d1r3dpak7T9+nj756u90Mvc6LXg5VdLgttHbaG14N4vy+aNgPQdbd6aK&#10;GuAY/1t3pUczQg1w+MDrFvSBeyrAw9WEDj3gAzcAbvrAlQVuA9zWjXQ8W1Veznk+maLPf06pl78W&#10;fziAfjjzU6eyVoB/+e2PJnQXvZpGJ9m6/unvymL/LQCf+0IyReZ9ztb75/RE9CVJm/FsEr2efM3c&#10;h607V8VhgQvAjVYoAHo/wwd+ZwB80eI352qASyWmAjjGQtGjEYoLxQa4rRto6Wtpcn8jXkmlvzOA&#10;4dbYxJYv0h44dYGuf+0YfVIDfNrBRNpz9JzE5zyfRC8lXBUXiS73WwB+MOaKWPWw4M998p25/cHY&#10;K+Y+bN25KhaA+yiA6xl5AHCPt8D5ZFrPnr2IAb5UAN60aXNphbJp0ybpzFMA4EG2D9yWewGi059N&#10;lPu7/PV0Sfv5x3/Su2kfS1ooW8VJl74yy2uAQ3C7INx9JI+++tZ5jtTfAnBY+wA4yl774gdzexvg&#10;fwwVOcC9/cgHTQjZ+gbA/QTg/Shk+HAKql/fcwFeuXLlzjNmhAVGLFx6CD7wps3cAVy5UKDA2rYF&#10;bsu9Hjh9QVwluL+wqpcxxCErqOFi+eWnf0p5a7oWXC/vpn3itF8b4LZcVVwA1zPyaB84AF7fkwEO&#10;F8qsBQuqLli8+IwAvGkLAfhGBjjaghcAuN2M0JYbwVWxxHCf3EiA8VWjTbgV4DPZcp9mWOFbP8iR&#10;Fih63zbAbbmqOFwo0grFALi/n7+0A0crlLpBQa/4+/tXNZDpeQCft2RJtYglSyKlElNcKD1cAK7H&#10;A7crMW25V97Hf6UwA8jzXkiWpntWad84lHn1W9lGAxwVjui9mfHh12YZVDb+0+i96Q7gH37+PS18&#10;Ve3TBvh/n4oL4HChyJRqvN6/vwK4qwulXJUqQUb09i8YC0VZ4MvYAkclJgO8hwK4sw9cWeBVbBeK&#10;LTeyQvaTLwvOcwo/uPZzf5D+Cf3493+YANftwOH7fjTyoqTBFXM861Ppgr/naJ7pmkHb8i18rNnP&#10;J8k6ZAP8v09FD3CGt6UdOCZ0gAUeMmIE1axT930fH5+aBjI9zwJHJebCRUvfdXahbJSWKK4uFLsn&#10;pi1XobUJAD71YCLNeDbRbRlYzLuP5EqZWQxhQHXByymyHs4g1+VSLn8tYEf6lvdzpBULuuGjDbdu&#10;joi8CAb1IrbqEb/nhAL4KQb4oldSJe2IC8CRBj0bZwP8j6Ci94FbAI5WKAA4W+AhwxngNT0c4FOn&#10;TvUNW7BwrwK4qsTcuNEAuExqbLQDt8dCseVGqVe+pseiLtK9p/Kl+Z67MnCHALAoA33+zY/0uLEN&#10;ttXlfvnxnxR/8Uuz3MXPlC/8b9//LKDe9kGupKNpYPT5LyT+Hlv0X//1J8q69q20+UZa2pVvTICj&#10;jbneH3p16mPZunNVHJWYGuB6Vvo7BuCjR4/2mh8esWbufEczQg3wuhaAQ1VtgNuyZes2q1gALq1Q&#10;lDChw4ABA2jkyFFUp049zwb4qFGjSi1YsChsXlgENWve0gT4pk0a4I5JjW2A27Jl63br9wD4wIED&#10;BeC1awcdZoDXMpD5P4GBgdWM6O1fAPDWrVv/OSJi8YR5YQupWYtWAvANhQDcdqHYsmXrdqvoKzEd&#10;44FD/r4M8AEDadSo0VSrVt2T3t7edQxk/k/FGjVMa/y2LwA4B/+3cMnykLDwRdSiRWsLwDcxwOuZ&#10;APfzYws8yAa4LVu2bq+KwwJHRab4wL18HAAfPZoZ6Axwj3KhYDhZhCtWrO4bvmAxtWzZWsZCUS4U&#10;BngdB8ChajbAbdmydZtV9AB3DCeLSkwB+MCBNGbMGAZ4kOda4DWMk1m9en1PAXirNibA0RbcaoEL&#10;wG0Xii1btm6zis2FYvbE1AAfWwDgHuUDZ4DLQOUC8IjF1MoV4EEK4HCf2AC3ZcuWJ6g4AK7HAxeA&#10;Gxb42LHj0JXec10ohQF8w4YNtH79ejSh4R8HeKMZoV2JacuWrduvYq3ELKMmdDAt8DsF4AsWLqFW&#10;rdsKwNcLwDcUALjdjNCWLVu3W8UKcDQjNC3wOxjgGzZsNCoxHQC3XSi2bNm63SoWF4qPgrdqB16O&#10;AT6Ixo0bR0GeDPA6derURbh6/eaeEQB4KwC8lwAcfnBUYvoywDGZAyBuu1BsFaXQ3f0/kbt92vrj&#10;q7h84IC3VxkHwMcwwD3aArcCfOGipdSmTTsB+Lr1600XCixvjINiA9zWbxFAi1EFMQIhZo//7m8/&#10;mzqde10mMMZsPRhpEINhYVxwPfogQqzPOIhBsBKl3Io30mWwqq/++pPTvjCoFsZcscH+x1exVWKi&#10;GSFLA3zsuPEFAF6hQoWKRvT2L04AX7yM2rZtbwB8nZMPHBa4PZiVrZuRBvb3P/xC17/5kT764geZ&#10;kf7A8fPmpA3uBFhjyFmUmX7QIYxCqGe6d7ed1t6j5yjl8ldyvE+//jt9zx8LPaa4rT+WissHbgX4&#10;IAH4OKpVN+iUFeDly5f3MqK3f+F/B6SP/3oG+KIly02Ar98AC3y9+MC1C8WfAW77wG3dSN9+9zOd&#10;/+SvMhrg83EfylCx1vs+jYEc+kISLXwFlnQKrX5TacNbKbTl3RTa9UEK7TucQvceS6UHWPccTabd&#10;HyTStncTaePbibT69URazi8utOSVeAp/MZ7mPBfPkI93Og4s+WdiLlPipa/owqd/E2sdswa5O2db&#10;d56KD+BoSuhDAX4BNGiQAjjbuNFly5Y1J3HwKIBXrVq1CkIAfDEDvF27DqYFvm7dOgqyAByyAW7L&#10;VT+wpZ3/6XcyrOxTZy+bEzdAiC94OZk2vpNO295Pp3uOZ9LLcbkUlZ1PeR9eoisfXaIPP7pIV65d&#10;oEvX8uni1XOU/2Eenb+SQ+cu5VDuxSzKPJ9KaedSKJWVlptKqblJlJyTSNFpcfROTBw9cTyOtr8T&#10;R2vfiKOVr8XR/BcAcwfQZz6bRA+fuUiJF7+SjwvcLe5+h607R8UNcHTkAcDHjR8PC9zJheJRAK9Z&#10;s2YNhALwpSuoXfuOpg9cAF43SDrx+PsrH7jdjNCW1hff/CgW7hsp12j5G+lOfuv1b6fT/mNZ9OCp&#10;HPog9SJd/Ogj+vT6R/TZ5x/RJ59dFX382Yd07ZPLAnAT4lfzBeQXPjxH5y/nUe6lbMq+kCnwFuUp&#10;gKfmJFBKdjwlZ8RRYnosxafFiE4lnqVnT8bQtrdiaMtbsfySx5rPHM4LU7u9lHCVYvK/lDHE3f0u&#10;W56v4vOBO1qhmAB38YH7+Pj4GtHbv+hmhOs3OwDeq1cvsyMPAO7vywC3KzFtseDf/vLbn2QyhUci&#10;L9K8F5PNewpL+5EzOfREVB6lXrxKn3/xKX3x5acSQtcZ3tBn16+JPr0OkCuIX/uYQf4xLPKLDPAL&#10;bInnUz4D/NylXMq5kE0Z+RmUdj7dAvBESmWAp2TGUxJDPCEjVhSXepbiUqIpJukMRSdF0pGzkbT7&#10;nRja/nYMRbwYyxBXlvn0g4ky+cOhzE/pGwa5XfF5Z6nYAI5mhEYrFAB8/IQJVLduA89thVK7du3q&#10;CK0WuBXgaiwU1Y3e3wb4f60AuG+/+4mOZn1KD525aM5nOf3ZRNpzNJOeiz1HRzIu0hdffUpffX2d&#10;vvrqM/qK4f3FF58wvKGPHeD+TOkzWOKfXqVrH12iq9oKB8CvGpb4h+eVFX4xh7IvMsTZEk/PT6f0&#10;86mUnpdMaQzxlKwESsp0ADw+PUYgHpMSSWeTIykqgcPESDoVd4ZeOH6G7nsvita/dpYB7njxMQ/n&#10;m8nXBOTufrstz9PvCfA6depFMsClsQcWjvsb0du/MMB9ELq6UABvuFDqsgWufOAGwO1Z6f8rFZP/&#10;Bd1/Kp/mGhY3KgkB7ndSL1DOtWv0xdcM7G8Y3N8A4BxngH/B0AbAv/hSQVxb359CDO5PPvmQPmZ9&#10;xNb3Nba+r7IA8csMcAgQz79yTqzwvEsK4pkXMtgaTxO/eEZeClviSZSczRDPiqPETEA8RiAem8pW&#10;OFviZ5NYiVEUncgWefwpioo7Se9GnqLHDp+hTa9HmyBHS5f7T+bTEf5A/fsX99fAlueoOF0ogHiA&#10;v9UCD4opW7ZsPQEmLx7lA9eLw4WCSsyeBsDXoxeSCW8b4P99wnySD5y+QEtfT5f7hmZ9uw5n0rGs&#10;i5T70Uf0xTef0ZcCbta31+lrA+BfsiUOcCNU+oyuf/kxXf9C+cE/gxUOiH8KiF+hj1gA+FVUal5j&#10;gLP1fQEW+JU8yrsMgBsQZys860I6ZbElnnk+jS1xhjgqNU2IK2tcLPE0BnkyIB4lVnh0wmmBOBQp&#10;ID9BTx89RVvfjDJdK2H8n8WT0Zdkfk1318OWZ6joAe5vQtwHAGcLfPCgwTRhwkR4IZwAXrly5XJG&#10;1HMWWOBLGODtGeA9eiiAiw9cj0aoLfDaNsD/GwQr9Pm4K7T5vWzznkW8kkyx+Vco99pH9CWsbKsY&#10;3l8yzL9mmQA3wC36+jp9/hVb4oY1DpeKssiv0mcMckAcVri4U66pCk0A/BwDHMq9kC3KuZBlwDtV&#10;woxzqZSWl0wp2YY7JSueEhjiAHhCOlvkAnEHwGMSztDZ+NMUBYjHn6DTccfp3TPH6dljJyj8+Rj5&#10;ndMOJtKKNzPorZSPpPORu+tj6/aqOADu7e1nDmYFgAcPDqYJEycVALhH+cD14gB4RxPg4kJhC1yP&#10;Bw6AV7Ut8D+8rn/zd3qQre5ZzyWZ9+vNpPOU9eFVE9Rffq0s7a9heQuwlb6G/9uAOsooeCsJvFlf&#10;sCUOwRL/9HP4wxXAPzIqM7VP/PLVfLr4YT5b4efY+s4WCcTzsyj7fAZlwQI/lyJWeHpusihFLPF4&#10;tsRjKFHcKdEUlxpFMcmRFJt0hmIZ5GcZ5JHxJ+lM/HHRyZijdOLsYXr9xFF66tAJmvq0ggJ6fe47&#10;do7/0/ir2+tk6/ap2AHurwA+0Q3A/f39vY2o5yxwoSxZulJcKJhSDe6TdWuVD9wKcLsd+B9b0ec+&#10;pzVvZYoVivu09b10yrt2jT5hi1nAbegLwFm7Tlga0grgBtS1DOCjRQrcKrC8pVLzi4/oEwPgpiuF&#10;AS4+cYa4blYofvDL2SLTEs/PtAA8WbVKQaWmCXDtD2eAp0VRbAoDPPkMxSWhUvOMAfATolOxxwTg&#10;x6MO0eEzH9BLRw/Tltcj5fejHTsqbOMufGH36vQgFV8lpg8DHB15HAAPCmrguT0x9SKVmOjIUwDg&#10;lp6YALg9pdofUv/46Z/0btrHNPM5BW7oRNYF+vg6g/srWNsAtgFj1ueAuGXdlFjihh/cFCxxZ4Bf&#10;NwD+MQP8k+tXHVa4BjgLFZoAuLhSLueIHADPYoCnU4bRIgXwhh9c+cIBcKs/PJri0xjkDPG4FIZ5&#10;chRFiRV+iiITTtHpuBNshR+h49GH6FjUB3Q08gMG+SF64L1jNP0ZBQi0toFLBZ2W3F0/W7+vihrg&#10;vhaA656YyoUyEQB3akbokYu1ErNHzx7iPlm7dq0BcMMHbnel/8NJtev+kR6Lumjem1kMq5jcC6al&#10;DOiaFZIGlJUF/hlb3wrY4u9GHPmGOwWWuKxzuvi/Wde/+IQ++xzw/pg+FRcKS5oVOlvhsMABcNUe&#10;/BxdYCvcbBfO8BaIX8gQPzh6acIPnpqTzNBOMOEt/nCjQjM+/Sxb4mcljvAsW+PRSacpKtHhSjkV&#10;C1fKITp69n3WB/TBmXfp4KH3aMmLsMZVJeeqNzNkuAC73fjtVZFb4N5+qgWKpSOPWOCTCgLcoyzw&#10;0aNH/x9CBXDVlb5HD2eA60pM6Upfzwb4H0UYG+TqF9/TnqN5ck/QwuSeY1mUc+VDASrkgLhhRcMV&#10;YkjD3GFt63SA2+FWgaX+OacrgMP3rWQCXNqGG1b4pw6AX712QdwoF6+cdwI4WqPkXlQAz0ZFpljh&#10;6GafQslZiU4AR6ihHQsrnEMI7cRjUhjgSacE4hAADkv8GMMbAD8c9R4dPv0uHTn9Hm157TRNEYgr&#10;kKNNvN3c8Pap2CxwA+AB/soCF4A3cAa4R41GGBISIs55K8C7M8DXMsDXrFljAlyGlLVdKH8YwYK8&#10;8Ol3tO6dLLkfGKr1uZgcuvoJw9vscHOVQ/Se/FhajsDK1pY0gCwgZ0sb6SJAWtKRZsAb23DadSNP&#10;t0KxAvxjgPszZX1bLfCr1/LpyodKFwFwVGZedLhRci+oyszMc2mUzvBGJWaaVGRa3CmZbIWnx1Ic&#10;QzyGAR6bGsUCvM+IziafZkucIc7WOHzhJ2GFxx6h47GH6VgMg5whfuT0O3T41Du04/UTNPMZdM2P&#10;Z5gn0Cdf/t0eIOs2qcgB7quaEQrAWRgLRQF8EtWtX/+4j49PbQGmWkob4e1fxo0b1xKhqsRUHXm6&#10;d+9Oa9j6Xr16tVMlJqxw24Xyx1Dex3+lRa+kyb0IfSGRXgC84cJgkIpPGvqcQc6gNQGObvGwotGe&#10;24Q4Qxq+bQPunyHfALoJcJTVMgAOSxz7RyWmBrjpQmF4Q2hOiDbhH15lK/zD824Anm0APN0J4Ojc&#10;Ix18chIdVnhGrAI4rHCGuBJ6ayor/Axb4KfjjtGpOAD8MANcuVKORLEFfuZdOsqW+Acn3qJ9bx6l&#10;0GfR3DCe5r6QTOf4OtqVm7+/igvg5pRqFh94vXr132eA1xRgetoyatSopgg1wNGMUADO1jcAHuRk&#10;gTPA7WaEd7zSPvyGZj+vmgiGPp9Iz5/NMQeYAry1NMAh7QfXAP+MhbgAmoEs6axPvmCrWvIUwHV5&#10;UwxuAbi4ThjcxnHk2AxwrY8/vqI69XwEiCtfOCoz4UY5fymXzjPIzxkwzz6fqSCehzbh8IcbnXvQ&#10;KoWlAB4jihNfOMMbMizw0wkn6RR84GiREn+MTsQZ1jcAHv2eWOHHGOKHT75N7x9/kx587ygteOGs&#10;XL8FL6dSxtVvbZ/476yiB3iAAjjDG61QMCcmAI6emC4Ah8tZ3M4esTgBfNlKat8B7cB7KICLC8XF&#10;Arc78tzRSr78Fc002ncveCmJno/OFqsXg0pBYgkzUAFVJbg5GLqANyAuVrcSgH1dLGoDzrz+6Vcq&#10;LtY2C6AH0AF2CC1PxPrWfu/rH4q7BtDGusD7U+VKufrRZRkbBd3qAe8LV86LP/wiKjUZ4vkXcykP&#10;AEeTwnMZqlMPW+KQtsIBcEc3e1RiRosAcOVCOUPRrFPxDHEG+UkB+BEG+CE6zjrGED8W/S6dYEv8&#10;2Om36YPjb9DhU2/Tc8eP0vJXFMSXv5FB2ddsiP+eKnofOCxw1QvT2wJw9MR0AXgJj6rEHGm4UDZv&#10;3t5z6bJVAnBtga+CC6WOM8Cr1mns9gLcqmyA//7K+ehbWvhKqlz/uWx5v5OYYzbbE2iKAHLDCv+c&#10;LWRYxwxxgPg64AxoG0IaXCYa0iIuo8qqMjpdAG58FBTE0QvT8LUbANfHlYpM1lU+r8vSlFABXFqj&#10;sPIvsRVuWOB5F7UvPFMADleKQJzhDQHgyRh2NiuekgDxTECcBXcK2obDFy6ulEiKTDpNZxJO0GmG&#10;+Km4Y3SSLfGTsR/QcQCcdTzyXTrC8D56+h06fvY9evXUUVrysuq9ibbzgLj1etsqPhUHwCGZkcfL&#10;h1lXKMA9qxXKqFETGyFcbwK8kwPgq1Y5AG4MaFWltg3wO1EXP/sb7TiUKx1T0Nrk9bgs+vDqRem+&#10;/pGIQf4JQK5cGBrgH2mIf8Gg/YqBC0BbAK4gDbeJcp0I0A1piOv1TxnapvijAGCL/5v3/xEfD9DW&#10;uioAvyQA19a3CACX1iiY8IHhfTFTJn1QHXvSpUIzIzeVpXziALiCuNHNPguWuDFWCtqEp0YJvCHd&#10;rDCSIX6GIX6aAX4q7gM6FfM+nWRgH2crHPA+cuYdtszfo2Oxh+jgiZO04EU15vjm9/icPv7O7fW3&#10;VbQqeoCrViiAtxdb4BrgEydOpPr1G73p5+cno7ZiqVq1queMRjhu3GSzEnPp8lXUoUNnATj83ytX&#10;MsDr1rcA3B4L5U7UJ1/+QA+cypcRBHHtX47JpEsMw0tX8qXLuoxBAogzwAXeLLhSBKoGwD/m8NMv&#10;IIY4g1q5R9iSBsQNC1tb2gil1QmX0T5w7UL5WEJe/4yhzce5BmDzca7x8RC/9ulluvrJJbrC5wNd&#10;vnaBLqEVymV1vmiNgiaF5y/nOgB+IZNy2ALPPpdBWXkM8dw0lmpaCF+4cqMksBWeQIlZlqFn0bQw&#10;NdoEONwpZ9EiJeE4Q/wYQ/woA/wwnY5lkMewJQ43CiAezTBny/xk/GE6wZb6Y0dP8380cfJx3H4o&#10;hy58ZkO8uFUsLhSjIw8ALi6U4GCaNGkSNWjc5FUGeDUBJi8eNRbKxDETOyAsHODOlZi2BX5nCT0s&#10;X026SrOfV8PAPh+dwfCDNZsvusRW+BVp7cEgR+sPwxL/6DMFVgVvuFFQoakEICu3iXKtSJd4A9wa&#10;1Ig7hDT+GIh4f6yP2PL+iKEtlvZnDG3o00v0IR9bJna4Bl2kyx9iZEI+TwvA0Rrl/BUF8LxL6NTD&#10;8DYAbkI8zwB4HsM7J56SslnSIiXW4g8/q8YOT0ZXe4yXcoZiGODRBsA1xE/HHVEAj36Hjka9QycQ&#10;Z4CfTjhCkYnH6Hjccbr/cBRNeyZOhqV9OuayPdtPMat4fOBGZx6GuAb45MmTqXETJ4CX8PGkGXkm&#10;TpzSD6G4UATgyoWCCsyVpgtFT+jAALd94HeUTuZ8JkOk4po/fSaNYZcnTfLELfEh3BNs4TIoAUu0&#10;+lCWOIstYXFnXGdLHBWbDHNpWgifNUMcbpBPvuQQrhMD2krK3aLcLo60j7/g/QDghkUvFrcG+Cd8&#10;bBEDnI8vAsA1vOW/BSVUYJ67pFwo503/N0Mb8OYQljjimfCHyzRsSZQMiOc6xkjBQFca4JiGDTP4&#10;iE9cLPCTFJ3oALjWaVjbMe+x9Q2Av28CPCr5GEUnH6eTiadp73tnZdq2eS+mUPKlr+zmhcWoIge4&#10;NCP0N8dC0QCfMmUqNWnSzAQ4/N8e5QMfP35yd4SFAbx2bUclpg3wO0uYZHi5MY73jveTKTE7k/Iv&#10;8r/4F3PFj5wPn7IJcLS7Vm2vVaUmAK50lQXYSmcbCK4VBvu16wz4z3mdgayt9E94Xdp2I24CnaHN&#10;ABeIw69ewGWi4G0C/CNeNwBughuuEz7nCwJvWN+oxDQAbrRCAcCz2fqGAHDpXo+hZnOT2ApP5N/P&#10;AM9Gi5QYkQBcutmrOCo0zyajU88JOsMQj2LrWuk4nUk4Sifj36cTcSwG+AkD4NFJx+lsygm23k+x&#10;JR5JW99SlZqLXk2jK9e/d3tfbP3nKnqAoxmhBeBoB84Anzp1GjVr1txqgf+vRwF88oTJIxDeCODe&#10;3o5KzEDbhXJHSI9vIhbhCwn0bnwq5THs0Hrj/IVsBXC06gAcxdK9IMCE4E5BF3ZIYMpQxbyVGuDi&#10;GxeAI84hOt8wjBXcFcAVvK8qeAvkIcQVwD+Eu0SE/eM4F1TvS7T9xnGvnudzOcfwVsK5nmd4A+Bo&#10;Bw6AqxYoCuJieZ9Po+xzrLxUcaFgxh6BuAnwBErMMSoyocyzLA1w9NKMNJoWonu9BvhRikw8zAA/&#10;TKcSPqCTDPDjZ99hmDPAOS+Kre8oA+CxyZH0ztloWvGqgsqatzPpK/v5LhYVXyWm0Q7c6MgzbdoM&#10;V4CX9iiATxgzoRtC1QpFtQMHwNEKZeXKlQzwuibAYYXbAPd8/Yv/dY86/7lUquFaHzydLH7hrNw0&#10;Cc8x9ADCC5dg1cItcZ4uX0GXdYDTAW8rwBEC4tpvDV81rGj4sgXgLGmGKHBXgjWurG62tK+jPIe8&#10;jfi52eoGvEUGwPVEDiIA/Oo5usyC9a3cJvzRQftvAXiu9MrEwFaAdw7cKAzwLLa8s4wWKNIzE80J&#10;jU49STkJlMAWeEI2wxvKijEBroacRdtwhrh0rz/BgnuEIZ2kAH464RBb3+/SUQb4UQ5PsgV+ii3z&#10;SIZ4dMpJ3v609PB84EgMzTyoxkx5JfEq/ePnf7q9T7Z+u4qnEhMdeXycAD59OgDe0nNdKBMnTuyK&#10;0KzE7NhZxkKBBb5iBQO8Vl3ThQJVtgHu0UJnktyPvqXZRmedh08AYClsjaJ5XRplopKPBeidz2dL&#10;/EIuXbioLFuAEu4K8TtjTkoG6mWWruAUoYMNeklCHIcLRGaV/0RZ6boJoLhIxErXlZNsXRt5aF3y&#10;4cf8YcDHgSUTGLMuX8uni9f4gwLxuYjQ/pvPCRWv58UKN3phwvIGvC0Az5ZmhGgLzvDOQVtwtr6N&#10;mXrQFhwtUOLZ8o7PhFT3erNFClvg2vpGS5ToxJPi245KYkBDbG2fZqsbAD/OOhH/Pp3itDNJx+lM&#10;ynE6m8oWeOoZik2PpNiMKNrwphozBffgu+9/dnuvbP12FT3ADRcKutKX8SU/XlcAn0nNmzsscI8D&#10;+Pjx48UHjo48y1Y4AA4LfPnyFVSrZh0b4HeI/s36/vtf2Oq7Jtd42avx9E48JjpggDO809E++hxb&#10;4gw8tNoAwAXi8Imz4GNGJaH4ndkaRwsVgPyKIYxJIhBneMvMOSzxXTOMr7GU31xBWlvpALduEqjW&#10;VSsTserZ0rYCXLrLM7wvsPWNliaQagOez+A+r6xwwNsCcCjvPIfnMimXAQ4LHK4T6dADgLPljUke&#10;FMDZ2s6MprjMsxxyHODOQIWmdqEogMey4BI5y1Y1XCSRbIkLxJOO0BmG+MnY9+hk/CGxvs8knaRI&#10;LheTytZ3mgPgMelRtPxVBfGVb2bKf0Xu7pmt36ZiscBZyoXiGAtl+vTp1MyTAT5t2rTRCK0A113p&#10;ly1bVgDgtgvFc/VPtr4zr34r1xedde4/iqZzCQwwWKTo3IJJgFNVhR8D7xyD7xwDEBZt/gW06mDr&#10;VtwUbPnCtcLghPUr1jEsc9Y1uFI+YnjDX21Y0lfg/mB9BJCjIlKsbQVrsz03l79sxDXAlYuG13mf&#10;6DJ/ifdxkdMu8PFMgPMxcS75F88xuJXbBL5vtEABxM/xByiPP0a5/JsA8Ozz+C9DQVzNWq9HJsS1&#10;gMskmuEN37eGOK9DDNxYQBhuEEOxbFWjghIQP8MQPwOLG77wOIZ3PHzicJ+coGguFwMLPI23yzjD&#10;ihQ9dOysOeu9PUly0aqoAQ54m2OheDk68kybxgC3+MAxnZoHA3y16okJF8rq1bR0qQa4grdtgXu2&#10;vv/hF9rwjhoeduNbCRSVqoZTRQeWNAPiGuRZeQw8FuAHEMKVcp4FSJ5nSxxCxSEgio404pdmaxhj&#10;dJujBDJ0BeBsNV/5KF/82CIAmuEtMDegLV3ieRuxslmIIw3g1vlal1h68CoBOHz1OC8AXCov+cNz&#10;AR8fBjh/hPL4Y5QjbiEHwDXE4QMXN4pAPE6EuTLRjFApmhWllAZh1h4GsbhEHFa4A+BHBOBRSccN&#10;P/kJAXdsGgDOygDEI/mjoLT6dWWFTz+YaLcNL0IVH8B9xAeuAY5WKE2aOZoRGp14SiHuEcvUqVPH&#10;IXQCePce0o1+6ZKlDoAbELcB7rk6e/4LubahzyfQM6dVu2fdjTw1G2ODMNCylQBxAFwgzgCEBQ7B&#10;PSF+Zg1xwwq+wkDFuNwfcghXirhVGMKwvuG7vmIRoA7BrSJxgJnLwpLPB5QB56sMZg4xcTH87Biw&#10;SsXhe1egF/GxL8Gtw+eCAaxU6xOGtgFw7T6RTjwCcLhRlPQ44ajETMlRVjiUkqPagwPgiSJlgcen&#10;MnQxXrhhfUOwrKNTGeJsiYsrhSEOnU0+aUoAnm5IAH6G9837So+kd2KjGd5q/PCDMVfc3jdbt67i&#10;8IHDjeIK8MlTpjh15GGA+3HgOaMRzpw5czpCDXDVjFABfMmSJVTTBeB2T0zPFDqNoKs8Zo3Z+nY8&#10;JWWw2PrG5AZasEQF5GyNY7yQnNx0JbHEs8QfDiieB8wZlqZfnCGKik09uYKWruwEfAF0FSqXinar&#10;iEUO0BsAh1VtWtesS1jHfiRU0nlSlj8gIj4fKP8Sn6O4T5QVnpcP3zfgDb8+QlVJq5QulbdoSqjE&#10;1niu1aUSKwNcJRk+cAA8DhWRqQ6AxzK84UaJhtDaRCzv4wa8GfAM+xgGeEz6GVGsuFDOsPXN4vU4&#10;tuh3vafahqND1Udf/uD2/tm6NRUXwL21D9wAOMZCadC4sQlwXv7kUS6UWbNmzUEoAF8OgKMrvQvA&#10;4T5hgEtXens8cI/U6bzP5bqGPhdPr0axdZkGV4GaVgwuFBHcKZnKGkdLjWy2wpXSxYqFJQ7BLSFt&#10;xQFytshNiBsSeMMyhgTkDG8dMsAvwyoHxAFuA+4K8CiDjwG2Ve27IYxtgmOoQap0Rx3441WTQenA&#10;g48J3Ch8XnkX+IMDMbzz8vHxUa1qBOD5bIVrsTUOK9wZ4I4RCgXgrMT0s5QAgLPFrKDLVjQkAD8h&#10;ABcxtNFLE4qB5Y2RDCGGdAwqLtnq1gCPY2tcAzwqJUoscMz0/+TZS27vn61bU5EDXDry+Dn3xGSA&#10;jx8/nho0aGAF+F88CuCzQ0OXIVQA16MR9pBOPIsWLaKaNWrzD1OVmAJwe0YejxOm9Qp7CcPExtOq&#10;19QckNJFnJXA8SSAHEqHAHG2zBno6bDEc1KkfXguW6p5bLUqiBvW+HlYugAmhwApLGENXQO40o4c&#10;Y6pgnBJYzAxyuEi0C0SgLeBmWT4CcIugxQt0Hr0qL+MY6jiqotIhuHXwIZGKVrhNAG0BuLLApRKT&#10;JT5wA945hjLhEzeVShnnUij9XLKAPDUnQdwpSZkxypWSGc0h/OGRfN3YghbfNlwk8HOfZFijiSFD&#10;PMGAeBIAz1Y32pCjFQsrjrcX/ze25w+C8rGfpXuPqBELV7yRTp989Xe399HWzavoAa584BrgAQbA&#10;x40b59kAnz9//m6ErpWYAHhERATVqF7LBLi4UGwL3OMUaVjf05+Jp1ci1cS9AvBUDlMZIBxPTGdr&#10;kwGemMYAz1AAh0tFAJ6TylZ4KuUwxJVfXEEcAAck0dsRYFW9Nx3SFZ3ip2a5c4FICxaGt1jrhrT1&#10;rjoTweLm/QPglxnQvE9tgQvAcWyWBrj4vaX5IJ8jPi66GaEBcEDbCnDxi3MonXwY4FDGeQVxWOSQ&#10;8o/zxy0T/vAovlaRHAK+sKQZ0oA3S9wmBsDPJp5QAE+J5OutAB4HK16ArQTfuvowxFAU3wPcI0ym&#10;8VLCh27vo62bV9G7UNCRRw1kBT94gNGM0BXggHdgYGAA4h6xhIbOW40QAF++Yo3RDrynuFCcAK59&#10;4DbAPUqwvle/lSnXdN7zcfIvvUzcm4wpw1Axh5YVDBEAHH7xdLhSGN5ZiZSWlcTwBsBTKJshnsOW&#10;eE6uFeAKjnkMTXSYkW74Brg1aAFy7aeGH1uGfmVoi//aALikG9CW5olitbMVbwD8whXer4g/CJyO&#10;fSMd0Nb/Aeimjgrgqgu97tAjrVHkQ8PnfgHDy3L8IgOdIQ9lc7oCOP9WFixxDHSlhUrOVFRwomLT&#10;aIkCiQvEqJw8m6ZapADggHc0S3peGgAHvOMAbv4IoHcnennqMVcQj+NQW+HbPsixW6T8hyoOH7gV&#10;4H4C8CEFAF65cuVyHjUa4ezZ81YgNMdC6dhJ2oFjNh4AvKYLwKvaLhSPEibVnWPMb/nyaTWmdUxy&#10;pAlwmbxXLHIGi1jicKcwxFmwwjOykygzV7lRsnLZWoU/XACufOEAOeKwcOFrlgpEw0KG6wMtQy4C&#10;uAbILzGEBc4CY8DZAXixytGmm612bcWLf/syWr0woLkMtpGPgtF0EM0bz0nzRuVGgQ8c0BagI1/S&#10;DBntw0WX+AN0EZZ6hmGN88fpQhpb40oAejos8bxkSs/ljxncKVKhiWsFFwp//NgSj2OIx6bBz80Q&#10;hwvFsMIx4JV03kmFn5uvMW+nAK4EdwzAHW/R4URlhWM+0jeSP3J7P23dnIoa4GAcplSTnphevkYr&#10;lIIARzPCSpUqlUfcI5a5c+ZvQ2gdzAoAhwslPDycatQAwBW8IXtSY8/SzkO5MmAVrumpuBMUlXha&#10;dDaJYQ5h2rA0/tfegLhypcCNoixxQDwNlZpG+/AMDrNyAHHtD0cnGcAbcU43KgzRA1JcGwxwsaLd&#10;Ahx+cwa8FeAsBWoLxKWsYzsAHb5x3UM0/yJb/AC1AXFIV2qa4nO4yB+Bi/xRycf44Dn8m/g/jtS0&#10;OEpJi6U0jmfmJIubKJ3/80jNUC1yMnKT+SOWKErLiqVUtpSTDPeHqtSEhQ1Io8ISPnClaAY5AA4f&#10;OHpdAt4QenqKL90F4IhH8nlsekd1r3808qL89+Tuntr6dRUPwP3IW6xw3QplCI0dOxYAfzYgICAQ&#10;nATA0ZkHcY9YQkPn7UQIFwoA3r694QNfudIBcHMwqwAb4B4k9Lxc9WaGXM/7D0XJxLynE06JIjXE&#10;AfBUdBNnoLAFnmQAPFFb4ZkMMgaatA2HDIBDaGJobSt+DuA2BDeGsoTRMoTFIeaq1DBVrhEFZqn8&#10;NODtBHAT4ip+0YB3vuELV61Q1L70IFbqg4EmhbDSIdW8EGnZ2cmUFH+Gzpx4n15+4Sl64dnH6cXn&#10;nqDnnn2CXnzhaXrhuafo5RefpaeefJQefvh+evLxR+jgU4/TM08/Qk8/9TAdPPgIvfH6cxQde1Qg&#10;LpWZUiEJiOM6nha/t7hRGOawzGM5XQNcenQC3AC4AW098mEilBlHr8co4Gx+lz9+n9gz9/xWFbkL&#10;hRnnU9bfmNBBAXxIsAJ4/fr1D2qA8+JZw8nOnx9+L0INcN2V3j3AbR+4J+lI1qcU+oKaaedkLMM7&#10;nuENMcDFCk/G8KgYYQ/dxNlCTGULnCEOkMcLyBOUT5yt0ZTMZLZAAfFUtlTTWAB5Kluy8Is7mhlq&#10;gCu/MwS/NKRcHYC5aRUbcNatVwrA25D2qecD3gzifLaipTMRAxoDWMEC1wNuiaUPGQC/jG3yMyky&#10;8hi9/84r9OQj99C9e7fTqsULKHzODJo6fizNnTWdFi2YT/PmzKR5obNpbmgozZk9hyaMG08D+/Wj&#10;9q1bU7tWLalXty4UEtyfwuZPpwMHttOp0+9Tcno0X6Mo/u8FrigGNtp+M8Cl2z3DW7lPDHBzqNwo&#10;Z6V5ovjC4QfPilPNFTl8N17N2oP/mjBSobv7auvXVeQWuLc/Axwz8qhWKBjMygLwV9jqrirA5MXD&#10;AL7gSYQmwDt0oq5du8lAVvPnz6ca1WqaLhTMiWlb4J4hjDqISYpxLUOfjaVTsScY3LDAT1JUwmmK&#10;TsTsMvCJY7JeDNKkYB7PEAfAE/jf+YRUNCtUAIdSM5MoQyCuLHFljbOMtuIa5I4241kch488m/LQ&#10;5JBBDoBL+3GWtsThDtGTEWtYS4Ulh1pIU351WNMGrCFOtwJbBttiSXNEDmF1R505Kpb2/j1badWS&#10;+TR5dAgN6dubhvTrQ0MHDKLB/fvTIAZ1927dqRs/271696PBwcOof//BDO0+1KltR2rXsg01qleP&#10;mjSoR80b16PeXTvSkohQeu7goxQZdYTik07zNWOLPPUMJSRzPAXNDFU7b0BcWp4wuNU4K/xxZGtb&#10;mifCJWNY4AnZMXSar/2eD1Rl5gtxH9I/7aFmf5OK3oWiW6EYoxEaFviYMWMoKCjI2ozQwwAeHn4/&#10;QgH4MmWBd+3alQG+vADAoar2jDweoe+//5m2vJ8j1/KxwyfpZAyGO2WIixjibIED3JCKwyJn4GD6&#10;sFQGS5pqkSIAT1cAT2OAp2clKzHE4RfHBMFSwaktcatv3Mm9kk3nGeCodDQBLpY4Q5gFKxruEGVV&#10;WwCOfA5FAm/tHmGrXUMbYlij9YoCOkOc8zMzkunQobfpwQf204L5M2niWIZyr67UtmUzaly/PrVo&#10;0oxaN2tNzRs1o6DaQVSrRm2qVasuBdVrRC1atKWuXXpR1w49qGOrTlKmSaMm1KBeA2pQpw41rVOX&#10;WjLM2zRtKPvcsGE5vfL6QYo8e5RhzvDmaxmPCkypxETXeUAcFZmqFUoSW9u6FQrgHZ/FcM/ia896&#10;+awCOGbtSbj4ldv7a+vGKh6AwwI3KjENC3z06NEAuGmBBwQElPWoSY3DwiKeQqgAjgkdYIG7AtzS&#10;CsUGuEfocManMvfi5Kfj6YOoYwxwDLJ0jE7HKYCfYZBHwhpPxBRhDHC2GgsCXAkATxELHBV7DHK2&#10;avXgVzLwFQvd7a0+cdE5yGGRa4hDFwBwgBy+cZGC9XmEDOFzhrsEkAegrVa3E7gF6CwD3PIRyM+m&#10;zMwUeu/dN+nuu3dTeHgov2z9qH3b5tSoQV2qU6uWtJ6qUbUWBdWsTzUqV6cqFatQhYBKVM6vIlUs&#10;F0hVA2uyalP1yrWpJlSlFgO8Oe+jI38A2lC7Fq2oSd0gql+rJtWrVZ0a1a9NPXt2op07NtH7779B&#10;0TEn2AqPFIgnGJWd4iuXjjxo+80WN8NbNym0AvzNuBia+4IaH+VI5qdu76+tG6vYLHC4UNCM0AD4&#10;qFGj4EJxqsSsWLFiBcQ9YgkLjziIEBM6LFm2QgDeBQBfsYLmzZtH1as7A7xaXRvgniC0YgAAQp+L&#10;ZYAfNQB+QgSARyYA4GiVctKwvk9LG3G3AM9IUK0ydPtwAbiywE2AGy4ULQAcUNcQVwBXnX/EEmfI&#10;XkDIgJbKSMDbqOzEukxKrJshMpRvCuBstaMlCvzzhw69Q7t3b6cJE8ZSly4dqHmzJlSvLgO5ajWq&#10;VLEylQuoSOX9K1LlclWoPD+7/t7+5OfFz3EZfwrwLkcBPuXJz7s8p1fg/MpUwa8SGyt1qGVztsw7&#10;daNWTVtSHf4I1AysStUDK1OVyhWoerUq1KFdG5o9fSo9cP/d9NY7LyuLnCGuAS6CNW64UxS42SrP&#10;dugkX//t7ynwvJ36Mf3jJ9uNcqsqeoAb7cC1D1xaoQTTyJEjqbbFhQKAV61a1R9xj1jCFy58ESEA&#10;vngpA7y9AfDlK2ju3Ln80BouFNsC9xhhiq57T+bLddz5ViQdjWZ4xx41AY7WKNr6jk6CBY5mbwA4&#10;W4gMcAhjpSj/N0ObwzS2wtPYAk9ngMOFgh6a8IHDhaLHS3GFuAa4dqlYAS4TRSBk4KINdx5b47mc&#10;hjCPIW52kTcAbgquFLG2oVzCKISQTkfX+cioE7Ru7UoKGRZMzZs3paC6daha1epUoUJF8vMrxy9i&#10;gPwr7OOFrtG+VKakF6sseZfiF7SkD/mW9iOfUvyiQiW5XGkF9ooBlSmwUjWqxhZ7JY7jA1DBvwKV&#10;4+c+gC20AN53pXKVqH6dutS+dSsaOXwo7di2kUH+kvKNGwAXd0pmFMVBWWyRs9WdkB1NiTn84cyJ&#10;FT19RoHn/lP5dP1ru2v9raqoAe7UkYcBrsdCGQGA167t1JGnVq1a9RD3iGXBwiXPIjRdKAJwVGIu&#10;p9DQUKpWrYYJcDWYlQ3w261rX3xPWz9Q/u+XT5ygk2eP0Gm4TxjcWmdYCuCnlQslCS0oGCgmwNGk&#10;MI6SxYUCiCsLPE0DXFqjGBIrXHXyAcwBb9Xhh+ENmfC2WuDKlSI9Jw1457DQg9I6xgkAr33fphjc&#10;sLYvog05Qx1W/DmAn/efkhpPDz14Lw0bNpgaN2pINWrUoMDKVQSuZUp701/+UppKsEoi/HMpKvGn&#10;EhyW4PWSDOuy5MvQ9i3FMC9RhsqW8CKvv5QlrxLeDHcD6KW8yQ+j0ZX1p7KlGe5l/MRS92NLPcC3&#10;IlUqX4WqMuBr8nvRICiIOrZpTfPnzqS3332ZLXFthcMfjtYpDG+GuHTuAcCz+ZozvJNy40yAR7yS&#10;SukffuP2PtsqXMUDcOUDtzYjdAU4LyU8CuAREYtfRWj1gXfp0pWWWQAu1rcNcI/RsezPKOzFFLmO&#10;b5w8Qadjj4kFrpsRnklgJeoOPaoFClqkuAJcj48CN0oKW98pZhd7VGQ6WqM4JoFQABeQc9wKcNVj&#10;kwFutEpRVjhD2gA6AAx452Isb5ED4Lp9N5oPQrC8xeLGNnmZlJaRTGlpKZScHE/vvPMGLV+2mIYM&#10;GUytWrWiOmwNVwmsRuX8yzNwfegvf2JoM7jLMszLlvZiSJdka7sklfMqQ5V9fSnQx5cqentTBS9v&#10;CuB8Xwa5N4Pcl8HtxdAvy/Lj9AB+iX15f74McV+vcuRdht+BsuX5xWarvFwgH7M6Va9SjRrWCaIe&#10;nTrS8qURdOjIW3xt0TqFoS0QZ2ucAS4de7LQtJCVfVYs8FdjY/kexktzwpj8L9zeZ1uFq+gB7qjE&#10;dAB8qHKhOAP8zx5ViblgwdK3EVqbEXbu1JmWLl1Kc6wWOMPb9oF7hl6I/1D5v5+NpXdOn6RTZ5UP&#10;/EzsCToTB/cJOvLA+latUGIY3pAV4OiViS72GK1QutfDEjcAnsoAR5tw3RIlja3xdLQNz2N4A+Is&#10;cZ8Y0i4UDfHcPAPm5y0ANyCux/K2DlerAa4tcMAbLpiUlHiKi42mmJhoOnHsGB069D7de89+WrAg&#10;jObPn0chw4ZTu3YdqEG9RlS3Zl2qWbUmVWSQV6tYiVo3bUp1AitTUKVy1LR6ZWpfrxZ1aliX2nHY&#10;pk4Nal27OqdXogaVy1Pt8gFUu0J5quLnQxUZ9BXKlKZKHJZnkPsbVjtcLz6l+QVn+ftUoPIBlalK&#10;hapUK5At8ZoM8c6dad2aFfTB4TcogS1x1SpFA5yhDT+44QsHwKMyYmnPBwo+x3M+s/3gt6iiB7if&#10;cqHwf18++A/MqMQcPmIE1bAA3OMGs2KAv4kQXemXsAUOgHdigC9hgM+eM8fJhQKAV7EBftv1bOwV&#10;uYbb34ikQ2eO0cnoo3Qq5pgJ8NNxx6UVilReCryj3ANcRiuEVLtwDHaVgt6ZgHh2skyGnGYAPEM6&#10;9xjWt2GBiziek4sKTTQrVMK6AjjD2vSJK4jLZBEa3KwLCHndrLxEc8FL5ygrK03gHR0VSdGRUfTa&#10;S6/Sls1bKGx+OE2dNl00bvxEGjYshHr37E29u/ehzm07UJtmzahLyxY0sGt76tKkDvVpXpdCOjSl&#10;qX270LT+3Wj6wJ40uXdnmtCjDY3r3pJGdWlOg9s2oAGtG1GPpnWpY71q1KZWJWpZvSI1qlyOagf4&#10;UTUfH6pU1ofKsUXuD3kFUIB3eSrnU54q+VWiwIBAqlOtFnVu1562bFlHkXw/EmGBi9Ctnj+SDG8R&#10;AzwpO4aSc2Lo4WMKPi8nXqW/2TPX35KKvhJTtwPnDzV84BrgwwsC3KMs8IWLlr6LUAMcPvBObE24&#10;A7g9ocPt109//wc9Hn1RruGTh0/SCYbFSYb3qViGtgD8BMfhDz9u+MAj6WyiHp1QwTsO3eoxZrjR&#10;qUeNVMhWuAXgGuKYhk1cKNkMcAZ5Fgu9M9EyBW4VVcnpDHBI/OFsRZs+cbRAkdCIM7jFfWIAXFVi&#10;qk46Fy7kUUY6fzhSUygpMYneeO112rVjN4XPX0BTp86gKVOn0/gJk2jmrDk0Zdo0GjNmLA0dPIyt&#10;4C7UsVlT6t26GQ3v0oqm9mtH84d2oaWj+tCGKcNpW+hE2jZnIq2fEkKrx/WlVWN70YoxPWnR8M4U&#10;EdKVQgd1pJn929HE7i1oZMdGNKRNPerdtDZ1rl+T2tauSo2rVGaY+7Fl7i2VoF4lypJfWYZ52fJU&#10;kUFevVI16tKxAz388L3SVjwxDdeZlQH3CdqGn6VkwJuVwtIA33/8HH32tV2ReSsqToDrSkzxgTPA&#10;XSsxOSiBuEcsixYtfh2hakZoAFy7UAyAa/eJv58N8NsttFg4wC88ruGzR4/TqbNogaIAHgn3CQMc&#10;1vcZaYWiemRKr0zpicniMBY9Mhnc8eiNyUL3egBcxgk33CgK4IkyKbAMdoVKTcDbADjA7bDKnQGu&#10;XSl6mFeZ+d6EtwFwDsWNIla4qqxUc1+e52NkUMzZKDp58iQ99dTTtGrVGgoPW8jwnkkjRo6lAQOH&#10;8MsVQiNHjqbRY8fRkKEh1JGt7yZBQdQmqBaFdGxG84Z2p40zgmnb7CG0O3QE3b9kOj2xfgE9vj6c&#10;Hlg2jQ6Ej6a75w2j3bMH065ZA2n7zIG0aUpf2jCpH60Y1YMWBHekeQPa0fRerWh8VwC9KQ1mK71z&#10;vVrUoHIlCijjTaX/4kVeUvHpzxCvINZ49cpVaPaMqXT02LtyXRMw2w/ahTO8FcBjGd5xrFgT4OjQ&#10;k/+pPS7Krah4AO4n/m89pdqQIcqFUqdOned0O3AGuc/C5s19M0JDzuQvGPEw0m7rErF48XsINcC1&#10;C2XxkiUC8Oq6EtOAuD0n5u1VzrW/mjPPA+BogXIKvTAZ4gJwowkh/ODOAMeYKNEMcLbGMcwsw0XN&#10;2MMAFwscPnAWJkKWSZAVwJUA8GTKzEphuDKwDZjrga8AdDVmCnzi2h+uOvYoS1zN8KPhjRYqKq7S&#10;0FNTt/dGk8HUtER69923aM/ePTKpbJ8+/fhFGkM9evah1q3bUZvW7aldm3bUoX1H8YG3bdOeGgbV&#10;pzqBlahzg5o0tU9bWj95AB1YNJruXTiK7ls4hu5fNIEeWzWLHl89ix5dMZWeXDONnlw9iR5cPIoe&#10;XDic7gkbykAPprvnDqW7ZgbTZgb5WrbQl4/oShEM8zn92tL03m1obJcWNKhNM2pSo5pAvGxJgByt&#10;WPypgk8FqlKuEnVo1YoOPvsYJYlbij+OmaryEq4TwDvV0JOnYtWEx88kUNbVb93eb1vuVfQADyBv&#10;V4CLC2U41a5b1xzMCi6ULg3q5+SHDacrS8bEI+22LguXLj2E0HShOAE81NEO3AC43Q789upU7nWa&#10;+6IawOrZY6oJIfzf4jYR6/uktEIxAa5boSQzvFPOUqzhQpFp11gJGQxwsb4TpBLTBDiGXIUMgEvr&#10;lMwkcaFA4k5hgGt4K4CjZYoD4A5LXAFcIM5Qh85DAnFlgUOX0O77Sh5Fx5yme++/h2bOnkVdu3en&#10;Zi1aUqfO3ahxo6ZUv259ahBUj5o0bERBtetSzeo1qWa1WhQYUIFqV/CjPs3qUNjgjrR+Yk+6e/4Q&#10;ujdiGAM8hOE8lO5ZMIrXlR5cPJoeWT6GHlnG4dJR9MiSkXRfeAjdN3843TdvOO2dFUw7pvWjzZP7&#10;0JqxPWhxcAeKGNyBwoI70zT+QAzu0FwqP8v+uRSVYYB7lfBhoPtToF8Fql+rNu3ft5sS+Jpjkojk&#10;zBiWcp+k5DC8Db0TH0vLX1PDy2baAL8lFQ/AVQsUAbjhAw9xA/AhzRo9cG3paPps7cTbD/Cly5ZF&#10;IXTygaMS0wngAQJv+MCr2RM63Fah5x6uH2aff+kEg5qhLd3nDaETjwa4wBs+cLhPYHmnqpYnGtxW&#10;YQZ7SAM8GW4UVGSKFMAx2BXAreFtHbEQY6VIhabRKgWWt6rIBLyhTIZ2VkGAG/BWAM8Ta/ydd96k&#10;xYsX0cCBg6lx46asJtSgQSOqU7u2dKKpV7M21WFwVy5fkSowuCuxqgaUpwaB5WlAy7q0ILg9bZzY&#10;nfbM6UMPLBpGB8IH0d45/dm6Hkz72cq+h8F+z/xgundBMD2wcBg9umQUPRQRQg8uGE73hg6j/XOG&#10;0L7ZwXTXrIG0Y0Z/2jihFy0d2okWsiW+ZHgXWjC0I01ji7xX83oUWJbh/b8lqSwDvHyZAKoCgNes&#10;RRvXrqSY2FN8zeIoJYshrv3fORzP5TRWDH84t7+rAJ5x9RsZoMzdPbdVUMUBcNUTU0EcAB8aPJRC&#10;QkKoVu3a1uFk/2dy+5bZn66ZSp9vnn37Aa7bgbta4AD47NnKheLcjNAG+O2UBnjoczH0yilUWB4X&#10;nYQfPIHhnQipNuDRrBg0I0xmkKcwyFMxcp4CuNX61koSCzzJgHcSgydZpCEu7cPRNlzah2sxyHOh&#10;NMrMSxdlG70zBeKGBOQiZYlDMp64QFxb4Xn8MUin1994TYyHjh27UL16DalRoyZUozraXVel2lWq&#10;Uc3KVamSfwUq71eeXzR/8i3jTZV9fKhJ1QoU3KoOhQ9qTRvHdaFd03oyqAfRgbkD6e45rNkDaX9o&#10;MMN5IO3j9f0M9APzBrPVPYTuC2Ooc969oUNp38zBdNeMgbR9al/aPr0f7Zg+kNaM7klLhnWmpcM6&#10;0YqRXWn5qJ40Y0BXal+nFvn+qRT5/NmLypXyoyq+FagVf2x2bt1AsXEnKT0L7hL+MAq4WXn83w4r&#10;NS+e4vhjuet9BfDkS1/RP3+2AX6zKrZKTAxmxdIuFADctRVKRNe29NnWUPrqrgUe4EJZuOQ1hE4A&#10;RysUA+A1GOCwvG2Ae4Y0wBe+eJZePXWMwX1U3Ccn4wDw43SaAY7JHABvdOKJSVJjoADeZ2Xo0+hC&#10;Ia4s8EQOEw2QA+Jwo6jBraR9uBHHWCnmeClaeQxxhncWSyDOljeGmRWAc1xkwFytK5DDjYIKTbQ+&#10;SUqKp2eeeYamTJ5OTZq0oqA6DahxwyYyxkmNwKpUs1IVqszgLsdGRYB3gIxx4u/lIwBvXr0ChbSr&#10;T/P7t6ZVIe1p+8RutH9Wf7aoB7AY2LMGsQbTXobz3pmDGOSDGeyA+FCB+d2zGfZsfd89e4gAfOf0&#10;/gzvfrRtaj8GeA9aFtKVAd6BVo3qSqt5PWJIDxrRsS3VZevf989lBODVAipRL35/nn32UUrNiKH0&#10;3ARKZaXkxYrSGNxaCQz23R+o9yH+4pc2wG9BRQ1wsys9LHALwIcB4DVrv2YF+PLenemzHQsY4BG3&#10;H+BLliw/gtDaE1MDHJWYNfhfVYwv4e+LXmjl7Tkxb7M0wFe9GkVvnDlKJ2IOM8QxkJUC+KmEE5Ze&#10;mKrVCdwn0gKFIY4Jjwv4wDF2NQBuWOEiBnlyNlqjAOBsfedogOu24QreWkgTgLMFLgDHrD0Mag1w&#10;cyYfTAYhEHdY4gJwDi/k59LZs1G0Z89e6td/EFWrXodq1sDognWocsVKVBWqUJEqsiEBeHujq7vI&#10;myr5eFPzGhVpWNv6FNq3Fa0c1o62jOlEuyd1pz1Te9HdM/rR/plshUMM8X0C8GAGOAN7DqzyQXQP&#10;g/zeecPonrnDGOLBtJeBvwdulGn9ae0YALwTA7w9rRzRmVaN7k7LRvai0MG9qGvjBuTzpxJUhf8r&#10;6NymHW3esJaizx4XeKflGQDPVVZ3+jlOgziemBNPewyAozem3Znn5lWcAPdxAXi1ajXf9/HxqQlO&#10;Yjq1tf26MMDD6as9HmCBM8CjESqArzJcKJ0UwENDqUYNA+D+5VU7cBvgt1Ua4Jtfj6S3zhyh4wzw&#10;E7EM8bijdDKeLfH448oCN/zfAm+pxGRLPPkMxWJAK2OiY22JJ4oVrixx5QuHKwXtwdEaBf5vLQa4&#10;AWsrwNEeHKF2oQDgkJrsAVLwNkctFN84WqiwAHDDhYLWKTExkbRlyxZ+Drvws1eXateqSzWqVKWK&#10;/gFUwS+AKnGIgaX8vPhlK+kt8C5bsgxV9C5LTauVp0EtatKsnk1pWXAr2jCCrfDxnQXi+6b1YYj3&#10;Z3D3pwOhwawhdGDuULovLITuXxDC8SF0L8fvnY84W+SSr7SHLfVNE3rRqhGdaMXwjgzzLrR6TFda&#10;OboXLZ8QTGP7dqWqfj7UoE5tWr9mJZ2NOcn/kSTyBy2RgZ0owE5lgAPaGbyuxBDPSaB9h9T7EHnu&#10;c/rFBvhNq/gB7q8APmwYGxLVD2mAoxPPpgFd6bqnAHzx4uVxCK1d6TXAQ0PnWgBewQa4B0gDfNdb&#10;p+ndyMN0LOYQHWeAn4AVzgCPTDSGkJXxv1UFJsYBP5t0mmJlPHBlhcsUa7pC05AAPEtVZJoAR+Ul&#10;w1tm7BF/uGGBGx18HABHxx4APEOUxcrJ0zP26EpNBngexyGjglMscQa4iAGekpogFnjbth35v7+6&#10;0sKkSoVKVImfwXL8UpXjF83X24+8GNxeMoaJFwWU8aKqvj7UtGoAA7wGzendhFYEt6Z1IW1p69iO&#10;tGtiF4H4XoY4AL4/dDBrkFRo3h8xTCoyH148kh5aPJoeWjSaoT6c9s9Fk0IuZwB8y6RetGFsN1rP&#10;2jihB22c2IvWTehD62eE0LIZY6hbm6bUrFEQ7dm9lVLTYvk/kBTKOJ9M6ef5vxeGdTpb4hkiBfBM&#10;iC3z/QbA0broZxvgN62iB7jygQPeBQBerdpJb2/vOuBkYGBgtW2DutP1nRH0+d0Lbz/Aly1bloZQ&#10;AxwWeEcXgKMDj7LAy1O1oKZuL8Ctygb4b5MD4KfovTOH6NhZBvhZBjjGQmGARyUeZ1ifoLOJpwTc&#10;uikhutXrTjwa4Bri0jOTwyS2wpUFHme0CWeIyyBXRoUmw1sAnmu4TRC3WOLOEM9iiGdJBx/ruClu&#10;B8C6gApNBfCMzDS67777qUP7LlS9am0KrMjWdwCGdS1vWN4YJdCbSjO4S/2lJPmULE3ly5ShGmwB&#10;t6zKL12L6hTaqzGtHtaO1oS0ow2jOtD2CbDCu9HeGWyFzxlE98xny5ut7vsA70Uh9PCykfQwmhIu&#10;G0ePLhtPD0SMogPzhtDdAD0DfO+cYNo2tQ9tZYhvndSbYd6bNk/uTZum9aet80bR1iUzaNyQ3tSB&#10;If7QQ/spg69bDgM8iwEOiGecS1LgdlEma/9h9T7YAL81FT3A1VgoBQEuLpQPtAVeg4G4c3APBfA9&#10;HuAD1wBHJebS5coHDoAvXrJYxgOvWdPhQgnwY4DXa+b2AtyqbID/NmmAb3rtNL19+ojAWwDOID/N&#10;VnhkHCuBQS6TOTjaguv24Kojj4K3hEYcAJcOPQxvhLDGBeIWgAu8sxnUDHDtRoH0iIVWgGfkIMwU&#10;S1yGos1TTQxzOMw9l+4EcKnsZIhj2Nm0jFS6a88+atWqHQVWrk4VylWmcv4VxSfp48UvV2lfKlWi&#10;DJUqxSpZirw5BMBr+XlTx5rlaVy7uhTRrwXDu70C+OiOtHlsJ9o1pSftnT1Qel+iPfg9C0fT/YvH&#10;0IMM7cdWTpD4PREj6T6ks+4JCxE3yj3zOORt7po1iHZO7Uc7pvSj7VP7C8A3T2eAzx1BO5fNpOmj&#10;B1L3ji3pYQZ4Ol+3rHPJbGUnsRjgeQhZRqgBnpaTSHcbFnhUnu1CuRUVjwuFIW4CXPvAhzMD67zg&#10;7+9fBZyEC2WHAfCvPA/gDgscAHd2oTDA/SvYAL/NMisxX46iN04eoWPRsMI/YIB/QKdjDgvETzPE&#10;z8AXbnSn10KPzNhkBjY69TDIzyahc48COga0Qtd6E+DSOxMVmwkCcbRIAcAxwBWENuIQrHGzFQq6&#10;17Mw7KzMbM/AVkpXQ9FyXA+Cpa1xaTeezzBngGO42aTUJNq8dRs1adaKKjPAK1aoQuUCKvELVY58&#10;y/pLxWWpUqWpZKlSVLpMaV5H649S1KCcDwU3qUmh3ZvQisFtaC0DHFo3ogNtGteZdk3rR3fNHkrb&#10;Zw6j9ZMH09rJwbR55gjaHTaO9oaPo52hI2jP3FF0d9ho2h/GFvj8EXRg7nC6N3ykaP+84XTXjGDa&#10;PmWg9NJcN74nrZ/UhzZMD6ZN4RNo/qQQCu7TlR5+cD9/hOIY4LDAlTIhwJuVxVIA5+uak+BciWlP&#10;cHzTKk4fuHMzwuFUu7ajIw9b4n7bGeCf71rEAPc0F4p05OlYiA+8vMgG+O2VBviiF8/SKycMgEcD&#10;4IfUtGoC8KMOgMsM9Y524WfRrT6RLXEZoRDwtgJctUrRTQvVzOrKlYJQ2oabMgDu4guHdGWmXjfT&#10;WVkyJC1kscrPc5jPIYM8lS3wHbt3CcCrVq1FlSpWpfLlAmUyBe8y/lQGXddLeVHJEgxwscBLUqUy&#10;Jah9jXI0uWMDWjqgFa0e0o7WDWtPG0d1pg1jutAm8Vn3pWUje9Ps/p1oQte2NIqt5VGdW9G4Hu1o&#10;Uo+2NHtgZ1o6sj+tGTuIyw6ibdOHsNU9jME9QnTX7GG0Y9pg2jRxAK0e24fVm1aMYU0YQCtnjKSF&#10;U0fTtHHD6ZmnHqa0zAQF7/xUB8TZEodVnp3HIdwn5xIpKSeJ7jIAnmA3I7wlFSfArc0I0ZW+Tp06&#10;L2oLHM0IdwR7kAW+dOmyWIS6HXg7AbhqRogJHUyAo9OEDfDbLg1wjAX+4vFjdDz6MJ0wJAAXiB9l&#10;iKshZaVLPXplMrgdljgqNDG9GkYoVKMUyrCyaRh4CRCPUU0Ls5Q/XKzyrDhKzk5gaEPo6KMAroec&#10;FYjDN86QTs/TcUBdWeeSb7hbpNMPh1mcB4hnnWew5zPUGeLpWam078A+atm6LVWrDoBXowrlq5Ef&#10;A9yrtB+VKuElAC9TsjR5lShJ5UqXpEaVvGlYy5oU1q85rRnajtYObUvrONw+oae4PNaO6U7zB7aj&#10;CV1a0LDWjahPgzrUpXY16hpUXdQ9qBoNalqPxnZoSZO7tKWZvdvR4mHdacOE/rRjxhAGN8ZGGUhr&#10;x/WjJSE9af7grjRvcDeaNaAzTR/QhaYN7kmTh/WnudPG08svPcO/jS1tWODn+PcxvCG1DjHEz3H+&#10;+SRK4uu3+/1EuZ8pl7+if9kAv2kVNcDNrvQAuJdjNEIZC8WlI8/uIT3p+o4wzwA4g1ragVsBrlwo&#10;BQEeEGC7UG63NMDRlR6DWR2POkInWCcxL+ZZDiGGOKZYk1EJMbUaIO4CcOmdKS1VoDPiBwfAdftw&#10;Z4CzRZ6tAK4gXhDgIgYywtTcJFF6bjIDHLPbqxnuYa1r2GdwWiYLEAfAMxl2sMAxldvzLz5LI0aN&#10;pLpBDahyJfjBq7CFpACOGXdKlywjAPdjgNf286J+TWtQaN/mtHJ4O9owsj1tGN6WtrHlvWtyb1o/&#10;uhuFD2rDUG5JE7u2oBHtmtCQlg1pKIN8OMeHtmpIwQzvYS0a04iWTWh0m2Y0sXNzmt2nHS0f2ZPW&#10;M8TXj+tPKwButt7HdWxO/RrzB6BuVWpbvSK1qlqeWtcIpC5NG9CsyWPovXdfoVz8Fq3zkLLCAXQN&#10;cSg+M5l2vKfeB0yr9i+7K/1Nq+gB7l8A4EMxGqELwDEj/Z6hvVQzQk9ohbJkoRrMymwHrgG+eLHq&#10;iWlphWL7wG+/0Fph3gtqOrWDRwDwQwxwWOAGvA2Ao2OPBrge2MoEOObIZGjLfJkMcCgaLVRk/GoD&#10;4OnwhcdLKOtsgScA6AA4W5hokZKUpazIFIA5F4JPHFCH0PlHQRydgATwRqWnM8ABN7hY2DI/l87p&#10;aRQTF0W7du2QEQerY4LhcoEM8PJUtpQvlflLaSr1p5JU5s+lqEKpUtQiMIDGdWpIy4e1p03ju9K2&#10;id1px6QedNeUXrRzUk9aPbIzLRvehRYO7UJhgzrT/EFdKDy4G0UM6U7zOD61exsa06oRjW7VhMa1&#10;bU5Tu7SmaV1bUWjvtrQspAdv34tWDO9B4QM60cSOzWhwsyBqVTmAgvzKUF0fLwry9aI6HDYMrEDj&#10;QgbTm68/R9n8u3Lz0pxAns3/lQjAGejapfJBQhItf1W9DxlXv6V//+L+ntsqqCIHuFGBKT5wjIWi&#10;LXDMyFOj9ru+vr41BJj/8z9/UpWYCzyjGeGSiCWRCM2u9IYP3Apw04Vit0K57cr96K+08R01nOwz&#10;h4/R8cgPGOAMcQCcwa11Ku64DG6lAY4p1hwAZ3gLwNkq1wBH+3AD4BDmygTAVe9MjrMSYI3DCpfu&#10;9gmcxqH2h+ewVQ5wC8BR0QloGwAXGW4UQxrgmQzwjDwWwxsAzzqfIe6V115+jkYFD6AmtatT7YoV&#10;yN+rrExK7FWCre+/lKKyfylB1XzLUs+GNWhe/7a0cXwP2jWtD+1FZx3W3TMG0B4Od0zpS5sn9qE1&#10;Y3rRUgbxkuG9aMmIPrSYNW9QVwZ2KxrZoj6FsBU+gQE+s1tbmt+nAy0J7kKrGeCrhnenxYM60vQu&#10;zSikWR3qVb8GdahRldrVrEJd6tWmHg2DqGOdmtSuXk0aP3wgvfbKU5TDvxctbXL5txQAOCszDy1U&#10;kumpU4k09Rn1PtijEd6aih7g/ibAXX3g1p6Y1atXr4VKzOs7GOCeUImpLfCbArjtA7/twoQO+4+f&#10;l2t4kAF+AgCPRjNCzMyDcVGUZJZ6wwq3jg+uLXDtOjmbwiCXsVKiKAYuFPjBBeKWpoRseZsuFQzM&#10;xCEqNgHy5EzVQ9MEuMBbWeTK+lbd8E1w56aJNZ7OZeBayTAADnBn5WeKG+UcW68n3nuVti4OpbBR&#10;gyikc2uq5e9DfiUA7lLk9ecSHP6FqsN90rwWLRrWmbZP7ivA3sfgBrz3yXgng2nX1AG0YRzDO6Qr&#10;ze3fgcZ3bk5DWjWg/k2DqE+j2tS3YS3qE1SN+gfVoBHNGtCsru1oRXB32jymD20e3ZvWAeAD2tGU&#10;Dg1oUMPq1IvLdeaPSs+G9WhImxY0rF1LGtymGQ1j8K9YMJ2OHH6FrW8G+HkAnH/PuTSRqrhFJS7/&#10;VqnITKbHTyj/t0zo8Ik9ocOtqDh84O5aoQDgbIGbLhRpRiiVmAs8oxXKkiVWF4oCeMdOHQXgc6wu&#10;FPjABeB2R57bqZ9//Cc9GX1ZruEzh47TiTOHZU5MAFyPTKjhLQNdxaMyEzppCu3D0TNTBrpikMek&#10;nKZYPU6KxQ8ej9YoBrgF2miJgs49hjB+OJoZwieuYW0OPws/OZfRk0KIG8Xwi2urPP0cw/s8W6So&#10;wLyQITp/kcOUaHrlvl20efpI2jR5KK2fPIwGNA+ioABvKl9Swdu7xJ+oZoAXDW1bj9aM7Ul7pjO0&#10;p/eV3pYH0FlnLsY0GU5bJ/SnsD5taFjj6tSlegVqXdGf6vt6Ux0fX2pUvhx1YEu6Q5Xy1JXzBtev&#10;TTM7t6JlgzrTtvF9+UPAH4Ap/WjZkA40snlN6l0nkHoywNtVC6S2NatTh7q1qWu9utS/RWOaNqQv&#10;7duykmKjDzG4U1ipyo3CypHKWhZ/rJQY4HytHjuu3oUDJ87bU6rdoooN4BiiwRhOFgAfMXIk1a0b&#10;ZB0PvJIJ8LuX3H6AL1669DBCJ4B3VACfPXu2ADwAAMdgVuJCsQF+u6UnNd72+hn64BRb3gzw49FH&#10;6HSsHl7WaoGjOaG2wjFSIVviSWiVctIYqVALFZkY6MoBcGlSmKnahjsDnEOJq3UFaIY2W+EYqVDN&#10;qWmAHiBHvlRsMsxZ6RxXbhO2yA2AZ11IpxwGeD6Hp955kTbPGEOrh/emLeMG0KYJg2jF6P40uXcn&#10;alGtMlUuW4YqepWiOuW9aHTnhrRxYm+2tHszxHvS3bN60z3zBtIDC0bSLgZwRP+2NKF1EMO5OnWv&#10;VZm6sPXcMrAy1fPzo85BdWlKv140rHVT6lajIo1qWZ8t8Ja0uG9r2jyyKz0wN4TuCx1KK0M6C8D7&#10;8T661alBdcqUoeqlSlGlEiUoiPfTqloVGtKpDe3ZsJzi+UN6jn9THgDOlncugzsH0GaLG+B2Arhh&#10;gb+SeJW+//4Xt/falnsVNcALa0Y4YgTmxAx61jIeeGmzGaFHAHzxsjMInbrSM8AXLVqkAF7dAnDp&#10;Sm+PhXK79ULcFZrM13DWwVh64yRb4YYFfobhfQbNB1mY6CHSiCs3iqEkhnjySTprAbeWHqlQDXQF&#10;f3g0JcqUYJhVxuE6UQCP5RDieDZDnOGtRi/U4HbAG+4V5GNUPgBcrG8T4OmUydBWAM+k/PwMOv7a&#10;Qdo8aQStH96Hto8bSNsmDqKVI3vTslH9aWKP9tSyeiBVK1OKGlfwpsndm9KWyX3orpl9ac9MBnho&#10;b9o/vx/dG4Z23INoDUYNHNKV5vVpT5M6N6eR7ZrQwKZB1LN+DRrUogENbdmIQlo1oJBmtWla5yY0&#10;l/e3uE8z2hDSge6ePpAeCh9JWyf1pUkdGtKgRjWpe93q1CKwIlUpiRYw/tS7eUvq0agxdW1Un9ZF&#10;zKHoU+/ROf7PIo9/mwCcwxxeF4ALxJUVjp6t9x5R78LxnM/skQhvUcVigQPebH1LJaa2wAXgDhcK&#10;L/+7a2gvNRqhJ1RiLl68vADAOxgAnzVrFtWoZrhQAHC4UOzBrG67jmd/RmEvqZYor51gq/vsMZlW&#10;7UwsVBjAYX2zBOAnKDoZY6WccoY3xgoXiCMexVY4QxwT8maiWaG2xA2AC7wdAAeoBeAsTGCQItLr&#10;GuCsvCRKY5AB4OkMt3QD4NkXMxjgWQLwyHdfpV2hk2n9iL60bfwg2jSmP0UM6EThAztRGFs/Ie1a&#10;UANfL+pUqxLNH9SedkzvT3tnY5Cqfmx996X7Fw6ihxcPo/sjQmjfvKG0N3QEQ34grRrdiyKGdKE5&#10;fdvS5K7NaXzHpqLp3VvR7F6taPHgdrR0YAtaNqAZrR/WlvZN6UsPzg+h/XOG0YKB7Wh4y7rUp0FN&#10;6la3JrWoWIHaVatGPRo0oH7NmtLo7p1o+axJdPidFyiXf2cuQxsAVyBPYYgD4IA3XCmp9HZsMoW/&#10;mCDzYaIXprv7bKtwFRfAMVyD1YUycuQoWOAmwDn02TO0J30mLhQPAPjyJStTEQLgy1asVgDvYAG4&#10;pRJTxkKxLfDbrquff09b38+W6/jCUcyLeYxOxzC0DYAD3DI7vZa0RDkprpMotr6jBOBshbNiUxW8&#10;ZWwUATiGm42keAvApXOPhrhY4RBgjrbhHBdZLG4LwB0+cAY3rG8A/FyS+L9NgDO8s9j6BsDPs7KT&#10;oujpHWtp44RgWj+yLy3q3YFCu7SguT1b0by+7WkKrPDy3tSvYXVaOqI7W9qDGbLwew+g+8IH0sNL&#10;htLjK0bQ48sxSNUYemjJWIb5aAY5elMOpHVje9PSoV34g9CBwczP+uCOtGJ4Z1o/uiutQxf8oa1o&#10;+9gutG9aP3qIAf4Qb7tlykCa1as1jWELPrh5A+oTVJt61K5O3WtXo+CWjSls+CBaP28qvfnCo5TF&#10;18oZ4EZLFFRmGnohUs1rGvEyX4Mr37i9z7YKV3H5wBXEfSjAGMxq1KhRFBTkALgeC8VjLPCFYYsP&#10;ItQAx3CyHTp0oIWLFtLMmTOpevUazs0IbQv8tgs99u47mS/XcfdbkXQ8mq1sBngUW+FRALhY3KcY&#10;3idFkfGYI5OhnYh5MhncrJgUWN+nDIBjsgcAXFneyvpWvnAFcLbCpXu9gjg69SQxvCEHzA2Is4WO&#10;dQG44U5xhjjgnUQZ51UFpgJ4FmWxci5m07lL2XSRAff+wYdox5xxtHJIDwrv1pqW9OlAEb1b04L+&#10;bWnegC7UuXo5Gty0Fi0f1YPumj2YDswNpnvnDaT7wwfRQ4uG0JMM8KdWjaKnV42jp1dPoieWT6CH&#10;Fo5hyIfQLob4xvG9aPWo7rR+bE/aMLYHbZ/Sj3ayxb1tXA/aMaEH7Z3al/bPGEAPhQ+np5ZPpAcX&#10;jqV14/rQnD7taGrXVjS+PVvdrRuxGtDkbq1o6ZhBtH3hDHrj4AOUydcujwGed54BLq1R0mS4gGw0&#10;kzyXQRl56XTwtAL4/afypWWRu/tsq3AVqw+8DDryaICPdgJ45cqVq6MZ4WfbwzwD4LNmhY5B6Arw&#10;iIURNGPGDAG4UyWmbYF7hB6NvEhT+DrOeTaWjkSdUBY4AzzSALi0OIkDxBnaMh4KKi6NJoQAeDLD&#10;OxmtTxjgaaoNuHKjaOkJH9CsUElZ5A53ivKNsywAV80LMZGvA+DaMncAHEOswgeexhDPoEy2uh0A&#10;z6GLvJ5w6n16YF0ErRzeixb2akcrB3WhJQPa04ph3WjRsO40uHltGtqyNi1lCO+YOZD2sgW+f+5A&#10;ui9sID0YMZieWBbCEB9JT68cQ88wwJ9cMZEeWzSOHggbIbPt3DVzEGsw7ZutJjDeP2co7Z7Sn3ZN&#10;7EP7pveTyR/uYcv+sYhR9NyqyXRw9VS6f8EYWjumN0UM6kih/DGZ3bMlhfZpRWED29Pq8QNoR8QU&#10;euPpeyibr9X5/FTKy08XwQeOHpnZGDKAf/PZjFSzC/07qR/b/u/foKIHuGVOTHNW+mAaPXo01atX&#10;zxyNsHbt2kHbB3kQwAcMGFAeYQGAR0TQdAPgsMAxFrhtgXuOjmZpP3g8HTrDwBaAK0tcuU9geZ+k&#10;KLa+AXAMYhWDQaxYsUlnKC75DMUnR1K86ftmgGNcFKnEhDBOOEObQ8A7EfDWPnFUbLJFDiVDGuLo&#10;bg+QZzK00bwwg8GN4WjR2QfwRntw+L8B7zx0n8+Q9t/Z+QxvjEZ4MYfOGbPz5KXH00v376RN00Jo&#10;JUN7ZXBnimBYLhrYjhaHdKOxXZrQ4BY1adGILrSVgYsZ5O8OHUQPhAfTIwuH0GOLh9KTy0cIwJ9e&#10;OZ4eXzqOAT6WHlowUqZNw8w79zPM7zN0DwN8z9T+tHsyAN6XDswaIP7vJ5eMp5fWzaDXNs/hD8E0&#10;2jUDFar8MRnajhYNaqMU3I5Wje1FW+aOpFce28UAj6RzF9jqZnhno4kk/N/nk/m3or17Cr2flERz&#10;X0iQTjxHMj91e39t3VjFBXDtB1etUIJpzJgxVL9+fbMZIbrSY0IHjwH4xIkTWyEUgC8HwDtT+/Yd&#10;aEHEApo2bRoDvLoJcPGB2wD3CH31159o47uqR+ZjH5ymM9EAuAL5mVgODQHm0QzzaAb5WQZ5LAM8&#10;LonBnRRFCcmQMQYKgzs+hQGNkKEug1tpgCON4Z0oIGcLXHSWkiCGOQAOa1xcKmitks7wZqVlJFEq&#10;xhKHstFO3Gh9wsoEwDGQFebPBMBZuRcY4CwA/OL5TDr59ou0d9kc2jgZM+IMoMUY06RLfZo3sC2N&#10;796U+jWuQvMGtaPNU/rRbkxYPDeYAT6EHg4fTA+FD6RHGeRPLhvFIB9Ljy1lLR5HD2HM7/nDZNad&#10;B8JG0oMsgPye2UNp5wSG8JgutGdKL7p39iB6nIH/7Kqp9PrmUHpz6zx6cdMcemDxWNo4qRetHt2Z&#10;VoV0oGUM7+UhHWnlmK60gS32g/eup9SkY5Sbz1Y3QzwLYmgrgCfL0LJvxCVJK6KVb6ZT2odfu72/&#10;tm6soveBGxa4rsRkgAcPLghwDGa1HTPywAe+3wOaEfIJNkdoArxjZ2rXrh2Fhy+gqQzwatWqk7+/&#10;oxKzah0b4J6inYdz5VqGPRfL4Aa8DTG4o2LZ+pbwOEVz/CwDPIYBHieW+BkBOeCtlciwFgHirMQU&#10;xAFvA+6sBAw3awKcwY0xw2XccAPgaKUCgGP6tfREBXCWnhACbcTTcxngualigcMXrCZAzhLl5atZ&#10;eaALF3IpNy2eXnvsAG2bN552zBku7b2XDmlPoQNa09iujalv46o0rXcLWj+hr7T53jcnmA7MGciW&#10;M1vi8zlkkD+6eCQ9uWIcPbVyEj21YhKvj+b0ESyGN8QA3z8zmLaO7UmrhralDSM6MMB70gPzhtBT&#10;S9n6Xj+LXt86n17bMo9e2DibnmFrfBMAPrIjrR/VmVZjlnoAfFRXWjttAD1592pKTjhCeRcY4BfT&#10;KYMt8DT8x2EAPJ6vgZ4H88noS/TDD3b779+i4gS4HgtFAD52LAD+kr+/f1VwUkYjRDtwzEq/f+nt&#10;B3j37t1LIjRdKALw9grgU6cKwOEDFxcKywa45wjNz+YbzQnhBz8Tc9K0vKNjT7EQnqCzbIHHxLP1&#10;DQtcrPAzphUuAsQBawPaUJIhxOOhZIZ3WpxAPEkUSym8jjFTROh2nwHrO55SGNqAtwa4TIYsAFcD&#10;WYmyGeA5DHBM8sDwzmGdswA8Pz+PrfBsyuVjv/TgHtq9YBKtn9Sf1o7rReFDOtC4rk2pT8NqNL5z&#10;E1o1urdMtICu8/vZEr9/Hlvi84MZ0MPo0aVj6PGV4+mpVZPZEp/IAB9DDy8cRQ9HjBKQ34uWKeN7&#10;0ZL+rWhRv6YM8q70IG//5JLR9AyXf2HtDHp54xzRwdXT6Ble3za1L61nS33zuG60YWQXWju8E60d&#10;3Z02TB1Ez923kTJTT9P5i2kM8AwBOCprAXBY38dTkmnWs+odeDnxqtv7auvXVfQANyoxYYGXVQAf&#10;zAAfO24cNWjQ4DmrC2XXIAb4drRC8QALXC9WgIsLZYF7gNsuFM/RTz/+k1a8kSHXc987USa8BeAx&#10;DHAG+lm2vmMY5rEWgMMKj0+CohjkLLhRGJQa4AB3cgpDmqGdmIx0hndyLMcZ1Ji1hwGeLABnYDPE&#10;RQC34TpJSXcAPI2t77RMBjeE6dgwHgqHGQB4NgM8B7PyYNb6bDp/nuF9PpfOn8ulfA4vMMgvs87x&#10;sV59eA9buCG0btIgWsrAHt+1OQ1oUotGtm1Ii4d2o01j+9LuaQPp7lmDGcpD2LIeLpB+bNlYenzF&#10;BHqSLfAnAPAlDPBFI+kRhvhDDHD4vdcP70wL+7agZQNbsfXdhx6PGEHPsrX+1LKJrEn0zIrJ9Oyq&#10;afTYkgl0/4LRvL/JtG1Sb9o4pjNtZuBvHtuDNk/sS5tnh9Crj+2mvJxYyr+ECSrgHkqXnqYAOCzx&#10;N+NV65Odh3Lp2pffu72vtn5dxQVw8YFbAD6OAd6oUSPThcJh2W16VnrPBHgnBnh7J4DDB+7rW44C&#10;bIB7lDD8qPaDT30mXtwn4gc/e5wiz54UgEdzqAB+huHN4jAO4nh8IgAezWILO4khncgA5zjALfDm&#10;NIcUwJNTYgXYgHdKKgPcEGaTT0lLoNQ0uE8AbwaWKEnB2wR4GmUyvDMZ3pnZGQxwTHrMFnheNuWx&#10;AG+lPIZ4HkM8jyGeS5l8vjtXhtPsoT1pzuBuNLB5bRrQrA4NbRlECwZ1oQ1je9O2yX1oz4yBdGDO&#10;ELqHLesHF7CVzRB/mK3pR6DFRsgQhyV+//wQ2jmpH60N6UyL+7aiFQNb076p/eihsJH0wLzhtHfG&#10;ENo7PZjuQ5d61u5pg2jblP50b/gYuoc/EOtHd6It47uzJd6DNozvTZtmD6fXnrqbzuXGM8Az6dwF&#10;TBeXQbkMcTSbjMtOpg1vqecfrYjs8b9/u4q+EtMZ4AGoxDQA3rhx04crVKhQEZyEC2XbwG7GWCge&#10;UIlZrVo1mS7fCvC24gMPLwhwuxLT43Tl+t9ozvNJck0/OHOSogDxsxDHAXHW2ZjTFMPQjoljCzwu&#10;kgHOSoiUeHwiW98M7QQT1IC4FdyAOVvdUAoAzvBmYKcyrDXAU1ITnQDugLdSRlYKi+HNgvUNgGfB&#10;+maAZwvAsynXCvC8PIbgOY6zzp9jiJ+j/HNZ9NpzT9Ckwb1oXO8O1KNBVerbpCYNb9eQ5vZvT2vH&#10;9BCAY/CpnZP70f7ZQ+m++cNZDN+wYfTw4lHiTgHAH140hh5gS/ruOUNpBwN864S+tKx/G1rQoymt&#10;D+lEa4d2olmdGtCIBpVoerv6tGJwR1o1tAstGcT/mfZrS4sGtqdd/KHYOK4rbZnQg9aP7UbrJvSm&#10;fSum0ckPnqMLF1LowuVMugCIA+Bo684Aj+Jrgfs0/WAivZTwodv7aevmVDwAd0xqDK/D0OAhbgG+&#10;WQPcEyox69SpUxehFeCoxAwLD6MpUxjgVR0AFxeK7QP3OC18NVWu6ayDcRQVfVzcJ1Hwh0crmEfB&#10;nRLLEI9jC1wAzpa3ofiEaLG8ExJjGOYK5IhrJYnVHecEcqwnJzO8U5TlnQx4C8DZ+k5j6xuCFZ6e&#10;IgDXFngGK5MhLhKAZzLA2frOYYDnMsBz8xjeyvo+f+48w/s8w/sCXYQunKN4/hhtW72Y5owYQMM6&#10;NKIBbIXDlTJ3QDtaM6oHw7QXbZ/Yi6Hch+6aPoj2hw5lkA+hA6HB0nwQlZb3h4+gexjqezh954xB&#10;tGfWENo/ZzhtGtmLZrevT5Nb1aSxzapTn2o+1L1SGeoV6EOjmtSgcS1q08gm1alvdV8a27QarRvZ&#10;lTaP70GbxnVn67snbZw+mB7ZuZiSYt+nS5cz2ALnj9FFtsBZuUZl5r1HVdtvVD5/Zw9e9R+p2Hzg&#10;DG/xgTPzUIk5fvx4atSoiVMrlE0DuniOC6UgwDtT27YM8DALwBneEGYGr1qnsdsLcKuyAV50is3/&#10;Qq7pjGfi6INTx8XyjhIrXAOcLfHYU3Q2Fla4srytAFc6y1Y5w5xBHS8wVwCH6wQQ16FWcnIChwri&#10;GuTKEgfA2fIGvEVseWey5Z3BAGdlcjwrS7lQHADPUgCH5c2yAjw/P18AfoEBnn8uk4698wotmT6a&#10;RjG4h7SuS1N6t6IFw7rQ6tGAaQ+2phnibIXvmz2M9s0Mpr0MaQwte394iHTigVV+95xg2j1zIO2Y&#10;PkAAfk/oCNo2vh8t6tOc1o/sQveHjaId0wbRvN4taHjjQBocVIGC61WiQXUr0PAGVSi0a1PaNqEf&#10;qxdDvDttntSbNs8YQgcPrKfM1JN06cMMunQli63wLMqDL/xSOiXkqI/sNLa+n4i+5PY+2rp5FSfA&#10;9XjgGuANGjR6WbdCwVgoG/p2puu7PMSFYgJ8+/aey1eupo4du1gAPkUB3Edb4OWoSm0b4J6oeS+q&#10;Tj2LXoih01EMcba+owXeqNCEP5wBHmMBuAFuhEpnKRYAZytcw1sDXMsB8HhKSkrgNIQqTVvgKSkA&#10;OFvcDG7AWwCewRZoBkM7g+GdyeDOyjDdJwB4rgXgkHKdaAvcAHj+Obp0MY+yU8/S6rmTaEKP1jSy&#10;fQOa0qslLQjpQitGdqP1Yxni43vR1kn9aC8APjuE7mZLe/8cWOFD6V4GOfzje6b3p+2TetGWiT1o&#10;11SG/cwhtHF0d1o5pC09ED6c3toVRq9sC6VHlk+gu+YMozX8cZjXqwXN6NKYQns0pRXBHWn31AFs&#10;7WO42+60hfe1ncu98eh2yk0+RpcvJosVfpEhfv5yJuUywB88rtxcq9/KoC++sZ/5/1S/RyVmcPAQ&#10;wwJvZA4nW7NmzRrr+zDAZThZjwP4GrbAXQBeRVngNsA9Wx9kfCrXde6zsfTq8ZN0BhA3/eCnRDEM&#10;cMA7NiGKYg0LHCHW4+IVyB0uFSVXgMPaVgCPp8REJcA8OSWRktn6ToX1bQBcKY2VzpY3Q5vBncNW&#10;NyxuLYD7XF6OkgXc+RZ4K4CfZzCeo3OZ8bQhfCpN7dOexnVsQpO7t6BFId3ZAu9N68b2ok0TMIVa&#10;P7pr5lDaw9rLVvhd0wfSHrbE93J417T+tAPwHt+VNo3tzBZ7d9rGIF40oAWtCmlHD0QMpxc3z6CD&#10;G6bS0xum0zMbZtDTa6fRo0sn0AG23rei9QlDeyvvY+v4nuKy2YWZgMJH0DPbF9D7z95NCaffoPzc&#10;WLrIEAfAk8+plkJT2fp+LOqi2/tn69ZU3AC3VmI2aNDAHAslMDAwYE2fTvQZZqX3NICvMAHelubP&#10;D6PJAvBqDPAA8mUr3Aa4Z2s+W+GT2Qpf90o0HY88Jr0zlSVuVGRCcWyFx0cqIW6sx8YpiIs7JZFh&#10;zlIAZysclrihJICcrW6Bd4IKAXAFccP/DYCnuQI8UwCerQHO4IZyBdxsdZ+HHG4TcZ1cUPC+dOEi&#10;W98X6MPLnJ6ZQFsiptPMvu1pYqcmNIEVNrAzrRjRm9aO7kNbJgxggA+gHdOG0M6pg2nHZFjKfWnX&#10;lAG0c0o/jvdka7szrRneloHdllaHtKeVIR1oXp/GtH1qb3pq5UR6dgMDe8V4enDpOA4nMMCn0MG1&#10;k+npNZPoydWT6DFOOxAWIh2H7pk3jB5dNpaeXDOFnt0cSi/uW06vPryVIg89T3k5cXTpSg49dEK5&#10;Txa8nEqffGUPXFUUKnqAO3elB8DhQnEFOMZCWd6zozGcrAd05HEAfHfPFavWUsdOXahNmzY0b958&#10;mjzZADh/nQBwWOLVbIB7rN5J+1iubShb4Y8fOkWnoo9SZPQx8Yfriszo2DN01oA2QolDsfCLG24V&#10;A+AAeQJaqMAq57zEBAa6gDyW0xjeLFjiyYB3snafJDG8FcAzGOAZDHAFbwVwscI1wPNY53JNy1vA&#10;fQG6QPkM7IsXL7LVfYkuX2JdvkBXrwDgcbR1wVSa3a8dTenUmMa1q0/Tu7ekhcHdaM2o3gzwgbR1&#10;8iDaNjWYtk8LZku5P20e25ut5T60lS1tdL5ZM7w9LR3cisL6NqN5vZrR/L7NKWJQS7o3PISeWz+V&#10;Xtg8kx5ZMY7uXTiSHls5gS3yWfTCpun07MZp9MLWmaxZ9Nzm2QLtJxj4T6+ZTC9smU1v7FtMR57Y&#10;Qidf3E/HX3mQUqLfp6MxCTTtmXgZ99vuuFN0KnqA+ymAM7xdAW5tBw6AL+negS1wDwT4ytVrqVPn&#10;LtS6dWsKDZ3rAvAAAXhVG+Aeq7//8AvtOXpOru+Kl8/Su6dghTPEjXbhZ+BSYSs8WlviqNQ0Kjat&#10;AEdrFG2FSxNDrHO6aYmL7xtWNyow0QolSZSSlszgThZfN+ANkGew9Z2VmUXZrJxsh787Ny+XlUd5&#10;Yn3D4oabBK1NLjK4L9HFS2x1X9bwZpBfYYBfvUA5KVG0ZcFkCu3fmqZ1aUjj2wbR+PYNaV5/dGfv&#10;RRvH96dtUzTAh9AWBviGMZwO98rYHtL9fcXQtrSgb0ua2P7/s3cW4FUcXR//XqngRVogCU4LNShQ&#10;3AvFvYUWiru0OMFKW0qpuwstLe7uLoEQ4u4hITjBXfqe7/xnd2723mwggXu5m3T2ef7P3rsyq/Ob&#10;s2fOzDxJXV4oSz3rPUVv92hKP4zpQks+GEAbvhlFa78eSWu+Gk3rvh5LG74dT2u+Hk3LPxtByz4Z&#10;Tos/HErzZwymue8B5APE/7XfTKBdf82kiM2z6bDfakrcv5rC9qyhKQt28/Pwo8ELAun6tVumz00p&#10;+3KpBa67UNq1QSXm6/Ts8+lhhGXKlCnxZv2adHzGMAa4daJQ/jX13XdbeDPA6zLAq1evzgAf4gDw&#10;IsKV4ln+GdMbkF0pgDtf6Cc87PA56vOXvwgp/H7tTtq1dzNri2jcs1ta4oA4wgp1gMN9kl65qfvD&#10;dR+5ZolrALe5VAK0MEJ/+MJF5SXDOzSQgkPh+9b835r1HcwwD6VItr6FIsMZ4OEUEx3BihLwhvUN&#10;y1uGCyax1Z0koH2IDqWwkqFESk5JpMMpcXRw9wZ6d9jrNLRVDerf8GnqwQDvVv1J6tuIrfAODWly&#10;t2Y07fXmovOr93u1omkM7qldEavdlKa+2pAmda5HY9vUokENn6f2T3tSQ8+C1PbpEjSjX0v6dmRH&#10;WvbRYNrxizftmT2Ntv8yhdYzmFd8PormzRxCv7N1/sc7fWnhh8No+RcM+e8m0DrWhh8m0e65H1Pc&#10;jvl0MmgDHQ/cQEf81tK8dVtpwF8aYLZHnTB9Zkr3JpdZ4DaAp4cROsaBD6z5Ah19uz+dssKo9DrA&#10;/+3tPaUtfOCwwB0BDutbAJznCuDW1qXLN2mePujxyPn7ad6mbQLisMR3+2wVYYWaK2WXFlZotMKF&#10;tN++wi+uAV3CWwO4BnERG44KTYQOAuBseQfDdcLQhg8cUSci8kRGnej+bwA8WgA8Uvd9A+BxlJAQ&#10;R0kJCWxxs7XNlndySjIlH9YUlxAjjnmAC6EVf31Pk/u0p6FsQQ9oUJl61qpEr1atQN1qVqYBzV6k&#10;0R0b0vhODWlqt6YavF9tTJO7NKQprzSiiZ3r04RO9RngtWlA/eeo87Ol6eXyT1DXGhXog/6t6MsR&#10;HWjB9P4M7THC8l40YyjNmtSLvh/3Gn09piv99nYfWv7VWNox+33yWfAx7Zn3Ie2aO5P2L/qCYrfN&#10;pTOhW+ls+HY6yvAO2rKEJszXrO/PN8eIwtXseSndm1xugRdOd6EYAV6yZMlir1Z9hlIn9KCTHw53&#10;P8C9vLzQUbkA+MRJU6l+/YZUrVp1GjR4MAO8F3l6eIrSSQP4Y+RZrpLpDciuFMBdo//d/Jvijl2g&#10;sctCRIXmTDFyPQCuQRzuFIQVIjZcs8Z3CoDDFy6gzvN9BzDn5TyXseLp8GYFagAXMeC6BS6jTxD7&#10;jcY8wgqXANchDoALiDO8Y0TlZTQDPIbiGd7xiXGUmMgWuHCXsMXN4D6UmkKxifG0dv1q+vTj9+iD&#10;qaPp4wlDaPxrzWl4cwZ4PQb4i09S16rlxaDEr75Yifo2qUbDWtak0e3q0PgO9WhiR7hM6pF3xwb8&#10;n+Hdri6N4vWDG1ThfSvRa9WfosFNq9F0tN4c0ZnmTOtPyz4cQbOn9qGPB7aljwa1pdnvDKQVX4+n&#10;7bNnkP/yb+jgsq/Jd8mXFLr+F4rfvYCO+a2mowfWUOq+VXRo11KK2vAXfbtoHfX701e868knLpk+&#10;K6V7l+stcHOAly5dutzLzzxJh97qwlZ4TytY4KWexXz69JnNJk1+my3whvRCtWoawHtqAH+sYCHW&#10;Y0IK4NYXfK0bwo6J+zxgzgH6Y8NOAfA9+wDwrQztbaKTKxEjLsIMtTjxvfsQKw7rXF/nu1Nzo0i/&#10;OPzgAT4k+koJ8iU0pbe1wETLSwY3WmCiOT1cKZoVHswQR+tL2Xxei0LRIM6Ki6bYeIY4Azw+iZWc&#10;QIkpiZR0OIXi2QrfumsHfff9lzS0/2s0sldnmtr/FRrfpTG9yRb4oPpPU+9aT9Lr1SpQh2fLUMtK&#10;XtTxhYr0Rv3naVDT6jSCLfKxrerS2Na1aWSLF2lky1o04uUXaWjjF3jf57kAeJ761HmOBjP0J7/a&#10;hH4Y1Z3mvzuI5vDn8Vdohj/qdVr99SQKWP4tBa/9gfyWfUU7//qQ/JZ+Q6m+K9ji3sIW9zY66b+e&#10;knYsJv/FP9DW3z6gr2fNoQGzfcT93xxxnG7dUCPuOFuussBFd7IYkYcB3r6tFgf+7LPPzi5WrFhJ&#10;cLIQk75u5ScpakAbOjSys/sBjlpVnv3Le8q01pOmTGOAN6IXXuDMMWgQ9RQA9+ALY4AXAMQLkZcC&#10;eI7QpUs3aL5firjXQ+YeoIVbd2oAZ5Dv5TkgrgEc8eJb+fc2Xred9voA5hLg2+kA3Cio3BQW+H7y&#10;Z3AHiJ4KtSb1wXq/KKIPFNF8PoDCwgMZ3Lov3ATgovGOAeDRDPBYhnfsoQSKSU6iGAZ33OFUCo6O&#10;odnz/qKPP3qX+nZtRQM7vkTe3dvQ6DZ1aFSL6jSs8XPUt95T1LM2W9JsTbeqVJoalXmcOlZlqNd6&#10;hgY0YIg3ZWg3rUFvNa9Bw5vVoCFsbQ9qVJUBXpUGN6xGA3kOmA99qSr9OXUAW99v0vz3BtGqz8ZS&#10;wua/6IjPEjq0ez4FrvyONv72Lh1Y8g0d811FR/evolRW3LYFFLH+T/Jb9D2t//Yd+v6Lj2nYLxup&#10;52z++tkYRWnnr4mvIrNnpHTvciXAoXSA97BrSg8L/IXKlengGy9TaN9WFvKBT5nWFgCv36BxOsDf&#10;YICXNACcpQCeMwRoxB+/SDM2RIn7PWHxflq7c7sIK9yzd4voM2XPXrbG4RNnWItQQxEzDiscIYfb&#10;2UqXAIcVvk/rJwUQZ3hDgcF6r4To2EpI7wtFQFwCXPOFh4WzItIBbuv/hAEelRBHEUkJFJaYSEFx&#10;SRQQk0B+EdG084Afzfrzd/rmi5k0pEdH6tb4RXqrfRMa0fJFGtHkeQHw/o2eoV71KlO3mk9Ru+fK&#10;UuNyxalx2RLU/vmK1LXG0zSwUXUGdVUa0qiKAPjQl6rToMbVqG/9Kgz/56kfz3vVqkzenRrQHxP7&#10;0NIZw2jpzBEUsep7St7+FyVs+1NY4Nv/+IAOLvuWEncs5GULKGjFT7Rn7ue0/sd3afW3U2npZxPo&#10;t+ljaNI3cxjeB8RwaVFHzit4u0jOBvhjugulYP5CVIA5h0pMALxHjx5UtWq1r+H7Bi9h8Dar8nS1&#10;zT3b0Pa+HawG8LcZ4LDAX6CBAwfRG2+8QZ4lStoBXLlQcpbWhR6jAfO0Ztzfr91L23cB3LC2Gd6i&#10;4ysAXLO69/nuYpDDpcIQ37eLxct4jopN34N7dBcKolAA8QOid8IAhjgUiL7BRe+Euk+cIR6Kjqxg&#10;iUMM8FAJ8Eg04mFwx8RQVCzDOyGRAqJjaWdQKO2JiKVdodG0+UAQrdq6jX767Wf6/JP3acLwvtSv&#10;XVMa1roBjWxZk4Y2fpYGNYCV/Qz1rFOJulUvT52qlqPWz5ajhgzw+mVKUMvKZanbi09TvwZVqX8D&#10;trLZ+h7GEO/PMEcM+Ru1EMVSWUSyvPN6M5o1oZfoMxxjXy5+fyit/XI8bfhhMm38+W0KX/crHfZZ&#10;RqFrZ9Hu2Z/Sxh/epWWfTqAFM8fSrLeH008Th9DbH39re78Dks6YPg8l58j5ANdaYkoLvJjojbCD&#10;AHiVF174Ei0wwUtEoWBumUl3ofx31KixXe0BPtAO4IWUBZ4jhT7D/9qfLEILcd+XbkEze3RyxfCW&#10;1jdcJujsChWZomJTBzfLV0SoZAR4oGhWr1nh8IcD4AE2gCOkEB1aAeD8mwEeHAGAh1F4ZARb4FEU&#10;GR1DkQzvyPgkCmare1dQBO0Jj6PdEXG0IySaNjHA561cQ19//x199tH79P6ksfTWG52pb7MXaejL&#10;NdiiflZUYg6o9wz1rVOZujPAu1QpR+2fLU/NKpaiuqWLU91STzDQK9CrL1am3vB5w3XSpBr1a8jW&#10;d4PnBMR7sPUNgH/crz39NPJ1MTr9+92bilHrf5/Yi36b2JvmTR9Km395jzWdVn05iVawtb3skwk0&#10;//0x9Mfbo+m7cUNp3OT3heWNBjsYaf7aVRXz7Uq5CuCiIU8+I8DfoGo1anzo5eVVBLwsWrRoAQi/&#10;LTF5lvXEmJg6wOFCacSfDFUFwFH6eJW0B3hJBfAcJ4y7+OPOBNETHu79su27GOBwk0Dwd0uAaxWY&#10;+/i/GARCRKHsZnDvYWij8hL9oeynoKD9FBwMHziiUXR/uBidhy1PhBYGHRQWeHAwupINphBWcCQD&#10;PDKMwtj6DouKpvCYeLa8kyg8KYUCY5NpvY8/+UQl0ZaAcNoRHEXbA8Loz+Wr6MPPv6AZ09+hqePf&#10;ov5dWtFrjV6gAS+9QEOb8Tva8DnqV+cZoTdqPEXdqlakLs9XoLaVy1DTil5U26MYNSzjIazyztXY&#10;Sq8Jd8vzDG+I92XBMoc+GdCBvhv2Cn3Wty15t6tFH/VpRT+Ofo0+G9JRxJN/OaIr/TyhL815dwQt&#10;/nAs/TFlOP0y4U36fPhAmjRphu428afPt8RSykkVdeJqOR3gjzHA4QdHFIoEePsO1LNnT4RVfyEt&#10;8FKlSnmULl1aVGhaYipXrtxTPDMFePfXu9tb4DxXLpScqdPnr9EXW2OFbxb3f/E2hA1qANeE0EEj&#10;wHc4AFyGD2oAl9Ig7stWt+YPh1tFDOyACs0wwDuEgsNDGeDhFBodxYqlkNgECks4xPA+TAejE8k3&#10;IoE2H4D7JIG2sSW+OzSatvoF009zFtCkae/QhPFjacKoETSga3t6rXF1GtCMvxCbVGGLGpWYz1Af&#10;BngPtrJ7VK9Er1V7ijozxNs8U44aly1JNR4vTDVLFqYWlctS+6pPUrcXKwnLu3f9Z6kPq299Bjnr&#10;o34d6MtBnejT3m1oYrvaYni2b998lWb2aUtj2tUVzfQ/GdiFfhzXh36fNJxm9OlKU7p1plFDxlLP&#10;X3YJy3v6ukiKTD1vev+VnCvXVGJqAzrAhSIGdGCAI5S6Zs2aNgscvRFaCuB8Ys/zLB3g9RsywNnK&#10;GTCAXn/tdfIoUUILI9QBrlwoOVeppy/TjPWR1IvvP/rnWLp9rx7zjZF64OtmYfR6DIJ8YLsOcC0O&#10;HADH6PWIQNHgvU/MYYkH2Qn+8IMUFBbECqGQyAgKiY5haMdTSFwiBcUmUgArOCGFghNTaU9INO0N&#10;jaOt/hG0+WA4Ldq0g/5YvpZ+W7SCPvv+ZxozwZtGDBtG40YOp7f6vE69m9elfk2r0MCmcIk8R73r&#10;PkM9az9D3WtUZnizlf1CJepatRJ1fL4itapUlhqW9qAXSxSh+qVL0ktPlqEOvLxbzaepR52nqSfv&#10;+4ZwoVSiaa+3pA96tqEZr7egyR3q0Wf929F3b7IFPqgLjWuHFpzN6IPe7emr4d3p+5H96eP+Pajf&#10;a33pjS9Xi/d5/PJQ8ktUfu8HJdcAXIsBlwDv2L6j6JH1xRdrfSwBDkvc09NT9A1uialMmTKVefbf&#10;UWMzArxbt24C4CoKJfcIFqL3ilDxDAbP9aNF2/baLG1N/PvATvLjuZ/fHjrIAD94cC8F6Ba4EeDB&#10;QkaIa5WZB0P8KTAihPwZ3sFx8RTGlnZIUioFxieTf+wh8otJooMxh+hgXArtCIygXUHRtNk3lFbu&#10;8KX3v/mZJsz4hL6e9Rd98OXXNGL0GOrfvz+NGTGUxg/pS/1aN6T+zavSkGZVaUBDtqTrAMCV6fXq&#10;T1E3tr5fq/Y0da1WmbowyDtVeYraPF2BGpXzpFqeTwg1ruBFrZ+rQJ2qPyka/nSp9iR1fK4cp1eL&#10;xrZrRN7tG9OoFjXpk/7txdiXXw9/jcZ3aERTX32ZPhnQmf93p+/e6ktTJ39Avb5eI+7jiEVBtDXy&#10;uOn9VnKNnA9wWYlZiAqwJMDRGv2FF2p8ZYxC0b0W1phKlRINeYQFPnHy2zaA9+/PAO/aVQE8F8o3&#10;IY0mrtT6qB46/wAt2IYm9DrEMbcBfDfDew/5+7PlzQAPlC6UYIY24B2oATwIbhPAO9SfAsICGdxh&#10;5BcRQb4RURSUcIhCDh2lQLa2/eNTyC82mfZHJ9HeiHjyjT4kAL4nJIb2hrAV7hdG73z+PY19byZ9&#10;8/tfNGXGhzR4xFvUr19/emvYYJr45iAa3KU5DWhejYa8VIX6N3yG+tStTN1ffFIAHK0qu8ICr/60&#10;APirDPPOVSpT68oM8bIaxGuzGpX3ohbPlqe2VZ+kDmytt3kalZ8VeD+2yGs+L0IM33+jDX0+uAt9&#10;/WZ38u7clCZ3aUYf6wCfPuMz6vX7fnH/hjO8t0Sofk4etFwK8Hw6wDtIgL9gXYDLMMLR48d3RFP6&#10;evUY4FWqcqbpR6++8gp5FC9uB3DlA88dQpjbB3qM+HCG+OzNe2nPfoxWj4GOIYZ3wG7yD4D1DYD7&#10;CEtbKMiXQhjmITwPFpWWfgzvAApmcAfHxTCo42h3SDhtPRhI+6MSKCgJAD9CBwBvtr73RMbT5oBw&#10;2sXg3gkLPDCSFUVrdh6gD775haZ9+jX9OGchTf3gIxr61mgaPGQ4DezXm8aOGECjeneh/i1rCR94&#10;vwYM8PpP0xt1KtHrNZ9ikFdmgD9FXRjMnas+xapEHZ59klpXKkvNKpQWEK9bqgTV8niC6pQuQY0q&#10;lqaXK5Wn5k+Wo5fKl2GVo+YVytIrVSvTxM7NaWbfDvTliNfp7ddasXXemN7r2Z6mvDOT+szaIxrq&#10;jF4aQruiT5reXyXXylUAF5WY0oXCAIcL5YUXqn9XokSJx8FLBnlpK1rgoi8UjMiD/sAlwF955VUq&#10;qQCeK/X3zb8p9ugF+m5nvHgegPgP6/fRtv0+5MfQ9gvYQwcDWTwHxANhbesAD0KlJeCtR54cDAmg&#10;gHDAO45CU9jSTjxEu8MYyHsO0JaDoeSfkEoBCUdoXxTDO5wtbYb2mr0HabNvMG3cG0DLN+2m2UvX&#10;0U/zltP7X/1Mb3/6DX3/53x658NP2QIfxQAfQX169aA3h/SlcYPeoL6tG1Dfxi9Qn3qIKnmaetSu&#10;RN1erEjd2AJ/pUpF6vh8BWr/XDnq8FxFalupnAD4yxXLUNPypahhWQ+q41Vcc6l4laB6ZTypQdlS&#10;1KC0F9X3gjyp5ZNlaXDzOgzsNvTp4Ffp/V4daWTbZjRs/HvU55cdAt7eK8LIX8V6u03OBrgtjFAH&#10;OKJQhAXOAH/++RdsfaGUKFG2jKUArvvA7QBehQEOv+OrrwLgugsF4s8LBfDcI/SQdyTtCv22N0k8&#10;k0Fz/eid5Qdo7V6twtI/CH5vyEf3e+8XIIc7RcR+hx4k/zC2skODyTcigg7ExFFwylEKOXycfGOT&#10;aDPDex3CAyMTyS/uMEM9loEeRqt27qcFG7bTqm0+NHf5Bvrylz/p059m088LVtK7X/zI+o6+nz2P&#10;ps38hPoOGk4DBg2jAf370YA+3WnMkN70ZveO9Fq9KtSzzrP0Ru3KGsBrPMmWcwURgQKAt3m6NLV7&#10;luH9VDlqxWrJIG/GEG9c3osalvOgRuUY1myRN+FlLZ5+ktq/8By1r/q8UNvnKlGvBtVp6uutaGb/&#10;TjR1xBAaOOVL6vnTdnGfPtwQTVEq2sStcinAWcWKmAPc09OziqUArkehGABenwFexQZwmw9cATxX&#10;CpZ42vnrNFfvghYRKqMX+dFaH1/yC9wvBnQQ8t8rfN0IGQS8/fm3X1gA+UaGkk9EOO0JZYVF04HY&#10;QxScfJyCDh0T1vZaBvg2trh9Y5JpR1Akrd55gOas3kzz1m6hTfsD6dd5y2jC9I/okx9/pzm87Is/&#10;FtD3cxcLC/ztDz6h3v2HUs/eA2jQwEHUvesrNLx/Lxrd93XqWOt5egUukxoV6bUXn2Sx9c0A7/R8&#10;eQ3gz5RhiJehdk9XYJBXFABHFErTCqUFxBsxxBtX8KSXnmLQV61M3erWoD7NGlGflxpTryb1aEjL&#10;BjS2U1MaM3osDfhmJfWatVfcn8UHD1PKqcuqibyb5XwXin1vhNIC79mrF1WrVuNTGQdevHjxslaz&#10;wKvx7D8jRox8Zbz3ZKpTtz6XOFWoHwP8FWWB/yP0P9bFSzdoReARGipGtz9IIxb40c+bDtC+gwfo&#10;wMH9dEDvjXCf317ajyHVwoLoYHQ4+cUytOPi2eKOp4MJyRSQkCpcJoEM8EAG+a5wtroDw8knOpH2&#10;RMSzdY/WoHtod2gM+TDgf/hrIU2a+Sl9y8Cev34L/bJkNc1atpZ+mLuI3vnoc2GBv96jD/XvN4B6&#10;de9OA3t1p7f6dac3Wjakti9UoK5sgXer/RS9Vusp4UbpXLU8tX+Wwa0LLTPbPcNWeKUy1LJyOWpR&#10;uTw1e7IsNalQiuel2fouRx2rPU0dqj9D3RvVoV7NGlOfFo1pYNumNGDYKOr901bhMkGc97bIE6K/&#10;dQVv98v5AE8PIzQCHHHgNWqkx4EXKVKkoKUArjelf6h//0G9xk2YRHXq1KPnnn+e+sIHbgC4bInp&#10;oQCea4Xm32GHz9O0tRHiGfWf40fD5vvR9r3+5OfrS/t995OP3wHyDQ2igNgYCkhMIL+4OIYzwzg6&#10;lvZFx/M8gXwiWVGJdDAxlQIOHaUD8cmsQ2yVHxFRKAgfDEw6Rmt2H6TPfvmTPvlpFlvl62nJ5p30&#10;16qNNHvFevplwTJ67+MvqXffIfT6672pX5/+NKBPX+rV7VUa1qc79evcitpUr0QdazxJr9aqRK+h&#10;R8JaT9Ir1eBCYYg/V5Y6PM9wfr4idXiuvPCHt3umIlvmFalFJQ3iLZ9muFetRJ1qPEttq7E137AO&#10;vcYAf61zZ+r50Vzq+ctOcR/Qt/r++NN045rqFtYqcr4LBQBnzrGRaosDhwXu0BITrhRLAZxP7AW2&#10;wx99vUevoWPHT6TaAPhzDPC+/excKArg/wzBpXL5yg36aGO07Vn1Y+tz4pwdtISt46CoaApNTKTg&#10;5GSGcBL5xTOsY2JpLyAewzCPSdCjTMJog2+QaFl5IDaJQlKOUnBSqohKgU9828Fw+m3xGpq7ZjMt&#10;2ridVu7YI3zj89dtpT9XbKDfF66kmZ99wwAfTN0Z4L179qWB/E6+3qUT9e/RlQa/3om6NalNrauU&#10;p86I567xFL1Sgy3waujUqiK1fbasAHmnKk8Kl4oEeOunK9LLT7ElXomt8mcqCIB3qP40A/xpalWn&#10;JnUb/QG98dte0TQe1/7N9ng6mnaFbqsRdSylBwlwYxghW+IVLehCeebhvn0H9Bk7zpst8LrowJz6&#10;9O1rX4lZSHOjKBfKP0cINRyyQOvJEBoy35+WHYxleKdQcEoqBSYfIf+kw8K63hMRTbvCI4QFvj/u&#10;EO1lUMNdsnqXL23cH0B7w9hijz9MgQmp5BMeL2K+dwRE0s7AKNp0MJjW7vOjVTt8aOmmXTRv1Saa&#10;NX8pffDpV9Rv4FDq3bsffxH2p16cmV5hgL/WpT3169aBerRoRM2fKUstWO0Y2h2qMqhZHSE9GqXD&#10;cxWodeVyIha83dNPUuunylPLp9j65mUtGeBtq1Smji9Wo1Z16zG4tUEYxLUuCKSVgalqKDSLytkA&#10;x3CR0lA1VmIC4M8bBjW2XBy4EeBjxk5gC7wuhtGn3n36UNdXu9r7wBXA/5FCyNxQBpp8duOXB9Oa&#10;0CTyYSD7JaTYAL4zJEKAG/7ufTGH2PqOpHX7/EVHVWt3+9G6PX6i0Y5fdDL5RiZRUOIxts5ThMW+&#10;xT+EtzlAyxjgc2GBL1pOH371LfUdPJR69e7LBkU/6vHGG9Sje3fq2rkD9enWkQa92p461n6BXn6m&#10;HLVhWLdjaLevwtAGvNFIh5ehgU77556iVpUrUqunKrDKa1EpbIm3qfYCta9fn7p/u8F2bYPmB9Dn&#10;W2NM74OSdeR8C1wDeEEGuOhOVgc4emQ1Arx06dI1LAVwhMXw7KE+/fv3EgCvXZeefpoB3ru31pRe&#10;AhwuFJ6rlpj/TJ06d42mrA6nYXolJzRxZTAtOBBDm8PiaGd4DAM8UgAc8PaJRoOdWNoSECq6hl22&#10;bQ/NXr6O1u7yE412DkQlUWjySbbmT5BvbDJtCwyn1QzwJRt30uwla+jXBcto5jffU9+hw6l7z170&#10;Rs/e9PrrDPAeveiVzp3plXZtqM8r7ahLo5pshZdjKxxQLkttnoX/G5b4k9QeUGcruxVb3y8zvFtW&#10;qkgtnn6KWtaoQW1fbkfdPphrc5XA4p60Kpz8E9NMr1/JWnKNC+UxBjgLvREaAP7cc8/9WLx48Sck&#10;L63lAy9bthLP/jts2JtdRzPAawHglZ+2AdzTaIEzxBXA/7nCWJt7Y0/Re+si6a3FwbZnOW5ZIP2x&#10;J5yWHIikjcGxDHCGd3QC7YmKp90M8d0Md7hJZi1dTXNWbqSNPoG0/WA4BSYcpeBDJ8k3jgEeHEFr&#10;9/rRkk07adbi1fTbghX0yXc/U79hI6hn3/7Up98A6t69J73W7Q3q1rU7tWvdil7v2IZeb9WEmld5&#10;iho/6UVNKnrRy5VKUatnylJbtsLbPvekcJ20ZOu7RbXq1LrJy9S2c0/q+v5ftnPHdby7ls877Jjp&#10;NStZUw8C4B06dGCA2/vA0ROhBV0oIoywswR45cqVRfhMV0cLnKVcKEpXr96iPTGnRPe0o5aE2J4p&#10;uqp9b00ILfCLpYUHomkLW+Y+cYm0n+UTHU+LN+2g7/5cRIvX7xAQ3x0cQ0FJx0W0yo7QaFq3P4At&#10;9b305/L19Ov85fTRtz+yBT6CevTuR/0GDKHXuveiTp278Xv5BnXu3IW6sBXevX0ralO7OjV6qiw1&#10;eaoMNUe44NPlqPVzFanV809T+1ZdqEOnN6jTiPep+4/bbOc6ZmkIfbI5hnbzdVxXgy/kODkf4PqQ&#10;agC47kIxAzh6IrQiwP89epx3WwnwSpUY0j3ZUulq8IErgCs56Nb12wKAv+5JFGNv9p+rDRgBDZrv&#10;T59vDqM/9kfTX74xtCo4ntb7BdMvi1bQbwtX0rrdfrR+z0HaF5FA/glHaFdEHG3wDWaA+9DsZevp&#10;x7lLafoX31CvQUOpK4O7z4DB1OW1HtSyfSdq36Urte/Uhdq1aUOvtGtNnZo1osbPPEUNK5WnFo2a&#10;UodXelOn1wZQhx4M/5+1UECoH5/fO2sj6Bc+331xp7kguml6XUrWl6sAbosDL/I4derYKUMUiqen&#10;JSsx/+9f4ydNbTFqzHiqVauOAPgbADiiUIy9EaqGPEqZ6NDJS6Ih0PwDKaJvbOOzRiOYCSuC6fON&#10;wfTewu009c+N9PmK3fTbur20aKsv7Y8+JDq52uIfTsu276NZS9fSt7MX0jsff0G9Bg6l7j37Us++&#10;A6hrj17U7pVurNeoXbde1L7nYOo0eAK9+uY0at9vLLVjvTr9D+oxKz2aBBrH5/O7TxItD0ylmKMX&#10;TM9fKWfJ2QB3bMjzeNEndID3sgM4BnSwIsD/b/K06U1HjRknAF6hQkXq3r27FkYoAV7oMQFxNaSa&#10;0t10MPEMrQo6Qov9D9Mnm2LsIlik+v3pS2/N20feC3zo801h9M22KPpsYwjNWOlHU+bvpPGzN9Gb&#10;3y+jnjN+pTfe/Yl6Tv+Zerz3E3Wd+h11fft76vreLHrt0yXUHf2TzPazS3vgvAD6cGM0LTp4mFYH&#10;HyW/xDTh9jE7V6WcKecD3GCB8/zxosVtAEdTetkS09IAHw0LvHYdKlOmrKjAfOWVV0j2RiggzlIN&#10;eZSyIjQ3v3HtFiWfvCxaMW6NOCEs4C+3xtlFsjhDSO+zLbGiwNgccVxUtCaeuCQqXc3OTSnny6UW&#10;OABeTLPAURfIAP9MtsTkeSlLAnwaAA4fOFvgvEz4v+0AztY3pFwoSvcitPC8euWm6P0wOPksHUhI&#10;EwLc9zBw14YepTm+h+jr7XEiKgTRIfCpY7Sbaasj6KttsfTn/kO0OuQo7Yo5Sft4P5kG0ks9fYUu&#10;X76pGt78Q+RyFwoA3qmzALhjFAogjt+WmOws8LGaBc4nKQDepUsXG8BhfSuAKzlbsNTRTB0ujvMX&#10;b9DJs1fp8KnLFH/8IkUduUBxxy6K3v9O8PJzF6+L7W7fuC0KBLP0lP4Zcn4lpn13ssIH3kmzwKtU&#10;qfKDjAP38vJ6zlKDGmd0odSl0qUY4K8ywDt3oRI2gGs+cAVwJSUld8v5ANct8PxsqOZPBziCOYwt&#10;McuWLVvJ8gDnUka4TzryBZR44gkBcFwYAK4a8igpKblbzge4Hgeud2YFgHfsmBHgHh4e1awLcOFC&#10;qUseHp7UuXNnvoCOVOJxHeAMbxWFoqSkZAU53wcuG/IwwPMV0gHeMQPAEQduSYDLSkx0J1uieAnR&#10;CgkqKSzwgjYLXLlQlJSU3C2nA7wgAA7ruxAVYKESEwDHiDzPPffcX8WKFRPQZnjXsCbAp09viv7A&#10;69atT1zYUPv27alD+w6aC6UAA1z4wRXAlZSU3C/nAxyVlxrAIWmBoxKzatWqP8lKTMu6UABwjMhT&#10;t14DKlbscWrXrh21b9dec6Ho7hNlgSspKVlBLgN4Ph3gzECzAR0Y3uUtCvCZTcdPmMwWeAMqUrgI&#10;tW7dmtq2bcsAf1yzvgFwvjBViamkpORuuQrghRjgmD9eNB3g1apV+8YYB25JgE83ALxggYLUokUL&#10;atOmDRU3ApylLHAlJSV360ECnC1wQyWmp5d1Ae7NAK/XgPLny08vN3+ZrfA29AR/ShTMryoxlZSU&#10;rCOXAJwZJwAufOAawBGFwgD/vkSJEo+DkwzvZ9gaL43flpjsAa75wPPlzUfNXmpGrVq1ouLFitkB&#10;XPWFoqSk5G65vBJT94HrAP9OAhwtMS3VF0rZsmVrYw4fuKjErFuf8jyah5o0bkItW7SgJ4oW44tT&#10;AFdSUrKOHgjAEUbYsxc9/3y6CwUAZ5iXwW9LTHxCNTE3AvyRRx6hRo0aCz+4BnDts0K5UJSUlKwg&#10;lwCcOYeGPAVYwoWiA7xq1erfGlwoNcqUKVMWvy0xGaNQtDBCCfBG1OLll4ULxQhw1RJTSUnJ3XI+&#10;wLXKS9ESk1VMAtyhN8LixYuXs1RvhFyi1MPczgJ/WAN4SwVwJSUlC8pVAJcSADfpjZB5iTjw8vht&#10;iQmfBJijKb1siQmAN2zYkC3wFlTcwYWifOBKSkrulrMBjhHHjBAHwNEbYe/eve3CCNn6fsGyAzqY&#10;A1yLA8dF5TSAbwo7ZhscQElJ6cFo9BJtxH+/hDTTfOkMPRCAd2SA9+ljB3AYvNYEuGxKrwO8fv36&#10;1Lx5c3qiWDHbYA45wYWCYbQwqgtGIMdgumbHVlJScq16sfrM8RejKmEovZvXb5vm13uV8wGudWYF&#10;TwNiwTUfuG6BV6+eMwA+drw31alTTwC8bp069NJLzQTAbSUTX5wVLXAx/iK/IEsDUqmPgraSkuUE&#10;gwoW+S3Op8ivZvk4O3KNBc6yAbyYqMTs27cv1axZ01aJyfPqnp6eT+K3JabMAF67dm16qelLNoDD&#10;+saFWQ3gGAMRw3D9vjfJ9DhKSkrW0fqQo3Th0o37hrhLAc6yAbxfP6pe/UWbBV6+fPkn5W9LTPYA&#10;n0h16tanh3WAN23a1BaFAjeK1VwoGBcR4yV+uTXW9BhKSkrW02yfJAFxszydVTkd4HpDHggNeYoW&#10;YYB36Ej9GOAvvFDjFwltDOhQpEiRgvhtiSkd4AgjBMDrCYDX0gFutMCtBHCU4BgE95c9iabpKykp&#10;WVfLAlLva2BqlwO8cFEGeAfq338AGvLMKVq0qAc4WbJkmcqlSpXywAAPvKwAlrl1ymiBay6UmrVq&#10;UZMmTejxohitOR3gVmmJeePaLVoXesw0bSUlJevLL/GMad7OilzlQgG8MSJP0SIawAcMGIDuZOdJ&#10;gHt5edWqUKHCYP7/bcmSJV/GMrdOZj7whx9+mF588UVq3LixALh0n0BW8YEf5Idvlq6SklLOUN85&#10;/hR37KJp/r6bXApwVGIywDt17CgAXrVq1aWFCxcWrS8Z4I0rVqz4d5EiRfYUL178dSxz6+QIcIyJ&#10;+dBDD1MNBjhaYz7hYIFbxYUyaWW4abpKSko5Qwg1/GxLrGn+vpucD3DDoMYMcQnwgQMHUdVq1WwA&#10;h9Vdvnz560888UR3Flpk/hfL3TY5ulBsAK9Rgxo0aCAuRFjgOsStYIH7JynrW0kpN2jYwkCKOnLe&#10;NJ/fSa4CuPSD38ECb1S+bPmZPPfkv//meR4sd9uUAeC169HDDPDq1atTg/r16XG+EGMUihWGVPNe&#10;GWaappKSUs4S2m18uyPONJ/fSa5xoWghhCIOnLkHH/jAgQPhA7cBvFSpUhXKeYiGPNLy/o8+d89k&#10;BPiYcROoVu26wgLnUofq1a3LF1IkHeCsUuXdC3C06DJLT8namrQqnH7Zm0QTVoSJT2ezbZT+mZq2&#10;JkI08DHL75nJVQCH+wQDGxfRo1AGDRkCY9YG8OLFS5cztMT8F+th7aebJgnwyZOnNR01ehzVqqUB&#10;vEqVKqI1pg3gbH1rAK9segOyq3sFOD63zNJTcp1gJUUdv0AbI4+L/9PXR1Fw6jlaHXqURi0NybC9&#10;mf70TaYzl2/QT3sSMm0tO3RBIH2xLZamrA7PcjcIX/L20ccv2mnewWTR8s9s+9HLQsQxRi7J2nkr&#10;uV7jl4fSoZOXTPN7ZnKNC8UB4B070pChQ6n6iy/aAI44cB3gj+I/T//W5+6Z7AA+BgCvIwD+3HPP&#10;UZ3adehxBrh0n2gAf9r0BmRX9wrwxQdTTNNTcp36zfGnv//3P4pkiOP/l9vj6MqN2xSYcjbL7qzF&#10;AamEabbvIRF9YLbN9PWRdPbKDdoQcZwGzgsw3cYoWPJ/7D9Ef//9Pzp67ipFHLsgNNePAZ7JMX7d&#10;myiO8cPueNP1Sg9ewxYG0VY2Dszye2ZyCcCZcYA3olCKFC5iA3g1gwUOgJctWzZcNq13+2QD+LTp&#10;TUePnUA1a9ZmgD9kB3D4hQTAWe52oUxfF2manpLrdCeAz9wUTfuT0ij+5EU6fvEanbl0ndaFHxXb&#10;jWPLKuLYeUrjZZeu37QDuO+hM2L5WbbK/TmdUWwRJ566KLa5dvM2LfQ/zNsdpM3Rx+k0b3fm8nVa&#10;FaKlKyUBfuPW3zTPL4UGswUP9Z8bQAPYAj/O7xb2Szx1iT7YGEWfbo2l81e187h47SZ9vDmGBs8P&#10;oJgTF8R2x85fowkrQu2OoeR64X343SfJNL9nJpe4UAwAL/wYA7xDhwwA9/DwqFa+fPmrbIVbozm9&#10;nQ/cAeBoTv84l0S4sHSAu9eFMiaLn+xKztOdAP4RQzDi6Hn6H68/w5YtrOGrDGBY0H/sT+L/f4v/&#10;l2/cEuAEwHfHnWLo3qZDaZfpFEMfv/clplEYp4MJkMV2O2NPieNevH6LrvM2tzmtjzbF2M5LAvwm&#10;A3xP/Gn6dV+S0BCGchoDGecE+CONeP5E/9UnkY4zpDEB7jMY6tEnLortTunbneDlykf/YIX7/Q2/&#10;U2b5PTM5G+AyAkXGgQPgHRjgQxngz79Qbd1jjz0mxsGEBc4Av1K8ePF8+O/2yQZwaYHXqiOiUJ59&#10;9lmqVauW8IHbXCgWAPjYZcpCetC6E8BhxUYeu0AX2KKFP3xpUKrYNpbBCFcF5vBxGl0o6GK0PwMe&#10;vvQ5B5IFQFPOXKEP2ZrHtJthPHh+IO1ggN/mAuHHPQk0eXWEgDisZHleEuDY/+btv4XlDqF7hUsM&#10;fUAa23y3M14sXxN2TBwP0ywG/Y+8Hfzy0WyBwwqET/86FwbrwzVfv9KDUS8RiRJvmt8zk9MtcAlw&#10;6UKBBd6xAw0bPpxeMAAcYYTlypYFwMUIPW6fzAAOH/gzzzxDL9asScXYArcHuHtdKDM3RJmmp+Q6&#10;9eUMBiijIhP/AfCrDHD/5DMCukaA/8qfwrDCTwrL+m/e56JYbgQ43B3YPo3hCYv3TgDHdO7qDWFJ&#10;wzKPY0tanpcEOI6DuVwOyxoADz5yTmzz6dYYAfjtMSftAD7HL5kucNo7406Kvqv/2HeIbvN2fodU&#10;O4MHqf587//cz8/FJL9nJlcBHCGEgHjhxwoLFwoA/qKhEhMulLIM8Mcffzw//rt9ygBw4UJ5mCo/&#10;/TRVr1aNinJJZItCsQDAV7KFZ5aekuvUmwXIHr9wlaauiaBFAYfF/20MRPwHwAHMT7fE0MHks3SL&#10;IQhrFv7vI+euCkt3c+QJAU4AHJY8CgQA+2e2riXAZzJ4AX9Y9uNXhIr0sd3PexNpKlvgvzOkMeKL&#10;PK/MAD6Gv9JQQGD5O2sjaH3EMWFpz+LCRQJ8RcgR+mJ7LB3j9w9fCu+ui6QAPu6la7fop90JtrSU&#10;XK8Ri4JodwwX1ib5PTO5zgIvyBZ4QSpcSAP40GHD7MII9UpM6/nAUYmJKJQXX9QAXqlyZRELXvQx&#10;vjAAXIe4l5sBnnQi3QJTenAKP3peWMGA4pUbtyj5zGX6ble8CMcDwAFtuFXgggC4Af0PN0cLCxvW&#10;OqxnQP43n0SG+zEBTbhEEk5dEj7yhNOXaOKqMIo9cUEsX8WAnb0/SbhgLgsf+N/CfWIENQAOv/YF&#10;Thtz4/miYvUcHwPnC5gjBLLfnIP0zY448XWA9D7bGsvLT4hzwXY4jk/iabt0lFwvby6sj6ZdMc3v&#10;mcklAGfGFcwPgBcQAIcPXFRiVksHOHojzBEAf/LJJ0UsOABudKF4uhng/7v5PzVUmhvU5y9/+pEt&#10;0y3RJ2gVW9ewWLFcAhyQ3Bx1XKwfvjBQrIOv+6vt8bQu/JiIKlkWnCr2A3jn+qWIbRGpspbXz9PD&#10;Q6euCRew/ZKtY8SLT2Korww+IrZF/Da2MQrpGc/HKLhqtvF+C/jYOH8sw/ybnfEivcmrtP50/jpw&#10;iLby/+V8fjg3YxpKrte7/JWEfG2W3zOT0wFuaMgDgBfRAY5KzOrVjXHgnrWtDXDdhVKhQgV6/rnn&#10;GeBagHu6C8W9lZjQB8oPbhkZAZ7VRj1KSlL3EkIIucyFwhY43ChaHDgAPszOB16qVKkXGd7WBPjI&#10;0WOpxou1GOAPEZ8gPffscyYuFPc25IFijmqVaUru16D5gaLicnHgYfHbbBslpcwE//ehk5dN8/md&#10;5GyAg3HSBw4VZYCjMysA3LElJuLA2RL3wn+3T/YAH2cDeNkyZenZZ57lTwkd4LoF7m4fuNQnhnhg&#10;JSWlnCe4q2btTTTN33eTKwEOF4oE+KDBg+26k/Xy8nrOkgBHFMqoMeP5c6GWiAMvXbo0PfP00xkA&#10;bgUXChRzRFnhSko5WQgfPH7mqmn+vpucD3CDC4UlAY7eCKsYupP18PCoB4CzSuO/2yd7gKMSkwH+&#10;8MNUqlQperpy5QwuFKsA/Oa1W7RJNbhQUsqxCjp01jRvZ0VOBzizTetKtqAQAA4f+MBBg6hKlaqr&#10;DQ15GgPgGBcT/90+2VVijtYA/sgjjwiAV65kALjFLHAManz58k1a7H/YNH0lJSXralf0CZGHzfJ2&#10;VvTAAD54MD37fJX1hQoVKgtOenmVFQBnbor/bp/sfOCjxlJNBvijjz5KXgzwSpUqZQgjdHdvhEbh&#10;BTh74TrN91M9FCop5RRtizxJ1/kL2ixPZ1WuAzj84LI3wg7CB/7ss1W2McAxfJqwwBFGyNwsgf9u&#10;n9IBPq3pWwzwF2vWojx58pCnpydVevIpKlqoMBW2c6FYB+AQII6XYXXQEdPjKCkpWUchh86KQVnu&#10;x/qGXFKJaQB40SJFqFMnvT/w6tWXpfvAy1YCwEuXLl0O/90+VahQoSLmALiwwGvWprwMcA8PD3rq&#10;yScFwG0+cJbVAC71N78Qe+NO0agl6U2tlZSUrCEM0hF/7OJ9g1vK2QC39YWiW+LShTJ4iH1DnpIl&#10;S1YHwCtWrFgB/90+MahfwFyGEdaqVZsK5M8vAP5kxYpUuJB1XShmunXjNq0LOSpAPmBegK0FnpKS&#10;0oMTGuigS+HJq8LILz6N/r7hHHBLOd0Ch/XNEiPy6ADvpLtQjE3p2fKuYamWmOkWuBaFUrtWHQHw&#10;kh4lqWKFCvYWeA4AuFHoX+Gv/cmiD3ElJaUHI/RpszLoCJ0+57q87XwLXLO+4T4RPvDH7gxwy1jg&#10;9gAfbwN4iRIlqHy58lRE7+QlJwJcSUkpd8ollZgs9AUu+wMXAB9iPyKPl5dXTUsDHGNi5s+Xnx4v&#10;9jiVKV1aVGBqAH9MAVxJSckScg3AH9NcKAgjfKwwdeqgxYEbW2KWLFmyvqUBXrOmBnCE0dgBnC9Q&#10;AVxJSckKcpUFDvcJ+gMvog/oIABetfrCIkWKeIKTsjdCywFcDOhgsMAxIkWZUqVNmtIrgCspKblX&#10;TveBGwAufeAC4AMHIYxwTtGiRUXLyxIlSr2IhjzMTWGRu31yBDiGVAPA4TIp7VVK9ItrAzjPFcCV&#10;lJTcLVdZ4LaGPAzwDu3b0wC2wKtVr75AWuDFi5d61lLdyZYqVepZzG0A110ogHYpTw3gooZWh7gC&#10;uJKSkrvlOheK1hshXCgAeP8BA6lq1XQfuIeHR91yZctaxwKXLTEFwMdqAM+XLx8VKFCAPEt6UmE9&#10;CgUXpwCupKRkBbkE4HoFphHgAxwAjqb0ALhlfOD2AJ8gRuTJmzcvFchfgIo/UZwK48J061sD+DOm&#10;NyC7UgBXUlK6V7kK4OjIqqAR4AMZ4Hb9gZdtDBeK5XojlC4U9EaoATy/ALi4MDuAKwtcSUnJvXIl&#10;wAthQAe9ErP/gAF2/YFbujdC2Z0sAA4/ePHHnxDQFgC3+cCVBa6kpOReOR3ggLfNhVKQihUuqo3I&#10;M2gwVa1ada1Df+BXihQpUhD/3T5lAHjN2sIHLgEOF4qAtwK4kpKSReRagKcPqYYwQkcfOABevHjx&#10;J/Df7ZMdwMeME70RAt64CA3gBXQXimyJqQCupKTkXrkE4Pk0Fwp84OkAH2gXBy5dKJYJI3S0wDGo&#10;cb68+ahA3vz0RLHHGdoawGUUSukKz5regOxKAVxJSele5XSA2+ANCzw/A7ywAHj//v3hQrEBXI5K&#10;b12A13AEOF+YAeClKiqAKykpuVeucaEwwPMWEOyTAO/Xrz/GxLS5UEqV0lpi6gD/t5eXVx4sd9tk&#10;70IZL3zgcKHk58+IJ4oZfOAK4EpKShaRqyzwAgLgBagYA7xzp0x94BLg/2I9guVumxwBLn3g0ONF&#10;YYEXtKvELK0ArqSk5Ga5zIXC8IbQG2Fn3Qde1RBGiN4Iy5e3iwP/tz53zyQBbmuJWYsBnj8f5efP&#10;iMeLFlMAV1JSspycDfDHRCWmPcDhQhENeQwAR2+E5cuVky0x3e9CydAXigB4fsrnCHDdhZITAX79&#10;8jVKTjhk+3/lwmU6czKNbl69YbedkpJSzpBLfOCyEpMBjj6gzACOvlDKly1/hQ1fjErvfoCXLl36&#10;GczTAY4ReQpQvnz5qViRolwy5XyAnz19ltauWkvn086J/8ePHKfIsEi6fP5yhm2VlJSsL9e4UPQ4&#10;cDZe0Y22CCNEb4TV0nsjZGA/B4AzNwvzX/jA/4vlbpscXSgv6hY4XCgS4Mam9DkV4CuWrqCAA/7i&#10;PwAeERqhAfzm/+hoyhEKCQyh+Jh4MWo2LPOosCixPCwolI6lHhP7hPLv08dP0d83bot0TvCyIP8g&#10;iouKtS1TUlJyvVzmAxdigD+mAXzAgAFsgVc3xIF7PV/eYr0RVsZcVGIC4GiJqYcR5iaAr1m5hoIO&#10;arA1Ajw16TCFB4dRUlwi7duzj44dPipcLpvWbaIEBnoUW+p7d+2lqPAosc3B/X504cx5unTuIh3w&#10;8RWumdioGLHeeMzL5y9R2ok0JaVcrbOnzgiXJAwYGD/GPOBKuQLgBfPqPnDRF8pjWl8o/QHwqrYR&#10;eTCoMQP8ioeHR1H8d/uEEgVzYxSKADiXQmiNVIitcSPAc2IYIQC+cd1GYUnv2LqD4qLjbAC/ePaC&#10;AHNIQDBtWr+J/NlKB8C3btwqXC5XL16h8JBwSuRt8JLu2bmHX9zTdOPKdQHvYN4P4N+1bafdMWHF&#10;X7t0VUkpVwvwRh46deyUEH4b84Gr5HKAF9IArnUnm+4DdwA4XCgPY7nbJmMYoeiNsGYtvS+UfGJc&#10;zEL59ab0OsRzKsA3b9gsoBrP8N6ycYsN4LGRmvWMSk0s2793vwD49s3bBbxvXbspAJ+cmCzSgjUO&#10;gJ/jNA/s8xXW+HEuGBwBrqT0TxCs7tvXbwmDBgLATxw5wflDq29ylZwPcPRCKMXGqw3g9nHgJUuW&#10;bAAXiqElJiDuvskIcPSFAoBrvRFKgOsulFwAcLxssKr37tpDB3wOCIDDDQK3CkANOMOazgrAE2IT&#10;hDsFVnki/96pAK6kJPIDQA7D5tSxkyIPmW13v3I6wME5AW+EEWqVmGYWOFpiYlBjazalB8DRnWwe&#10;BnjefFQYAxrzBdkB3OKdWeEFwksDq0AukwDHb0Ac7pAD+zSA42Xbt9tHRKkA5BvWbsgSwJH+ts3b&#10;aPWK1aKiE64VeTwlpX+ykMcguFgAcRhN+G+27b3KVZWY6MRPAlyrxBxIL7xQ45cnnnhCABsuFAY4&#10;eiPMh/9un4wAH2m0wPkiMLAxamQFvG0At+aADnhBAGP44VCB6OwXRklJKfuCQXX21FkhGEPOypeu&#10;ATgEgOdjgBfSwggdRqV3APhDXl5eRbDcbVMGgOsWOCoyCxbQQmrsKjEtCHC8FNcvX6fTx08LeJtt&#10;o6Sk5D7BJ46IFWdB3FUWuAR4YR3gA0RfKPaVmAaA/7dQoUKIB3ff5OhCqakDHFZ4wfyokXUEeGXT&#10;G5BdOQvg0vI+c/KMCO0z20ZJScn9ghWOyn9nQNx1lZjShQKAdxANee7gA/93yZIl82K52yZ7gCOM&#10;UFrgOsCFK8UI8EqmNyC7cgbA8RLgZcBLcfGsgreSktUFKxwVnHCtmK3PqlwCcBFGmN/mQkElZsbO&#10;rEo1gAXO4C7Gfy3mQjGMiQmAo0k9LsjeArcOwFGRCHAD4M74LFNSUnKtkE/h6kT8uNn6rOrBAFwf&#10;ld4AcAZ2LaMLhZcXwnK3TfYAHysGdMijR6HIGlkrAhwvAqJFUGkJK9xsGyUlJesJ7TGOHT5mFymW&#10;XbnKhaIBPD8VYeZ1aN9OANw4oEOJEl6tDAD/z+OPP54fy902mVViagBHfyja6BSFAXAd4lYBuKzd&#10;VpWWSko5T2jwgy9ns3VZkasqMQHvArDAAfB2GQHu4VGqPQBeqFChx/ivtXzgWhhhbcrLF6ABHBfj&#10;GEZoDYAjRhsdS5mtU1JSsr7QGRyix8zW3U0us8DzSaO1IHVs3z6DD9zDo0w1NKXXAW6d3ghlJaYR&#10;4Pny5KMCeXQXisUADtcJXChm65SUlKwv+MHhDzdbdze5CuCIQtGM1oKaC0X0RmjnA0dvhDYXSpEi&#10;RQpiudsmM4AjBlwA/FEAPJ/lfODweaP/EbN1SkpKOUNwgx5PPX5PvnCnAxxN6fWwabhRYIED4P0d&#10;AC46sypX7ooefWI9H7jojZAvAmNiWhXgiPl2VR8LSkpKD0YIREDbjfNp503X30kuATiCNtDuhQFe&#10;pIC0wDP2RlihfPkruuVttVHpNR+4DeBGF4oEeDn3A/xI8hEVNqiklMOFPIyIFPReaLb+TnIdwAsw&#10;wAsIgMMHDgu8igHg6I2wQvkKMg4cLTHhC3ffJAEuh1SzAZwvQrPAHXzgbgY4HnrqoVTTdUpKSjlL&#10;cIcC4Nk1yFwBcMBbCD5wYYEzwPv3pypVqtgAjpaYFSpUuKK7TqzTkMcI8Pz5C4gYcDuAF9IA7uVm&#10;gKOHM4QPmq27k/CCoM/vHVu3i8EdAg8GPrDO5yH0M757x24hf9+Dopc2s+2UlP5Jgv8b/aSgOwyz&#10;9ZnJ+QDXxsPUfOD5dIC3ywDwEiW8GgHgeiWmJUalb4g5XCijx07QAc4WOEM8gwuF555uBji6psxu&#10;Ky5UlqQeOkwrl62ksOAwEX4IoG7duMUWigjAG60A43/52yi5neN643KjVi1fRbu276Kk+CQx6s+S&#10;BYtFX+R3S8v4/04y29cox3WO22X2Xy5z/O+4j+M6JaWsCHkTbTmy24+RKwCuxYHrUSi6BY4olOrV&#10;X/xZdidbokQJI8Dd35mVEeBaFEot4f/ODwscAOeLsRLATx49IfxmZusyE7ZfsXQ5xURG25ahEhSD&#10;HB9msOM/LHt8zkkQYR+EKcrf2N6ov3VY4QU0Lse2ZiADwGH1y/+wwNEHOUbHx3/sAyvEmBaWa+lf&#10;Feci03fcDoIlI3/jWmTNPvZ33B7HkueN3/Ia5fViP6SBZWb74z5hG7mPPDfoflrXKf3zhPdN+6o+&#10;Y7o+Mzkb4I9JgDP3JMDhA0clphHgohIz3YXi/oY8dhY4A7xmLVmJ6WCBF3xMANzdLpR7CTvCCwJY&#10;Ajhm66FN6zbSkRStchTpx0bG0s6tOwTAYiKiafXy1WJQCLhfli9ZLtwv2BYj12PA5C28DseQQ7I5&#10;pu8IcBwDw7sF+AWIdC6xFbJnxx4xoMTGdZtoycIlAohYvmLpSjGWJ46PgZaRztpV68R/bI9tMSyc&#10;tu9GsVwOQIHBJ/bu3COWYczPpYuWii8YQHgtnzesH+16Y8SgFLLzfRwPAzxjHYagQ9pyHhYcKtIO&#10;CwoTIxFt37JdpI0vHNwreY1KSncT3jXkFwyQbLY+M7kU4Mw/Wxy46E42vT9w6QNnS/zxMmXKPFqx&#10;YkUvLHfbJAEufeAII4QFjo6srOhCQR8KgKrZuswE3/c6hit+w3K+wmBM42WQhO3dAB7sH2QrALZu&#10;2iq+BLAOY2GeOn5K7AfgAZSH4pNsx5ZyBDiUwpDFyECwcA/6HhRDtAHaWAdY7tmxWwB82eLlFBqk&#10;QRPHQTrRfE7SEsaoQGtWrBG/kVZESLgoSPAfwMeQbzh3XBcKmYjQcPEbkA4JDKELXBjBrbN+zXpR&#10;qADwgPI5hjmOsX3zNtt9QQWyTBsAxz7Snx/NhQgKCPxWUsqK0gGevQY9TnehsMVtDvCBVK1ajdnF&#10;ihUrCU56eXk1ZoDvhgvFegAfe3eAuzsKBc1vb13LngUOgANceFkAJLhNACHAVrpQ7gZw6eqAAHA5&#10;Sv3FcxfpSHKq8LFjUGRYwLBm5bZSjgDHcTCqvZ8B4BiaDecAAagrlq4QAN+wdqOAqdwP6UgLG5Kj&#10;6eM3zh1DwEnIokDAPcM5Hk5KEVayn2EsT1zLUS54sD0KKZw7rs1nt4+tnxkUTPIacY5GgAcHhNgK&#10;QRxHAVwpO8L7jC9k5FGz9ZnJ+T5wLYxQxoJrAG8v+gN/8cWaNhdKyZIl65cuXRowf8SCAJ8gXCio&#10;xBQARxQKX4wN4Cx3AxyVjgCe2brMBIsSbg7sJyF+nX8DehKE9wpwwAxWNFwhAOO61euyBHBYxLBY&#10;sR/SAcBxPKQhhXVZATgKoswADovaZ9de4e+HFY9CAWljHQANSx9gxvpDXKBgG1jfuGbcJ7iK4DLC&#10;PqFsrfv6+CqAKzlNeJ9hZCASxWx9ZnK6C4WBjZaYdgDXO7My+sA9PT1r6wBHBJ/1AP6izQeut8Q0&#10;VmJaAODoDD67PRACRPBRxzBYAUsswxyAlCAEyABpvFCAK4CYFYADWLJgQPN+uBTuBnDsBxcMwBof&#10;Ey+WAeDhwWG2wglzFDz3C3BYzIA49sM6fImkA/yy2DeILW9sg0gAABrXBBhjmzheDh+7TBuQVwBX&#10;cpaQF/DeZTdPu8KFosWBs/GaL58AeHsAfMAAWODfwecNTnp5lW1sKYCXK1fOAeB1GOD5NIA7ulBY&#10;7q7E1Pxl2fvcwksCvzRGkQ8JCBZWJuao3IN7ANvAGoYrAuuCeR1+ZwXgAGAgFwTYD2CDPzoyNMK2&#10;rRQAjkJCHhshhEgTESZYDyt417ZdNksZc9TM3y/Ao/gYGEkf1jOuC9a0HEEfBRUAD4tbZiDAHNcg&#10;wysxX7xgie28d2/fJQoeFIoK4Er3K7yveM+z+1XtEoCLxjwAuMGFwhZ4zdq1v9JbXhoBjkY8eRji&#10;ZbHcbROfRE3Mp02f3nTMOG+qaXGAA5pHUzToZkcADiJGYqNiha8aUAY04X/DekAIPmFUAMLqBCCx&#10;PYCJfovPGMKcsB++BKTVHRsRI6ANqMOvjcpRua0U4r9RoSgFf7Q8NoQXGb5oFCRICxYxAAulJKbY&#10;IIljotLU2AgJaZ3UKxJxf3Bux3ULGlElOB5AHsfXjt+pyVpLVqSFz1dZiEEANtKTx4OwD84J9wyF&#10;g4xOQUGK3uTwG9vhiyGB76HcT0npbkK+PHn0pHhvzdZnJqcDnIGtVWBqVrjsTnbQoEFUu27dT2SL&#10;S1Ri6gD/LwBetmzZMljutolLEK0lJgN89DhpgesuFMcwQga4u6NQoKPJR7P9wKWwH14as/0BNAAT&#10;c8d1mQnbyjTN1mdXgCHSys453E3y/O4nTewvQa2k5AzJ/HaKAXlkVkIAAKlgSURBVG62/k5yKcAN&#10;ceAAeN26dT80Alz2f2IJF4oN4HYuFDOAW8MCh2BVPshm8EpKSs4XAI6vxUv3MCC58ysxC4lIFAAc&#10;I/LcCeCyC1lLAJw/B+phDoALF0ptRxeK3p0sLpABboXeCGEJIh7cbJ2SklLOEL4M0TDP7Gv4bnK+&#10;Ba4BXLPCtUpMM4CXKOHZWgIcrTBLlSpVAb/dNtkqMadPbzqWAV4rBwAcgt8Mn19m65SUlKwv1LNg&#10;ZC2zdXeT6wCe32aBoxITAG/QoME7RYpUFCPveHp6NtEBngeNefj/k1jutsnoA4cFXqt2XQHvdIDn&#10;1QDO8IasAnD4ZFF6m61TUlKyvu6nX3+XuFDyoTGP1hthYQC8XTsB8Jdffnk43CXgZOnSpWtIC9xS&#10;AJ8+fWbTseMnagBHb4QAuLE7WYsBHJ9dp7n0RgypMyv8lJSUXCvp+76Xykspl1Ri5kcECsQA110o&#10;gwcPpmbN0gGOMEJLAnyaBHideqIrWRvAuTQyAtwKlZhScKHAlaKiI5SUco7w9XwvocBGOR3giAMX&#10;8GYLnCV94AB406ZNx6f7vUs1NPrAvby8KuK32yZHgNd2BHgeOPQZ3vmtB3BY4WhNiHjke6kIUVJS&#10;erCCsYUReK5fzl7DHUc5HeB6XygS4EYLnAE+QUKbgV1T/oZVXqFCBTHQg9umdIBPbzpmvDfVrl1P&#10;9INiBLisxMSoPFYCOITSHC258EmmIK6kZF0B3siraBh3v25P5wNc+sA1iItR6du1EwBv0qTJlKJF&#10;ixYAJ41hhLDAS5cuXR6/3TbZAXzsBAZ4XSpQwOhCMcSBs6zQkMdRKM1hhSM2XLlTlJSsJxha6LDq&#10;zMkzTsmjTq/ENADcNio9A3zIkCHUvHlzmwvF4AP/D8M8j2UAjkrMcRMmUZ069XUXSj4GeN50F0oB&#10;rSWmVSoxHYVm6YD4hTMK4kpKVhLqqkR3FCfT+LdzWiy7GuCF2YhFZ1ZDMwDcq/GTTz45BK0xoeLF&#10;iz+L5W6bjD7wcXY+8HSA2yoxeW41F4pR1y5dE59oaKmJEl9FpygpuU/If+ikCvCGnNluwyWVmHpD&#10;HjSlL6QDfNiwYdS0afNJEuAeHh51K1aseNPT03NG+fLlR5YoUeJpLHfbZAR4ZpWYxigUK7pQjMJL&#10;AlcKXpiLZ1WIoZKSOwQDCl/DyIfo6dLZX8UuAbjwf9sDfMSIEQgjnCYb8iAOvHLlysTgJrbGY/Af&#10;y902GV0o6QA3xoFLgFunM6u7CZWZVy5cYWscn21nst3XsJKS0r0JeQ8GFPIdfN5wbbrCiHJ+Jaas&#10;wNSb0guAt6U333wTDXlsAPfwKF2vUqVKVLhw4atslc8rWbJkdSx32+ToQqmTAeCyJaYGcCu7UBwF&#10;fxtADisAY+4B6LAElFWupOQ8IT/B4kYeg+DCRD/32R36MDtyhQUOHzj6AtcAjgEd2tJbb77FAG9p&#10;AzgqMStUqNC7SJEi85944omeDPJCWO62qWzZspUwtwG8LioxJcDhA9cBrisnAVwKLxcsAVjisAzQ&#10;/wIG4hUDJpy7KPrERr8M8NcpKSllLuQT5BfkG1RKIh8hPyEvwVjC+gcRROD0SkxmGwCOEEIxoIMA&#10;eDt6662MAEdIYaFChcoWLFhQdHDl1snT07MK5loUigPAGd6OPvCcCHAIVgI+7wBz+MnxMuJFBNTx&#10;MsJfh08/JSWlzIV8IodAg1GEfIT8hHz1IL9snQ5wow9cAFzzgb81kgHeMh3gJUqUeVpWaFpicgwj&#10;rCsArldiMryt3JT+foSXTQpgV1JSyrqM+ccsf7laDwbgbWnkyJHU0gDwkiVLNbAswMcjDtwR4Czh&#10;PsllAFdSUsq5cokP3FCRaQR4s2YvzyxUqHRhcNLYEtMSk6MFLgAOeLPlLXzgxpaYDHCrNuRRUlL6&#10;58hVlZiiIY8ehdKubVvhA3+peXO7EXlK66PSW2Iyc6FgSDUBcN0CVwBXUlKykpwOcGF9a24U9Alu&#10;BHjTZs0+KFSokLDAS5Ys2fCJJ54ojt+WmOxcKN6TNYCz1Q14K4ArKSlZUc63wNOjUIwAhwulTZs2&#10;tqb0np6etS3lQuFPgucxB8AnOALc2JCnkLX7QlFSUvrnyOkAZ8YVNLHAHQHu4VG6ndtjv40TW+CV&#10;MdcAPoXq1WtgD3DlA1dSUrKYXGGBS4DLKBQAHC0xW7VqZRjQwaulpXzgpUqVEr1pTZ/JAJ/oAHCW&#10;XRx4fgVwJSUl98v5PnDpQkFTehitDPB2bWn48OHUokULG8BLlCj1ooeHR1H8tsRUoUIFMSSQsMAn&#10;TtYAjp4IFcCVlJQsKldWYsrOrMwAXrx4qWct5QO3WeC6D7xe/YaUN28+yisB7tCQRwFcSUnJ3XK+&#10;CyU9Bly4jXWAoztZY3/gHh5l6loK4HoUyr+mTJnWUrhQHAEuR6VXPnAlJSWLyPmVmBLg+TWjVfeB&#10;OwLcclEoMoxw6rszmkuAyxhwM4CrlphKSkrulrMBjlHoswLwkiVL1rckwKfP/KSp96SpVL9BI90C&#10;z6u7UAwAZymAKykpuVvuAriXYVR6S0weHuWewnwmA3zi5IwAFw59AW8VB66kpGQNuaISU4YQAuAI&#10;I2zbpo0AuLES03KdWcmYRiPA4UKxWeAsVYmppKRkJbka4LDAAXA0pe/YsePwMmXKPApOGkalt8bE&#10;J1YCcw3gb98V4DlhSDUlJaXcLVcBXIzIYwD46NGjqXPnzjaAe3qWf9LyALe5UExGpVcAt9eDGH1E&#10;SUnJXi4FeD4N4O3atqExY8bAAre5UDCIsSUBPmPGRy/dEeDwgfM8J7pQbt/AIMeX6eqlq0LXr1wX&#10;ndKbbZsVYSQfuX/QwcAM65WUlFwrp1diioY82oDGYkzMggVFJWZOAfi/vadMaQuAN2jQON2FYgdw&#10;TTkR4GdPn6WVy1bSgX0HhKLCowSEzbbNig74+IoCAb+XLV6WYb2SkpJr5TofuAZw4UIxscAtF4Xi&#10;CPD6DPB0C9wQRqi7UHJiGCEAvnnD5gzLL5y9QKePY7T6M3Ty6AmhC2fO08ljJ4WFjbH+MHAr1qfx&#10;HNDGEFL4fevaTZGGI8DhUsHArhgvUEkpN0oOAI53XQ6vZswDD0IPpBITAB87htq3b+8toW3FOHAB&#10;8LETJnSYOMUR4Bl94B45FOBrV62lw0kpQoAylgf5B5HPbh+KCImgVctXid8JMfEC9ufTzonBW0MC&#10;QygyLJL27dlHcdFx4qXdummrWIc0HAGOFxsj36edSFNSyoVig4ff7/Onz4lBjjG48eXzl4VxA4PH&#10;mBdcqQcC8DZtaNzYcQD4ZIxED15iEHgrAvy/o0aN7QqANxA+8LyUhwGe19GFwhAvmYNdKAEH/IUO&#10;xSeJ5QB4cmKy+L1p3UabhR0cEEyJsYnC0jh86DClJqeKZdER0QLQdwK4klJuFvKH/DqFGxIQP3vq&#10;rPhKxdcr8sXVi1ddbpU7HeAY1Di/BvCCDgDv2LHjRAltq0ah/PdNA8AB7zyP5mErHP4g+6b0ORXg&#10;Zi4UR4Dj8xC/Q4NCGeAJwlWyd9deSuDfAD985wrgSkoZBWAj/5xjy/x82nkB82sMcrNtnSFXALwQ&#10;AxyDOQiA828B8HHjqG3bttMLFy4vBnGwXG+E6QAf1RUNeRo0bJwOcDEij31T+pwA8P/d+NvOAgDA&#10;16xcQ0lseUPHDh8V1vXdAA6f+Kb1m8T/3dt3UURohNhPAVxJyVzId6gfAsAB8otnL9rqi5wpZwP8&#10;MR3gBRCJgnq//PkFwMePH48ReWyDGls1CiUd4A0Y4I8aAW7wgReyPsCvXLgi/HLG+GyEDQLUsqIS&#10;n3v4BISFLUF8JDnVts8ZXo9PQwAd+yUnHKJD8YeE7xzbHE05YvP3HeJ18jhKSkqaAHLkEdQloU4I&#10;ho/ZdvcqpwPcFkYIgOcjRKO0bd1aALx9+/ZTihQpUhC89PAoXc+KAH9oyPDhb8gwQgnwDC0xLQ5w&#10;gBsvC8Drah+ckpLS3QXrG1Y4Kj+dCXHXABwVmVolJgDehgEOF0rnzp1tYYTFi3s9ZzmAP/PMMw8P&#10;GjS0jwB4w8b0KMNbAByVmPAHSYBb2IWCmnBY1nhJFLyVlKwjVHqiwhMhu6hDMtsmu3KVBS4AzvAu&#10;mD+/KcA9PT2rWgrgpUuXLv9/OsAnmQE8T35bBaZVAY5ab1je+GRT8FZSsp6QLwHv08dPOcUn7iof&#10;uGxOX7BAAfi+hQvllVdesQG8ZMlSDS0FcDEmJgA+dESfSVOmpQP8EQnwfFRYb0ZvRYBfv4yX4jRd&#10;u6QsbyUlKwv5E6G6J49qDeXMtsmqnG+Ba4MaCys8LwNct8AdAW653ggB8DJlyjzaq0//oQB4w0aI&#10;QjEAPC/6BWB4F7IewFGhiEoSSMFbScn6Qj6FFY4gAbP1WZXrXChaFErmAPeyHsB59miffv0GC4A3&#10;bGIAeJ6MYYRlrQFwvAiwvk8dO2m6XklJybpCKO/9WOFOB3hBxIDrceDwgesNeSZMmECdOnV6W7bE&#10;tFwYIZzymKM72UlT3tYBntcO4ALe8IGzrAJwWN8nUo/TjSsPrvmukpKScwTjC+G4ZuuyIucDXLPA&#10;HQHu7e1NXbt2tbwFbusPXGvIY3ShSAtc84NbBeDweacdP226TklJyfo6dfSkrT1FdvWgLPCJEyfC&#10;hTJRWuCW9IFjbgR4eiWmQxw4LPAy1gD4cba+zZYrKSnlDMGFcuLICdN1d5PrLHAtlFCOiQmAt2vX&#10;7mPZErNEiVIvWgrgZcqUqYy55kJxiEJxbMgDgFugEhPhSMr3raSUswWAIx/fixXubIAXdnChGAHe&#10;smXrb0uUKPE4OImwa0sBvFSFUs9iLgA+mQHeoInWElO6UCTA9VHpreBCOXXslFNbdSkpKT14ybBC&#10;9GZotv5OcrUPXPZGCIC3aNHi5yeeeKI4OGm5SkzpQpk2bfrLWlN6R4DrPnALuVBSD6WqsEElpRwu&#10;5GFY3/fiRnE2wEVvhMJ9IjuzMge4l5fFmtKXKiUs8P+MHTuhU3oYoT3AZQihFVwot67dpOOpx0zX&#10;WVXnTp+lsKBQVeiwELMfGRoheoJE5sVnNHp5xH8MnCE7F8tMuIeIQJIdj91JuOfovMxsnbvleB3x&#10;0XH3NcxfThXyM76os/I8jXI+wDXftzYqfeYAL1mydA0PD4+i+G2JqUyZMtV4JgZ0sAP4o7ISUwc4&#10;GvJYAOD45AIEzNZZVamHDosBJf7pAEfdBQaBRt/qGN0Imdeff29ct1FAPDwkXPT4aLavFDL6Qd+D&#10;FBsZY7reqJVLV1JMZLTdMnR0hmNjXFMpdB18vy0Dsyt07oRrP3r4qPi/c9tOUdA7bpfbheeJbmcR&#10;VWa2PjM53YViAzgzz9AfuCPAPT09axcqVOgx/LbEVLZs2Uo8Swd4o6aUhy8gvTMrQ0MeCwAcL3lO&#10;s1QUwDWh4N2xdYe4H8i4uB9LFy0VfbTfYGsccL1bhRZAe/zIcdFxmdl6oxwBjn0A/yi29BGDDHhC&#10;0eHRtH/vfrt9XS28wyf4OtCDJv7/UwGO5wmjLLstM10GcGafBDhaYgLgzZo1m12sWLGS4CV84LJC&#10;0xJTqVKlPHimAXyy3pDHCHC+KCsB/F5jRwEHjHm5Z8duimBLD8OjneDPa7w8IQHBtowE+XJmxqc8&#10;MlR0eJRoNYb99vH+6DRLbneRt8FyZD5Yj3I5lBiXSDu27BDAAjCMAEfm9dt3gHbxfjFsScISxXK4&#10;EPDJv99nP6Ef8kvnLpHffj9hbe7avkuMz4nzwuc2/vvuTR8dH4KFu2fnHpEu0kK6WIYBKaQrARlm&#10;x5bttn0AVQwXh99X+R7BEt61bZcAmjFtX7ZUkcmQPu4jxhaV6xwVGRpJ2zZvE9eO68MywGov77ti&#10;6QqxDmkd4HuweMFicf8C/QJs91umg/uO88C1YqxSnDvADys+KT5RbIP/GCIP2+BZGCFoBPhlvha4&#10;aXAPHbsbxn8sj42KtS3DICAYBxVpYkg9PINzfK9uX78tzhsWNI6JbfAeIZoC2+L+4FplOhAs7Z18&#10;L3APL53XXEQoTIIDguhY6t0tcGx7wIffFz4evh6MFfjhweHaveZnimeOZbg2PJ8kfgfDg8Ns7yfe&#10;B7x3eC6BfA+tYFDgHJAfslIgG+V8gOs+cDZYHQHesmWr7wxRKDVk3+CWmBAWwzM7gNuNSm8EOMvd&#10;gxrD/41Ma7YuM+HFXb9mPW3nlxz9MMAKkyP0ACTIAEa3DGCLzISMCeDgkx+f9oAJ0sA+ly9cEmnC&#10;gkPmxW9sh/0Bm9UrVgsgiPQ3baUlC5eIlxVAxSg/yOiAKmCA7bAOYMR+gAnOExDB8cOCwoTFiIyH&#10;wZmRUXF+OBcUKkgTx5WuCADEZ5ePyLSAHgqBFC4Q8BuAxLng2DgmIAmwAmKhfFwUbrgXPrv20oa1&#10;G2ywgKWM4wvIcuEHKGBADHnPpAAUDBCN68YgGTjfMIYICt0jfA0Y2g7AxTNEoQmAA2IoLHC/UXgi&#10;HQygsWHNBgEhHBPXFsf3CfttXr+ZC6UQcf64LjwX7BvsH0wb+ZwxGgzSMAL8JD8jbId7BQHmeGY4&#10;Bs4Dy3DvsS2Ot271OgFc+b7gmnDPcHxst11/Z3BM/Me2eEdEuqvX2wpMgHs3gx33A+eP3zevavU4&#10;WzZuEcP1ie0yATjS3Lh2owAuojXg8sH7gi+WQL9A8X4gbbyDeKcDuCDEfUEhuobPC/cPx0Ia6/ma&#10;cL/w3FYvX00H+b1wPN6DFs4V7x4KRLP1mcnpAGdgawAH87SGPALg3t4Y0OEjGQde1qNsJelOscSk&#10;R6EIgE+eqvnA83EplAHgbH0D4J5uBvixw8cEiMzWZSZkArzcyKR4YQBDZB4JcAyRZgQ4MgUyE6CA&#10;DCctNoy+g4yNlw39j8v+HCC4BQBl7A+LGxV1sqABsJCmOPbhIwKMABr+w5ret3sfH++cGH8T6dzk&#10;AgdpAuBr+bxRAOE/rC+cD5ZjX4AUELrGkMU2R1OOimNiHTIurFr8RsGCrwxcB44dzwUMrDlYPju2&#10;svXLcACoAStY+NgH9wPXin3kPQFksQ73D4UQvjLkPZNaydtJPzbOGV8SgBvOD18vKCyNFioAfv6M&#10;du9xvwFZ/EYFJKxepIFjHkpIEtDB9W1ah2HuQsQ6wBr3DtvgGCjUJAglwLEchSoKRmyHQgoQxLVt&#10;4QJFVpwCxEhTWNcMVPm+SNhKgAPmst95WI4opPAc8R/7Au4ovPAf7yuajeM33jXc01N8n5EmCrM7&#10;ARz7wEBAwY5rwH+8SxjeD9vi2ePLQm4L1xLeQfwGwOU7iGuChY73XP4HyFEgG4/nDuFccS/dDnAG&#10;tgghZIDLMEIJ8A4dOtiGVLPcoMY2gI8FwN+hRo2aUn47gPOFCetbiwN3N8ARcoSX0GxdZgLMkMnw&#10;suA/AAKQZAXg+ESW++GzVAIcywAyFAyAEGQEuLGSzegDh8UGC3jNijVCOBbSwGc6AA6IyuMB1Ov4&#10;vGU6ACYAJzMtoCQhi31Qm4//8nwkwFHQABCAjdweY3nC8ty6aZsNVNJtAGtbpiEBbnQBIT0BcB0+&#10;Ri3ndAEI+R/3aM+OPQKS2QW4MX0cGzICHP+lCwz3UZ6zI8BRUGEbABjwhJUvAYuvIwlwABXXi+cL&#10;d4i8Xli3OG8jwOU6FCD4OjjGQMZ/vEewumX6SA/3Xp4b7j+uPysAx33EOyfvCYQ0IaxDWijs5TpY&#10;1ju5QMb1AuDGd1C6e+T+eIZWArgs9LMq17hQ9CgUowU+cSIDvGPOATgqMTEavfCBi5aY9j7wUm4G&#10;OPr+lp/1WRUsZyPAkXkAbSPA4d+U2xsBbsw8ADGsHmRw/AYE4QdHukjTCPAYto7l8ZAJkSb+hwSE&#10;iIwHmErhWIAoAG60RMwADmv2CmdQ8Z8zvwQyJM5bvw5YWBLgsPZhuePzGiCCNQcgw6WBa8f2gCsy&#10;P1wwWA+4C+teB/gq3h5zSMInM4DjWvAbxwbIAA4tk2YP4Cig5D0EsJCuEeA3rtwQViZcAfKdMIJQ&#10;AvwSXwvuG+413Bg4H/nctrJlLQEOEOMYeAa4X/LYADfuU2YAR2EG61f+h/WO68a2eO9gNWMd7mn2&#10;AX6Y9huMCCzD85QAx3ivWI71p/XzxnEdAY7luLfYDsLxrQBwXAcKYaMBlRU534WiDacG69sGcD0K&#10;xWiBe3iUe8pSALf5wCXAGzPA+TNCA3jGhjzuBjjG15MZLqtCpoKVi/0AJ3zWI/MA4MgA+OwGPPDi&#10;Y5usABxWHDI1MjzgAStfAhzwhtsCLyVeTsBo+ZLlIuPA8kEaWI6XF+4PQBK/7wfgABPcFzgXnBMy&#10;L4CNdLEtPsNR4OBe4Dxwjjh/WGZYf5ivDfchhQsb7A+rE/C5G8AF7PlacO+wDtcGFwWsQAALbh5/&#10;34PiPLIDcPjS4euH+wHHwLUDsDiOBDiADNcAfOw4Z9xTURg7ABzncdDXTwAOrg5fn/2i4Mb+cCnh&#10;N/ZHoYb98AwAN7wLgGVKUrKAdHYBjuPivbvA6eMasD/uKe7fnQCO68D9wzHgQkEdBf6L+8DbowDC&#10;cXCt8TFa/DiOhWuTkM4pAJd5Dtdstj4zORvgaEpvF4ViAHg7BnhBHeAlS5auz8wUESmWmGxRKAzw&#10;SVOnUYNGWiWmLQpFB3ghHeBebgY4MhrcDGbrMhNefLyssLaQAfAb/k4AHGCBBQf4YvR5wGHtqjVs&#10;yZ4VFV+oAJTpIFMi0+FzD5kRsAKcQwKDRSZGhSLSAwAATEShwKrdtmmbOB4yDs4foMQ5ID34n5EG&#10;QIkMZvyUhG93E0NL/oclhwo1CXCcP46LfQEanDvOF1EnODcAHMfDtgAp4CELP4Ae8EeBgv8obFA4&#10;4BzCgkMF2AEqCRJjQQIA4xpQaEnrVBY8SAf+4t3btagdwAxuFKxDJRzSxT4yLRSWEuDG+w3fsfwi&#10;wHEAfixDhsf9DA8JE88VAAT8cM2oeMV9lm6otSvXUlx0rLgHKLDg98YxcA5IF8fCPcBzQOWujCQC&#10;0JEmwAkI4jfOUwIc+yB9bAuQikJJvyb8R0GMa8a7gPcK63Ge69dsEIUQjme8h9gPx5JWqLh3DGn8&#10;xjLcQ7yjiXEJ/F7t5fc0WVw7XCZIe+/OvbZ7jeeJc0NoJICONCC8j7herINwfGlwuFO4DhSkmJut&#10;z0xOt8ALOoQRGlwo7Tp0tAEcLhRLAdzoQtE6s7oDwHnuboBDaEpvtjwz4YVFRoClFuwfJITMI0Ph&#10;AEBkXoR74WWCC+TqpSsCdrBIZTpIAxka1g7+AygAKmAAKxSFg/yUB/iQOVH5hmUAqMz0sPoRXofj&#10;YR8JWRQgMm0tjatiO/kfcIelLLfHf5wP4I3/ACTSjGIYwYJGBgaMsA7Xgm3lJzdAhLQxx38IDSpg&#10;PSOSAvuh0hT3BueNeyK3wzqkjePjOmH9G89bpM3XCxeItOChKxeuiOuVhQiE+y63cbzfsEjlc8Gx&#10;cB6AIo4NCxLbYN/46HjxxYNCBPdcfk3hnE8d14bvAlABMWyPyl4UnEgTvmvsa7RWsT2OjXuBOgtU&#10;fspKTKzD/ZXPUjt++n3GfxSsADn+41nhfcMxULDgODh34z3EdjhveR/wHuBrD78h3FscE2nA0jc+&#10;M5wHCh88A/leYBkKKqOhg8If9xbrIBxfFh7uFMBtjab0GsClC8UI8I4d7X3g1gS4CCPUeiN0bEpv&#10;84FbBODSEjNbZyZsCygB2MjIsEzFZ6ie6ZRyv1A4IOwuNDBUgB7gAPBQ0Dlaf1cuXhagRWEJaxng&#10;h1UtIa3kHKEg0Z5B9r6oIVcBXLTE1AHeOpNKTMsCHJ1Z1W/YyH5AB1tvhNZwoUBo4AL3gtk6MwHg&#10;+MRGAxBkYlhfADleILPtlXKnYFXjPUDFJ3zqcGvAspVfTVL4qoDlj/dEvDMsQF+9L86V/NLB/TZb&#10;fyc5vxLTHuCoxMyZAG8AgMu+UBjg8AcJgFsjjBBCRsJnsNm6zIR94GqQlYdm2yjlfuHZwxWGyCR8&#10;kcFNZQZmLIN1CLeGel9cI9xXfE3fS8HoCoBrvREiDjx/pmGEJUuWrm5xgMOFkklTepYVLHAIFjgi&#10;UszWKSkpWV/IwxfStLqC7MrpAGdga3Hg6RY4AD5pkj3APTzKvJADLHAAHA15HABuERcKdPOK1o+w&#10;so6UlHKekG+PJB/JVl2WUa4AuKMLRQP4JGrbtv1nsgtZuFAs1RuhKcDz5hVuFLs4cB3gVnChQHgB&#10;4AuXoVdKSko5R2kn0kRUktm6rMhVPnDNhWLvA2/RosUPxYsXfwK89PT0rGqp3gglwN8cNaqr9+Sp&#10;AuB5GeCiKb1oiWm9SkxI+rTRMlOGXykpKVlfCIs8efTkPfm+pZxvgRcUPRCaAbxVq1ZflyxZshh4&#10;6eFRtpIlXShGgNsqMY0AZ3hD7m6JaRReANRgozS/108xJSWlB6dbety3bLtwr3I6wAtqPvBCJgA3&#10;9kZo1SiUhwYOHNLbexIDvL4eRmhryGMPcKtY4FKaK+WiaMRyPyW6kpKSa4X8ibh7Z0T2uArg0g8u&#10;Ae7t0Bsh4G1RC3xsV++JUxjgDR0ArvvAC2lhhFYDOISXAS3f0JIQL4kCuZKSdSTzJNyd+GJ2Rv50&#10;NsA194kGcKMFDoC3a2ffnawlLfB+bIFP8J5M9RjgjzK8M1jguhVuJReKUXgpAPALZy4Id4qCuJKS&#10;+4V8CLcJugxAH/rOypeuALhmgSMKhecFCoooFDOAlytX7in8tsRks8DfHNV1vAB4Awb4o+kAl2Ni&#10;6i4UqwIcwsuB2FK4U9C6Dv8VyJWUHryQ7/BljIZSaMWKiktn5kVnA9zWG6EAOButmQAclZiWBnjd&#10;eg4At2BfKHcT+qyArw2tLu+3skRJSSl7AqjRilXLh6fuK1wwMzndB87AlgCHJY64cAnw1q3bfpoe&#10;B+5ZtVSpUhXw2xKTDvD/MMC73BXgbIF7lrU+wCGAG9Epsq8FvFD3W3GipKSUuZC/8OULwwm9eqKN&#10;hquiw1wBcDSlFxWYLAnwCRMmUPPmLX6W42Ba1Qf+rylTprUcP1EHuKzEFGGE9pWYJcvkDIBL4YXS&#10;QI6m9xeEHw614MpPrqR0f0L+gX8bBhLyFfIXDCYIBpPZPs6S033gDGxjU3rZnSwA3qpFq29k4x2r&#10;Avz/pk+f2XS89yQBcMDbCHDNffIYX1TOAzgkXzT5cqGyEy8bhBBE9KmipKSUdWn55oIe/XXOlrce&#10;1FeuKwBui0DhuRHgHQw+8BIlypbJAQDPS3lZji0xAXCPHOADv5tgfeMzDxErmhC9oqSklHVpBhCs&#10;b3e4Jp0OcD2M0MwCN1ZiWhzgmgsFceAZmtIzvCGPHOIDV1JSyr1ylQUuAf5YwYLUto0G8Nat29o6&#10;s+J5KUsB3MvoA3cEuKjElAB/TFjhJRXAlZSU3CzXANxQiWkAeIsWLb6XPvDiZcqUtRbAvbye59m/&#10;vb2ntJ0wcYoOcL0zKwDcYUCHkrnAhaKkpJSz5WoXigbwNpoF3jY9jBCDG1sK4B5aUHrmAIdDHwDX&#10;o1Bygw9cSUkpZ+tBAtzoA3/88cfzW9GFcgcLPD0KBQC3Sn/gSkpK/1w5HeBiODUd4HkRB84Ab5sR&#10;4IgHtyzA0ZkV+kLR+gPPZ/OBGwGeE1piukMIq9q7y4eCDgbZlp1LO0dJcYkZBs21oo4fOU5xUbFO&#10;i99FrH2wf/q9eJAK9AvI8nWEBASLSAqzde7UrWs3KTo8SozdabYeCvDzz1JDGbx/MRHRuapV8oMC&#10;uLe3PcABbysC/D/D3xr9KrqTTQe4tMAL2AHcyn2hZCZkBsSq7t211y7k6ea1G7Rw3kKKj4m3Ldu8&#10;YTP9+ftftv930vff/EDHUo+JjBESGEqL5i8WIN+5bRf57N4nRj7fsHYjnT9zb+P+IVzr+29+NF3n&#10;DCGUcuWylbRn5x6KCImgrRu3imWO2+H+TX9nhpg7rstMaImH+2O27n6Ee+K7d7/pOqmvPv9axCqb&#10;rXPUD9/+KPrqMFuXXeE9AnTN1mVXKIA2rN1A+/f6mq6Hvvj0yywZB3j/FsxdaPpsc6qcD/B094kE&#10;eLu2bTP0hfL4414VrQjwf02YMKmN9ySjBc4AF2GEBewqMXMiwGe+/5GA95KFS2nxgiV26wDdKM50&#10;ADsa/EyaMEXMYdmgAx689LDQ8B+gvsz/sRzbY52cI7MdPOAvIIfMBxkBjuHf5DGQ3hUW5rBUsQwZ&#10;EWkjLRQCWCbTNp4vlmMfsR2fh2xRin1wXliH31iP9JEmzgnbYJk4Dm+H85PHxXXdCeALOfOvW71e&#10;XIs8B+yPdNACD8czngeOeyQ51QZwpI905Xk7Wo3yHLA/5vI/toVwHCzD+pTEZJo9609xfFwX0kQa&#10;N67csF2nBPg13sfxerAeacl0v/3qOwFwee5Yh2tC+jhP8az0bfEbzwTpIH2ZDs7hFm+7c+tO2rRu&#10;U4aCDs8Jzz/Ds+HjyOvGfwjbYhmOLwEuzwMdQ2Hfm1e165QAx/GwHMcS94SX4TfWIS0jwOWzwnWI&#10;56EfF9uK89DPEcsu8lxer9X0IAHeunXrr+SIPEWLFi1gKYDrlZj/9+6MGS/BB16vXoMMAM/pFjhe&#10;1N9+nsX63ZbhpfC5vWblGq1xwtkLwtLES5uckExff/GNAPy8P+dRXHQchQaF0g/f/UQ/ff+z2P5H&#10;/o1OswAAgODPP+YINwQyss8uHxvAk+KTRFrYDhlFFCQLl4j5quWrRCZbt2Y9/fLjrzR/zgL69KPP&#10;xHY4nx+/+9nufE9zGiuWrhRfDgBkLB8PGfKdqe/Rzz/8ItL58IOPBeRWLFlBP377E4UHhwsAzftr&#10;Pu3avltYnds3bxeZdANv77f/YKYAx71AoQYAffPltwIQN1m7d+zRrpmPgwIymcGKY3w442NaumgZ&#10;fff19zaAhwWF8bHn0fo163j5d8KtZDzG5g1bKMg/SBwLLqi1K9dSABeGP/3wszhn3G98KeDY+I/7&#10;c9D3IEWFRYpjIQ3fvQfEdWIbAByjvixdtJTBtcjuWGh8gsLoL35Wv/70G709+R3xXPBeYL9d23eJ&#10;92T75m10NOUIzZ09l37/9Xf647fZ9NtPsyjtZJpI57OPP+cvrZ00Z/YcWjRvER0+dFjc1+/4nuB5&#10;G4/5wfSZ4jlsXLdR3J/ff/1DXM9P/P7gunHP5/I7toyvBc97z47ddgCHe2vl0lW0esVafkd+E/vg&#10;mQPggO0BnwN8HvPEsWIjY3m7NeI37mOwf7AN4Kl8jrh3x48cE89q0/rNtIQNmoV8j/AMcEzt/ftc&#10;3NcPpn9IJ4+esLsWq8j5lZjpAJdhhBLgxiHVSpUq5WEtC9wYRuitATwfl0CAtwZw2ZkVA5yVEwGO&#10;lxBgCzoYaOcugZDhZ3PmPJ56nGG9iMHgL+C5btU68VInxSWJDLF9yw4B8M0btwh3DPaVAAcIt27a&#10;SiGBIWK5EeDLFi+n96a9TwmxCcLCQcY7nHRYwAEZce2qtcLdsHXTNtq/Z7/wefr67BdQNwM40gbA&#10;E/g6wvh8ACIAAADHPvgNuAYHBIvttzCU/RmGuKbDSSniXmBfwDcrAMc1fPHpVwzE4wyZuRTPBRkA&#10;fmDfAd7PT2zz5+9zRIG3g+/RboYPlhldKGhinczXdfr4KVGwoDCU6UOZAXzT+k0iHcD1kw8/FdeA&#10;85/DUMV+dwL4Yi54UaAZjwPBtbVhzQaRFv5LFwruHa4N5xgZGkkLGGR4Rtv4uabwfcO2APixw8fE&#10;75iIGDGuY2xkDP3KUBVp8zNHwYjfRgHgSP/apWu0Z+deNhoCxXLcq3179onnhYIeacVHx9OUiW/b&#10;ARzP6QifC97R7Vu2CwHcADjemU8+/MR2rMwAjvs+472ZFB0RLdbhfI4dPirShRGzbvU6Tv+YADie&#10;Jd7V3VzYBxwIsKVtJbkC4Fpf4JqMADcOavzEE6XLe3p6euG3JSYvL82FgoY83hM1H7gN4HolpgZw&#10;Vi6NQlnJQMSLDYsDEEGGmfXL72wt/iD84VBoYKgA+I6tOwRYsV9WAA6IwI8dGhhm+1SGBQZwI9Pg&#10;2IAUwLSewQILE5YzMrAZwAFJZFxkSJwXrEwATgIc6R/Y5yfcQtheAhyuh4VsKcI/v5OvIasAx5fD&#10;XoYOYI3zhaWI42AfFHbYRgIcVmIoW9tYJgGOAguwxzX77PYRlrkZwAO5cHUE+Da2ggEfQDm7AMfz&#10;wxcO7rnxWHguuE4cC/8lwGGdfvvV96IiGudjBDgKPmwrAQ7rdQZDeRffy21c8GYV4Dh/3MeI0Aix&#10;XAJ847pN4h2BlS/fNyPAUajj2aF+Bi5AzCXAsc/33/4g/iNNFAKrl68Wv40Ax7X9/P0vtoIdRsji&#10;BYvFe7iWn+uKpSsyANyXj/2PAXi+zAHeqk2bz2UcOKxvS/UHrvvA/2/6zE+a3hHgDG8oN8aBw7pE&#10;xgAY8OIisyHjbFq3WVgocFNgm3sBOKAHCw7uB/yHKwKfqAAWMi5gDYDAJRDAlhl8xx/P/ERAwgzg&#10;yJDrV69nIKdQDGdWgFm6UO4EcHxm43dYcJgAz5effXVXgMNdABjCXQTXA6xowPoMw9kM4NHh0eI+&#10;HmXLbj+DCQAHiFBJCgDh3LHMEeAHOS24knCfVixZeUeA437jvp9lqx4AB6jxVbVmxVoBfwlw+Kjx&#10;9YP7bDwWLOeNbO3C2sb+cCng/vvz/V+ycBnfh3Bxn+ZzQQqAo4DF/cNXCwCI9wCFCJ4htgWwjQBf&#10;tWxVhkLwbgDHs9qyYatwQ+GLL5zTNQIc//Fu4isFBRaW492QPvCVfEwUOiiUUIk6/68F4l2De0sC&#10;HIYB7h32wXOS9xH3DO8hDAFcrwK4EeB6FIrDmJiWBPjkadNfllEo5ha45kLJrWGE8A3jk1habOis&#10;R8DPz5+tsj0iQwBMyPjSj76PP8dh+SBzAvLIAFiOz2BkRIABmRMVQ4AArB9kzG2btotMA/kzBJEG&#10;CgeAHyDB5zRAhOPgGPIcIYAdafkxpPHpjcyNbZEWQI5zAQgAGmwfw5/UsCABXaQPHy8sfRRE2BYQ&#10;Q2EA6wuf3zg/eSwUXgH8eS3vCYCP8zx1/JTYR7oWAPIzJ8+I7Tau3SQsbhQGABrWY9stDBhABq4p&#10;7C+PAcEaBFSxH9wbkQw4nDPqE3DvcF348sB14vrhIoBVCj/3eobZrh27xPUcij8ktsWnP9wVSBvH&#10;NR4L6+EiwVcF3GLwhyNN6RsX94fnABeeJ6xUFM7wSyNdbIt0cB3YFnOADssSYxPFeQCOxmPiXuC4&#10;OH8UuLjXWA632iHdX44vCBTiSAu+dWyLdwfXifu1g58dfNYb128ShgLuCwpibAdt44IEx8BzhzsO&#10;934zb38k+YjYNpBBjWeLAhyFBgoZuHPw3sCi9/XxFa4uuHfks0SBDXef8VqsIpe5UJh9EEboAcBF&#10;HLiVAc4n9AzPtDhwWxhhvvQ4cC6Z/gkANxMAd/7MObp+5cGcI4CNTISMaLbeKFjFRthaSfAjmy3P&#10;TICFuNd63cKdhG0BHxQm+I9ngwIQEHPcNjMhDexz/S73T7pQUGhn5RhIF4CXBXx2hevHtSEds/VZ&#10;FYCN87jfdKwsVwNcWuCWB3iJMmWexnyatMAbZAJwuFB4nhMrMZWU7kUAKr4CUKiarVdyn5wNcKP7&#10;JAPADXHghQoVKmxZH/jESW9T/QaNMgBcVmDm1kpMJSUz4UsIXzlZ+SJSerByNcDtXCgGgCMCxVIA&#10;t/UHjkpMtsDTAe7QmZUOcdWUPmcLroc7fVoDWNlxRzgKrVvhDjFb5yi4GrK6rbsEeF+/rCBuNTkf&#10;4GYuFC0KpY0hCqVgQa8ilgoj5JOpgrkN4PUZ4Gx9ZwB4IQ3iyoXyP1FJZXXwZKbff/n9jr5zVHTe&#10;T3NwP9+DItLCbJ2jUHmGSjWzdfcjVB6jcEBBhQJrwZyFpttlRYgKQmUhYqbN1p85mUarV6xWgH/A&#10;crkPvBADvF3GlpiIB4cfHL8tMXmWL/8k5jPhQpn8tgPA8/DFpFvghRXAhX7/dbaI6jBbZ3V9MlML&#10;xzNbB8nYYbN1WdHO7btEFIXZOkctW7xMRF6YrbsfLVm4RLSGBMARWocIE7PtsiJEiSDSRMaCOwrg&#10;RgVnbq4wtKKcD3BtUOOCOsAL6wCHC6V92/YfGSsxLQVwjzIeL/DsXxMmTWojAA4XCsPbDOCP5c+Z&#10;AIeV9/knX4hGNcjQiDv+6IOP6YP3PxQNdLBNZFikiNdFDDbiiLEM8b5oKIGWlD9997MIE0NzZ7SU&#10;Q0MOoyULCw3HQJwt1qGBB9bDUkcjij9//1M020ZYmIjXjYim99+dIc4DVi+WIab4k48+o+nvvC9i&#10;dLHvj9/+KCIKELuLJs+ABULEEEqG9WjGjabsOEfZzwvC03AsxE6j9SnCEmfytb779nSaOH5yBoAj&#10;ygLngeNO9p5qAzhiob/9+jvRmAfNzo1pI+78wxkf2e6fFACO7gZmvPeBiJVGJ1+AHK4NsfCIuw7i&#10;9OGmMQM4WpdOm/KOOBe0HETcNpafSzsrujnA/UUjJCzDl8J706br5z6DQgJCaPmS5bz/u+Le4vnh&#10;3qGLAhS4aI2LOHTcBzRIOqmH+3312dfiXuEeffHJl7ZzgYwARyjp53x8NErCMbAeX2Nopo7nh1aR&#10;7779nrh2PA+E4O3ZsUeEIQLwCPH76/c54rjoWuCLz74U14NrNh5T6e5yBcCFG8UG8ELChTJhwniH&#10;zqws1h+4h4cA+L+9p0xpKwHu2B+40QeeEwGO2GXAAr8BzgVzF9DZ02c4I50QyxGbiwYzgDCgKNZz&#10;hkdcNDI6YIP4ZDSGQUZEqznZJ4YUQs6wLRpYoGMjxFqj4ABAAF2ki7hpgBBhdmhth31S+RMdcd34&#10;FP/rj7minxAcb9YvswQUkAYazSA2GlADENboVjI6N/rjtz/FMXAOKHywDxq2oEEGluE61q/eIGKk&#10;8d/RAkchg7RQ4OC/0QJHnDW2xfkAiFhmTBsdNyEeHb+lAHCcH+5TYkyCaOoPdwYiOpAWLOOlC5eK&#10;6zUDOCAsm4KjIc96hi5CJlEYyA6k0JAFjZhES8yFy8SxENsMEOJc0T8JzhPLcW/Q2hIARww1Cpxb&#10;V2+KBjGIB0cDF8RAa77ua/TxB+nN0iEjwHHOcMngWQLAcBUB4HjuuO8oWEVLzJvpjZtwDoC9KGzn&#10;LxHPE88NzwXnilhs7OfY+EfpznK1C0UCfPx4iwNcd6H8Z8TIMa+kA9zgQuHfAuB6FEpOtcDRSAO/&#10;kelhQaLZPPTJh5+JBgtoXPH1F1/TRwzBBAYPMj4aQhi3RaMaAC8zgCNT43MdmVaCEPBG4fDV59+w&#10;tfUV/crWINYDDLD6/po9VzR0AUAAoG++/E5YmChUsB1g/+XnX4lWePAZA8YAG/p39tm1l7Zs3GID&#10;MmCEVn5GyIbztWMbwAf/HQGO5WgtGh2h+b3leQNIaIqOc/6Wzyk7AIcLBeeO+zp71l8C4LBC0QHU&#10;52zh/vT9T1kCeNqJNNHQBA1ZcN74QsJzgBWPRjUC4HpTesBUNmrKDODbtmwXTc1xbRrAI7hAnSV8&#10;5tgWz/ZOAMfvH/jZf/3Ft+J+oEA3BTjvJwGO3599/IW4Fpk2rn35khXiXuDrAfdGATx7ciXA8xst&#10;8PH2USiWG9BBr8QUFvikKTKM0OhCyV0AR1wvMi8sQlhTsO6Q6dFUGstgKeFTGkAHXJYvXi4AhO1k&#10;4xEAHP2AI9PLYwDgs2ehU6xjAuKrl68RzdPRwhAQxf6Yw42D9GBpA+4SWPjcB7TxZQDowI2AdM+e&#10;Osuf5DNEr3GACL4EACukJ/rImL/Idi1fffGNiFk2QhZ9fMBiBUyR7kczPrYDOJahqTu620XXogCL&#10;Zt1fEa4ffPYDOPcDcLh7cN44NxQw87mgAzQzAziawOMeoRUoCi0MjAE3B3rlw7OSzykzgKPTLRwH&#10;heLdAL5kwVKxDF2w4ovjTgD//Zc/xFcZni++LOAyyQrA4cZC75FwveA/zhtuFzRxRwtKfFXhPM+n&#10;nRfpyGMrZS6nA9wQhSIB3qF9O1GJ2apVG1tvhNZzoZQtW4ln/x43cWJ7G8CNLhQZhZKDAY6+N/Cp&#10;it+AJppRw4pFc2k0ocfnLD770ckTMjPcEsjQaEoOKxRA28yf3/BDIw1kfvQ3AkDIYwDg8J2jGTOi&#10;FgCs08dPiwwPyxiAhPsETbMBX3Rhi6bYWC6b5MNXvWfnbi5wQoXfFukCpLCQ0bwbcIKrAM2dAUho&#10;MX+Wozc59PkBtwz2gasG0MZvzf+8g3YwvNBM++fvf7bz3SMN6dsHTNF9LvzOWI7f6PwK/bWgO14s&#10;M6aN80YHUjItCO4gCNvinqBwwhx9isAdsoivH18quOewPFHIGfcHwHGfQgKDRQdL6JYAacHiRmEa&#10;HxMnmpSjwEuMTRDN1LEf4I3CBfcIzdlRcOLewbJF3QBgCcijUAEkcWzsj0IFAEYhj14eHQGOcwdg&#10;UTDv2LJTXMeuHbvpx+9/EQWM9gWzXqSJ90QWaHifjqakR65MnTSNTvA54zfuIe4tzgEFMDr5wnmi&#10;u1m0opT7KGWuBwHw9u00gL/8csvv5Kj0ALjFeiP0eo5n/31z1NiuE80AngsscFicsHDkf1hvyMiO&#10;w50hZAyd+8jPWYAD1hbcFfCPS2DDOkSGdwQ4rDJU8iUwEGHNynWAMzI6MjngjWWAKM4BgEJ6WIb0&#10;YPHBepSQxT44R2n949zkb7kPviriouLE+WIZ9jVGXuB6UYgBQnDJOFp5SAOWNkCOT315T7AfXEU4&#10;Hs4b+xnTxj01nguE85P3D/vL68U1AtqYYz8cE+nAH2zcHwBHoSn6nuF7CiDLdYAtCit5fJyn/A3w&#10;4T/uAdKGOwr/8Rv7YY7zkvcVzwTrMUehjQIQX0ioPJbHg3ANOF/M8R9WMjrSkstxfjgHHFcWGNgO&#10;1y33wXbvv/uBLU1I3g+sw2+cn7henhu3UzKXswEuKzClEHEnAW7iAy+H35aY9JaYGsAnv00NGjRm&#10;eBviwKUPXJdqyGMuABBWNYBgtl4pa8JXDtwKZutcIVjy6KwMXx2rlq/O8EVxvwKg9+/dL76uzNYr&#10;3ZtcAXAYq1JgXWYAL1myZGn8tsRkDvC8lOfRPDYXioxAgVRTenPB+oIPW1pdSvcmWMuwRM3WuUqo&#10;d0BvfSiEzdbfj+C/t2qXrDlZLgE4XCgsuFDQcDEzgJcpU6Ysflti0gH+0NARI3rAB96gYWOGNwP8&#10;EQ3guDCjBa4ArqSk5G65GuBGH7gR4JiXLVu2DH5bYgLAn3nmmYcHDR3axwzgdpWYPFcuFCUlJXfL&#10;VQAHvB0B3rZt289kXygM8DzWcqHolZgjRox8HQBv2LCJaMhjdKHYLHDlQlFSUrKAnA1wxIEbAW5z&#10;oUyYQK1bpveFwtOjlgojLFOmTDWePTR42LCek6ZMEwBHJSascAFw2RKTL0gBXElJyQpyBcBFGKEO&#10;cSPAjYMaWy8O3KPcU+kuFAZ4IwY4X0BeCXC2xpUFrqSkZCU5G+CPoTMrNlZlHLixO9lWrVrZNeQp&#10;VapUBQFPK0wYlZ6t8Ed79x0wRFrg+fhCRH8oRoDDB85SPnAlJSV3y1UAt7lQCjDA22BQY2/qYBhS&#10;DU3pGeAeAp5WmABwnv17wqS326W7UDQfuAA4X4yxEjMnNuRRUlLKXXI+wPNTIZsPnI3WAgU0gE+Y&#10;QB0cwgg9PT1FF9yWmHSAa0OqTTapxJQAt7ALBa3gbt28QVeunacVh7+ltwIb0jthnenwxVi6fh0j&#10;0Kj+JZSUcpNc5QPPL33gmVjgDPASlvKBS4BjQAdY4A0cAJ6ffwt46wC3kgX+N4P56vULdPRiAi06&#10;9BkNC6hDgwNq2GlUUBOKOetH56+eops3rGPto1n6rWs3bc3frSKcz40rN0STc3luooA0NGlXUnK3&#10;XF6JaRgT0wHg+a01qLEdwBEH7mCB57FviWkVgN++eZNizwXS7MR3aGhAzQzgdtS44Oa049hCOn05&#10;1TQ9owAs9HmBPrSNkv1u3I9OHj0per1DPxhooSf7CnGX0B9I6qFUunz+suiPA+e2bdMO2rRui+gX&#10;BfcChQ162jPbP6tCOujcS3U1oOQMuQbg6ZWY2qDG2og8bdq0+ULGgRcpUqSg5SoxMZ8+fWYz0ZQe&#10;PnC+AA3g6A8cAH9MAziD3CqVmBeuppmC+m76Pm60aXpGwQJFd7A9X+9P0yZPt8nf9/6bRC+cs5jm&#10;zp4vOm0aNWI8RYdrI85IAXKH4rQe84zLXSV0N/vVZ99SREgkHUk+Qp/M/Jzee/sDnn9Bwf7aaDrQ&#10;a6/0Mt0/q0IaK5etpqCD9z5cm5KSlEsArsPb6EKZOHGiALiMQoElbkUXim1EnvQ4cB3gFm3Ikx2A&#10;vxXYwPY7qwBfuXS1gLYEGASoYvAFjAwTGRZFvnsPiN9XLlwRcMcIL9cuadeDbdEf9AEfP9HjIPbH&#10;cgyzBZkBHMt/+WEWjRs5ia3zILEM+2G5376DPE8VliysZvQcGBMRSwF+gRQSGCZ6tMP2GEEdXwvn&#10;Tp8T5wAoH9zvL9KQbpDw4AhhCQOm+AKICosWXZ/O/XMBjRs1idav3qj30hdHN6/eFOcgAY5rRRe5&#10;x1OPi3OBxY5rD+VzkL0BQvjCwLVHhUfb3DE4/7QTOXMsUSVrydUAL2QA+EvNms0pWrSojDz5jyUB&#10;PnbCpA6TAHDEgdsAnrES0youlKwC/MPI3rQi5VuaENJC/M8WwKe8n2HdLz/8xhb0Aprzxzx6/50P&#10;afZvc8S2P3zzM3364Rfks2ufACcgOeunP+jbL3+kj2d8Snt37hMQk/uaAXzf7v1s/c6kIf1H0J+z&#10;5op0AEdA/ZsvvqdZP88WveYBnp999BXNnP4JfcRpT+fz2Ll1t0jj2OFj9MUnX4vCA5DH+X3zxQ/0&#10;8/e/cUGSIGA8fPAoWjBnkdguMjSK3uHr3LpxG3328Vc0Ysgo+um7X8UxsByuJAlwFE7bN+8Ux8b1&#10;oWD66/e5fI0/0McffEZrVqwThQQKtT9n8XG//J6+5/uC67p17RYfc7GAurxeJaV7lcsqMQ0Ab6tX&#10;YjLA/0DlJXgJH7ilAF6iROlnePbfUbI3QjsXCnzgOsD1lpg5yYXyefRgij57kK5ev0hTQtuLZVkF&#10;+Iolq2hg32G0aN5SIQDyzMkzAlTvTn1fWLbJCSnUqV03WvDXItGL3qplawTEYYkC5Ht3+ojuROf+&#10;MZ/BOFoA/LuvfqTvGHhmAMcgEssWr6R3Jr8vjgVr2nvsVAFXjEIDGEOwpieNf1sUBugH3GfXfho6&#10;8C2RflxUPE32niYs4x+//UVAH6P6zOdzRGGCdDq3f40h/QslxR0SrhPsi4Ji7cr1olDAMoAYy7Ev&#10;AP5qp+60n7843n37A9q1bY84XwwssWHNJtHXeaBfEPXuMVD0yhjoF0x93hgorPhAtvKxDaxwFAw7&#10;t+6yXa+S0r3K2QAXceA2H7gWRigB3rJlK9uADjw9bDGAl3maZwLgk6fqceBGgOfjC5MWOCunuFC+&#10;jB4mKjlv3bxO8w99bFueHYAP6jecli5cIbR7+14BMwAcoAOksW33rn3o6gVtUANYl7CIAW1YtvP+&#10;XMgA/UP4k197peddAQ7Bip3OVjjgjXRe6didfv3xd5HO1Inviv1hhQPg0p+MLmw7tHmVLpy5QAvn&#10;LqE/2SoO9g8RAJ484R2xL8CMc4CFDoDDzYJ9cXxsh+03r9/C5/85JcQkinVGgLdr1YXGvDVBfHXg&#10;OrAehQTOF+nDwse5AuCwzEe/OZ5+/+VPWr54lUgPaSiAKzlLzrfAtVHpAfB8BoDDhdK6tV1fKP9n&#10;MReK1pkVAG7XlD6PHFJNB7iFKzHhJpmVMJV/vyj+w/KOOetPt27coLlJM2zbQffrQnEEeI9ufYV1&#10;id8S4IhWmf/XQgHezeu3CjdD9669sg3wS+cuCegiDamwoHAxFJgR4NCH73/Kx5nHkPUW/uyAA4H0&#10;1rAx9P3XP9ntjxFjAHA5XmNWAY59UDh4j50ivgCwfuPazfTHr3+JiBUMttytS08BcGyP42/ZsJX3&#10;WSwKMvjOFcCVnCWnW+AMbGMUCioxcwTA9c6s0gHesCkDPL8N4AUdLHCr+cBHBNajxcmf06nLqfRr&#10;/GT6NGoAhZ/xoWvXL9OcpA8yhBg+CICjYhAuCoxFCVcEoN2tyxtZAjjcDVPYakb6qJjs1b2/DXrw&#10;O8M1g6HfHAGOUEDAfuTwceL/qWOnxDksXbCcbl29KaJbMGYj/Nj3AnD4wPFFsHzxSvrtpz+E1Q8/&#10;/bJFK8T1Y3xMCfClC5ez9T1bXC8qUPEFgpBEBXAlZ8mVFjgAXpCB3qZN6xwE8LFwobwjXCjoCyUd&#10;4FoUioS41VwoQxjQ74V3I//TWyjtylE6fimJrly7QH8lzqDhgXXt4A39EDfWND2jAPAVS1ZS185v&#10;0PjRk2w64HMgSwCH73f18rW2/ZYsWJZlgAPEcN2MHTlRgBOD5I4b5S3SeX/aTBGNYgZwqHvX3jb/&#10;tFaRGk4fffA5jeO0sH1IQKgoUO4V4Dh/uGBwDSuWrBZ+8/fensHn6i0qceFCwbWj8nTk8LHinCeM&#10;mUyL5y8V90gBXMlZclUlphnAjb0R8pTH2gBvxABnaAuAs+wAXsg6AEeryo1HZgsow8p+N+wVCjy9&#10;TbhN5id9KCxzR3hPDetE8edCTNMz6u8bfwsrGpAzCtEVGBQYLhIAEtsCuPI33ASwfPEfIMM67Iff&#10;cDsAgLBEIVjXgKEsCKQAS62CNFlsD+DK/9ge+8H6hf/ZcUBgbGdMD9uh4RD2xfGxDmkiFFIWOlgG&#10;lwvSwnni/OU6LMf5YB/pNsF/VLBqlazXRLQK0k87cVpsg/W4fpwrluMeyEF/sQ+seHl+Skr3KpcA&#10;nMEtAQ4feDrAW/2MTqw0Yv7fv60I8H97T5nWVgN403SAGyxw4UKxEMAFiC5E2+A8JOBFmhjaliHd&#10;kS3vjE3qoZmRvejvm2rUbyWlnC5XA9xmgXt7U/v2HT+STekxWRzgBgvcWImpy0rdyd64fpV2Hl9s&#10;CmtHeYe0otOXH+xguUpKSq6Rq1wo+RjekAB4aw3grVu3/VI2pcdkSYBPEQDXolAA8Hx5+EIezZNu&#10;gVssCkXq6MV4UXEJC9wM3NDwgDq0POUb0/2VlJRynlxSiWkY0EG4UABwUYnZLmdUYk7S48BNAQ4V&#10;sh7AocTzYfRZ1EB6M7B+BniPDW5GC5M/M91PSUkpZ+pBAtzBB25JgP9n5Jgxr2hhhI3TAZ4HLhQJ&#10;8McEwK06oMPZKydoWcrX9E54FwFy79DW9H7E6xR91t90eyUlpZwrpwO8oAZwwFu4UBjorVu1YoB7&#10;U/PmLX8xAtzLy8tT/+n+iU/meZ7ZOrNqYAS4wQdeCADnuVUBLnX6SiotOPQJBaVtp5s3tGgKJSWl&#10;3CWnA5wtbgBc+sALGAD+0kt2nVnBAi+v/3T/VLJkmco8swG8XoNGlJ9PXlyICcCt6EJRUlL6Z8lV&#10;LhRpgacDfCI1bvzS/CJFitisbku5UEqVKvUsz/49evzEjhLgwgLXAZ7eEhMAf0wBXElJye1yNcDT&#10;XSgTqUmTpksLFy5cSiOmxQCu90b48MCBQ3oD4PWFBZ4ZwAtZJg5cSUnpn6sHCvCmFgY4KjG9vLzy&#10;9O7db5gEeN68eU36QlEuFCUlJWvI2QAX3clmAvCXXmq2wLIuFAnwngD4pKnUwAhwVnocOAOcpSxw&#10;JSUld8tVlZgAOGQE+Msvt/hNDuiAyVIA9/AoW0kC3PtOAFcuFCUlJYvI+S6U9M6sICPAmzV7+Y9i&#10;xYrZoG0pgGNINRvAJ06xB7hwodgD3JkulJkr/RXAlZSUsq3Yw2doylInA1yHNwSfOAAuhlTLGEZo&#10;IYBXqFAR47x1ebXbZBvAGd55Gd6u9oFPWLCPzpyz71FPSUlJ6W4KSzpFI+ftd3olps0CL5CfWrZs&#10;IQDeuHHjxUWKFPHSkWktgHt6elaFBf5Gr17DJ0ycTPXrA+D5TACuyWkNeWb7Ud/fdtHJs9pwZEpK&#10;SkpZ1YHYE9Rn1l7BETO+ZFePsQVeyGCBawBvKQDe1OpRKLDAO3Xp8rYG8IaaBW5woQh4651ZOQvg&#10;0Gs/76ITZxTAlZSUsiefmOP0+q97TLlyL3J0oQDgrVq1tH4cOFwoxYsXz9et2+vjxntPpnoM8Dx5&#10;8uiDGucx9IWiyVkuFOj13/ZS5OEztgERlJSUlO6m69du0sbgw9R91j5TrtyLHmNgFzJ2J8tAb4VK&#10;TLbAmzRpYl2Ae5Yv/2TRokULdO78yjQJ8EcZ3HJUekcXirOiUKAes/bTJ6v96cbVm6YPSklJSclR&#10;h09coGlL/ajH776mXLkXFWKAp/cHnpcK5BSASxdKl65dJ5kDXHehuADgb/xxgLp+t4WSj53P8JCU&#10;lJSUHHXz+m3aHZFK3X7YIfhhxpV7kSnAdR+4pQHu5eX1vAgj7Nl72LgJk6hePbhQ8toBXFjghZwP&#10;cAifQVMX7afbyo2ipKR0B2EYxWOnL9H4BfvE17sZT+5VMg48vSFPTgF4hQoVefZI3779+5sB3HFI&#10;NWcDvOdsP3r9l920M1wbNFdJSUnJTDeu3aKlvgnUHZWXToo+kRJhhGyswgLPiQD/75ujRnVFFMod&#10;Ae7EQY2NwqdQ95+2066wFNMHp6SkpLTiQBx1+9G5rhMpGYViAzjDXAK8adOmC419oRjHx3T7pAP8&#10;P6PGju10R4DDheIigEPdf9tH/X7dTptDkunqlRumD1BJSemfp0uXrtOS/fHU7fstTnedSEmASxcK&#10;ou8kwF966SW7zqx4elifu3/SAf5vb+8pbdES0y6MkEHuyjBCoxCQD3/4wNk+9PPWcPKJOEy3ryu/&#10;uJLSP1W3OP+vPhBLP2wJp24/7aQevzO8new6kZI+cMSAC4AbXCgMcLsBHSw12QF80lQDwLWGPHZj&#10;YvLcVRY4BIi/8bsvdf9lD7311176aq0/bQpIoHPnr4oKDLOHrKSklHv0N+fzE6cv0pI9kZz/A6n/&#10;bzv563yv6HrDjBnOkrES0xYHbgO4fV8olppsLpRR47qkA9zBhSJaYboe4EKAuLDGfeg1LnWH/LmX&#10;3l3uTx+s9KcZy3xp+uI9SkpKuU57Rf5GPn97mT/1+20XvfYzw3sW+jthq9tFlreUowtFtMQEwCdO&#10;pMZNmy4y9oViqUlWYo4aNbarGNChfqPMKzEfBMB1CWt89gHq8QeLP516/OZDr7Nl/tpP/GCVlJRy&#10;nZC/e/y2TzTQQUUl8r+AtwkfnC0jwEVTet0CNxuRh6c8+tz9kw3gYxngUzSAG/tCsavEfIAAzyAB&#10;dCUlpdwsV1vamcneAmfuGQHu0BcKGj7qP90/GS3wSVOmZRhSzTIAV1JSUnKRjN3JCoDfoTMrS01m&#10;AIcLJR3ghkrMAoXIQwFcSUkpl8k4pFqBPHChFLBVYtavX3/dY489VkYjpsWmO1ngeR/JwyUSAF7Q&#10;5gNXAFdSUspt0ixw2ReKHkbIFviECRMyDOhgqUkH+H9GjhzzCgDeoKEZwBneiERhKReKkpJSblMG&#10;gBfQRuQZP348NW/e/JcnnniiuEZMMeXV5+6fdID/23vKtLbSAs+XLz/l488Iu/7AFcCVlJRyqWRf&#10;KMaGPC1baABvkgPiwP89hQE+eaoEOMNbBzjCaYQLRVViKikp5VJpUSiZALzJS5YH+L+mTZveMt0C&#10;lwDXo1AKpPvAFcCVlJRymxzDCGUcuO4Dt25T+pLly5fGnAH+smjII10ofCF5pQuFAa61xlQAV1JS&#10;yn0qxIZqen/g6XHgAHijRvbdyVpq8vLyEi6UceO8206YOEUMaiwc+RiZHpWYRoArH7iSklIuFCxw&#10;6T7RXCgFxJBqCCN07A+cJ+v0Rogh1XhmAzj6QpEAz6dHoRQEwNn6BsQVwJWUlHKbHAGOOPDWmQP8&#10;IX3u/okBXpZndr0RCh84X4QMIyxYUAFcSUkp98roAwfIRUMeHeAmLpRH9Ln7p+IawP9v+vSZzSbq&#10;AM8rAW4II1QAV1JSyq2SceBGC1wCvGnTpvMcolD+o8/dP3l6elbBfObMT5qiErNevQb0yCOPit4I&#10;jQAXceA8VwBXUlLKbbKPQrEH+EsvWTmM0MtLhMdMnzmzKXzgdesC4I9QnkfQnWweEdxuBLhqSq+k&#10;pJTbZAQ4vA/GSkwTgFunJWaZMmVKYG4O8LwZAF5SAVxJSSmXyRzgWmdWjRs3WWLsC8VS3cnaAD59&#10;ZtPx3pMZ4PXpkUcfpUeFC0X2RlhQAzirZFk3Atyh72AlJaXcI3f1BQ4Vyp9PAFxE4BniwAHwJk2s&#10;DXCEEdoBHPDOAHDdCi9Z5kEC3I8GzAugYQuDNC0IpCHzDiopKeVCIX/LvN5vjr/I/+ZccL7uBPBm&#10;GftCyafP3T95eXk9jzlcKOMnTqY69eqLQY3t+wN/sADvxcJDnLwilHxiT4iBTs0GQFVSUsp9un3j&#10;b1ril0zey0Np0PwAU0Y4WzIO3BHgE4QPPAPA/6XP3T95eHiI+EZpgddhC1yLQLEH+INqiQmL+6ON&#10;0bQv9pTpw1VSUvrnaHVQKr23LtKUFc5UNgFunTExy5Qp8zTmGQEuBzXWKjEBcFfHgQ+c509zfZPp&#10;2tVbpg9TSUnpn6crV27SF1tjqbcJM5ylQsw59EaYwYUyYYJZFIp14sAzVmI2oEcf1eLAbb0R6pWY&#10;ALiXiwCOh7P4YLLpA1RSUlL6aWe8yyo6NYBntMABcMfeCC1VienoQnEEuBZGqEeh5C9EpVwBcH4o&#10;Cw8oeCspKWUufJm7CuIAuHShaA150isxmzRtutCyAK+g9QduH4Wit8Q0ulAEwF3kQpmxNsL0gSkp&#10;KSkZdersNZq6MsyUI/ejjBZ4PgZ4CzEq/UsvvbTAoT9w63Rm5enpKeIbNYBPygTgWmdWALizW2K+&#10;8ccBij58zvRhKSkpKRl149ot2hZxXHDDjCf3KnOAtxQAb9q0qXX7A7f3gU8SlZimANctcOcC3I8+&#10;3RQhHorZw1JSUlJy1OFTl+jd1bDCnedKkS0xzSzwxo0br2aAi4FvLDcVL27rjVC4UMwBrlVgOtuF&#10;0uMPXwpLOUN/37ht+qCUlJSUHAVf+PqQI8wP51nhmblQ4ANnC9zOB26pycvL3gcuAG4XhWIPcGdG&#10;ofSYtZ+On7lC/1MNdZSUlLIo8GJf7Enq8buvKVfuRRkAno8B3kIDeLNmFo4DL126dEnMRUvMTAHu&#10;moY8/f7cTyfPXjV9SEpKSkqZyS/+FPX907UAx6j0ZgC3bGdW4yZMojp16tkAbuwLxRUA917iT2fO&#10;KYArKSllT2GH0mj0QnOu3IvMXCiZAdxSkz3AJ1JtBrjsC8U2qDEiUPJrAHdWXyioRf54bTCdv3jN&#10;9AEpKSkpZaa41DP09vJAemO2c/zghdjilmNi2izwl18Wo9I7NqW3sAUOgNfNHOAs5wHclz5eHUDn&#10;LyiAKykpZU8C4MuYI04GOCzw/Mw+/G7BAB8/fnyGpvSWBjhcKGYAFy4UANxJ/YErgCspKd2rXAnw&#10;fA4Ab9q06VwHF4oFR+QBwMdrPvA7AlxZ4EpKSm6WKwCu+cDz2nzgLVq8TOPGjaNGjRo5NuT5tz53&#10;/2QGcAFvO4AbRuRRAFdSUnKznA9wWYnJAIcFzkCXAG/cqPEiK4/IYwP4WL0SM6+4iHwawPNqAJdR&#10;KArgSkpK7parLPD8zD7hA+f/LRngmg+82R8MbcFJTJYE+LTp05uOHe9NtQTA4QdSAM+tunXjbzp7&#10;4UYGnb94g65fu6UaVilZXi51oRgADgu8efMWPz/xxBPFBTB5sjDAJ6YDnMGdwYWifOC5QifPXqOf&#10;dydm0K97EsWAGmtDjlLa+Zz5XM5euC6u79S5a6ogysVyeSWmBPjYsWyBN//d8ha4FoUyiWrX1QHO&#10;4MaoPKoSM/cp8fgl02ciNXBeAH23I17A0Gx/K2uJ/2H6fEss/bAzQQE8F8vpAGfm2QFcNOTRAN4k&#10;44g8/9Xn7p/SLfCZTceOkz7wfJRfAjw/RuRJ7wtFATznywjwyavC6UBCmtDe2FP04cZosRwDS2+L&#10;OEE3r+esjsY+2qSdPwbFVgDPvXI+wDGggxaBIqJQ2AJHGCFcKCZDqllnMgJ8PCzwOvXtLfD8mgUu&#10;XCgK4LlCEuCA9MebYmzLMRp4cPI5mrRK6zB//PJQunj5hlj3P9alKzdpXcgxAXlojm8yHUm7ItbJ&#10;NL5ny/fr7fE0e98h0VEZLHlsO8sniQ6duGTbTuoo7y/T+2v/IYo5coH+8j0k0gh36Cc+KvW8bdtP&#10;N8fQ5vDjfM5aAbMv/jR9y8cCuHHuff7yp6+2xdHK4CN0+vx1kR60M/qkLb2QlHP0654ksTwg6Yy4&#10;fj8uyPB/gV+KWD/vQAp9yIVCBB8b+2CbdaHp9+BLPkbQobO2NKGtkSdEGn/4HBJfMXBPYVuM6xiU&#10;ZL+t0r3JNS6UvFolpgPAGzdubBeFYqnJ0YWCzqzEZwRfgAJ47lRmAIdusMX9zfY423pUbGL5BZ5P&#10;WhlGQxYE2p7hgLkBNI4hH8lwkxAfND+Aev91kPrzOhQAACm27TfXn6auDqeoIxoIoXWhR8U2Mj3s&#10;M2ZpiHDhIA0jbL/icxrN6+S2OLehDGtA/9zF67TUP5X3144lhTTgTkk9fUX8huDjl2luY9C+uThI&#10;LN/AUAacVwcfFf9REExdHUED+Fx68f/98Wl04dINAWzjPcC2I5cE06KDKbZ0f9+bJJYPXRBEE1eE&#10;Ud852nnhnHG/1vOx5LZK9ybXVWJCug9cB7hJQx5LjUp/Z4AjCqVAQeH/VgDPHboTwKMZsG8zuLB+&#10;8PxAG8An6sNYYfDpKWyhf8L7DZingcl7RSgdPn1ZbAfgYRk0giEIq3PUEg28OJ5P7Gmba0MCGcun&#10;rYkQVip+y/136AAHVAF1LJu+LlKA/XNOF/9RMGA9rOXFDFF5rP5zDtKCA8liWwBcpomvBqQJwVIe&#10;vkiz2AFVAHwVpyW3BbgxB4x9GeDf7YgTv7EMwN7O+49ieOP/m5wO/iPdWQxwmUY/Po/v+cvAe2V6&#10;QfXltlj6W7l37ksuBbisxNQB3rx5818sH4WSEeC6C8UI8PwFqWTZp0xvQHalAO4+GQE+mWHsl5hG&#10;vgmnaVlgKk1gi1FCdHXIETFaEsAmn9vMjVG87LbwjS8JOCyAjuVxxy6KtCXARzPYEJKI7XbFnGSQ&#10;abBfFpBKl6/cpG8NMIQVLdPcHXNKLIMkwGfz+ncZ3BC+EHA+sccusHWvbbfY/7AA4q0bt7kQiBLL&#10;hrKVfPO6du73CvBvt6Mi95q4Dqz703AeMu2kE9q9xLXA7YJ0JcBxb1JPXRHXdZGtd5kuCir8l+eh&#10;lH25DuB6GCH/NgDcLozQUpMR4IgDRyVmBgucwV1IArycAnhOl7ES00ywPMcuC6XjZ7SufteFHRPL&#10;RzDsDjLsASQIlZ4ANdY5AnzMshDb8QIPnaWRumW8kCF38dJNmrI6XPyHEJcut4WrQi6XAIcAZxzz&#10;8uWbvM1ptrYP2wFcbmdWiXkvAMfXAfzqclsI6d3Srz3l1CXazeeHAgnbo9CbxxY/tpMAh0vn5Dnt&#10;/UYBNWKRdq9mMsDP6V82Svcm1/jAHQDeooVoyOMYB26pyc4CH691ZiVaYjoAPN0Cf9L0BmRXCuDu&#10;kxHg8M++uTjYJoALlrh0nUCfbdHcFRBABcA76n4ALreDzAAOix2uEyyDT33owkA7P/SDAviZC9fJ&#10;m79QsB7+ehxDnocC+IOVyy1w/i8b8phEofxLn7t/ygzgiEQRAEcceAGDBV5GWeA5XXfygZsJURTY&#10;Hm4CVDrKCAyjUh184NkBOCxaua0ZwL/fGW+ztr/dkUDJJy9RcPJZAVEsexAAxxcA3EdY14cLvRVB&#10;R+gYf6FEHD4vlimAP1g9SIA7VmJatCUmXChyQAcTgCMKRQE8Vyi7AE84flFsjwpDwAmDymI5gIcw&#10;QERnSFhmFeBfbo0Vx8cy34Q0sd3fnJ6ZD/w93fqG8B/HwjnhfLDMDOCogDUDOPztsgJxdfARGqxb&#10;0HcD+GkG8btrtfNARSnSRjrRRy6IZQrgD1YuAzizLx3gLQTAGzVqZP3OrDIFOMIIbRa484ZUUwB3&#10;n7IL8P/d/J/NdTCa4YWQO/+kM+QTd4o+2BBF8xnKCDPEtlkFeMzRCyLkEMtgBSO9fXGn6cddCWIZ&#10;JAH+/vp0gGM7+OFXsgUsl5kBHNeG7WCpo5AB0LEc0TNotIR0pFsGuhvA4VKS2/fna0TaSEd+nUAy&#10;RFEB3PVyKcDZCs/P/229ETZuPM/BhfKoPnf/5AhwW3eypgAvSB6qEjPHK7sAhwKS0kRMs+NzhFvl&#10;480xdEKv8MwqwLEcUR3GtCD40+VvCfANYcdsAJbCcQfoFvgf+5LoyhUtTcBTRrxAcKUg4gMNi6TF&#10;L4WYc0AWv7PiA0czfRnOKCW/AiDpnlEAd72cDXDA21aJCYDzb9mQhy1wx/7ArdmUXvOB17cHuNEH&#10;znNViZnzlXb+ugAptCNKg+TdhOgLtFYEpNDQB5bsT7sTRDw0LFxY6dhuSUCqSHdNyFHbvkdOXxFg&#10;xHJYxNIFA6gtOnhY+LjRsvJ3nyTRelK+IxLgEFo//rY3kQucaPqJrXQcZ1XwEZHmnthTwo2D7eKP&#10;X6SlvA4NeD7jNJcHHhHLT5y9SvMPJIvWmliHVpI+bPGvYkseacAVAhcOWlziP2LLD520bzmKVpW4&#10;LqSBgu9PLhTgC8f2EO4PtkNrTvwH8C9d1goW3D98NWD59qgTdFW/B0r3JlcAHC0wpQ9cALz5yzQW&#10;faE0aeJYifmwPnf/VKhQocKYy0pMW3/g/AkhAG4MIyxQiDzUkGr/aKHC8STDMPnkZbYir99XgxS4&#10;JQDR0+evUcqpy6IHweWBWlgeZAQ4hGb9gOrdOtmCJY1C4zCnaWzmj3PHMbDu6pV7ByjSOMTXf11B&#10;2G1yOsCZd0aAwxqHBQ6Av/zyy9+VKFHicQFMbbIOwL28vIpgbmzIA+s7M4B7KoArOUnovnbM0lDh&#10;coA7Bf5v2bQevmxHC1hJScoVALd1ZqVb4C83by4A3rJly69KlixZTACTJ4tWYmr9gWcAuHSh5CvE&#10;KkCe5ZQLRck5+nlPeoWlbJUJvbs2giIOnxOhe2b7KSm5xgduDvDmzVv8ULx48ScEMLXpP/rc/VOR&#10;IkUKYi4BbuZCKYgRedgCFwBXYYRKThJcJ1FHLohKSvjV4V8/mHhGhP0ZY8OVlBzlEh84g1tEoQDg&#10;rHSAW7gpPZcs+TA3+sDtwggBcFjgBQDwgsqFouR0oVITfu2Ll28K/7XZNkpKRrnEAge8H80SwK3T&#10;G6EE+F0b8sgwQgVwJSUlN8vZANf6QtEBzjK6UJo5ANxSPnAzgD/yyKMaxAFwQxx4ofwFVBihkpKS&#10;2+WySkzdChcA16NQGjdu/FexYsVKCmDyZEmA26JQ6tSnR3WA59FdKALgcKEA4KoSU0lJyc1yWSWm&#10;tMANLhRHgFtqMgU4g9sG8Hz5qaAxDlw1pVdSUnKzXOoDN1jgY8aMyRBGyFNefe7+KQPA69YX4Bat&#10;MR/RKzEB8HyAuKrEVFJScr9cAXARhWIH8OY0evRoatGi1RceHh5FBTC16d/63P2TKcABb76ADAAX&#10;YYQK4EpKSu6VK10oeQFx/t+8uQbw1q3bfiwbPOqTdTqzMgc4W+B8MXkefZRLInuAeyiAKykpuVku&#10;c6HAeAXAed68WTMBcAb5Dw5N6a3TkEcCXHRmxQCvW7eBPcDhA5dRKAxw1R+4kpKSu+VyH7gB4C+9&#10;9NKvOSKMUAC8XgO7SkwA3BZGKACuolCUlJTcK2cDXOsP3ABw/t28uQZwk0pMa3ZmNd57sgHgLLbA&#10;RRihHoUCN0rJHOZCwViN6OsZXYyi61OMHK6kpOR8oWtg9CaJoerQE6RZfnSWnA5wtsALZmKBWxrg&#10;hQsXLoS5DeB1TQBus8BzRktMjM+4kGGN3u4wajj610C3pRiua5eSkpJLtIeFfIaRlWAsIf+tCz0q&#10;hqMzy6f3I+cDPK8GcBZ84EaAt2rV6hNjJaZlG/KM133gNhfKI1olZiHZmRXCCC0cB47+qVcEpdLP&#10;/OIA1uhg/zDDXA42oKSk5Fohr928dpsST1wS+W9j+DH6YVc87Yw+aRs1yRlyvg8cfYDbA/zldAv8&#10;c2MYoaUALj8NJMARhfIoW952ANctcIzI41nWmpWYAUln6evtcWK0k2T+fMNoL2bbKSkpPThhRCLA&#10;fCUbVl9uixWjN5ltl125AuDGOHAM6GAAuKMLxTpx4EWLFi2AueZCMQG4Q2dWVgP47Ru3xQCzP+5O&#10;oIjUc2qoKiUlCwrjkmIgaYyfmpqGr+L763XS1QDH72YvvUSjRo1CFMqPxe37A7fOZHOhzGSAT4QP&#10;XAc4X0Seh+0rMa02Kj2G8wpPOScs75Nnr6muSJWULCwM0IHKzckrwznf33lYvLvJtQDPYwdwEwvc&#10;OpOdD1xWYqIzKwlwWOCiIQ8DnGUlgB8+fYWmr4+kM/wy3G+JrqSk5Hohn2JM1cHzA03XZ1UK4Pok&#10;h1STAIcL5ZFHHrFFoRgb8ggL3CJRKKiwHLc8lMIPnzNdr6SkZF35xp+mYQsD73lQbFcAXHYli260&#10;8btZUw3gbdq0mSkHf8dkqUpMO4DrlZhaf+A6wPPKpvSoxLROb4R7Yk/RtzviTNcpKSlZX++sjaDg&#10;5LOm6+6mBwnwdu3avSOHnsRkKYDLNv4YE1NrSm8AuB6Fkt6dbEEGuPsrMS9fuUljl4WYrsuKbly/&#10;TSf4Mw6jnkMpiFpRYzAqKT1QXb92myauDLunwAOnA5yBLV0o6QBvKgH+PlvgjwlgapN1hlTjSfSs&#10;JQY1hgVer0G6CwUAz290oaAhj/ub0q8KPkoLDqaYrrubMFgu3C4/7kqgjzZFC01fF0k+bNHfUhBX&#10;UnpgQn77c/8h2hlzwnT9neQSgAv/tzYXPnAGOMIIO3XqNElG6+mTdTqzklOmAJdhhHChAOBubkr/&#10;P9aQ+YFiIFyz9XdTKlvbs/cdogMJabZlsUcvkPeKUDpy+oqqDFVSekBCXkOe+3BjlMjXZttkJlcC&#10;XECc/7+UuQX+iD63ziQ7s4IP/OGHGeD8GYEoFFslpg5wd0ehnL14457dJ2glFph0ln7bm5Rh3e8+&#10;SaIZ8N0Ajpad8L9vizxB/olnnBa6ePr8NVGxc56vTy7DuaAZctChs7avgytccEWknqcTZ66qwkYp&#10;xyuN3/vPtsTQxcvp731W5AofeHoUij3A2QKf7GCBW2/KAPBHHAAufODuDyPcy5BdEZhquu5uuhPA&#10;N4Ydo70M5jtBMZLB+dW2OPHC/bAznsYtC6XVwUdNt72bAP6kE5cokOEMtw4KBrh1jJ0AoYYezZHf&#10;Xx9l8xPCd//tjnjyiT1Nf6u4d6UcrsuXb3IeOkKh2azMdDbAZV/gdgBv0oRGjhwpXCgOFZcP6XPr&#10;TLISUwP4w/SoBLhDQ55SbgY4IJdw/KLpuqwIwEQnO47hS98zFJNPXsoU4Nev3RJW+ne8XdSR83SK&#10;LeM1IUdpwFx/0RoU21y4dENY5xu4MDiiNxkGcH3j0+jKlVu0il9UdPSD5bA8ft6dwHCOpOgjF0QT&#10;Y3S8BctaHhPniFamb6+JsAH8OK//Ymus6OsFAL/AFvu60GO0gWX8GoDlvjXiuDgezgvLwlLOi9Zw&#10;u/kcA3mO+wjrHueKc0aTZ7n/1as3xVfGGi6g5D1BZgtJPie23xR+XBRo+DLw43PE/sa+LnC+m/n4&#10;OE/sJ5crKRkF4wXvZHaNMpcAXIe3I8Dbt28/zbJRKHISANeb0jsCvKAYD1NzoXi5GeCTV4WLZrlm&#10;67KitPPXRYm/luELa/fsheu0MugI/bI7UYAmM4DDV/fxpmgBRAlsRK7A7QKQnmRgfsdWOYD83tpI&#10;+mRzDMUzIOFrn7o6nH7igmcKz8ctCxEd/Bw6eZkm8bWMWhIiQBl06Ax9uDFaRMXIY94N4ID+b3sT&#10;6ZNNMTSF04JvH18ZqXyuX/BXwpRVYeJc5h9IFgXO9zsTyHtFmHBBoTBCgTGZt/lmexxNWBEqzhn1&#10;AdgW++B8JvF6FDToW+Zo2lVx/7/aFita003j85KVwSMXB4uvEmwH4V7gWO+tjRBdjCJuX16XkpIU&#10;8k4UGzA/c/4zW5+ZHoQPvKkN4B0Z4BWtDXBjHLgAOHzgeiWmMQrF3QAftSSYAXFvFZhS8DfDgvye&#10;4TPHN1lA+RiD8U4uCYDtXYYhrAVAHuAGeHdEnWDw36AzfB3rwo6KuNbQlHMa7OO1LmyHLQyi/bx9&#10;jF5Z+g6DD1bxQr8U+nxLLKUyiAMZ4AAeoC+PeTeAL/FPpSELAoVPHJlgrm+K6FJgc8QxmsEFScTh&#10;c7SdzxFRNqEpZ+lDPqc+cw6SHxcqiScu0l/7D9EEvTEUCrSRfG+3sNWccuqScCnBwo7mc8bzwj1C&#10;y1dsD4sbrp1PNkcLuIfx9cKVJCuX0Tf0cL7m8MPnaWvkcQF99BEtr0tJSQp5CX32f70te206XA1w&#10;uFMkwLt06eJthLZlAT5u/CSqXbtuRoDrLhTI3T7wSSvD6FI2KzyMApzg60YvaYj/hrUK94j0P2dm&#10;gccduyCsWYALVu6svUn05dY4UaAcPXNZfBXAkn+XLU40UADAjACXlZMfbIgU14BPRxQAv+xJFBWT&#10;IQz+7AL8SNplAVRYwh+xtYwuOwFwWMhDGezvMbgBz4HzAsR5A+D95/oLyKJfCgAchRLSxfG1r4Pj&#10;whUye1+S2B/C84IVLbou4P+4dxCs+HUMfljcsUcvimtG2rgnfef4i31xrf3492L/w7brUlKSwjsO&#10;FyLyn9n6zPQgAf7KK6+Md4C2dXojlJOoxBw/MR3gRheKDeDut8B/4Adt9NVmVYD+r3sTRUlvNloI&#10;KhThhvh8c0yGdVAan+eXApwnhd8Xrhe4YwAnDCCRcPwSTV8fRQcY2igU0AeyGcARMpUdgMMyhwtG&#10;1tIj7U/5HH3iTon1cHfg2MsYsOOXhVIYW9MAOL4AcE1ScA8B4AMY5mYAx1fDeC4MAHCMrAII42sC&#10;bho8L0eAI70/fA6J0Y5wLTiHEYuCRdpvLQ5iBdsd/wx/9cjrUlKSwrsD4wLvl9n6zPQgAf7666+P&#10;KFOmjHEk+rz63DqTiAMfxwCvU+8OlZgF3V6JuYcBCveH2bo7CT5qwArgMXOVAIawogEngNpsPRod&#10;wE0QwxYD/u9jiEqAw9UAAAOEcBcMmh+QJYCjUhSFgRnA8TUA106fvw6KildUUqLitC9b0Ugbvuux&#10;S0OFOwat2qSljUZJ45eHCOsdHX0tYesXFnJWAf7DzgTqw9cFYKPCFs8LBURWAQ4XC64ZLhR8MeCc&#10;8Vtel5KSFCr3N/M7l90m9a4AuA3euiTAu3fvPtwB4P/S59aZMgO4rTvZAhrA3e1CucggHL4oyHTd&#10;nSQBbrbOUR9siDJdDmjPYegh8qQXQ7U3X8efvqg41HpY+4wt4168DC4PQBogxwATZgDHPgBs/7kB&#10;nKbmh3cEOARrHy834Ixjwue9iwsx7A+go9IU54F1OG8sP3/xOs07kEy99XOErx2QzyrA4UL5kNPC&#10;tYzge43nhYrSrAL85vVb/GWRIPZH4TPLJ4lu3me9hVLuFL5iUVmO98lsfWZ6IABv3ITeeustateh&#10;w9s5IA58etMx47ypVq269NBDGsAftXOhsPI9WIADRkK3NIsZv/9m8Ayc589guyV+Z1Unz1wR/mez&#10;dUatCkqlX3cnmq5TUlJynm5zHj6Rdpk+WB8h/iN/2+V7/b+ZXONCyaP1g6KrSePGOQjg0+4CcIQS&#10;PqBBjeXDEw/5xi0bwJWUlHK/kPcBdwl1M5C7xgJPBzhg3pQB/uabb6IhzwRLRp4YJw3gE+wqMQXA&#10;DU3pAfCSLu4LxQhv43IlJaV/noQBZwJxZwPcviEPBnTQLHAAvF27dlNzjgvFEEaIkXnsolBcCHD5&#10;kMwelpKS0j9XZlxwNsCN/aA4Arxjx452ceCWnGwuFLM4cGmBM8hLlnFNf+CwuJXVraSklJmkSwW/&#10;XQtwrSWmBHj79u1zQGdWOsBFFMpDD2u9ETLAC+TXu5PV48BdCXDjw1JSUlIyCvCWnHA6wA3wlhY4&#10;fOCoxOzcubNjQx7rTQD4WAAcFrgjwAtKC7wAA9z5AzqgwsL4eaSkpKTkKOlGAcQVwB0mYYGPnUC1&#10;atexd6EgDlwHuBhSzckW+LnzVwTAzR6YkpKSklEAOHgRezjNqQC3jwPXfeCNGuUgF4qtEtMB4Pl0&#10;F4o+oIMzXSgfMcBPp11U1reSklKWBQs8KvkkTXUiwAuYWOAS4G3atHEckcd6k10UinShyDhwAfAC&#10;DHC4UCqa3oDsCgD/cOVBSjuTeR/cSkpKSo4CwKOTT9GUpX5OBrhsxMO/2SJvnA7wD728vIroqLTm&#10;dEeAi4Y8GsA9yjoP4DNX+NG582poMCWlB6mr52/RueM36czRG3TmyAMSHwvHvMLHvlO3zVkReBGT&#10;cpomLz7gZB+4AeCsxg0bCoC3aNHiCw8Pj6I6KjFZalR6cTJ2YYQAOH9C5Hn4ESoAF4qIAy8oAO7p&#10;xErMGct86fyF9BFolJSUXKO/r/9NaanX6fTh63Qy+TqdSHKPcOzTKdp5mJ1nVgWAT1rk6zSAp7tP&#10;0iUB3q5du3ctOyJP8eLF82GuAVyvxDQCHJWYwgIHwAuSV1nn+cAVwJWUXK9zx27QyUPmQHWnAPMz&#10;R+4N5DEppxjg+10L8EaNRBRKzhhSjQE+eux4qlkLlZgYlT6v1huhrMQUvREWclp/4D0Y4B8s268A&#10;rqTkIsHqBrzN4GklpaXeyLZbJZYBPtmJALcPI7wzwC05TWaAjxoznl6sWZseeughW1N6G8BFZ1YF&#10;qFQ551jgPX5ngC/1ofPn3QtwVIjcup75WJj/FOH6MdYnQrSkcG9U/UTO1O3rt+ncCefA+1jiNQoO&#10;P0cfrYkRIzr1n+NPM1dHk1/wGTqacM10n+zqzNHrosAxuxYzxSSzBb7Qh7/knVSJaQgjzCsBrrtQ&#10;cgzAR44eRzVq1BQA1xryPJLeEhMAzw+AO8cHbgWA37p2k46kpFJEeDhdOHv+HwkrQPr6lWt06fxF&#10;Opp6lBLiEyg+Pp4SExPp5PETdO3SVbHebN/cLFGgcSF2/cp1cf1SOaFQgzV78dRNU1BmV8cZ3j5B&#10;adT3L3+asjyClu1JpQW7UmjcklAaMi+Q1vsepyMJV033za7OHmdLPIsQdzrAdWjbA1yLQmnbtu0H&#10;hQoVKqyj0poTAP7WqLFU/U4AL1CAvHIJwAW8Dx+h2JgYSkpMoqiIKLpw7sI/DuIAdHxcPMP7CF29&#10;dIWuX75mg/aVC5cpMSFRrDfbN7cKkL7M136CC7CIiAgKCwsTCueC/szpNF5n3dBXnNeVs7dMAXkv&#10;Soy5TH0Y3t9sjMuw7s/tyTRgbgAFhJ4VoHdcfy+6eBpfw+bXZpSzAS7hLSX6QtHDCNu1a/dODrDA&#10;p5kA3OBCEZEoBcizbM4HOOB9/NhxASZYnlh28vhJioyIFJa44/a5WYDVlYuX6TxfN+B0/OgxOsIw&#10;P3H8OJ0/c07cj2uX/zn1FLgfp0+cEuCOidYK90NJh+gQ5qzo6GgBc9wbK0L89tXbdP6Ec6xvaJvf&#10;SXprYbDpOmj6qijaFXCKjjnJCj/HVvitq3e/r650oTgCvHXr1jMs35BHA/gYBviLdgBP7042dwAc&#10;8D557IRwFZzjTIhh0uQ6uAxgZWG5cZ/cKMAHLoIzp9Lo6JGjQmfTztJF/gpBoQZwY93hlMOisLMq&#10;sJwpXN/pk6eFSw2wNrvms2lnBNABcfw2rrOCrl+8bQrGe9XHa2PuCvC5O1PocPwV0/X3InxBmF2b&#10;Ua62wLWGPLbeCB194P/V59aZJk+e1vTNkQzw6gaAP/xIRoDnYBeKsLyPHGd4x9M5hhWsLcdtjh89&#10;TpGRkQJmjutyk3DtJ0+cpBNcmAHYaQyuM6fO8DyNTrEFCngDZmk8h4UOq/zs6TO5GuJwHaEAT0pM&#10;FK4kuRzXb6wHuHH1BkM8SVjpcDvJ5e4WfN+XzzjPfQJ9sDr6rgD/bWsSpcQ5D+Bwo9wtKsVVAIf/&#10;W/jADQBv27bte4ULFy6koxLTw/rcOpMA+FsawNEXSl6+APs4cOcOavygAQ5r8xhbmXGxcXe1Jk+w&#10;xYlP5TO5GFiANAB+7cpVUWjhqwRuFMAKQAeY4EqA9Y31N6/dEO6V3OxiSjmUIgrvi7pbTerYkWOi&#10;wDcuA9Bhhackp9gtd6duXr0tGuuYQfFetdnvBL3JAD9q4iKJjrpIU5aF0y7/UyJSxXH9vQqtNm9e&#10;uXP30q4FeB4GeB4bwF9++eWvSpYsWUxHpTUnDeCjqVq1GukAd3ChaE3pc54FLqzN4ycoNiY2SwDS&#10;tj9JsbGxwi9stk1OF4B0ky1JVF6iQAO0AWhY3ufOnBWAh1sF2wDkgBggfun8JdP0coMAZPi9HZcj&#10;OscR4FAcv094p6xSyAN6ZkC8H6XGX6V3VkbQnB3JFB9zybYc8P5tWxJ9vj5W/Dbuc786lXJduILM&#10;rlHKlS4UR4CjKb3VAf6vsWO9W45ggL/AAH+EwZ0vbz4RheII8JzoA4d1iWiT7Pi2YbGfAsQ5g8J1&#10;YLZNThYKqbQTp4WbxOYiYUihgNN0gdJOnabDbGECUPCFI/rCLK3cIgA8+VByhuWZARzvVQy/V2hH&#10;4LjOHbp52fkAh2W9O+A0zVwTLfTF+jihGavxO5b2BaU5LYzQqGsX7uwHdzrA2WDNAPDGtjBCRxeK&#10;5aZ/jxvn3XbEiFH0wgvVhf8b3cjaARwDOuQrmCMb8lxkGJ0/c57+vpm9UX8A8XNp50R4odn6nCwA&#10;HFE4iDCBhY37c/b0WTrGVrgG7sPCJwx3Eirrrl68Ygq33CAUTog2AcDhOsP/q3ztcr2Ij49LEG4l&#10;o7UNFxQAji8TucydcgXAITTWQUOejQdOiApLaO3+YxQaft4l8IYeNMC1IdW0Uek1gGstMTOpxHxU&#10;n1tm+s+ocd5dhjPAq1atJvpBQfhgbgE4YHXjynXRaMdsvZlQiYWMDBcC9jfbJicL1wRYwfpOYTDD&#10;hQK3yZVLlwWQYHGiDgDXj+1QAQyXkllaOV2AdXhYuAB4ZESEKLBQeMv1aMyDyBPAOpXfIbkO9SlY&#10;lptdKKic/Igtb/wGyA/xfwjgDo04T19tiKPwyPN03GG/+9Gp5AfvQkFTehu8+TeALl0onTp1muDQ&#10;/8m/9bk1pnbt2uUdPmrUyGEjRlKVKi8wuHWAG6NQGN6Piab0OTMKBQCPj4uzy5h3kmzgcuPq/fWa&#10;ZlUZAQ444SsD7hSEEcKFAsscsLrF9wvuldwMcAjvh2iocyotQ4ENQOP6L124KL5I8A5hGYAfzxA3&#10;butOCYA7qdOqo4nXaPySMBq5MJjeXRFpug0g/tn6WLHNqEUhTmvMg4rYG/w1YXaNUq4BuIT4o7oP&#10;3NaQZ6qlR+Tp2rVr/uFvjnobAH++SlXRB4pwoTgCPL8CeG6RI8Dh34brBNcLlwH+JyUkCvcKXAfY&#10;BhXBZmnlFkkwm62DsA73DXPUjQD4l/n+mW3rDv19/TZdPuOcRjzeS8PorQVBwtpOuUOM9+H4q2Kb&#10;YfODaODcANNtsquLp9Gk/sEC3Oj/dgR419dfH1GmTBmj20T04GqZqU+fPo8Ne2vUR0OGjaDnn6+a&#10;7gMHwHlutMCd1Z2sArh7BRChzxPcl9MnTwlgnzp+SsSDp6YcFtY47hUqNhGpAtCbpZPbhPsCdxL8&#10;/QC1mZLiE4X1Db+5WRrulLMa8sCivhO4zYR8bbY8u7rspoY8Mgbc6AMfPnw4vfrqq8MYk49otLTg&#10;NGjQoJIjR41ZNWz4WwLgsMARhZIXceDoC4XhLS1wZw3o4A6Ax8XGirnZekfldoADRHCXIIICLhP0&#10;CwP3AWLl4f8HwJISksR9gPsgqwVfTheuNUlvpIOYcFRUoh4AQqOniPAIsQ4WuNn+7taNS7fp1GFz&#10;MGZH7gI4upa9ztdgdm1GudYC16JQ0JR+xIgR1LNnz36MSes13pHTsLFjS40cO27P0GFv0nMMcLTE&#10;lA158jPAtTEx0ZAn57bERAZE83n0sicrJjMTYHXhzHnRkZNZWrlNaJQC3y7iwREaB4sbFjmWw52C&#10;iJSsFny5QXgHEHKKCkq4mdBHDmCO31iGgg8FoNm+7hY6grpy7v5bYwLg4RHnTdeZKTLygsjXZuuy&#10;o0tpWQvJdJ0Fnu5CadJYA3iPHj0GMCaNAP+XPrfGpAF87J4hOsAxIk/ePPkY4JovPD0KJWc3pUfF&#10;HCri8OmLCIvMhJaHyKxohWiWTm4UoIS4d1igiMLAPYL/GzAz2/6fInyNoHsBfJ2gCb1VwW0UKjPP&#10;3udADog8mbYykg4En8mShs4PpGkrIkzTyqpwzrfu0gJTyvUuFM0HPnz48IudO3ceIUcu0ydLjYl5&#10;Z4AbGvLAjeKVwwd0gEsg9XCqqJTLTMksNCs32/+fJFjgOQFYShl1/eItMe6kGSizoqTYy/TJ2hia&#10;sDQsS0LDnvuJQsG53i322yhnA1yLA7e3wPVKzP1dunRrzph8SKOlBachQ4Z4jho9eosAeJWq9NB/&#10;0ZmVPqSarT/wAgLgnrlsRB4lpdwqjD5/+vD9WeL7g9KypPtp0IOwQbh9zK4hMzkb4Fp3spr/WwO4&#10;LQ58f//+/V/UUWnNCZWYb40evXbIcM0C/+9//6v3Rmh0oQDgaEqfMzuzUlL6J+raxdt0/uRNSw5q&#10;DF04dVN8LZid+53kbIAXtAN4Hr0/cA3gAwYMqMWYtJbf2zgB4GyBrxUW+HNV7AEOF4qIQtEA7pUL&#10;BnRQUvonCcOUoY/ts8esAXKcAwZuuHQG467em4vOFRZ4fhvA7V0ozMeajElrA/yt0WNW2gM8L+U1&#10;+sAB8BwchaKk9E/Xzat/C7fK5bM3RZ/b5xmiqDhE962uFI5x/sQNcUwcG+dw6+r9VY67xgduDvCc&#10;4UJ5iwE+dIQG8P+YAVyDeG4YUk1J6Z8sVEzDKgdEEbHyIHTr2m1xTGdVirsC4NJ9IgHeSAf40KFD&#10;q+motObkCPD//Oc/9gDXBzV+DJWYObQlppKSUu6RawCeDvF8efPeCeDW6o1w0KDRwoUy2GaBOwBc&#10;t75z8og8SkpKuUeucaGkQ1xY4A0bZgZwa/VG2L//CI9Ro0ZtFBb4s5oPHHHgjgAXPvAc2pReSUkp&#10;98i1PnAGOOsOAM+rz60xiTjwMWM2ozOrZ80AbvSBK4ArKSm5Wc4GeIG86APc4AO/M8CtNcm+UGCB&#10;P/vs8zaA27XEFBZ4QfJQDXmUlJTcLKdb4AxwNN4RLpRH7mqBW2vikyw3evyEyEwBLl0oPPdQYYRC&#10;suMrs3VK9kLkgZWb5Lvy/Kx+7XfT9Wu3WNZ7z11jgWv+77zojTUnAXzUqFFlR4+eEIRKTAD8IQCc&#10;SyLRlB4tMW0At8ao9OjiFR1TSWHIqwcNU/TeZ4UBDtBfid29uHzNUl2//s3wwjm5qzdDwBMddDke&#10;Hz1SYjnWy3tnXO8ovF/ZhTGGpsNYojmhoL95/TadPn+NLl66IZ6ZXL4iIJVWBh2x29YKcjrA4QOX&#10;AM9pYYSjR48uP3acd4wEuLDA9SiUAnYWuDUAjg6nxHBWcfGid0GMTYgxHB+kpSO7FjVb9yCF69fu&#10;RZxtjMaTx0/S7RvWgDh68Dt+9Jjo2dBsvasFeKKwdewaGB2ayeHR8D7daXAGvFcYcg5jZ2YHxhhj&#10;FO+oVZ7FnRR79AK9uzaC/tx3iM5dTB+k+a3FwTR6aYjdtlaQKwCeHgueDvDhw4f7DBw48AUdldac&#10;xkyaVHHc+ImpQ4YON7hQNAtc9IViALgzG/LMXO57zwBH/8ywoNC74OHkFJEhZebCsgtnMbbjBZuV&#10;BSsQXaZitBU5ujgyJAYzMG6HkWewHfrDxjpsK4+LNLAt1uP4EuA4LpZhe+z/IDMsAB4VFSWsPViV&#10;GFUHhQt6U4TVCQvw8oXL4qtFXDP/l9cMuCINnK9cjuswjrIu7wOW4zoBPKSH+wghHWz/v1ta4akt&#10;09Ph9LEP0rh0/pItzQcpHP9uAD9/9hwDWut90vFZ4j/eAfQlj77R8Q7gPhrvixz0A/cb+2CdtOrR&#10;PTHSMB7basL1LGNLe8zSYBq+MIjij10Uy7BOAvz2jb/pxNmrYt2xtCsUeeQ8nb2gXXfiiUsUkqIZ&#10;UFFHOG+knqfww+coKPksHeVtjcdylmJSTtPkxfuda4HrIYQ2gDdsCIDvGDRo0PM6Kq05jZ08ubK3&#10;96QLWQK4k6JQes4+QJ+uC6YLF7P/aW0D+PWbIkMd4cwoAX6F4ZKUmCi6hIVFihFm8GKJ0VQiIigm&#10;OkZYhBjLMDkpmQ6x5QUQY5m0xrAdCgWkg4yLTAlXBZYlJiSI0WowHiL2Q9qwtJAu9gUokLHNztsV&#10;AsCjo6JtGQ6FF84f7h0MiyYGseBzwhcK4JrI/1PEdSQKIOGeATi4ppRDKcJixL1AgYbrwHVhdH6M&#10;QJN2Ok2kjzRxbzHQA5YfPXJEQBzpozDB9kgf9xwQx3HQx7rjuT8I4foAajm6klRKcrIN4LiGOP6C&#10;wT3EPcP9xLPEuwHLG/cO9yExPpEunbsoCkc8e9xHWO64ftwv7Iv7gmOdOnFSpI/31OoW+Jnz1+nH&#10;XQm00C+F3l8fRTujT9KNa9o5S4CnnbtGv+1JpNn7kmhj2DHyXhlKvglpYpuvt8fRwHn+4v5NWhFG&#10;45aH0s+7E+iDDVH0C88l6J2p+KNnadqKQOaInzlfsql0gGsQlwAfNmzYFrbAn9VRac3J++23n500&#10;5W1CJeYzjgA3RqGwnNUf+P0CHAA9wVBAJsJvQAIvEGCOTHSFLUqMqgL3AqxLZKaoyCgx4oywshk2&#10;AAzWHTtyTKRxkzMhMqQYrJahBusqPCxcFAJwAcSwZYs0AXOkhUwMQGB/jCsJuOF8AECz83aFAHAA&#10;G4MxoCDBucbyeQGmGsDjxRwFHe4brHNA9SKDCCPN4BoBKAAXFqMYlYfhj+1xHwF2QA73CteLdAEo&#10;pIXtcb9xj2GVYxl+A2YXz18Q9wxWKUb4eZD3xCgJcIAUhbwUrkUCHHDGfcS2uJe4blw/7hsKMbxX&#10;eK5nTmnWNO4vthHW+5nz4p5iW0gMBMLvpXznkJ7VAe4bn0aTVobz/DT9uieJ3lsXaYMuAD54QSDN&#10;O5BMH22KpsTjlwS4Ry8Lof28Pbb5fGss9f7roLhPY5eG0rhloXSSrXUUBOMZ5v6JGuidKWcDPGND&#10;nrzSAt8wYMCAp3VUWnN6mwE+Zdq7NJgt8LsB3FkuFGcAHICApYPMBdAg08H6A2AwxiNgBqAAbMhM&#10;WC7TAMSR0VAIpKakiowmAY7Mjm0AcUAO6WBbWJ7ImFgnfeB/37xNZ0+fpWMMKEAO5/GgAY57gfEr&#10;ce6Ak6wPAFCMFa2AOc4bQIVQOGH7y+cviXuKe4frwL0BeAE23FsUjrhH2BfXivuI/ZEmrjVCFHiX&#10;NUuV7wnuPUYzAvxgmVsB4Dh3vCtSsLgdAY57hueM/7hmvDcopGwA190hUfx+pJ3SoIR3Tt4n3G+t&#10;YLsm1uE4Vgf4bb6edaFHBWiXB6YywBNp0PwASj19WVw3AI782m+Ov/CPY587ApzhPXlVuFi+nwuG&#10;N3n/PbHOr/9wDcDhPkl3oTRs0AAWeA4A+PvvP/v2O9OFBW4aRmgHcGtY4BKyEMCBDAhgyM93ZB5k&#10;MghAMgJcy9QabM9ypoRVDlDfDeCaZa+Nzm4DuLDIYsVI7rBej6SmPnCA43xxXvDVwrqW60wBHqVZ&#10;i7gvGCYM9wwAl/cK9w6CzxpgwrVjpHqswwj1cCH8f3vnAV7Fce59g1A96kfS0ZGOJIogNNMlVBHC&#10;dDC9CBC9SCAkgQSSARWMAROXuDzGJdft3hs7cU8+EhPX2Fz39rnbIXF3Yju5OE5c4thW3vv+Z3fO&#10;2bNaFSQB5xxmnuf37O7M7Ozu7O5/331ndrYtAcdbz4m/cjmcH+koB/vlCwKOfTHG48FlJeA4bjyk&#10;0BAMFwrqDwJsFnBcPygHAo469VcBf/+zL+nA0bdo+10viynY+LMX6Nan3hM9U4QFfptmgR/kNPi0&#10;n2EB3x5oAi76gfurgDfs0yxw8SWm0QIPbS3gPuIDf40ta9yAEBgIE3ze6E4ICxKCCpcCbjiINKzJ&#10;VgIOi/r4H8VN9wHnMbpQrAT8b//7NyHgECOUjRtTCjis/PfefVeIHLZxugXc6AM3YhZw7DtcPxAW&#10;iDFEDAKLhxgE6B+f/11M4ceGkKFe4fPHAxLrwCpFG0NbAo6HJ+oPZSL+OO8bHir+IuDIi7csnG88&#10;2DCPY0Y86gVtJjg2HCPqCPWGdFxvcEX5o4BDjOHjvvvFj0XjI7ji4eNUfvuL9M9vvhcCXn3ny/Th&#10;X76iA/e/SXc9z2+4n/xDiPnhx/5IR1/9hEX7ZXFPB44FrvvA/U7AYYEPtxDwU9ALpSdcKLiJYAnj&#10;9R6WEC4giLUUcaTBN42bFDcrbkisj3xaY+e7QvyQH3nxuoyyUS7yQcAheLihUQasMpQLAYN4Q9BR&#10;Fiw23KgoDyKGBwL2w7jPpwrsA/a9MwKOxjssi7cHFi3MoyEYxw1Bw7GhjvAgwvFCfHFMQuD4eCFq&#10;xh4ZKBP1+gYfOwRcpsE9gf3CA0FrxDzzAo4GaWO8l4AbziXeotDWAUGHYKNdA/EQY9Qb3lpwnHjT&#10;wjLWQ71gO6jv99/zFnAYA74q4F9+9R3d+fxHdMPj79Dfv/S8uX1y4huqZVF/+f2/UQ1Pd97zCv3r&#10;nz/Qo29+Jiz1h17/lO5/7c+0495XhVjvZjb89wuinuo5rvH/aQaQsNQ5/xPH/VPAC7VGTD8R8AZd&#10;wHULPFwIeBgfmEnAe+hLTAj4nrueo8+/0C72kwHiiC6AAOIDy9mYLkUJNxpuHlxY8MWi8VHmQZxW&#10;ztei0Q03HW5CxGFd5MGyKF93S+BmxzIeFhKZD+WgfGwHZSBObutUgn3APuF4zGk4LmCM04RZqzvM&#10;I07WjzgGLg9+UZkfoo94uQ0clzhOvU6wHkROHq+sU5lflM15kU+WeTqRx4b9MsajCyXikY5zL8+l&#10;tqxdOzh2LCNeXlOoT8Rhqh2ndt2IPBxnPPdYbuvc+ALoGnji799a9hKBqwQC/zFPZVfAb9gihyWO&#10;fuJffq2lAQg+4nGcyItl5P9Kz4Opseye4PX3/5dqf87i3eMCHiYICAEP8xJwTcR70gLfeMsx+svn&#10;p6afqEKhCFye/8NntO7mJ3pMwNHrpFUjpn8JeBOJ0Qh1F4qXgBt84D31JSYqvuSGY/TpCSXgCoXi&#10;5Hjy7U9p2X/0tIDLD3k8g1n5jYDvaWxmAcdf6fV/YobbNAHXGzGlG6WnBrMCOAEf86vX6XI3KBQK&#10;/wd68fhbn9LyG5+y1JWu4PUhD0YjDA0TvVDKy8t/s3r16sG6VPpmkI2YEPBzzx0pBDwiTO9GiC8x&#10;hYD3sAXOLL/pKbr1MXwG7rut9AqFwrf47MSXdMXRV2n5zU9b6kpX8P6UXrPAdQG/d82aNQN1qfTN&#10;gH7gsMA3b640CLi5G2E0xUaygGdkWlZAV1jBJ2DhVUfpLye0vtUKhULRHmhgf/b3f6bF1zzUY+Og&#10;gGgWcPkVplHAy8rK7vMPAW9iAd9SReeOGKUJuPiQp3U/8J4UcPivlt7wGP30wVcsT5ZCoVAY+fyL&#10;b+iyIy9RyU+P9Zj/G8AC1wRcE3GDgP/a510o+1jAG5v3sYCzBe4l4LoP3NiNsKe+xNSBFY6nKZ6q&#10;VidMoVAoAFytR154l5Zc92iPWt8A3Qg9Aq65U/zGhbJv36FhTRdeRJsrKmnEiNFtC3hkJFvgPecD&#10;lyy/8UlaevVRevqNDy1PnEKhUPzmueO08OrfirYzKx3pDh4Xil8LeBWNNAu414c8EPABlhXQLfQu&#10;heuuPUqP/P936ftvVa8UhUKhAcv7niffpKVX/JpKfvo/Peo6kXi7UPxQwJv37aeKrdU0atQYk4Db&#10;3D1QIODOnvSBG1jOr0RLrn2U1l3/IN3xP2/QOx/1/BCUCoXCv3j1nU/olkdeoQVXHKGl1z9OK06B&#10;eANvF4pXL5Q7li9f3l+XSt8MQsDZAq+o3EajRo91Czh+qRYZoQl4FBPNAu5IPwUWOIMTA78WGidW&#10;XPcQ7bn9GN3y4Et0/IO/ev2jT6FQBDYt/2qhZ9/8kG44+jzt+K/HaMk1D4pvRk6VeAPrRsxCNGLe&#10;uWrVqgG6VPpmEC6UvRfRlkq2wHUBD+cDMfrANRE/dQIuwUladuOTtPjwI7T0yiNUc/ODtP+OxzV+&#10;8Rhd9PPfKRSKAAT3t3afP06br7+fFl35a1p63e+Ez/tUijewssAnsIBv2rTp535gge8b1rh3H1vg&#10;1TTaLeDhLOCe0Qgh4NE22ykXcCCtcTx10eK8+PBDtPDqozT/8iM059BddP7BOxUKRQAx58f30Pyf&#10;HKFFVz/A9/vDtOT63wlDTmjBKRZv0MoCx3Cy2qf0t5WWlvbTpdI3A/qBQ8C3Vm6j0WPaE/BTb4Eb&#10;kSdvxS3PiK+u8OksRF2hUAQeuL9huOF+P13CLfFY4PqHPLysC/jdLOCZulT6ZhB/5Gm+kLZWaQIe&#10;3CdYHIx5PHCIePJpFPBW4IQqFIrAxeq+Pw20FvBwORqhH1jg+mBWW6u205gx4zQB5wMSAs5Wt0fA&#10;I1nAT00vFIVCoThTeFwoEHCv4WT9Q8B3N0HAt9HYsZqAuxsxRT9w2Y0QFnjPf8ijUCgUZ5K2uhH6&#10;j4A36BY4C7jsheL9QwetH7iywBUKRaDRuhuhNpysXwh4XUPDsF0NTRYCHsqvEja9DzhEHAJ+Bn3g&#10;CoVCcQrw/pReWuB+4kKBgF+wRwp4Fgu45kLxFnDlQlEoFIGJ93CyYW4XSllZmb+5ULwFXOuFoom3&#10;1oipBFyhUAQWrQVcGwvFfwQcvVCqpYBr/cCFgBsaMVUvFIVCEYj4t4CLHzrspcptNTR2XBYFs4Dj&#10;QEQ3Qr0RUxNx5QNXKBSBR6tuhDz1KwHHDx2qhIBnU3Cw+UMe6QNXFrhCoQg8YHF7CTj6gfuLgGMs&#10;lKa9EPBaGscCLn3gRgH3dCNUFrhCoQgs/FrA5af01VYC7vUhjxJwhUIReJhdKJEYzMq/XCi6gGeZ&#10;XChejZg2JeAKhSLgaNWI6W8WOBoxq7bXUhYEXFjg3o2YMaIhU/nAFQpF4BHNgq2Jt4Z/Cjhb4FlZ&#10;490C7ulGKAezUha4QqEIPCKMAh4aTpE89R8Xiv4hjybgOe7BrFQ/cIVCcTZgdJ9EhGrdCP1KwPc0&#10;NlFldQ1lZbOAB3sE3GbqRuhIGyB+c6RQKBSBgpeA6z5w//kjj0nAQ4JDWlngUsDRWsurKBQKRcAQ&#10;JV0obH0D0QuFBZwt8PuWLFkykvP0ZnwzuD+lr9pO49w+cCng+Cu950tMJeAKhSLQgICHs3CDiBDd&#10;hVI4AQJ+oqRkxXzOE8T4ZkAjJgR8S+U2g4DLRswIbwGPCLesAIVCofBX0GgJ8Q7zEnDNhTJ58oxx&#10;nCeY8c0gP+TxEvBQCHiI7kKRPzW2KQtcoVAEHHCfhIdpFjj+RIZlv/GB41P6xr0s4FurvQU8OIRs&#10;LOBRLODamOAQcGWBKxSKwMIt4LqIdyDgffSpbwQh4GyBb66oshBw7YcOUsDh3OdVFAqFImBA32/p&#10;A8evJDE1/ZHHLdqJiYmR+qxvhH37DukCXql9yINuhMKF4vkjjyDCJnxDvIpCoVAEDHCbwP8tBRzg&#10;S0wp4P3794/hfKInig8KOCzwvVS+hQVc9AP37kaouVAiKVIIuPKBKxSKwEKItkG8NQvcI+CDBg1K&#10;4HyiJ4rPCbj8lF4KuOgH3sqFwgJuYwHnZV5FoVAoAoa2BLysrOzWlStXprtcrlTOJ9woTqczHVOf&#10;CULAG/cKH3j2+FwvAY8Ij2DhVgKuUCgCFyHeJgEvyM+njRs33jxv3rwBycnJQ+Li4uBGOadfv36D&#10;MPWZoPUDZwHfWkXjc4wCHuot4HChKAFXKBQBhibaaPdrJeB/y87O/qMro++7aWlphZy3l88JeF1D&#10;w5Ad9bu+RjfCnNx8CgnRBDyEBRy+cPyVBwJuYwEPVwLuRWhoKGVmZlqmKboGfqqdkpJCw4cPJ75p&#10;xLJVPoWipxCiHcYCrlvh+JweAr5hwwYanz2eMjL68bXYbwrn7e1zAr65piatanvNsYrKasrLLxQH&#10;AuGWAo4BrWxuAY+gXr16W1bC2USvXr2otraWPvzwQ3r55Zdp1qxZlvkUnSc1NZWuuOIKev/990W9&#10;fvDBB4KPP/6Y7rjjDoqNjbVcT3FyLF26lHbt2tUptm/fThERgd1xoXfvPkK4jQIOb0NRYaEm4Dm5&#10;QsBdLtc8zt/b6XSO4anvhJUrV9q3bK28bktFVUtBQRGfMJtwnYRCwHkqxFsXcBsvh4SEWlbE2UBY&#10;WBiNGzeOnnnmGXrnnXeEeB8/fpwqKyst8ys6Bg/D0aNH0x/+8AdRp0899RRdcskl4uY5cOAAPfnk&#10;kyINQl5QUMA3nDIgusqECRPoo48+orfffpvefPPNDkHehx9+2LKsQCEkhA1W3XUiiYmOpuKJE2nd&#10;unWUlZ1Nqa40GBilnD8oIyNjIk99J0yfPj20vKJi+daq6j9NmDCRIlmsI8JsLOD4Ikm3wCOihIBH&#10;hNv4gMMsKyKQgXDzqxNdc8019NZbb9Fzzz0nBCYqKkoJeDcZOnSosLqfffZZUadWAj1z5kwh7BB4&#10;iJA5XdE55s2bR2+88YZwT+GNpiMg4HiAWpUVKISG4veRLNy69Q3iYmLpvEmTaM2aNTQuK4uSk1PA&#10;Zs7fJy0t7Xye+laoq6vLq6re9vmEomKKiowWwi0scH6tiBACrlngZ5uABwUFEb8yiRN57NgxIdw3&#10;3XST8NEiPTIyUgl4N4B/GxYeRIXfBC3zSAYOHEivvPIKPf3005SYmGiZR9E+UsDT09Mt083grees&#10;EHA20IwCnmi307SpU2n16tXijduRnEyJDkcd54eAz+Wpb4X6+j0TttXs/Pa8yVMpPs4uxgKAgIeF&#10;SgG3GQQ8nK2kIMvKCCRggUyePJluuOEGeu211+iXv/wlTZs2TTRcyjxKwLsHXCfwc6OOrdLNlJWV&#10;CXcKfLNW6Yr2UQLuTa9eQULAjeINnCzYaNcqLS2lMWPGkMPhoISkpD28ThgbdMt56lthV2Nj8Y66&#10;C2j6zNmU7HCyUGsCjt4oEG1NwCPFfFiYjYI5jVcLSGB1Q1jq6+uFj/uBBx6gqqoq0SPCnFcJePe4&#10;8sor6fXXX6eMjAzLdDM2m0281t9zzz3KF94FlIB7E4qug6xnZgHvy9fjwoULacWKFTR8+AhKTEiC&#10;iP8sPb3fBp8U8AsP/Lh4d0MTzZm3gPr26y8EO5QPRLhQzjIBT+an73333Sde1w8dOkSFhYWioc0q&#10;rxLw7oHGYLzddFaM8faD83L//fd7vQkpOocScG+kgBvHQAGDBg6ikpIS0WNnyJChZLcnUrIzhdLS&#10;+1KSLwr45VcdLt63/2JavGQZDeMnTnRktHYwFj5wTcDDxOsHrxpw9O/fX1y4zz//vPCBweqzygeU&#10;gHePl156SVjgVmlWQLRxXo4ePaoEvAsoAfeA7oPCfWIWcNa2IYOHCOt77ty5lJk5kOLsCSzgqeRM&#10;TT2SlJKSy+v7Vrj11p8VX3bFVbSidDWNGTNOE3A8nfgm0QTc0wsFB4wD79MnxLJi/B30e4WP9ZFH&#10;HhEX78GDBykvL8/SClcC3j1uv/12YYHHxMRYppsJDw8XPVaOHDmiXChdQAm4BxihUsC9XCgcP2zI&#10;MCHgaPNKS8+guPgEcjpd6NCw6RynM4LX961w+Pobiw9d8pMTq9eu+wACjn7fckRCKwtcs8JDWdQC&#10;8yaCUOTn51NTU5N4ZYfFV1FRIT42MeZTAt49YOGgayDaG6zSzeTk5NB7771Hl156qWW6on2UgGug&#10;nQudMaSWucVbZ/jQYbRs2TKaNGkSpaS6KJ4F3OXKwP2/idf3vXD55ZfHN+zdu3P9hvIPxmXlsDBp&#10;XQlD2MpuS8Dx9AoKCuzPnO12O82YMYNuvfVWeuGFF+juu++m+fPn87Frr+9KwLsH6g8PyCeeeIJG&#10;jBhhmUeChyoalF988UXRj9kqj6J9lIBrwPh0W98mAceQ2aNHjqTFixdTQWEhJSc7Kd6eQH37DvBd&#10;AecQsXbDpm0Vldv+NbF4MiUkJImDwcBWEG0rAQeB7AuXoK8yeqAsX75c9AWHD/a2224TcUrAuw8e&#10;kLCqf/GLX1BWVpZlHvT7vvPOO0WXwx07dggLyiqfon2UgMP6hu/bYH0DKeCsZwnxdjGULAw19EZL&#10;sCeKRkwIuNPprOYyfDL02nfg4tILdjfSzFlzqV+/TCHWoXCh4HN6iLeFgOMpFhUVzUIebFlZgQSs&#10;brhQrr32WiHa6EEBIVcC3j0weBr63MK3jUbNw4cP05AhQ0QaegTh61eICMSb3xTF16/mMhSdY86c&#10;OaIeUZ+PP/54h0DA8XZkVZY/Ap0Kg2tYYNAyt4CHkislVXz5i2sS1yH834lJDnK50hsdjpQ1XI5v&#10;hiuuPry0ed9+WrS4hAYN+pEQbLcV3oaAS86GD3skaOSEBQNrHIMuYVwJjJlglVfROfCWA38j3CMQ&#10;cgxXgMZNWItY/v3vf0/nnXeecKNYra/oHBCwhx56SHzf0BkwvAHaHazK8kfQ8cJKv6BzGDoEA/il&#10;p6XT7Nmzqbi4mO9zNGDa5af0tVyG7zVgyrBo0aLwrVur1yxbvvrdUaPGUlRklDgw/OTYZosWAo7h&#10;ZK0qAK8kZ+MohVOnTqW9e/dapilOHgjMyJEjqa6uTljee/bsEW6Vs+EN73SB3lSdxWp9fwWuk1aW&#10;t0RY4KECCDh6n+Tl5/Mbt0sIeHp6X4xG2MzlBDO+G3Y3NleVbd5KGBPFbk8QX2MGoyEzPLJdAQfw&#10;h59zTmCddIVC4f/AuMQYTla6BUJYu6B1cBdnDsgU1vew4cMp3m4X/u+MjP5fpaSkHOKyfFrAe11+&#10;+dVVtTvqv54x8/xvXa500Rc8NASEdSjgAEPNBtqTW6FQ+C9o8A5FP28LvZLAdQIBj4uNpbFjx9L4&#10;8Tks2n0pNjaOEhIcaIupSXA4Srg88V9MXwz4ZX5I874DS+p37f7V/AVL3h46bJgm2mGab6gzAg6Q&#10;T4m4QqE40+Bjr85oFsQboNswXHYjR44iZ0oqC3g8paamoffJtTExMbFcpu+HhqZ9zWvWbvguL3+C&#10;eALBqkZvFPzcoTOVAYKDQ8RrCxenUCgUpx3oD/p7W+mTGYg3/OAJLOBog8FwGrHxdoq3J1J6er+P&#10;nampl8ifGvt8+PGll++vqq6haTNmUUqKSwg4/hEnBrfqpICDs6GPuEKh8D3QK87rS8sOCGWDE12l&#10;M9LTxeBVzuQUiomJE71PnM6U/0pKSsIY4GGM74f63bsXVm+vOb54SQmNGDGSRVv7wbEYL8Di4Nsi&#10;NPTsGTtcoVCceeC61T7UaaO3SRtAwNE9GH/dcqWlUVKSQ/98Pv2VlJSUq+Pj411cvn8El8sVftGB&#10;Q/9ZXr714aKiSZ/F6W4UDC3bXktuW6Ay4VJRQq5QKE4VEO5Wn8h3ltBQMaAavq7GZ/PRuvWdmpp2&#10;O4v3Qi7fP9wnMlz3H7dMrN/VuH/BwiV/HjJ4mLC+4UIRIxRaVUAngPj36ROsfOMKhaLHgGEIXWn1&#10;efxJgK+B8dcdZ0qK+PISOBypx1JSXBezgA/h7fhf2Lv34H+v31R+x8SJU77AfzKFC6UblaSBv9qH&#10;iSelEnKFQtFV0D0QOqL5urtgdXsRLnqgoN93dDSs71RyudLuYVGfxAIezdvzv3DxxZeNrtmx88Yl&#10;S5d9NXjwUNETRXyxZFkBJw8qHiegTx8l5gqFomM0azuUdQNjeXfXmPSA/9+mulxiXCf4vp1O1zPp&#10;6X0rExMTM3m7/hd4xyN5ErJ7T9Njm8orWqZNn0l2PrDuP+laA58VxByWOXztEPVAH6ZWoVB0RC/h&#10;GtGsbAB9CO+aj7tDwik6JoZiYuLZEk96IDU1dTwzkPcjhPHLgA97ek2ZMmXCrt0Nnyxbsaoa46OE&#10;id/v85OPkR/2hHMFeMAv+juH9jCwiOOy8TNljP6nnThJiD7V/PFS8EV8sAVW8W3lbQNtO7wNY7zY&#10;D6SF6GMoaOANBXHAO5/+5qJPsYx447pGtHQtb3gnQTdPfHDlBsuMjedt+rw7vzGvMZ4x74vcB6v4&#10;U4GsG1nX6B3grlNDvBf6ut51bQbxbde5HAdDniPv+Z4AZVltv/3tmM+LXJaI8y7nDfEA5x7nWFwD&#10;hnRj+QDXuGjfwlSIpXf9mvNbIdZxr2c8HuvjE+fZsA0rxH6xBsh9C4OrxD3fDtAnq3gT+NdBHzYU&#10;sd9xdrv4B0JcXOJbDkdKiW55Bwkl9PPQu7K5ObpmZ90TCxYuoX79BvATMVgTWRZbiHgEC7cHjmsH&#10;o1gbsU7XHhQCzLvRRN7tk7c4OT6L2GcdvrHcxycuzk4ci1zXvMz1ogmy9vCT8aIOjet3hLFsUzzE&#10;3r0szgOmhjh9m+5lY3xnb76exmp/ukJPlWPJGaqbsxDxUAjW5iHeYNDQwWSzRbEFHvuZPTF5S0pK&#10;Shp0T5O/AAnNzfu+KCvbcsOUqTNaHA6nEHFUhhAMiAdPjUJtxCjK0uo2Y85nmR+vTuL1yYQQLD+9&#10;CU6lwJjjsHxKhcjHOZuP3S8x39Ndv8ch2kK4dfHGCKsYH2VA5kDR/zsqKvqruDh7bVRUlF2XvMAL&#10;F+2/+E/rNpbfWFBY9A1GKkQloDKk1RfB4tqWcFsKsk5H6W5CGCnWVunqBmUMF7moK0zlsuQkbwSv&#10;dVAm5iWGfO3Rme3K/ewMhpvxrOdkz+cppaf3pfvlaeN8SxEP1dwmPMVPGuBBiI6OQd/vD1wu13Bd&#10;6gIzNDc3hzU0Xvji6rVrb83JyfsiPt4ufFm4gMIh3u0IOATWSqSt4tpEWOB8QiXSnSKmjMXJCwza&#10;O7ZuHndXBN2S01z/SsDPLJ25ZnrkupJ0rSzpMpHDxcJzAP96TGycEO9IWxTGe/o0Kcm5PDU1dYQu&#10;dYEbdjQ3J9ftanxo1aq192SPz/08KSlZE08WAlt4pKA9ATdOTxoh4JjHycQ2JXyyTsZ680XaEtLT&#10;clwW21Uo/B0h2lLEtUZTNIrGxcWLn9UIv3dU7EcOR0oF+nvrEhf4oaGhYWB9/e771qzf8GjhhOLP&#10;Mdwi/EgQoKjIGBZvrTGzy0LNtLuuEDqJxYnzV3pCrOUDTS4bGxmNiHw67dWjSLeIN8J5rHo3+Dzt&#10;1bc57bQ8SBU9RygLOICAw0sQJsZ0wk/I8dOGiIhIno99125PvJDFe5YubWdPaGjYN3JXQ9OdmzZX&#10;vDBl6qy/9++fKXxJGHKWn2qaT1yMXGghwJ2gfQEHOEkmcQmYm6wTotlZWtWJVdkc1826w/n2EvvO&#10;CL+R03XuenI7AXO9+ROdva4wvncIW9k2AX6EDQGHPtlskdCqN+32hIN2e9I8XdLOvtB44cHxDc37&#10;7q2q3v7+goVLvh01agwlJTm5cqIpNiaWMAgWhBgWuRTf7ljlremM8JykkPgt3ThO1KHEKl2h8GXY&#10;yja2icBdAksb+pOYmCj0SIp3FBuZ0dHxryQmOiqTkpKmsIz57Yc63QpFRUV9iopWhx06dFnerj0N&#10;91ZW7/jritI1rxcVTfo6o28/SkxIpLi4OEp2JPN8kibk4qMfKyHuAFjc6IEikcvuNCvxQpwh3ufF&#10;ifdV7GM3hLhDulH2yVrUgs6s04k88tx1aR8UgYjWo8TTuwRx8HHjk/gUZ4oYVdDlcgnxhqEH70Bs&#10;rP3jmBj703Fx9nKHw9GXZcxnf492GsLioEWL1iYuW7YsoaamfvSO+vo1dbt2/6Z8y9Z/zluwmLKz&#10;cyk1NVWM8MVPOurXrz+5Ul2i8QBfbLYS6fYQLhMdccMzmBdp+rLXCVY3uhedenj5QZ2d0YdwR/Wj&#10;rrnThVG4YW0jzul00oD+A2jo0KE0YsQIMTBVlLC8I/BDBkpJyfhzQkLCvTExcZsiIhKTWcB6aTp2&#10;FofVq1eHlZaW2qZPnx6dk5MTXl5esXBT+eY/VW/fQWvXb6JZs+fSyFFjRQUmJydTRkaGqFz8by4t&#10;LZ2ibBBzKcQ6cIu40dOMyBsF825BN59kYxzPK8tNE78OBbAn6ulM1LU6v4GM6EViXGZLG1O83Q8f&#10;NoxGjx5N+fn5lJubS+np6WRH92a+1jGed0ZG3xNsSP7K6XRdD393REQExFsFYxg7dmzwli2Vc5cu&#10;XTmosHDia+Nz8qmmdidVVG6j5StX04yZ5xPGUXG50oSQZ2Zm0oQJE2jK5Ck0depUKp5YLH5jBL+5&#10;GEdBCjiE10t8DfMiTc4bpuZ1zKJlXu4KeGXTX9tOG21ts6P49tKN81Z5JDJd5jEuyzimrZ4oXvGm&#10;dbqMcfs9VebpoLP7fDLHYy7PuHwycd1F7o8Zq7x6D5FWeYzr6QQHBQtLG4INsS4oKKAi6MeUKTR7&#10;9mwqLi4W/7DEx4WwuNNS02jYsOHfutL7VjocKb+Nj0/YHhMT09fhcNh0yVLBHDZt2pRQUrLesWjB&#10;oobBg4fn5hcU/nvs2CzaWllNZeVbaEXpKpozZz7lsLijx0qqM5USE5NozJgxtG7dOtqwYQOtXLmS&#10;SktX0tq1a4mte84/l7LGZZErxUWRtkjh4+rTuw8FMcF9+CkM8DTWTzyEQiAvBiN9AF80+nqhTEif&#10;YArhi0NDK7tP7yAK6tU5kNeKYFGOEZnG+x0kCRZgH7Avnn3FhQ2wj6HaPjL46lWu6y5XLutgcB7U&#10;kbssfljJr2S94IcjEN2pmMjwSA10rbJCpNsYzhuB/B5sjFYOytPKRZ4oPl9o+Y/WEf1uOV5uU+TV&#10;84sBtcTDV0e/cXEMOB7Rf1ccV4hWDwI+dqDXgQdDPemIZX09WZdaverXgCHeC70s47n1pr00BteI&#10;6ZrpNOf0pt69OgnySszLJxN3kgSdg/307LM4XqvjlvlkXjHV18cyr4PzHhMdQ6kpqXTuuSOEUQdx&#10;nnP+HJo1cybNmjWL5s6dS4sXL6alS5fSggULiA1HSkhIpBg2/KKjoqlv336UnT2eBvQbsIvF+snY&#10;2Ng9EO7IyMgEXaZUaD8092YxjmpuvviF5ctLDw8YMGDMmNFjhctk+bIVVLG1ikrZIl+4cAlNnjKd&#10;RnFa//4DyZWaLk4EfOU4KcuWLaOamhq64IILqK6ujmpra6m6upoqKyupoqJCsHXrVi9E/BawxZ3H&#10;zBZOAx0tb9msI5eRR5TtzdYKfbsGEGfGK81qv5Fmim8XQ5ly3fbKaLXvhnUlxmMVx2sRBzZv3iww&#10;L5eXl7unYp4xryfTQFlZmcAYZ85TXtYauZ4VWMcq3ki5YaqVKedb5+1J2MDpEhs3buw0MIKsWL9+&#10;/cmxrn1gcAEYWsA4b2TNmjWtgGEGVq1aJQy2lWywiSmDOKRJgw7HhDrAPiEdIt6PRRqGAX5/FslG&#10;AXRjyJAhNGnSZBo4cOCjSUnO+xPtjn02m83BeeJ0YVLhZEJt7aU2flKGXHTw0k/5hOwcNXzUzJEj&#10;RlFm5iDKyyvgG40FgsUcVvnCRUtp5qw5VDRxkhD0H/1oCKWn9SUMmIXxx2OiY4VrBY0UOFFFRUU0&#10;f/58cYHgJEOgIPD19fW0a9cuwe7du5k9tGfPHmpoaHDT2NhooMm03NhGPo2mpiY35mWvOL1cc7oV&#10;zc3Ngr179wouvPDCTiHzA1mGsRxjnNx/gGPT6ma3qBsrZB1o6Os1NrjTsa6sZzxgUe+grk6bIk6m&#10;G5HbldsW87s0ZNl7GrTtG/fZDOrNuNxe/qYm43zr8208F1hGWe59MeCpDw9txQPjuvKYzfWBepL1&#10;V1dfJwyVeq5DWX/GclrVmwXm8oHchmTXLs825bnS5rXtg507Nep27hTsZHbs2NEuuP+MwPiSbN++&#10;XRhf1VXVtG3bNjeIw72LhzsevBDtkpISmjFjhvBlDxo0SDRE4i3NPVxHGL/ZRcYIVyx+tg7XCXOY&#10;Le2fREfH/SohIWk3C3cSS9DZ2TXwVIRLL71q6MFDl3zKJ6yBK3tnbk5ey+DBQ77nk/DdoEE/asGf&#10;7/fvP8gntYZP4AoW9CU0Z+58mj4Dvq3JQvCzsnLYih9Dw4aeKwR+wIBBlJ6ewZY7fOopQujxeWxc&#10;TJwQ/OjIaPHKLoa6FWOWowE03OBb117R0ZItXtH5Vdr8+oyB5I2Y0yXtpbe/buttArlO2+t1kmDv&#10;ZXGcIZgijbft5Y4AiDMum5DrWaUxXvss8km887nj5T545QXm/Po6YvvmeO24zHFm0K4i5431K/dX&#10;m+/jFWfO32q5ne1q+6Sli/xB2tQT70G79szArYZ9xrycavHtnSP3vrWBTNfA8XpcS3JZri/2Wd/v&#10;tpDreuVn3Psq0yQGt5ZwbSGd68SQ3sLT71isWyLDo16Lj48/5HK5socOHfqXceOyWs4/f+4PS5cu&#10;fdVmixvOQn5nJBMbG38oMtJP/1npT2Hu6tWx+/YfbG5uav41vxLlM/F5eYXPjBwx+sv09PS/2O2O&#10;T+DLcjpT+VXpfLYqGujiQz9mq6zxG7bY/1FSsuzr2bPn/GvatBk/nHfelBYW95aiomJmYkthYdEP&#10;BQUTWvLyCwX5TEFBUcuEouIfJkwo5rQink78IZ/z8QOBlzkdefMKJP/Oy81vAbm5ef/OycmlnPE5&#10;lJPN5OhgeTzH5+QJC0GAeSO57WDIhzLGg/Egl8ZnM3rZXoht5mh5RLrFNo3wduS6nm3q65j2was8&#10;rCfw7IMxr8iPfWSwDtZFuaI+5L7p5Unc+4ypvq434yk7S4frOYuXAeaBLBd5ZZzIJ/JrZGVlC7IF&#10;WllIF4zjNEasp6d58iAO5aEclKnnlelYV+TzlCXTxvE8gKtv3NgsfX0G60iwP2J/se9A245WBuL5&#10;nHI8jlHLp++DaZ/Evoh4oJeBdH1e1o9VXWM7WGc8Xz9amTwv13dPtbK0/R3vrnPtuJEH1z6fa3Ht&#10;8BTbyOH7IzeX75PcFk4TcJpAzIv4nBY+Jy0suj9wuS1c/vdcL9/z9r/jMr/Nysr6luvwn7nZed/w&#10;el8V5Bd8UTxx0ompU6deyW/sg6uqqq5i6/1YbVXtWKczPb9Xr95vhYWF3R8XZ9+fkJBQ5XA4AnvU&#10;QH8I/Lp2UU1t7W/Kysqq58+f75w1a1bctGnTvyssLP6eL6Avhw8f+Vlm5uD3+vbte3lSUtIGfho3&#10;28Jt/8kWyMP81H6WrZnnAM8/Fdw75PGQEF42wXl/xzzqjScvzz/H6z4X1DvoFU57HvO9ewe9zrwh&#10;4TQ3WlxvE5683pjzSbR0T3kd4b2ed5wZPb0Xz5tButeyVXnGODOGdd1leOb5JnNjXu51Ti8NQxzW&#10;9Sx7p0k8ZQe1ijcutxffVt62MOfHsiXuOvNlrM6jfj0HdZmXxX2jY7zfTDyl32tP8L31W37rPRIa&#10;GnqXzWa7mbmJ35KviouxH7DH2esSE5MXpSal5mQkZqCLX7CmECr4VVi+ZuO5O3fW3btjR92vKiur&#10;L1u/flNpSUnJiEWLFsVzsvnXRr1nz54dMXfu3NiVK1fajSxbtikBHxeZ4wHKWrx4cQwT2VWwXfR9&#10;57LCsYzp6Wb69OmhvO2QoqKiMCxjXk47gusuiF9JMQ2sP46ooIIK/hEgXCzeaSykI1esWJGjsVqw&#10;cuXagtLSNXmeeC+y+KEwjAV+YFdhEUxfsGBBf35rcLFoZjKppxvedhJP8TBKxvK8efPsc+bMSUFc&#10;R+CDK7ztoA716lRBBRVUUEEFFVRQQQUVVFBBBRVUUEEFFVRQQQUVVFBBBRVUUEEFFVRQQQUVVFBB&#10;BRVUUEEFFVRQQQUVVFBBBRVUUEGFsyWcc87/AVdd9QOdFL5xAAAAAElFTkSuQmCCUEsDBAoAAAAA&#10;AAAAIQAO9o2v7F0BAOxdAQAUAAAAZHJzL21lZGlhL2ltYWdlMi5wbmeJUE5HDQoaCgAAAA1JSERS&#10;AAABdgAAAu4IBgAAALqDPdYAAAABc1JHQgCuzhzpAAAABGdBTUEAALGPC/xhBQAAAAlwSFlzAAAh&#10;1QAAIdUBBJy0nQAA/6VJREFUeF7snQeY1sTWx+9371Wpu+wubTssHRQVe8GuWEGU3jtLL0vvIE1E&#10;7B2xIiAIgoB0RHrvvffeO+id7/xPMnkn2eyyu7wv5MXJ8/yfJDOTyaT95uRkZvIvPelJT3rSk570&#10;pCc96UlPetKTnvSkJz3pSU960pOe9KQnPelJT3rSk570pCc96UlPetKTnvSkJz3pSU960pOe9KQn&#10;PelJT3rSk570pCc96UlPetKTnvSkJz3pSU960pOe9KQnPelJT3rSk570pCc96UlPetKTnvSkJz3p&#10;SU960pOe9KQnPelJT3rSk570pCc96UlPetKTnvTE033/uu+2FwvWzWWupnX6P9Jtiv5N0pOe9OTd&#10;6b8k+bzq6VafKhaveHvF4rXzmqsA9H+w0LBZs1KdunZv23/goJ5D3v+454cff076tOeQDz/uOWjw&#10;+737DXi7/1v9BvTv2btf/95v9evTt//Ann36qurfsxcJcwjxfZW41GSkM5aRR68+fRVh3Qjr0UsJ&#10;43RmWoRbcVJmXLIw335teZjxMg7iY2ANMiXXfVLTy3NhxMltBvXEOfVpcM/+gwb3HDhoSM+Bg0k0&#10;5zCbnNukptS3G4hw2l9qadyPLXm471pLKecTc8eyer7t1yG5eriESfXo1YdlrUvRNbekrKvbpiY1&#10;vVy2ba8uq2msZaNcTnXrAfUyhHVTznRGnlhW96OcRxKfd1PyGljXwwqn62RdT+M6U1i/fm8P6j9o&#10;0Lv93v/w054ff/p5z08/H9rz8y+H0vzLnu/Ts408OnTq0rp+/aYFTRb8KyYmJhxzPQXRFBkZmbNn&#10;z7ej+g8c+GH/ge982K1774/pwg5OSurYo3WbNj8lJXU40bFLN9GlW09W5649RMfO3USHTl1Fu/ad&#10;RNt2HUXrtu1FqzbtRGtSy1ZtRQtTzVu0EU2btxItWrZhtWydJFqRMG/RmtJArdqI5hQHYR3btzTn&#10;Vj6Ip7ygZi1aW8vNeZnUEjLykGma0X6NtIawfyuuhRHHZaL9t5Rz3p9RVs4LZTGFcrPoGI1jbc/H&#10;26qtsW6XPEYjPdLhHKlqkwR18M3bdRBt23cUSR06iXYdOvN5lUIc0rSFsC6XsZ1TyMe5LYcZMrb1&#10;hSfb3hSX0yq7MbeOj44Lx4frZJ0XM0xeMz6PiozrZJxXeU6bt6IwimtG18+4Lj7hmiIc6eX9I6+l&#10;LS2uMwn3WVO6rhzPYUY8wuW9ALWgfRplojKa5THKZJaTlmValE3uG+L7Q85lHNJxOY37ydivuU9a&#10;btqspSFab0LzJk1bGHNTRvmM/WFdbsfHSmXlc8Xn13f+1fsJ623aJr9+fP3pfsK91L5jFxae2fak&#10;zl2787PcrUdv0aPnW6Jnb1KfvqJH776iS/eelK7LGdpufLduPT/u3bv/hz179/2eDLoPP/3i6w+H&#10;DPmgQXh4eEhUVFSEiRA93YwpT548WXPlypXNXLWmDz759Ms+/Qb8SDf60Natk/oSUJa2pJsnsWlz&#10;UbtugytVq9U4U75ipVOvvlru6nPPlxGln3hKPPzIo+KBBx4SpUo9IErefa+4886SokQJ0p13iRLF&#10;7xLFipUQRYsWE0WK+FS4cBGaFzXWixaneENIW6zYnaJ4iTs5j+LIh0V5mSpenOJNIa2Rv10cVsSY&#10;I3+5T6iQOS9YqLAoRCpYsLAoQMJchkGFCxnpMC+kircvyipSuBjtj4RyFzXKwkLZTKGcRtnNMlvr&#10;d9G5kipp6m7WXSXvEXfdhfndfE5L3n2PuJvnqu7xqeS94q47Maft5LbIB3MSwqE7adknrJsy92uL&#10;d5TJuq4oO5Z5na6HFB9rCRauC8fheHGN+JpQvHl+ipjXSIqvG4fTdaL7IpnoXMvrpp5/ua5em0JI&#10;S8sFCxYRBQoU8l3bAnSdIV4vZF53I97a3hRfd7pn5DLuC4i3NZc5T0VIa4Vjv7xvcz8J5jrNE1gF&#10;SQWMeQHfcn6aQ3JbzGUaXsYceRaCaD8kY7+y3DhP8lwZ5854zsxnjVSUZNyjuFZ0Teg64dreTffQ&#10;vffeL+67/0F6nh8RDz38qHjssSfEE08+I5577gXx4kuviHLlK4iq1WqKRo2bibZUcXSkCoHeNi50&#10;7dFzSafO3cb2HTBofP8Bb39ZqVKl18EYEyt6ugHTbSbQ/0uvUplp/p/ebw3o0aFD1y8SE1vW7ti5&#10;e//EJs3/V6tW3Quvl3/jyFNPPXP4gQcfYRjF58svIiOjBF0wmkeL2Lg4upkKEzhKigcffEiULo2b&#10;4GnxzLPPi2eh5ww9w/PnKMzQM6xnTTnWn3lWPEvCstzmOdKzWEecmUbq6aehZyw9Zerpp58WTz1l&#10;6Ekq05NPPkVle1KUhp6gcpJKly5tCsuqHOFm+ieeeNKUukyiPNU4pC9Nyyxze5Ytb6dkvCHk5VtO&#10;g5S0cju7jP08/vjjrMceU/R4adu6lebRxww9ZoqWH2U9Kh6hytzQI6yHHyYQPPSQeIjugwceeEDc&#10;fz9EkLjvPoJFKXHPPfeKe1A5oaKi+4UrB4ClWHFWIQYgAJcg8tF9Fh8fL2Jj40RMdIyIiooWefPm&#10;5fsOyp07t6B7WESER4jwsHCRIzSHyJ4tu8iaJYvIkjmLyJwpMytTpkzijjt8yqQsO9exnOkO2kbO&#10;OY8svOxL41u2dPsdPilht0O3YZ6JdUeapeaHuREu85D5pZinWjZTxjGpwnHKYzSOMwspa5asIlvW&#10;7CI7lC1EhGQPFaEhOej8htF5jhARETnpvOehaxEpYmPiuKLEdby31P1Xn3mmzLnqNWrxGwq9AV5p&#10;3SZpy8C3B89M6tDhpZIlS+Zm8ugpoNP/FQwvGPLmm5WfatO23Wf0KvdRsxZt+tSt12DLmxUq7Scr&#10;fPv99z9ED1Z+kTNnThFGDw4ssFdeeUVUr15D1K5TR9SqVUvUqFFD1KpZU9SuXZvXEV67dh1Rs2Yt&#10;UbN2LQ7jZVINVk3apibnUb169WSqBlWrlrqqGvOqNK+KuVyuWtWmKnJepYpNlU3Z1itXzrAqVfKp&#10;YqVKomLFiq6qUME9nIU4R3yFChXSrTfffNM1zKk33ngjVb3++uvXVLly5VxVtmxZS6+99pqlV199&#10;1RLuI6mXX35ZvPTSS6wXX3yRVaZMGfHCCy+wnn/+edZzVMFDXLlzxf6MIbMCf5orb6pUbRWloyKj&#10;yshZIaEiMiqh+41KiCsiUqn76O0TlRHecvDGgrcOsnb5zQBWtFEBQaiA4lABxVAFRJVQ3qhIroRy&#10;5c4lcubKSTCMEGHhYfQchTEgs4eEsLJlzSayZs3KykJAzcwVkq9SMiomVUacBeU7UOmQUPlwXHIl&#10;DzcgrgpAT6t4e9p3ZtovlIUq0mzZslEFECLCcoSLvLnz8tvF/WTxly1bXjRs3FQ0a9ZiZ5cuPVf1&#10;eWvAEpM/egrAlOXNNyvWa9+x08rmrdpsadAw8UKNWnXPv/Jq+WP33vvglSiywnGxcLM2TkwU7du3&#10;F61bt2a1a9dOdOhAr14dO3J4mzZtOLxly5aiadOmIpHSN2zYUNStW1fUqVtH1GHQ1yawA+g1WDaQ&#10;V3MHuRPSdvlA7gM2lo14C9iVfRDnZRcoq6ok5wRnQ+oyAVtVRSkfiDmNDOdlB6hNOcOlnEBWJYEs&#10;l91g7FT58uVZbmHOcLf4lGDuFq5KAt4tDnLGy3Wn1ArCraJQKwt1Wa00ZMUhKw85lxWIWpE4hcok&#10;pYpFrWAgrlggqmieovlTTz1l6cmnnjQqnCfpTQritylfhYO3I/kG5JTvTehhFt6IH3wALhJD8m3I&#10;qIDMt6G74S67k1WiBNxbcHfCVUNvQ1QZ5ctHlRC9ZcfGxIroaPMtKHceo/LhiicHQzpb9uwiCwEb&#10;FQ7egJIL4aiQaFm+JZlxWanCyk7bA/QwDh955DFRtXptkdi89bsdunbf/lbfgYtov0+YPMrk5g7W&#10;UzomuvGzJDZt1S2pfafjiU2a/12zVr3/vfTyq2SJFBchIaFkYeQRXbp2FQMGDBD9+vWjeX/Rv39/&#10;0bt3b9GtWzfRqVMnBnrbtm0tmDdp0kQ0btyYgV6/fn2GKx4W3IDw78XQ61quXLlFjhxhvA+82mWj&#10;Vzyb6LUvW5ZstnkWmmclZclsSlnObIqXEW5KDc+axcwLMvfD+5eicoSoZaD02A5zbJM1SwjnARll&#10;QbixboSh3KawDCEfuY65LX8IFpqxvbEfWUaKc6ZPp7Jnw3lVJeNomc+5u7AdXrnVvNx07TS+vAwZ&#10;6zJc7o+hIdPjGtC1MOLUvHzKTukNIb2ybosz151hvE0O37qaBnM658nC5LIqNS3mUuZ6VkVYl/eF&#10;LS0J8Qi30sp9YS6X1XVnGoJltmwkPCeYy2XcR1imubw/rfuL4AzQpiQGN92Dxty57CYT5LYwt20M&#10;yMv4XDnziLvuuudihcpVRaPEZlfbte9yKKlj5x+pMgk18aSn9E49e/b8NylTrz59zzdv3mZR7boN&#10;xEsvvyaKFiGg083/0MMPif4E808++UR8+OGH4t133xVvv/226Nu3r6DtLKgnJSUx0AFwwLtAgQJ8&#10;4e64zXi9s11Yq0ZPrswphKemzJjLPJNtn9LN6Ax3S4cwKQPi9nVVznB6OJR4+VD50vrCjXW3fbuV&#10;QUpNl1KajMiZj5q3DHeGqeV1LrvpWvFp0XXmod4v8p5R1zOZ85TSuwj3bmbaTiqTIjUc4vxdJOMN&#10;N0nytG5hvH+Em/uXYcnSmuls62qYXCdxXorUOJts54auiblsbINrBMl7yXnvUBpTmTNnFnny5KW3&#10;jAfFmxUqA/B/d+3V6wvwiTD1f/Hx8Zlorvu8pGH6T+XKlWObN2/1bdt2nU/Vrd9oRPk3KtJr2318&#10;gh986EHxFsH7yy+/ZKi///77YvDgwWLQoEFsqQPqgHmTJk3ptfZVERsbb95IqI3tNwTfXFiWF9IM&#10;Vy/s9YjBrt6Yjnh3yRtLvdFw46nxzhtRvUGdcqZJvp0d7DI8xJyrSr5t8nApWV71WNRt0itnXm75&#10;OyXj1LQuSsv1kWkc6XCN+Tq7yUxv3XMpxNvydIDMNa0MV9atfSjbS4BCKsjVZQlPmU6uq5LbGHPp&#10;H7/2NqqQXoar+1bTpLa99K1jW1UyPlle8lzwurGtsb25zG4YijPPlSG3+wdpDAMQLppSpR6cXKFC&#10;lecbNWkxpk6dBl2evO/JnAa29JTq9PLLZZ/u2r3nAbR1rVGrjnjyqWcZznfedado3rKF+Obbb8TQ&#10;oUPF559/Lj766CMxZMgQttRhoQPmcKvgCzguunqxfRc5eZi8gOmT/eLbluWNYsVdr5C3hJu6X3WO&#10;eBmXmpKnA9jhHlJdRD6guq0794l1tWxqmCo13pm3Gucmt/ycukY6t+uCddwDMlymSUkyLUmCIZO5&#10;bonyUaEhAWRLI4Vwdf8ppTPLy/maadR72doHZMalDD8JOV9YymllnA+MEuxSvE+Suq0aL/NQ81OX&#10;1XSq1PDk+7WvO9MYeTjL7CaZ1pR1rl3uOwI8GmWgKfQLZV4W9eonbmnevG3lF1988Q5CF3qu68k5&#10;JSYm5m7fvkupLl17zEps2uLqG29WEiVL3i0i80ZyK4LhPw0X3333nfjmm2/EV199JT799FO21gH0&#10;Ro0aCTQvvO22O3w3vvOCKVJvBn4ITMmHyFpXL6p1cU3xurzw5k0g42xp3CRvGnV7ZxqnnGmd28tl&#10;Kee6Gu5MD6jTMVvxalp1WV1PLd6ZzlSK5yWF9Kqc59UtLzWNjFPXcb1x3WnZusZmmC2NGq7E8zbm&#10;uno/qXJLa8vPXOb0ajqEm+W17UeJx7J676pzuawqeXhysDnTJd9GhvnSy/K7pXXKLV5ul1yyXCmF&#10;p6S0pktNShnNc23dP9b9ZfjgI8Jzcnv/osWLt6ldv/Fj1atXjySEAe7cw11P5tS+fbcirdokvd2q&#10;Tftd9eo3mPvCCy+djYuL56ZaaI44YsQI8dNPP4kffviBrfWPP/6YfemNGzXmr/T44CRfl2wPBUle&#10;MPXCyRtBrktZD528sCnoWvGWZHnkjSHFPr80wAxS8jKE7Uwli0tFKaVNQx4S+vK4kx27TCvjzPVk&#10;aeU5Tk1mPtIvKvNQ81KXbWnkdVT3I9cVqdecZaZzhqe2nbyHJBRSuqdYLuXD3JbeLK8Mx1uAFUfi&#10;bShMBdG1JdOmJl86dX9SyfO0x/nSGtaxIV8cyu22nVP2PNQ4Z3ndlNZ0qctXPnPdvCYs674kzlAc&#10;vvNFROQaEhEREUUIY6A//PDDGKoA49foqWe/fsU7d+72Y8tWSftq1q574fHST3JTJnQseWfwYPHz&#10;zz+LUaNGiR9//FEMGzaM3S/woT///AuULi+dfAPovhNvyrpI9rlcVtel5HYsJS8rjVw251Y6dRlx&#10;Ml7CTS1bastSMkzKzCvFeCsueWXB+3ektcKQRo2TMsPldkZ630Mnz4HzPHFaJYy3M9fldhyHuSkO&#10;U5aNfZmSYUocp3OLd0kv87XyNqXeE273gQx321aNN6TCwRlmbkNl88U58zDSIgz7UtNBPtjJPN3k&#10;y8cf8u3vWvmax6eEGdvKcEP2baSuFW7PN3X58/jVvJTjwL3HMsBucCfL5tDQ8NZhYZFxhLJ/V6hQ&#10;N1fx4sW5EyXD7Z86dejWrViX7r1Gt27T4XCVqjXOPPjQIyIsLILb7n73/fdi7NixYsyYMWL48OHi&#10;66+/5g+kaN2CLu4SXDZZJ5+kXBS3BwZSH1xeN7djKXlZF5eEdHLZSqeGIb25jWvZaJnj5brMw0zH&#10;4QiT4XJd5gOpcZCyrSrE8bKaXqYz87TSYt1MJ8P4WLHMc+OhRRrbNnJuLnO+SGNKhsnzZqWFKE4N&#10;l9vwvpU4Nd6YuwMk5XBDyE9KXVfT2MqhrKvbGlJh4AOBPc5Y923vTGcPs+9HhqdF6U3vL7mXVV4H&#10;Xxp7fOrhGVGgj984Tr4f6L7ke4KeB8RlzZRtZXh4rjqhoaE5wLTixSveTjPonwn3ihUr/qdDp651&#10;27Ztf75a9ZqX7n/gIZEjR7h47dXXxKifR4nffvtN/PLLL+yGAdTheoGVHhMTa5xcyARaSuu4EFLy&#10;4qjCBXI+uDJMlYRbsnASb6PsS+7bCpdxShpeNsV5YW6uW2Uww1xlpuH9YU5hyWTGY1lNL8VhJtix&#10;TxmOZXYDKPmo8RBvi3ylzDDjYbanlZLhMi3vR5Evj+RxRpjxIBn5+QAu4+X+ZbhTbnkb676HV6aT&#10;aaXUbXyS2/m2Tx6WWriUmue10ropo9ulX3dwd373uGtLLaPz3LvI0UP15kqeY7vk/ZY1S9aF4eHh&#10;FRyjRv4zhxLu3LnznW3advizRq06Vx948GHu8YUedvCjT5o0Sfz666/sgvn2229Fv379BcbwoErR&#10;DnKn1Dg+8ckfTnXdGa+uQ24PuTOct6P9SUDKfKz8EKfO5XJKong1T2ccpO7fKp+SBscv0yJMTS9l&#10;halpSdYxOMLtcgDUSusOVZ8oHq+wqeatlEFZlg8Z8lCPR6aDnMcIqXmp674w+8Mr09nTuz3gMuxa&#10;Sk9ab8sA+w06Hk+A3Xmt5boh4343ZFju4bXj4uLwIRXTf83lOzB6pBF0i09t27Yt2r1Hr1F16jac&#10;93jpJ0TOnLm4WzPapk+cOFFMmDCBXTCAPNqoY7AuyxpXBWhBdJJ5LsOwzifelAMkSGNcmORSw30X&#10;MOU4DkP+Zp5WmCnsi5fVuUxrzmWYTKNuby0radRjlPlzfkjnkHVuzG3kPqztEUaS28s8kN4tPw4z&#10;3TIyXk2HZZmnXPeFmWA316WceTgl8zDS+B4wGSfT2c4LSX0YfXnJhxTHYN+/IV988jBn/LWU3vQ3&#10;UDcKnP7cx+2kGwJ7ed2lfHHG/edbluL1zFk25cyZp0rOnAz0f+fNmzdXdHR0THx8fN7cuXPnMeh3&#10;i079+vXL1atPv+VNmrY4//QzZQ7DtXJXyZJi0DvviIlkqcNah28dUMeHUgwtyzBQQa7CXQ2Xoosh&#10;H1Z+oM0wKawjzhZGkhdSPvDqulMyzopHniSZN8R5I0zGm+HqMstcd+Yt1/mYlGPF6H8QBjdCmBO0&#10;vA1J5iPD+Thpe5lGjZPLsks88vTdwOo2MtxYNm5sXzzkPJ8Qnwtelnm6b2vP356PM60R58vHOtdY&#10;NuOMeDUPmb9vH3ap8Wo6t3BVqW1/s5RKeYIR7Gks8x2UBnKLS5vktUz9muJekgONybAsmbNsyZMn&#10;6lWy1sMId//G8AMJCQm5IyIishsEvEWnli1b5mnVpu2WChUqE7SLixxhYaJR48ZspU+ePFmMHz+e&#10;P5aiSWP+/AUYRMkAfq11knzApXCBnGGQBA6W1TTqhZVhqpxxanopzpfK4hYul5158bK5jcxbngPc&#10;OHgdBnQxngYAHBKSwxxHxhibg1vG0DbqMcm83Mtj3KByHBQ53gmPk0N5GvFmOcz0hrAub27fMfnS&#10;2eXc3gdYY1ujvDLMCJfbyWVj3djWF+7bxm2/al72MBmuLqvrN1v+KIuXjsehNEI6I0oGdr/uy36f&#10;8LNJksYV38N3ZJpMqOOPpxhyoGDBgrnMj6sYbvzWmxo1anRbt159NlatWuu9hx95TISGhony5d/g&#10;D6VTpkxhax1+dXRASiCoW833cPLoZKYKcFqWJ53TmtvIeN8F8cna1pQapqZxS+8Wr8pIZ4eNc9lN&#10;DHUclzw2c9kYnzozwxfnLUdYuAgPjzDH9jaEFkU5QsMJ8KF8/PJGdO4DkuVAGgzKFJI9h+ABn0yL&#10;HaAH3HG+3bbzrdM+2Lq3x/nW5Q2ffHt7+bAs5czDJ+vhsYX7tku+7kzrFu9cvkWUEaClZRu3NGnZ&#10;TlV601+PArgv3KcWh8xnld6m14SGhrcxsfevnDlzFs6dO/cj5oiQt14npgaNm/Rp0KjR9y+/XPYq&#10;xl14vHRp8fPo0WLatGlsrcMFg96lsOQBGRvYofSAXcpMI+NUyW3VZTVMhstlriiUfcpwmS65fECD&#10;jIrGd0PYwxVhH4qMnwugUwR+HmACPQJjZucUOc25FOLQuoitd8qLy6aUGVLLDRlgD+VzbrwFkOWe&#10;1RjhEF2o3bb1ras3ui9OLhvHahyv+3ZYN9L40trzUyW39+XjC/fN1bx9aXxS83dbTknO9GnZJv3y&#10;HT90HfvICNDSso1bmvRul5b0QSD1vsNzBj5lypT5SubMmWfmzBlZOnv28HqEPgw3cEeRIkXgjrm1&#10;mkG2adMmc9fufS5XqFRF3Hef0cKlRvUaYvr06WytwxWDTkgYKzokBJZi8s42KtBVaLudXJlGxl1L&#10;cltr2bp4CFMvprpu315dV8N80JJx9u2d22Ldd3xIl4mBC8jiQzMAnh3ghfVOEMZ41BiXOhfFIR6C&#10;BR8Cy53zM/aFfLFszH0ygA6ww6VjuHak9Y4xr21l4mUDPgjzHYsRph6bzF9dhnBcCDMkt3Wk42M3&#10;JMPl9VSX1Thf+Xxxap5qnFxX06hlV7eT6zJM3Y8vvdzWJ/v5uEkCPPHR0S1O67pk3Ru4n4k5soe5&#10;jL/jjjsWwwWD/6mStZ43f/78eWgZlrv80X7QT//XuVuv03Xq1B/0/AsvCQwX8Mijj4pJkyextQ4X&#10;zGiy3Hv27CXy5y9IJ+faUJcPnXVy5bqSTo1zyi3OF6ZeQHXd3IeVzqeUwgwZ2xtzt3j7dpBxjMY2&#10;GIMaUDescgK26QsHjGGZo5JEOH67JsEOYRt5o/n24yuLDEMeyJMrC1MAO8Z+xxuALJMvD/uyIZmv&#10;DDfWbdua18Quw0ePZV9ezjSGcE0x3n1WXF+3ewRxGLOb0xiSI/bZ1s1lltxGCmEyD1MyD9s+lXIZ&#10;ZZbH65Nxvf0l932kR/4tj4v8aYVnJK+UtnELTyltBsX3tikjDPdJdhGRO8+2kJCQqsTA/5iAhzsG&#10;bdyDf9CwmjVrFuvavfdZDL+Ln84COPhz0YwZM9haR5t1DOpVqtT9fDLsD6spPMyK1Ac+NRjIuPRJ&#10;XrDkcanlmXy/7qCTYYCDur0Vh2PEnG48fJQBwA33SwRb6IA6wBsdHUtWem6GD/oB5MmD35tFWYBn&#10;y54sfRVCkCyLAfcsbKHDny5/NME/mSC4w+0Dv72RTt0+ZfnS2c+hur1dRhmM8iCtb5llXmtAFS4m&#10;/PYQ5wH3UJjikoIQh2OXwj9G8bcdqcjISEEPlyX8Bzc6Kpr/yqOGG3GRlrCONPhvKa6Fel8aZVYl&#10;j1seu7p+i8sfsJR5ZCSvlLahsHR9UE0tLkU57wPj2mfOlHk23YcP071ZyMThf+leLEbzLMZqEE+d&#10;u3Sf2iix2V8vlIG1no9/fzVr1ix2w6DdOgb4wkfUsLCc/ACrD45TPBgVnTSnnCc19XAJExme0sVJ&#10;Hp4sTwJPSnHGfuzhch1i4DoqKSsO4QR1zPGxFCPK4QfI9GrHYA/JlkO8Ub6CeOThxwjyho8cvwjE&#10;twv8RNmw2vHv1zDKI5uVr1o+eXxcceTISSCnt4EQ/DXK8OXnyEHgJLC7nxtDvjyNvFLaj9EszDxm&#10;TueTuq1c5rzp2GVFjooHQJc/hoYA29hY43dp+Hcnfo1o/FQ6H4fjd2r0+svhWMZPp4sUKcJz/HAF&#10;y8WLFxdFi+JP+May/E0bwrAOFS5s/KYNeeXNk5fOvzQ+YM3LY/Idq3oMctl5rFopSEI1Q3BNWcnA&#10;nprSuW/b/U73g1zG/QsjKWeePAtCIyKe/te/Ct5BUI+n+xi+9uDvmfpW/4Frq1av9T+0hIHlif+I&#10;wlr//fff+YNpr1696AHC+C+pQN18wN1AiAfLOrGmbCdbkREuL4oMt1+o5OFy3b5fXjcvJNZ95TC2&#10;4/KaaaQkCFSpecp8cMxID2gbvnUCL8ENbhdY2PgFWYniJUWB/EXJOo0m6zSW4JafAFWU/5Iv3THh&#10;VCGwC4LydB6DXLfAzjI+vso5wK6mVbe3joHKKY9ZTetblmCTYfK82mXEm+vm8ctzFh4ezgAHXAFu&#10;CHAGdDGXoAaYMSoo1jGXYAbwJbgxB7ixjH9v4sfPCIPBgR9F42fQWEb4vffey8syHvvANTDuVd/9&#10;ymVN5dikfHC/dtp/tFKDazrBG3ip1xLLhnBPoJy3355paGhozlKhobnuIYMkPxlnYXkSEnITGoOy&#10;hQwGwvlPzz79Xk9K6jD+tXLlrxQpUozHV4dfHcIHU4yvjkG/rmWpW1AnWcBUxCfSnNtOLuRI70vr&#10;BJF6sVQpeSmy52O3SBEmYaqWWy27TC/z4XWZxlR2sg4l2DEHbEPJosY5yRESIWKiC4viJR8XRUs8&#10;JgoXwZ/p7xL54vNZrWUk2OU+ncI+8Y/NcHpbMsBu7EOCHR9hZVrnOZDlV8OQRkoNT00yLeYyT+c1&#10;hrUOqxvAhsUNWEMALeYAtYQxIAyoA8oqmPET5QcffJDTQIA4friMNBLy+BGz/Ms/wjGX+0DlgDcD&#10;dm+p9yuuGZfTuA9Svo+uBXa3sH+oAG750VeC3CnnNp6QcQ3x7BrLdF9kzjIyJCTk+SxZstwLMIaG&#10;xucgyz0XLQbfL/XMfwH+t3e//gvrN0hc9OxzZa7mzp2X/4Iu26xjSN4OHTrSg1rY/qC4yQSdBUg6&#10;YU6oQPJkGifUN3emMyQvhJmO584LlTyNKqMcPleDkQfNzTJyOuzflAoseQxSMlyWF/ngtd9wQ/h8&#10;yWi7DndJWHikuPOe58QjT1UUDzz6srj7nvsY7PFx8QrYI64JdrSEYbCHhnO+0hUTRnAH2FEOtXxq&#10;mZ0ATuk8QXKbZGHmuVHT8DV25A13FN5G8PHdsNrhZoHykSWfQOAtwHOsy7AC+Ms9pUHaggULsbAM&#10;ycoBlQWgbawX4ThsC2FfgHl0dAxXkrhPGd5mmWU5jeNKDnaU27fsC5fnybeeXPb0KUmen+T7DpRu&#10;xD5s8hfQU9v+evO25LymWM+8IXPmbK//97//vf+OO+4oEB5eMITuqeDurNS9e+/p1WvU/uuBBx5m&#10;Swc9SuGCwQdTjK8O3zo/IC4gt+Z0cqy5c9mUCgAWpYH4xseyM55knHQzjXIhrO1IMm9fOrvUMDUt&#10;r6OcdAzq/q0yI05dJ8k0kMxDBXuuXLlFbih3HpGX3nyiY/KLu+99XDzwyDPi/gcfIwuzFLtiMJ59&#10;ToIQ4A7/PFea2J9aDiybCiWwIx1890ZrGxLNDd++YbFb5UQ+6ropzlfJ303Ylo8LeaiS1/ka4bhG&#10;KFMOiM6J7+1CfctQZaYxtwllV5ZPRrypUDoHVKFB3EKIhLlPeEvKzuW3rrksG45Nke2Yea4+6KqQ&#10;l7GcOizt+djTyn3Zw2Q6t3C7jO3d49IidbuM5nGDlB6wZ3hcmuTn8vbbM5/+739vbx8aGvpc1qw5&#10;7jLReFtUVFSEuRxcU1JSUv02bdr++sablc7HxycQNLJxRyQIg3x169adrKVCxgPsFB4YOXc+QI5l&#10;nEjnw4Rt8eDxSaY5Qwcy0/gugAyTD4IvHnO5Hxkuhf0my9OxLo/FFkbLzjzlsq8sPqlgz5kzN8E9&#10;D7fmiIuNF4XoTeeuu+4yXQ6lRPHiJTgOlq0Ee/bsAHt23z7NMqrlB8SzZUVLm+wMNLS8kctwgcht&#10;kwn5yLmUGaceg5UG50KGmes2yTxSCjM/JidLw8Ibn/rvVCXO2iYNb4XKAynLrR6LKuu45LIpW7wt&#10;zJe3IVxz475Tt5My4oy5m2R+znzl9uq+5b4MpZxnakpefp9SiwtKpVYJXFP283vHHZlO3n57prb4&#10;aGp+OP2/2NjYEuboj8E3DX73vdHNW7Y9UObFV67mzJmHfZpwwaAlzMiRI0WjRo0JLNd+2GzCjUpz&#10;CSdIrssb2jixJAqTy5zezM/3QPi2cYq3IcmHg6XsQw2z4pR4TuNSfjU+JVn5QpSH0U4dYDdauqBZ&#10;I5rpFS5UhF0v8CHDfcBQRzqIwA6rNUtWY3gBW3nNfKUAcZ98kIfgikm2rbIuz70t3JR1PDLeTUo5&#10;XMOcco2XMJdySZOWvEm+MT9o3Sy7dV3NufM4VVnH7CKEqw98avegdd+yfGUy4uS2PqlhclnNwxfm&#10;Lvt2kCyDM0xdT67k+aRf/sjDL8ow3OW5M86XBDuYGBYW9hJZ7vni4+PR5BHu6qCbbuvT/+2JjZs0&#10;F48+/gT7awcMGMBghxsGP6J+5JFHDSi4PGAsxDlFJ8uCCZaVdSnrpJrLnBaiZWMbunlg/ZlxljjO&#10;J5nekpLGFmZKXeZ1M55Fx4MwLo+LbGkd28Bqx4dTA+4G4NFOG+6YKII52lrDTSPBD8G3bljrIcnz&#10;dQgAN9rGq4BHGIE9R7jtWJ3XRf4LlddTOg41DNureaS0nkwpGQBOqDvTmWEwIFLN35Qsh4v4uspj&#10;JCW7xggzJdPIOOuexL1nk28buV1K6+qymo96T/ngYuQt49RwI86XJvm2xnayvDIsbWnksi/Mvn5t&#10;Jc8j9fCA6brBbqwD7FmyZBlBQL+P5p0zZ878APERP78OSj/7/3Xp0n183XoNyaosyZ1o4FtHSxj8&#10;Galz5y4ihJuN0Q2bkuQDYz406lw+ZFIchmUzjm8yc1lup6a18lNk5Yl1xDvlDFe3w7Ist0sahMt0&#10;kPEQGLLSQDIPUzJfbpJI1jNb4xbgpYymjRLsYeHhIhult7smIMpL3Zcpw68O94vZ65LBbnQI4p6X&#10;6rHIPNQwdVnKLL8tzC08pXWbUHZ5LCnFq2lUIUxKDZfbmXnI/acmxzHytYGcecjzoUhea0MGpNRw&#10;K61LHs40ct0HOjXMJ3tau2ScM08flHz3KPYhy+sWL49HLqtw8637yinX1biUlt1kxPvySU3Xyitw&#10;spXvrzvuyLI3KiqqXZEiRZ7Oli0bWsT8K0+ePFljYmLuZFoGy9S5W7f32nbouLxKzVqn0SkJNytG&#10;cQTY0SGpRYuWJrSUhyslyRtdueElIFlqnBLOYYps4WY+zn0k21amg6TVp4bLbSEsW2mVMHXZlG0/&#10;OAcuaZwCbNFJyQZ2XvaBHTDOkhXN8SAVZmY+cj+OfeGDqbNVTFYCvi29uo1cdzvejMjaXpZVlhtK&#10;Cc5u8WoaqqBY9nVj2dxvsv27SMallkaVmlY9PzTne1UNSyGdTY54A6DGuly25SvllpeUc5+m1Pws&#10;me4ppPUBW413rJN86QzI2ePtcFbh64uzyxku193C5PrNlHEObGF/JyQU/L5y5coFCI88nACgXrBg&#10;wRgsB830w08jh3bt0fN/VarW+F9sbDz3/gPYx40bJz755BNRunRpA2xuD4ZTyo1n3YCq6CS63aSW&#10;UsoP6eVDrqaHnGndxNsr6870zjzkuk0SOm5xJGVbCShY2KEEXjS/g3sGc6xjEC8DXG6Qc0rZhyLs&#10;A6M9XiudJS6fmc46Rrmdun0a8mIhHcZokcfrfjwGsNUw+/aGVJCr28h4l234GNQ4UlrdOBCfD1Pq&#10;ulyW96jz3lGlpnHGyXC3ODXMuZxCegNA7nHqNj4om+kdcoM7ywx3pock8LEsoWwsS/lgLbdxhqvw&#10;dKZR4yDfNsmg62cZx2bfT1Y0q/2pbt26CdHR0RheIDNB3YJ8MEwYlvK2L74aNrRDp66iQqWqgmoq&#10;0apVK+s/pn369KELThdCPgzXknlzWUopjXM9tfTJJB9utzgpRxpb/s5tARIZJreDVLC4QQlhTmsb&#10;y27bqctu6e0ywCbTSJn7ZXip4dhGHoMqtZxSMlzG0dw6N3I7d/lAi7T2PLFve5klmA0ZcSlLbiP3&#10;Y4+T8arscb79QzINyimFeHXdlDx22zlQ1zMgt23VMLf41ESg4fSYq+GOPG1glnFSynbSyHJN47Yt&#10;pObrtuwMw9y5LzMNw9wMN8Buh7cBdV+4hLwB+kDIvv/bb890LCIiV7uyZctmz5Qp04fEyKJMy2Cb&#10;Bg/5YGibpA7ilddeF1FRsdzDFE0cR4wYIXr06EEXIJ1gpxPFc8gtTTKpD69bvCrjofallesyTArr&#10;9m2Nh19N79vGDgY1zhfmLnewI863HGKuI619P2o6VcY2vnIZecPFQ3EQp0kuY3tZFnnsapwUzodM&#10;K9P5yu/LQ5bdLQ8Z7nbu3KWms4SWPcp5dMar2/rKZU8jJdMaktddXnuZTuYhj5uUyv1qpFfD5Lpz&#10;bko+A2oYp1HLn1KcGu4Wr6RJth+Kw7p8/qzwdEjml9L5UMPlshVG+7eWFckwWS4Z7xYmy28KoJXL&#10;bmBHmBHng/P1VgAA+x133FEHbPzvf/87kWbcC9Wc8CE1OKbeffoPbdmqrXjq6WdFRHhuttQxNC/+&#10;ZdqyZUv7RUpJzgumypnWkvOGxbKUjIfUZRmvhksoGA+tEzSQEW9AyrduxktQMjQpDbtJDAhzGo43&#10;t5XxVjNDuYx4Yzu5D196GY+5kobDlLQcjjSmkoXTsszHGYdlijOOyzh+2zGyjLRquKxsZJhP8vwa&#10;ecv07jIqCSlnXmqYms53nGb5bZLX0B7nyyf5NbbHYzv3e0FKpjWO1Z7Wd/yyAjTuNaSR4XI7X1rn&#10;Ns60RpivXGoeiHPGO8trpJfxxnYyf2dearhTMp1zeyWen92U4h1CWsBXLjufeTXMLV6VCXEpablb&#10;om3lMqdBXuayG6QzIhPs9QmN/7nttkwf/etft0uL/d9xcXH3mcvenzp37fFFk2Yt/37woUfYOsdP&#10;NAD3zz//nMfscL0ATskL5iZbWvWm8t3MUPIb2ZCxnDzepxCRDSJI+IThbDHPznMJEXsaU+j0I8Vh&#10;GJVRCuFGE0Nfepk35nLZDLfywrKUGSa34e2lKIyOQZYzdZnp3dZtZaRw2/lw7Mvan9ynug6Z23Na&#10;dXsZjzCHOJ0ar87VbYx143qgUpQVnSmE286H3Lexf1kJZ6P7wTgOhJt5U8VqP25nPnK/hmR+xrb2&#10;bYx9yO19AlBluLz/jPNkhpnhydLQspUf78tcl2EusspqpjPyRlllvkacEW8+Hzw+PcJoznkgztiG&#10;8+R07s+SkUZuJ9O5y9hfyjKeV/u6DJPLhly4gArFhLUN6qZknJt8gMZyemDvS3vHHZlPh4aGfl6q&#10;VKn7YmNjn8dAYOAkzXNER0eXZGgGw9ShU5f3GyU2vXzXXfegthLffvstt4Z57733zJNNJy0tsny/&#10;WMdcSgW0XMZNad64LPMhp2WZlm9iWsdDyT+VICBC+NsQhO71sht5aLYcRnd7dDXHXEquu4W7KZV4&#10;3q+5P5ZSFjUuVE3D6yhnDqv83AXeXDa2NeJteSlyHncyqftzjXfmj2U6Jp4r6VzEafgYsEwKoXC5&#10;7irKNzXR9kiHwczkObGuryner8v5Z3E+yr6SxTnCZLi5bJ0LM62cu5Yf50hdJ1npZb6WjO2N6+CM&#10;c8g89/Z9mssyX5x/My8+H7xsiOMg65wZaXBf2e4VpKe5tT8ZTrKda+RpppX7kNtaYXJZkbUNpOQn&#10;8+Z1c47KBc82nmfr2ednnGCPSiSzkw8GO4w0UipTJHPsclYCdninJFkJ+NKjLwqB/aMqVarkMTH5&#10;L4J8VHx8fD5z1dtThQoVMrdp12FIw8aJ5woXLsZWH8aFgRtm8ODBDHp5Eq0PHikqWwphKSm7Teh5&#10;GRKWW0QVLSUKP1FOFHumkqXiz1a2VMKc3/mcqeeVuVx2xqWiEnL5GmnVMqSmOx3rsrxQMVMpxbut&#10;Q85trlfYB8rpti8ZL9PwOs6BOS9uLrPMc5MuKXmq+0mWTl5PVTLcLd4ZJvNRw9Wwa8mtTFBa8lLj&#10;3dJfa3t5TtzOjRmmXjtepji5Dtm2V+TcTuZrhZvLUmq+Mg3mKZXFTeqz7FNFn55Wlk3lv/9ZkSNX&#10;NFcI7vyQIs6YIPcB3ZDkkB3kPqlp1XAMt126dOnfGzVqZH04xXgxQTNmTM2aNQu3ap00pn7DxEsF&#10;CxXhUfK++uor/lH122+/zSdF1pA4ib6T4B+FRESK2LtLiztfriNKvlZflKrQQjzd8j1RbsA48ca7&#10;k7W0tP6heqn7d+KBqkni7rINxF2v1BWFnigvImIKsQHoxpLrlw/sMHCfefqZpU2bNr3HRCWm23IZ&#10;v8vz/kQFf7FV67arGzZuKgD2++9/QHz55ZdstXfv3s2EugS728lIv1BBxN7zhLivYkvxcK0u4vkO&#10;n4vygye6XlwtLS2t8oMniVf6jBSPN+or7q/SRhR+8g2RI0+cK1+uTwbYwbxnn3l2VbNmzUqZMOc2&#10;7EED9qSkDs3bJrU/ArAXKlSUf6QBix0fTuvXr6+A3XjlcT8ZaVNmqmmL0mvZw7U6E8y/cL2AWlpa&#10;WtfSy72Gi9KN+4t732giwvLmc+VNeuR0yYB3zz//wuY2bdo8KEd5BC+DBuxduvV4K6lDp6sNGzcR&#10;8LHXr9+Awf7RRx+JMmXKmFA3PmhcjysmqV17MXHS72LBmi1i8dZDrhdLS0sr8HqTVO+zGaLqh1NE&#10;469miVbf/ikaf2nMmw/7w3UbqMZHU0XF9353jZPq+8tSsWLHEdZ3f2wUdT6d7prOXyo7YKx4utX7&#10;4qFaXUWmzL4x+DMmnysGRuzzzz+/jcD+cFxcHFrF8B+UPA/27NmjIqKjo2O69eozoH2nLqJBoyai&#10;UJHiom3bJHbFfPjhh+Luu++xoI72zBkB+92PPCvaDPxcDBr9p1i27ZAYNmu9uHD5qhgyaaXrhXJT&#10;zU+mibkbD7jGQbg5a348zTVOS0vLruofThXD524S3UYuFC2+mSOWbz8s2v8wT+w7flYk/TDXdZsG&#10;X8wUbb6bK6p+MMU1vtnXf4hZ6/aKjftPiP/973+sAyfOifmbDojv52wUVVLYzl96fdAE8Wzbj0XJ&#10;V+u7cihtcgd7VFRULCGT/3nqebCHhSWE5s6dP0+PPn1tYG/dug27YdDUEb8vyyjY0ZytRYtW4scZ&#10;y0SvnxeyRTBx+Q6RSBA+e/GK+Hr2BtcLpKrD8Pli474T4sjp8+LK1b/Emt3HbPFtvp8rfpy7WUxc&#10;sVO0pWU1TktLy10wgiYu3yn6jl3KFvjWAyfZgsfUbdTCZOnrfTZTdKfwzj/NF9WoUnDGQ51HLKBn&#10;9G/x199/cz6Y/v77f+LKX3+L1buOsrXvth1UicrQf9xSfmNQw9/5bYU4cPKcWLf3uOhILFDjpD6f&#10;vkbsOHxK7D5yRvQevUS81v8X8WTTQSJL9nBXLqUknysmOdjz5s2L8dhvAzc9D/aQkJjw8PDomF4E&#10;dowT06BhoihatLjo0KGD+Oyzz8S7774r8uaNsqCOXpVokug8IW6Kio4TA98eLC5evMgw7zl6saj/&#10;+UwxYdkOrvnTCvbRi7aKC5euWBbAVbpplu04zHGwOt4jqx9Wwuz1+0T7H+cl215LSyu5VLBjfQuB&#10;HS4TTB/+vsqWtu6nMwjqi0Q/StuF4J0S2LuS9Z/StJ7A7PZGDaB/Pn2tOHX+krh05S8xmEAu47B8&#10;kd7sv561gcu6id4EGn0507b9L4u3EUsuk3G3Sfy6dDux4iqVd7po8PkMMXHGXPHoo6Vd+eQmu4+d&#10;1rMYYG/RosXD+IMSIRM//Pf+FBMTEw5XTJ++/Qd06NxV1G/YWBQtVkJ06NiRR3R85513RBj+yMNt&#10;2LMLdB5KC9hzReUXXd4bZl7SlKe0gH34vM1i6fZDbK3LCVbA0q2HRC26UT6YvIqhrsGupZV21TDB&#10;DisZ65tNsMN4Un3otSmsx8+LKd0ylr/BDrcOtuswfJ6YRG/dQyb63LPbD51isGO5yVezxclzF8Wk&#10;lbtEs2FzxCdT14iWZN1/NXO9+IY4IvPG28HEZTtF06GzxWmqLL6c8Kco+OjLIlMaPA3cc5WsdEvG&#10;x1O22FWwe95iT0hICI2Pj8/bi8DeqXM3AnuiKFK0BPvY4V8fNGgQ/0TYstjTAPbwqARRrttXXAtf&#10;a0or2AHtJdvscMcNuGb3UfHlzHUa7Fpa6VT1j6aKiSt2iONnL4pOPy0Qy7YfFrU+mcbru4+cJrgb&#10;oJ6+Zo8F9UCAXdVvVNGoYD9y+oJYt8dwvTb6cpbYd/ycWEQG3XuTVokjpy6IDyevttLW/mS6aE2g&#10;P3vhMh3HdNHwi1liFx0HjMIGH4wXpcvVElmz5XBllhRcL7DapdCDXoKdjOAHCZk8+JfnwY4PAhg8&#10;nsHepbsJduPjKcCOzknwk0tr/VpgR0ejp1sMFlXen+J3sEPzN+0Xh0+fN7cmy53gjou/eOtBDXYt&#10;LT/pzSGT2c9+8MQ5sWLnkZsG9mNnLoq1LmCX8VIo78ItB8XBk+fY6kf58Nbx7sQVbOXjg/CkucvE&#10;U69UEFmypdyxyR3shismOjr+KWIl/xrP82CHgz1v3rzF4WPv1MW02IsUF20I7B8Q2AcOHMhgl1BP&#10;DexZqDYsVbEVn+hAgf2XxVtFB4L3nmNnzByE+OtvfHk/KxZsPqjBrqXlBwHQh0+d54+gNxPsh8kq&#10;33rwJC8D7PiIOn+zvWVc9Y+mWa10mgydLS5duSqGzV7Py4D6zwu38kdbfNv7YdxkUeSeh1J0yzjH&#10;mQlasFMB81JhC/bo1YddMQ0aAezFROu2bcUHH3xggt0H9dTAXvDR16yTHSiwj6KLhPa3+Pq+7dAp&#10;MxfA/W+C/Vm6sRa45qGlpZU2wVIHQOVzdTPBjhZw5y5e4eUWw/7glnEj52/m/Tf+ajZD/b3Jq8QX&#10;xBrkjQ+x+JC6lrZD08ujZy5w4wowY/i8TWLzgROiRrt+KfZWtY2HhXUCe5kyL+5o1arVI0EJ9m49&#10;eplgb2KB/X0H2LORRZ4S2As+8KwoO9A3rou/wT519W6+eAN+XcZhFejVCzfYhn3H2dd+4twl7vCU&#10;9IO22LW0Mqq3flkiDpGlLqebDfZ3Jizn/i4fT10jRi3YIjZQHrDEUfnMWLuHW9p9SnFwGf1EnBg6&#10;c704df4ylXMpN91E23z46D+btkbM23SArfb6n88Q97zeWGQPy52MY0ZHTB/gMcTxiy++uLtt27aP&#10;qmCnyds/2lDB3rlrd9GQwF64SFHRqk0b8f7771uuGCib6ZJxgh1tRV/tNsx2gSpTzYmv1teaPpri&#10;+/iRknr8bDSzqkyVhRoOuOOjz/il27kSwauaGq+lpZV2wWiCL1qdbjTYkb+zL8rwuZvFuCXbxZhF&#10;28S7ZlPIDj/OZxcL2rXDvw7WjF28jdN984dhLMJKb/nNHG4OiXCA3zL8Bo0XUUXus3GMWcZgN+CO&#10;po74v0GZF8rsat68eWkC+9MK2L09WWDv5QN7ocJFRMtWrblzkgX2EAI7KWu25GAv+kxl8Wrf0daF&#10;kCc16Xuj+dLMtXtdNRnNluh1Sd0uvcJ+AHi3OC0trbSpwpDf2cgat2QbtwWXGkvrn0xdLVoMm2MJ&#10;nQzh8nDLB8/zzHX0fLvo+zmbAt7zND16pE5XkS1HLhvLLLDDFUMC2F9++ZUzTz/33Mjo6LgaCti9&#10;3Z5dgr1Lt14DOhHYGzQ2wd7aAPuAgQMY6iGhgHsYD96fRQE7mjaiCy9GXXOeONwsaAPbkG4EN9X5&#10;dEaybbS0tG68YPWisx/attv00VT+MIlnWQpp3fKAKr3/O785uwnPOwwxt+1uhsq/M1HE3PWoA+xo&#10;1m2AHQLYy5YtJx59vLSIj8+fJMHueR97ZGRkzrx588ZbYG+UyMP2Sot9wAACOyx2AnsIgR1/csFf&#10;TOSJKFm2gXitn91a19LS0goGPdP6A5EpS0hysJvuGIzHXrZsWfFYsIHd/BtILMDeuVsP0ZDAXqBA&#10;YdHCAXZY7CEh4Tawh0REidKJA1ytdS0tLS2vC/9/iIgt4gC7hLsP7KVLP0lgLxB8YMfH0y7denKr&#10;mAQCe/NWLRns/fv3Z7Cj9ynAjmUcOE5C0Wcqidf6jhYVPpieQU3j8Rx6/7xYS0tLK91CT9OqH01j&#10;lrgz5toq3WSgBXb8g9Vpsb/2WlnxeOknRP78QQh2tGPv2p3A3jBRJCQUYrAPIbD36yfBTtY6Cf52&#10;CfZH6nYT1b5eKKoPW5QhVRs6X3wwaZk4e/aylpaWVro1beVO0fzHhdfFoapfzb8m2GGxBzHYe5lg&#10;LyhaMNiHMNhDCOYMdrhi0DIma3YRHl1APNP2A1Hj2yUZVvVhC8WnU1YIcfV/WlpaWunWn+v2ilY/&#10;LRbVv1nsypi0Krr4gwrYfX727CbYn3jyqSAFex8Ce49ePLpjfHwB0aJlS/HukCGKK8YO9jtfqikq&#10;fTLD9SSlVRrsWlpa1yN/gb1Mt2EG2NG73rLa8T+JUPHaq68R2MliL+ADO01Zzbk3Jwl2/EGpS/ee&#10;DPa4+HwM9iFDVB+7CvYQcX+VVq4nKD3SYNfS0roe+QvslT+b7QC78REVYC/LFvuTIi4uX7fIyMgs&#10;Jjr536eenSywo+dptx48CFhsXLzpirGD3YB7GK2HiweqtXU9QemRBruWltb1yJ9gz5o9zAA7Ga7J&#10;wP7EkyJfvoT2QeeKkc0dGeyxcQbYHRZ7aGgEzyOi8ovHG/dxPUHpkQa7lpbW9chvYP9ijshTsKQJ&#10;dp/VboH9qacA9h558uRhF0wQgb3HgM5dDbDHKGDv16+fCXYD6lDhx14R5QaNcz1B6ZEGu5aW1vXI&#10;X2Cv9vUC8VjDnj6wm1b7rQP2Bo1FdEysCXa0iuknMKqjCvZ7XqtHUF7keoLSIw12LS2t65G/wI7t&#10;y739iw3saCSCDpmGjz2YwQ5XDMAeTWDnj6cG2I3mjgrYyzVwPTnplQa7lpbW9chfYIfKv/OryGaB&#10;3ZAEe+knAPZ8wQh29DztIeox2GPYYn/3XQXsOXIS1A1psGtpaXlB/gY7BjnMDqhnMQRDVg4poIKd&#10;ptvMuTcnC+w8pIAB9igL7O+KvgR2jA0joZ6DdK8Gu5aWlgfkd7CThQ64O8H++ONPOMHu7R9tSLCj&#10;uWPXbj1FvfqNRGRklNFBCWDv21dkzpzNAru22LW0tLwif4Md3gl8MJWumBwm2J8IVlcMhhRAB6W6&#10;FthbiHcGq2CHj93QPeXqu56Y9OpGgf1/V/4Wl85dFEcPHrF0+vgpcfXiFdf0adHJoyfE35f/4uU/&#10;Zv6RLF5LSyvw8ivYB/9KfMMotsnB/tTTT4t8Cb6PpzT925x7c7LA3qevBfa8eaNEcwL7YBPs+KFr&#10;MIMdAD647yADePf2XSzA/XrAvmLpcnH5/CVeHjdmXLJ4LS2twMvfYHe32MuJp9Dc0Q522QPVm1Ny&#10;sDcksEeaYB8s3nrrLf5jUo4chn89GH3sAPv+PfvFn7P/FH9duspCGCz5zes3iY1rN4qli5aKMydO&#10;sxYvWCz2795nbX/88DGxYslysWvbTnHlwmUOQ3oNdi2tm6tAgT0b/OyKxf7Ms8/CFTNAATsm78Jd&#10;gr1X3/48umPdug1Enjx5RbMWzcU7BHbDYjfAzi1jSMEK9rl/zE0WN3/OPLF3115xmoA+dvRYsWj+&#10;InH25BkxcfxEcerYSQb8YjNs6cIlYsfm7Zzf7xN/FxfPXuA8nGA/f/ocbbdf7N25V0vrltY+aNc+&#10;dm2qz8CNUmBcMcYHVLSOCSOwlysHi/1ZkWC32L09hYTEhIeHR8f06d9/QLcevUTtOvVF7tx5RLPm&#10;BPZ33jHAnsW02E0FI9j3EaB/+fkXMXXyVNa2TVs5DmA/fOAwL/9qAhoumtUrVrOFjm0vnDnPYF+9&#10;fJXYStvBak8N7Fpa/yThzRdvugf2HGBD6OjBo/yMyLdit238pUBY7CGw2KUrJofhinn22ecwnHnw&#10;gD08vGBI7tz58xgWe09Rq3Y9BnvzFi0Y7G+9lRzspW4xiz01sO8jax6+ecxXLlsptmzcosGupZWC&#10;AHIYQof3HxbHDh3jZwSuz0ABPjBgh8Weg+EOsJdLGezeHeFRdcXAx16zVl2RK1cu9rH7wJ7N8q8H&#10;C9hVa0Fa7DOnzWR/OQQLAzdcWsAO98yxQ0fZr75p/Sb2rWuwa2mlLjwfeG5OHj3JrdLwHLqlux4F&#10;DuyG1W6B/TmAvbAN7BEREdnNRe9NFtjNj6fVa9QROXMS2E2LXbaKCRawA+a4ieDnVsF+lG4wWOwL&#10;5i5gbVy3kdOsX71OnDx2ktMtpHDMAfwdW3eQ1XGIfe8rlq7gD6/4qLp35x622JcpH0+RH+ZaWlp2&#10;4RmEEYVWaGdPnrUZXP5QoMHOPnbLYreB/f/y58+fx1z23iTBzu3Yu/UgsNc2wa742PHxNAjAjhsG&#10;VsLxw8fpdfCCX28gLS2tjAtGEJ7LMyfOsOHkliYj8vvH05AwyxUDuEuwo1WMwxUTHGDnH2107S6q&#10;V69lA7vV3NHjYIclAAscHYdwE2moa2l5S3hGTx07xa3N/OWWCQjYGeom2HNEGGB/JlmrmP+LiYmJ&#10;Npe9N0mwY6yYTl26iWrVaxLYcyofTwns8uOpR8EOiBtQP0lQN9qZa2lpeVOAu9pz+3rkd7CHEti5&#10;uSMJrhgT7M8997woWNBmsf87Lq5QgrnsvckJ9qrVaoqICIC9uRhEYO/TR+mgZMprYIf7RX6g0Za6&#10;lpa3hWcUVjvkFp8eBQzsBHX2sZtgf5bAnuAAe974+GLmsvcmC+zdJNhrMNjRQWnQoEGeBzvcLieO&#10;HBfnTvk+lmppaXlb8LOjxQw+qLrFp1UBATt87BLsYQT2cuXE88+/QBa77+MpfmodnT9/SYaoFycV&#10;7B0J7FUcYIcrJrNHwQ6QA+gAu798dlpaWoEXnl28aaMz0/U8uwEDu2wVQxY7Oig9/wLAbrPYb8vv&#10;ZbDnzp07DymBwd6ZwF5VAfvbb3sa7HC9oBOEHL9FS0sreASgw2I/ceSEa3xaFEgfuw/sZd3A/u/o&#10;6OiHzGXvTfHx8XljYmIKqmAPDyewN28u3iaw91HBbraM8QLY5U2BJlTaBaOlFXzCc2sMp40hCDI2&#10;0mrAwR4WIV577TXx3HPJwP6fqKi4R81l7025cuVisKO5I3zsBtgjLLD37tPHk2CHlY5ODxrqWlrB&#10;Kzy/aNGWUas9UGCXoztKsL/wwos2sIeHh4d4GuxwxRDcC3Tr1YfbsVepWp3B3rRZMwPsvXt77uMp&#10;rHXU9EcOHHGN19LSCh5hbBm8eWfE1x44i90Y3TEcH09TaO7oaR+7/HgKsHcisFeu4gP7wIEG2LN6&#10;DOz4oo7xXmSXfi0treAVnmeMnnruVPpbyATUFUOKCM9ptIp5oYzIX6DAQOWXeP+OiYm501z23gSw&#10;R0ZGxnXp1oNbxUiwo4PSwIEDPQv2Q/sOusZpaWkFn/C9DB2X3OJSk7/BnoPAHmqBnSx2YiHA/kKZ&#10;F0X+/IUcYC9Q0Fz23kSvFrnRKqZTpy792nfs/DfAHhYebgc7ep6GeQPs8MnBv37EHJExWGR8JNLf&#10;BCA0cztC5wKjamIZr+DHjxzndQiDRrltpwpva2kZOgJ54ScQ/hyfxJ9CueBjxjJGFUWPTGeaf4Jg&#10;rQPs6X0+/G6xY0gBB9hfL/e6KOMC9tjY2BLmsvcm6Yrp0KFT1/YdOp2Hj12CfcCAgaJXLwJ71hA7&#10;2F+/uWDHg5CWh99LwqiQGN73nw52gGzrpi1iyqQpYh6GTN5/iMfKnzF1hvhz1hwOw+8K3bZVtWPL&#10;Dv5ZyrX8sssXLxeLFywS588Y8IRwDfAPXAzJfID2jf1jGRXAjb4++NPW8iXLeRlQnz1jdrI0/wTB&#10;8MEznd6mywEDe3YJ9pzi9dcJ7C++RGC3u2KCYkiBpKSklu3adzzus9ib28FuQt0LYMcXdFh6bvFe&#10;lQa7oQt03TAM8qrlq6ywOQR0hMlvJmn5yfj2zdu4AsgI2LfRthhqGUMvr1q2UqykfeO3hxiDH3C9&#10;kdcIZVlD+8XyPxnsADrAjlFZ3eJTkv997OEm2I1WMQB7+dfLi+fZYg9CsLdMSmqa1K7DEcPHLsE+&#10;QPSCK8ZjYIcbJi0PvyoA4MTR42Lj2g0s/ERj9/Zd/NHm4tmLbP3JPDHHOqwIWHH43Rd8+nJbbCMf&#10;flh+MhxjuGMbhCP+wN4DVtzaVWv5n6oIh3ADb1q3keN20nbydVxakfhTE1w3yA/pADKk3UrhsHKR&#10;TuatlgflleE4BjwsOHZsgw/Osmw7tmy3rCNY0fJXgWihgOOQeRyjbSQ8sW81/110/hDupj1Ukcl0&#10;ADDOKY5lA61PnzJdzJo2k48PP0CZNGGSWPDnfLF+zXreF45X5oNXdOOH48axyzc1HD8qS6TH8eD4&#10;1HLJ6+AE+54du/mPWDgX2A7HjvOAOY4b4/PLa4GwzRs2c55baI6xTbBPbIfu8LgmKBPisYzrgB+x&#10;cHoKl/cT8lHLh/tOlg/HgTywnBrYuXx0zWQe6s/W8c8AeS9B8s0DQvkPKvch/lOKntpy/RCVK73P&#10;UiCE48O1RU9yt/iUFKiPp7K5Iz6eli9f3rDYC9hdMUEFdtncsVnzZgbYe/US2TwGdtyoEjZpFR7W&#10;BXPni0XzFjJA8FONyb9NZvhiADH8vFo+bHgbkD+zBgjwtyT873QDbTdjygz+uTX/B5Wgg/+nIr91&#10;BO75c+ZbbgTkC4DAKsQDNHv6LDF65GguP0CybPEysWTBEt52yYLF/HDj5oYliT89wZIEDE7RQzpm&#10;1BixjoCDtCg/3BYrli5nSGL/2Id8g8HPRGB5Ii2sUFiDyHftyjUMLSwDTuPHjmeoMKQIcpMJrigX&#10;gISfiiDvxfMXE3AXWIM1TRg3gcuKOJQP58/tWwd+Dg5XC/bNx06wwv5xfjeu3Sim/05gp/MBOAJQ&#10;DHY6bpxfXFccL/LBNcPPTXAesU8cG44JAEVFMPePP/l4ACbsA+cIFehCOkeAIPJQwY5jRZkBdWwD&#10;wOK6rqGyoRx4Y8C5xP2FbZEf0mPfyBeuIpQBZZTHZVz7dXy886lMuA9wHLwdzZEPfvKCewZvKbgG&#10;c+h45D2M48B5RbrUwA5A/4H9mfcBrjuPtUL3IP7whXOEMsGVhePHOfr78t/8loj94hjg8pk4fhK/&#10;oaBsS+hc4niQj9s+b6RwbVAhodxu8SkpIGDHkALmmOwS7C+9/ArGY39X+WvSv+Pj44uay96bJNhb&#10;tWnXsF37DgeMDkrhommzpqJ//wGipwS72TmJwX6TP57ip7mYu8W7CQ8QLMNpv09jCxDrsMDSCnZA&#10;SFp4sMgARcTBrbCdAIL8ABhYvfjVHvIAFABvVAC8Tg88fqZtlH8/5y/LgjwABTzYABwgKD8qwhob&#10;S9tdOneJ13fSmwYearxBIK8Naw2ISPgCaIAW0mI/cwnSWEaFgwcZDw72hd/8zftjHsfNowoJ5cZ2&#10;+KgJWCNvnJdZ02ZZoAOAYA0jDvkAyNKNoAr5I1y+EaCC+o22xfr50+cJzksZqDI9XDG7ths/Dse6&#10;BDvOOa4ZKh7sE+VApYPyqWDHdoA05ljHseL/tMhDBfsJOr94W0BeqDQAUby5wQ0E2HF6gh8qPOQ1&#10;ia7Rbrr+SI9rjXKqYEflZlj7f3FljLKhckD8qmWrxFSCPfLEucKbHdIiDtcEoMV6WsCO64LKXP5c&#10;HUIFjwoJFrf85SPSAo5Yx0doCXYcN19PukewL4AeecBCRmWFe9y5zxstlM8TYDd/tCHHi2FXDIH9&#10;xZdeAtgHqxZ7ULRjb968VdW27dpvl2BvwmDv70mwH9p7kB9gt3g3IS1eVWE1yzCAAA95WsAOQMvt&#10;ALbffv3NAikeLjzsgNnMqTNtYIf1K7dTfezYBpDHdhDgBUhiXwC72pQTYB83eqwvH4IOAAJLDesA&#10;IqxFWR48/LI8gIQEO2AIaw6wh3UH2OIY/6I4lAtQwfaYw0pGWuSDSkwFuzzvACMqmBXmhz8pHB8s&#10;UrUF0BUCE8COTijpBTviZDoADt9XcJ2cYIcVK497Op1PN7DjmgCoSA+44e0DaVBZSrDj2uBaIV+A&#10;/bJZOeEY8CaEfWB7gF1a5BDONax6bIfjRgUrwY7ywuLGOUX5JtA5lRVfWsCO7XGvAnxYR/4AIFwq&#10;uFeQh5oe9+Cubbso/yt8bWU47iXcKygL1lEJoYLwAthxTnF859I52mMgP56GENilxQ6w589f4D3V&#10;Yvc02GVzx+bNm1dsk9RxC8AeFh7BYO/Xr5/o2bOnzRUTliPXTXfFHOOxJdL+9TxQYN+5dSeDD9CE&#10;8LCnBeyACh5muR2E13XsN61gl505cBwS7PjtGMrGeRJY4d6RYMf5gsWO13Rsj4cILibABG8EyItd&#10;H/Rav2DuQs4DbzmwFDMCdlQcWEYYoIhtAaPrAbsqFeywhnEO5HEDmm5gx7mF7x/b4DzBMkcaFey4&#10;NqrFnh6w45o7wY60uIdQieA8onwz6ZxeD9ilsJ+UwI6WPniTUMEOCx3XTN6XXgI7ztuZ46f5vnKL&#10;T0mB8rGzK4aUM8IA+wsvviji4+M/wlACJjq9DXZ6teCxYpKBvak72MPDbj7YT6fzBsDDJV9Z8YAi&#10;DDe3dMXAXQKQX0wn2PGQA44IhzXpdMUAJPLVEr5hAAvlB4Dg05YgwwOGMiDuesAOmIz6aRSHIy+A&#10;RIId63A54E0Bx4AHCZbbNAIGLEhsAwsQDz6sWrmOc5YesEOwSlFGWVHiLUFum16wo2KR5xDnDecc&#10;lYYKdnwvmTrZsI6xDjebG9hRaeF8IQ2Ad2Dvfr7WgLoEO1xUqNBwvgB2eS1wLHDJpRfsgDd+nL6c&#10;7iGEQ8gjPWDH/nAeDu033G8QgIxKCPf173Qfw3BAWvjL8caiumJkPl4GO84FDBO4HN3iU5L/wW60&#10;ikGvU4A9V85c4o3yb4gXXngBFvvbiivm/2JjY6PMZe9NPlcMgb2tAXZ8PG3StAmBvb/x8ZReSXKQ&#10;pQ4ZYG/oemLSq4yCHRAEdNzi3YRtAAe4PABszH/95VcWwI54gBbAxgOE8LSA/eihI+LnET/zw4KH&#10;C9CUYAf4ABw8tBAsLgl2PFAAJvLBHBUMHnRUDtcDdjwcADvyA+jQCgdpJTC3bdpGEJ9ggRr7Q/nl&#10;OiAHvzGOH8eE8uGD77XADrcLPuzJ1h3wR/P2lB4upvE4zwR3HHt6wA6Y4nsDrgWuC8qj+qYl2HFt&#10;cRyoZH+faFwHN7DjXOGaYBvsf+KvE6nim8vww3WDRQ4fu6xI8D0F5wKgxDmV7rP0gB3LeCPAtlOo&#10;fDgWnFOAHvdBSmCHSw3nDvcb8sC5xbb45oHrjTdFXC9cQ4Aa1xrxKK88R8EEdjzTeCPB8bjFpyT/&#10;gn08gT3CahUDRRALFVeM2irG2z+zloOAJSY2K9u6XYf1EuyJiYmGj72nHezsirnJPnZcfBV+aZHc&#10;DhBCCwg0bQNsJbTwsOIBRLtiLEPYRkrNR43jh5wsMowLL7dT0zmlbgeAwLqU/mgZjrlzf277d67L&#10;5a305rBvt+FOSCltSusQrD74aAFhNT6lbSGAXn4olnGq7NsZ22BdzVeGYV2mhQA8vA2hMpdhar4Q&#10;KgEAS/64AWG+/fnSAbCYy3vo8IFDHI+3gYP7DlhgltsCkPDfoyJdtngpg13mJdPJMqvhEMJkPoAW&#10;OlXhWNS0WFbTyWWU79LZixboZBzeslC5q3mo+biFY3s1D8zd1m+m5JAC6S1LoCx2tGPHx9OIMAPs&#10;ZV5EO/b8Hyo+dm+DXbpiLLBXqynCI8hibwKLvZ/o0aMnN/uxwH6TXTEQHr5D+4wH0i3eTYAofMwA&#10;ACwV/nhG6+lx6WgFv9asWENvZ5MZ2IAm7iU5d6aF6wpARlq8EcEqBuSd6bSuT3iO8Tbh/IaQFgUC&#10;7BgrJgSuGAI7RncsD1dMmTJOH3uQgt30sffo0YMsduljNy32mwx23Ai4CaQ7Ii3Ca+uShYv5dR5S&#10;Pwpq/bOEtuBwc+C7B5bhrsLcmQ5+a6ST9ww+PDvTaF2/ZMUpv8mkRwEBe6jR3FH+aCMowQ5XDFrF&#10;JDZrVbZN+w7rq1Wvyb/Gg8Xet29fT4IdunweA4Glfzx2aaG5xWn9cySNA7h3pAspJQE8XnBX3KpK&#10;7zczVX4He4gc3dH45yksdnw8hY89Pj4heMAeGRmZE8P2Nm3aolzbpI4bqhLYc+b0gb17dwl2wxUD&#10;3cyPp1KAM/yVVwjwbvFaWlreFyrYsycyNhY7FBCwo6mjA+wvvfyySEgIIrBLV0zz5q0qt23XfivA&#10;HpEzF4MdP7J2BftNHo9dCu4VtGlPj69dS0vLG8JbEKx1PMNu8WlRwD6emmBHq5g33jAs9nz58n0a&#10;fGBv2bJG26T2O+FjjzAtdgl23yBg0mL3BtjxigyrXX8A1dIKPl29eJWf3/QO/KUqkGDHr/HQKubN&#10;N94UZeCKyZ//CxXsxM1oc9l7U968eXPlyZMnnw3sETlFIoPd8LEnA7tHLHYIVjtuDrR0cYvX0tLy&#10;nmCtoyUMnl23+LTK/2A3fOwhZnPH8BwG2OGKiY3N93VYWFioic7/iy5YMMZc9t4kwd6sWcsqbdp3&#10;3BZsYMfHUPRExVd1tyZrWlpa3hMMMjR+wFu3W3xa5X+wE9RhsRPY0X8HPnYG+yuviJiY+FGhRH4T&#10;ncHS3DHxmdbt2i9L5mPv1t0cUsCAuhfasTslP6TiA4z2t2tpeVt4XgF1wN0tPj3y/8dTE+zKx1PD&#10;Yg9SsNeqVb9km/btZ6qtYvr06RMUYIdQ86PJFPx1Gu5aWt4UntPD+41/3brFp1f+B7s5CBh87KSI&#10;sJzizTffFK+8+lpwgr1GjRoFk9p3+L169doE9lzsimGwd+9uumJMsJPu8yDYIVgCGDgKvjsNdy0t&#10;bwkwR4/xjHRESkkBATs3dzSEYXsrVKggXg1WsJcvXz53+w6dx1SvUUfkypXbAns3stiljz2M/ew3&#10;9w9K1xL87Bi3BWN/aLhraXlD+AYmoe7Pzl43AuwVK1QUr71WTkRHx41XwZ4nPj6fuey9SYL9xRer&#10;h3To0PmnGjXrGmBv2jQZ2KW8DHYIQMegQvgDPHqouqXR0tIKvNCkEQOzwU2KH3/4uwev/z+e2sdj&#10;hysGYH+VwE4W+28hISHhJjq9bbHL0R3vu+++2zp27vZtrdr1BYWJpibYu3btKrJm8YE9jA70vvLe&#10;Brsq/EYPQ8bKbuFSbmm1tLQyLvX5wpszGjTAuMKP293S+0MB9bFzO3YD7OXKBRnYUVCauKF9xy7d&#10;htau04DAnocHAQPYuzjBTvKqj91N8ibDa+DBvQd5lEf44vF3GVj26s0IueWhpaVll/rM4DmC8FzB&#10;1QILHQPs4VkL9DPlf4vd2fOUwF6RwP56+WRgzxMXl99c9t4UExOTuWDBgtybKiWw+wYBCz6wqwLg&#10;4esD4AF6+aEV3ZqN4Xwvs2WvpaWVutAhEM8MmhjDMkfzRTxX+Lblz4+j11IgXDHGIGDG6I4S7K+X&#10;J7DHB5HFngzsdX1g7927t+jSpYvVKgZNHQF3r/vY0yJpYeDGhP8PNySaYWlpaV1beF5gGGGETEAe&#10;z5PbcxZoBczHjo+nWc2Ppwz2N4IY7N26Da1Tr6EJ9iaiV6/eolPHTrbmjrcK2LW0tIJfAf14KlvF&#10;wBVTLpgtdhXsTQywqxZ7sLtitLS0bi0FxBUTalrsAHtELgZ7+TfewI82ggfsefLkyRoXF8dtM7sA&#10;7OyKySsSmxiuGF+rGB/YtcWupaXlBQXWx66C/c3gsthhrSckJOTGcrduPYfWJYs9jwn2XoqPHf51&#10;9DoF4DXYtbS0vKBAgd3456kP7K8HO9jr1W8k8uSNJLAnip49e4rOnTs7Pp5qsGtpaXlDAQM7hu0l&#10;pWKx/0sZwtd7kx3svYfWb9BY5MkDsDcxwa60ijHhHoxgR3ta2c5WDccXfXzZV4f8xRf+tP4x/ejB&#10;I5wv8sdQBr/+Ml4snr+Yt0c7XsSvW73umv/VTEkoy+H9h1zj/CX8qARC66CFcxemWFY0a0tvu+QJ&#10;4ya4hgdaWzduEZs3bHaNc2r3jt1izco1rnE3W3uobMsXLxNn6F5yi8f9tWzRUtc4VbiPkHb18lWu&#10;8cGqQH08lWDPqfjYo6PjpmXPnj2CwUkT3NjmovemyMjILPHx8TmwDLA3aJjIYDdaxfQSnTp14tEd&#10;AfVwiMAejB9PAaTjBK5N6zfZwgH0caPHcdMtGTb5t8kMODVdSsIf7tFkEhXGiqUrxISxE8ThA4fF&#10;hjXrxbZNW8WOLdvFlElTxak0VhROodKYMXWma5y/tGPrDrGThB66Y0aO4bb9zjQ4T9989U26f4zQ&#10;s1sv1/DrESqe+X/OF+dTqSznzp4r5sya4xrn1IolK8SkCZNd4zKiET+MdA3PiNatWismjp8ojin3&#10;pyrcXz+P+Nk1ThXAvp3S/vbrRNf4YFXgwA53jAH2SpUqGRZ7TOwk1WL3NNgjIiKy44fWWAbYGzZu&#10;IvLmjWKLHT/ZANizmz52QB1wDzawnyNr9KMPPhFDv/hafPDeh2LWtNm2+M8/+YI7LMn1gf3etuAG&#10;a3nR/EWW1YwKAP9oXEhhsPbHjh7LnZ4AvJHDR/JDiDa+yxcvp4dyndi+eRtVFL8z2C+evSjWmpYh&#10;LOSZ02aKPwk+Kki3UmUwb848q9ce9jFm1C9WvBTgBisTDzY6jCDs94lTeLvxv0wQ66ligQU+hcLk&#10;PiGUf8bUGVwhybeXJQuXiFXLVqYKdgBh1vTZBJHRvI6yYV+ovGAFbqPjFFeMtMhXnrOunbpbeaBi&#10;/Y3Oj5t1fOzQUa4QASAcz8a1G3g0wP279ooDu/dxGVE+pF2/er344tMvxUoqMyqcNStWczinp7So&#10;DOfM+lPMnvEHh+McOX+WjDS7tu0UK6kyXrxgsQU8HBMqhBl0beSby6F9B8VJusY4pk3rNlp5YN+o&#10;zHHeT5gVHs41jhlAlukgnKe1K9eKpQuX0vWdz/tB5TPZUaHg+iyct9C635xgX0rW+S8/jxUH9h7g&#10;ddxfuO+wjHLi+HH+cMxyaFxcW5xXXKPxZHj8fflvyv+wOEjpEY97DvuA0YPzgjDcPzhnalm8qICD&#10;PdwA+xsMdrsrxtNgV5s7GmBvymBHByVY7B07EtizhYhwOkAoGH3sbK3QTd2nV1/x3bDvk7ka8Ko7&#10;YdxvDF4MWtSnZ18GFyzZkcNHEWQ20sP0i9hID/UqgtgH734o/pg5hx+gjz/4mF9xAUNY+ssoL4TP&#10;mjaLrX4V7O8Pfp/3jQdu2FfDGCzY9/hffmUYTps8jWA0W+zesUt8+tFnlOcZcYHSfvjex7by4uGf&#10;NGESA2k0gRZgwwM55J33+DhQsfTrM0B8M/RbsXfnHvEr5b+AyoJu3iN/GsVvE4D7+LHjxV90bn6f&#10;+DtDOzWwf/T+x+IIHWeProYFjnO6ecMWMezLYWLLhs3iF6p8Fs1bxMfx43fDxWaCBM5R5w5dOT0q&#10;PlSsAPhs2hfOj5r/EgLegrkLGJYAygdDPuLz+uVnX4lxY35lq/qn738iYO3g8B++/ZErY5TjrV79&#10;OI+jlPeUiVP5HEuwz5gyU0ylNyb1mP6ma4trOYzeQDav3ywGDxrCYEcauNJQ8eA6fv3l13w8swjy&#10;79M1x/kBRKdOnsr5IH9cY5QJFQ2uCyrsTu27JPsPL87NV58N5YphxI8jRf+3BrILaAG9eXz8wad8&#10;v2Fcle+/+Z7PJ8qxdeNWG9hxjgFanMvBb7/LBoUE+5aNW/heBZyR10/fj6DzZPwkume33jawo2LE&#10;Gwru00WU31S67/bTsX3y4Sdiz87dvE2/twaIb+lZwb3/43c/8rGpx+MVBfrjKYO9IoG9QoVkYMff&#10;58xF7002sPfsw2CPjIzmduxo7tgRFjvAbrph4JIJNrADerAAAY6Vy1aQ1bTEFo8b/L3BHzBQvvp8&#10;KD8A8JEDnvCPY6TIieMn0UO4QCxfspyhCJ8nHqAPhnzIoIEFNu33aWI1QRbhM6fO5PR48PBg9u3d&#10;nx6O4xwHAe7YbtkigH08Pzh46AA9gAmWOtIB7CibWt7FC5YwwFEGPOSw6AHddwYO5mPA8WDfgBPy&#10;QAUw7ffp/HADOOj+vWndJnqQP2WQTqbjnEmgTQnssAK//fo7OienxaiffibwbDFBsZ0BhGWAGjCF&#10;RTn3j3lcDuTdpWM3zkPuG9YfYOt0fSwk8M39Y64F9kEDBnMFhTcEuIlwTDhm5I9r89MPIxhsOD75&#10;VoBzMPHXSRbY3+4/iMo7iis0pJP7Ql6Iw2iDKNcSOp8Au7wuqHwweBwqSqxPp+sKKx7xG+g+kq4W&#10;5ANLHWnfo0ob1xNpUJmp+4NQAcyYMoPvRZx7VHryHMFdhXMDMO+hivgsheN6QCrYsS3ewrC/7+h6&#10;4N7E/YV943wA+jge7O/bod/xdcZyx3adzetlpP1+2A98jlBG7B/nExY8rv2fdN6wTf++A8Ulugdx&#10;f+HNYufWndaxeEkBBXtWAjtcMQT2NytUDK5BwOCKkTVPt24E9kZNLLBLi12OFYM27AD8rdgqBhbX&#10;PgIYrC2sA8Jw0Xz52ZdsRUGoHAB2WNVw7yCdBXZ6GKdPmW65GVSwvzvoPdGtc3eynvdagBtCDxgq&#10;GsB3/LgJDPa/LxFkyHJ9790POF9UFm5gXzR/MUNclms0PZBwFSAMIAIAAH+8giM9YAiwwyIcTtY0&#10;QL95wybxaRrBDut40IB36DiGiEG0D7zRYLvtZKkCtkiDCgkw/YOsWFinAAfCAV0ABLB8h2CNj5qo&#10;GN3ADvcQyo7jlmAfM2oMf0DEeZtI8MWxoHyweuUHbgl2uHJ+GzfRAjss+Y8/+ITdEipoAWRYzAiD&#10;ULkC7Ki4UJH8SSDbt3uvDeyodJAWbyIAO5bhgvmNjh9W7vt0zXAfIH/5lqIKYEflh+OQ7jZp1fcg&#10;sMN4QB5f0xuQvK4wElSwD6c3FlSkqGh/ICt6LcXh/urdo48Y0O9tPvcS7N989S2fPyxLsOMtBRXt&#10;99/8wNcDcTjWEaalD7ci8kA48sM2qDxxH/8TwQ5JH7thscfOypYtG7utMXnaFaNObLEz2KNE48RE&#10;nysmu2mxm7oVwY6HBXD/7JPPeZ3hQFYVXBQACR4SzDMCdrhi4CYY/PYQhhF+3wdonDp2SqxcupI/&#10;fuFBw/5WLVvF+8E3AYS5gR3b8Edasn6Rn7TurwV2AAzW9CHabsOaDeKj9z4SV68BduQNlw4qBRk2&#10;oO/bvF83sMO6hosHMEYagMSAygbx2cefswU4e/ofycAOPz3eWGCRogK8Ftjh7pGWOFwN2BdcZ2NH&#10;j7PADlfJdKpE4OJCZSH3hfPz6Uefc0UNcMF6BtjhB4dbAhA7sPcgXy+cz2mTp/K3CuwD5cQ5wnHg&#10;OFGJweUBV40Ee6cOXWz7g64FdlxnvBXOnzOfjw/fI2DRq2D/kK4X7lNU4qiwAH7cX3DFYI4KHq4l&#10;nBNUELgWKLNqsbOracUadm/BzYRzim8HyBOVCSpdlOkfDXYT7qEE9lwS7BUrithYO9hz5cqVzVz0&#10;9sQ+dgJ7XoC9cWPRu1dvAntnBru01hns5W49sEOw0FVfIiz4Lz4lq52Aj9fk3dt38UclfMiTLTIA&#10;GMAIDyleheEfRTgeeEAaPm68ysJtAssRfktYjPBrw0JD3rOmz2KIodka/NAIA3jwYF+kh++Hb360&#10;ygRhe+T52cdfkNX9mVhPr+SAFQCMhxXLa1autT704ZUdPnZshwf5AwLEj2T9YR8A+1yylPEWgDIA&#10;gtiv3Bf8sXizUMOQHuAEgOUHSrgzUHFgGcDDecO3Abz6IwzfGLD+0fuf8BzWucwPwhvA0C+G8fEj&#10;DSxOXAu4twBwQAYVH44FxwEf8ogfR/AyrGaADtcP3xMAY5QFbz/IGzBDpSX3BfChUoUfHz587A9w&#10;Rxngj8f5wTcQhBvfPqaKD9//mNIOZfjhOiIfVJLI41OqsPDdBfcBwnFdYV3L/UGoENAMFscB3zo+&#10;usq3GrjEMEcFgeUvP/2KID2a7x284cANBPDiOuM4YUygosExIg3uJWyPew7XGfcM3jxwPvBtBNcA&#10;+4WbR7r68AEX5dm3ay+VdQSXH+cR5xt5DaWKAdugksF9vG/XPg73mvwPdgzbG2Z8PM1KYA/PJSpX&#10;riwqVKwkYuxg97YrRp0A9saJzdhib0Rgt1wxBHabK+YWBbuWlptm0JsYLGy3OK2bq0CBnceKAdjJ&#10;Yk8B7P+Kioqy2rR7eoIrppEJ9kS4Ynr2Eh06dEzmY9eDgGn9kwRrG24btzitm6vA+diNPyjBxw6w&#10;V6xUWcTFxQdPByV1kq4Yy2K3wB7KrWG4kxI6KAXRr/G0tLRuXfkb7DkUsMsOSmyxV6jkHN0R0+3m&#10;3NuTCnZ8PMWQAgA7utZK/3qw9jzV8gkf2qR/103wbas+6fQKTQDxgRY+a7d4VfCfy041bvFeEHzy&#10;8E/v3bXXNV7r5snvFrv0rys9Tw2wV3QD+23m3NuTbMeeNzKSwN7YBHsHAnsOdsWEQxrsLHz8uuxh&#10;GKWmUcNHWb0O3YSPZX/MND6KZkT4wIwu//iI6RavCi0y0JRQ/TjrD6HFEFrTyAoDrYTOn065MktN&#10;+IiID9z4wOoWD6GnMY4BlYBbvFZgFDCww8duNndksFdKDnY53Lknp9q1a2cqW7Zsdix362m2iskb&#10;KRo1apQM7OxjD0JXDB42POBooiibocGaxBd/tGbBgyvTclMzsljVBxQtI9DiAXOsIx/00nN2fEFr&#10;FFjCABqaialWKMLQ5Vt2PYe4DFSe0yfsg5ChDNifLBfWMZf5Yxl5o2KRabA/bCPLI4+P28LTNkiH&#10;ZQitLtDiB+mksB2aNqIZH5rcoY22jJMWOFrQYB15yXOH1i7q+YPQ1R9d8tHKRrYUgVAmlBPNAiX0&#10;UQFw81EF7CgL8ke5kV7NH8eM8uBayGNFkz6cG+wL5wVChYEWPjgebI928igvtkM88sV2Ml9sL/eJ&#10;smBdxmF7tGWXY/bgPOEYUA6ZDi2lcG5RJuSLfaA8OGYsy2uAtCiH3A7NGlHJIk+sa6VP/nfFhFtw&#10;N4btzSmqpAB2T4/u+Morr4RVqVIlCssMdnNIgYYm2Nu3b8+uGAPsweljx0O0dtU6boIGSxsPN5p6&#10;oa35r2N+tdpJo7kihgVAszE0kcO2aNI3afwkbl6Ittd4JUeTxn59+gt0B5dwgQDu4T+MYCgi7Ryy&#10;es+cNCCN9tXo+o+2xujSj4cdbd4n/Pobt3+HRYkwNENDW2I0cUMXeoABPVMBKPwsGMMPAJjrVq/n&#10;pn84tum/z+BmbLCy0QwQZUH6r7/8httAo302rHD0pMUxD+w3yAZ2HANAN/LHkdzzEM0mf//NaEI3&#10;74953DQR7ffR5BNDLgBC6I6PvNDsDmlkXhDA/uXnX3FLknFjxnH7bRwbyouxYpAexwcAuoEdadEO&#10;G+dhJgnnHuHogIR25rDwRw7/mY8RZUdFhfOLcqI8gC72i444O7ft5HOE64n9oWzopQnwI2z5khUc&#10;jzFj0N8A22OwM1xLWR4V7NgnOvHg2HCdcQ1xjdAG/cQRX3mwjnGAMAActkGnMAw9gHOHY8c1RD7o&#10;P4A8UCYJe620y+9gz0FgDzXBTsKv8apUriIqVqwk4vMljAmlSAanMf3HnHtvev311yPoVSMWy9wq&#10;hl0xUaJBw4aie/fuJtgVi50UbK4YPDCwqNDGGQBbvXw1gwtjjaBt+tifx/LDhzbCgC4sdkD44rkL&#10;PGgTeuQhDF33MVYMLDt0oMH4GirYkReAh44ysOYBDvRUhHWKCgLbId8fvv2ByzH8++EMKfiY0bYZ&#10;Dz16NWL8GHROQmccQAVlRzqkGdh/ELcdR8cpABIdn9DNH22rsc1bvfry/gA3dGyCNYi2yoAk8kM3&#10;808++NQGdoAJg1ehMxCOE13fJdgBOOSFsmP8GUAXFWP/twYwnJaY49XIvCDAcyyBFfuGXxppsQ9U&#10;cDgvqEgBUfSEdAM7zkO/3v0Z5EiD849zi3SovFBGwBHnBfmiExSOEaMXjhv9K70BnebK4DeqNLFP&#10;XKOvPv+al2fT9qgEsLySKrsfvhvOY7JMmvA7lxXHi45Uu7btssqjgh3HjgoW26PNOCpl3DsYcgHn&#10;FvtC7+UDew5wZyEMUYFzhjb4aPu/mCoUVMI4n/iOIc/tF598aatMtNKmQIFd/ecpwP7Gm2+SxZ4w&#10;ygF2707Vq1cPee2117ihvQQ7Pp42VMCO2gtgl372+4KsHTvAjq77gCHWAZPePd7igZTeGfgud5EH&#10;pKChXwzlIQDGEUzwwKGLeq/ufbgXIubohYcHFWmkW0cK8BlBlpd8Jf91zHiuCABcgAUP9cJ5C7iH&#10;K4AESxqWKTqQoGcitkEZ0GEEPVMx2BSggkoAXfqXLiLAE7BgOQP0sMLRSWXKpClcVpTh22HfUfhK&#10;BgYGEkMYoA9QS5gPpbKoYMfxoCcrzhHW0dlIumImT/ydKr5fuDJE13UJ9rf7v8PxqAjdwI4en+hN&#10;iePs3qUnbwerH1Y0rFcMqoaekymBfWDft3kZHcHQ0UgOrYsxd3AtUMngDQz5yiEFcMxIA1cHzgug&#10;K/NVwQ5/Oc41KsqvvxjG5xEVDQYHQ1pAOiWwoyJFxYA3oSmT6c2MLHNcXxXsckgB9NYF2LGMc4pK&#10;CW9suCeQJ3rt4nrhmwTuCXQ2kvvUSpv8D/YIArvpY88aaoH9zQoVbGDHcOc0y4xlT06vVamSp1q1&#10;aglYlu3Yo6KiGewYtrcdg91wxQQ72GUvScAE0MWrs+F3PssPGobRBRRgKX72yRdsecM1Aksd6QBY&#10;QA0Pb0pgxys1/ObID93UMVQrentuXGdY7oAsHmIAByPrYX/4IQTAgm7bsJxhwSNvDFQFMCJNr+69&#10;xXfffM8fBeEumj1zNluuqAhgaQM4KAOsY5RRBTvAg2PD2wPWnWDHPtBWW3bzl2DHflGJYPgBAFS1&#10;2K8FdvjYcbw4DwA7rFq8zeC4YJnCLZQWsONcjKM3LZwjlA8VGyox5HPhzAW+Fj6wH+XzeC2wY3/Y&#10;Dm41gB1d7OUYMwjHAFopgR2jKKJCQVq8AeE40gJ2XA9UruiVKnsE4x46RtcQg21hTCIN9vQrID52&#10;NHkkYxatYiTYKzjATtP/ebodOyz28uXL8x+Uevbua3RQijJcMQB7UlKSDexwxwTj6I4q2PFQwkKF&#10;tYwu3JPI+gIM4NKAFQ+LbMg77/NDClcAj4j37Q/cFR6gRh54KDE4FtLI/QDscIV88uFn3J0b46ID&#10;QoAoQIhx3gf0HSiGDBrC+8NY3HjQvxn6DcMfIEQl8tnHnzE8AHNAF6CDG2kYpcM6XDDw3WLfEKxg&#10;QBPd8ZE/wlSwYx1vK+heDgGEKthlegyahXOCYwCEED56xBiykvvxNhhzJKNgxzaoXLp36cHupLfp&#10;DQSWe0pgh3sFLhEcF7rHoyw4v5/RMWEAMLjC0GkI+buBHcPNfk3nA9Y+PrimBnbkAX837gWMxwIw&#10;pwR2uJIwDEGPbj35esKdhrBrgR3hOKdwIeEcIgxGAM4NRnd8l97QUGnALYRwpJf710pZgQA7lJ2g&#10;ng0We1iKYPd2B6XXX68ZUblyHcPH3rvP0MQmzdliN3zsPURbgD0kBx0sgZ3Ew/beIkMKwAKXVpoM&#10;A4xgBavpABpA4fwZ+xjbsOzVbaUrBtvjo+m1Hk7EA0KwZtW0sPhhjQMoavrUhA+DUGr7RDz2l1Ia&#10;eZzXKnegJS12WR5nPM4N4pzhTqFSRYVxreNBPPKD5Y39AdK7txvjkvtDyB/GBcCO7wJuaaRQcV86&#10;p1vIpFX+B7vRQckCOyz2KsbH03wFCg1TWsJ4e6yYFMHeoIHo1q2baNu2LYGdajHVYtdjxbgKH/Dw&#10;JqBan1rpFyD72UfGKJs3QudOn2XXFkbZxI9Y5v+5gCt4t7QZEfLCR2Z8V8BbglsarYwpUK4Yo7mj&#10;D+yVKlcWhQoVVsH+b0//aKN6+eqRVatWLYRlgL2xAna22AF2pytGg91VsMzSY2VruetmnEfsE9Yy&#10;9otltzQZlcwbcovXyrj8//EUYA9n/3qIYrETI21gL1KkSHZPu2Jq1aoVXbNmzWJY9oEdPnYT7ElJ&#10;XHMZUMewAsHnY9fS0ro15X+wR4jQEAPsVqsYBns1G9jx5zlvg72CHeyGK0a2Yzcs9qx0gKHsX9cW&#10;u5aWlncUEFeMNWwvfmZtfDytVq2GKFy4qOqK+a+nwV6ncp3YGjVq3IllabGjVYxsx962DcAewmCX&#10;7hgNdi0tLS8okB9P1Xbs1avXJIvdB3bPu2JqV6ydl8BeEMsG2H3NHSXYeTx2Bez3arBraWl5QP4F&#10;+3jDFWP62BnsZnPHGjVqBRnYazvA3lRt7thdtG7dRmTLYvxoQ4NdS0vLS/I72ENNsKNVTNYcCthr&#10;2lwxngd7zZo146pVq3YXltFBSbaKka6Ylq1aiawa7FpaWh5UQHzsJPlrPMsVU6OGKBRMYK9bt24C&#10;We33Ybl3HxPs0TE+sLdsGZRgv3LZ+HO/W5yWltatIX+DHVBHO3YGezafj71a9eo2sBPUcwcR2Psz&#10;2CNNi71r166iRYvgAvuuU+vFl1s7ir7rq4sB6+uI9ScWuKbT0tIKfgUO7HYfu7Mde1xcXCTN/o1l&#10;T041a9YsXK9evUewrIIdPnYGe/MWBtjNIQW8CPb/XflLrD++ULy/qZlov6qMaLLsIdFo2X2spFXP&#10;iZ5rK4g/Do4Wf1/RHUS0tG4lBcrH7gS7S89TjMXu3dEdCepFyDp/FMsS7FFRMRbYmzdvngzsXmnu&#10;ePXyZbHq2GzRa20l0XzFY6LxsgcsoDvVbPkjosOql8T4PZ+KS5cy9os0fwkuIsj4ccZvPC68W7ob&#10;JVkeuY4xU/DDjoF9B/NwvRjnBD0yR/74My+r26ZXyOd689DSkvK/jz2ChFYxdh87xmMvUKCABfZc&#10;uXJl87QrhsB+Z4MGDZ7Bcm98PE30gb1Lly6iadOmNleMl0Z33HBikSvEr6Wfdg50zU/VuVPnxI/f&#10;/iReer6ceKVMeUtzZhp/87ke9e7eT3Ru312sXblOtGjSVmxYvcEWjzFnANS0DHTlD2Fsm0pvVBNj&#10;fx4vDu8/LIYM+pDL+Ptv06gca8TFsxe5O3zNqvWuq0yA+rw/5nP+bvFaWumV38Eu/6BkWuyyg1L5&#10;8uVtYMfkabAnJibe27hx45exbIAd47H7wE7xyXzswQf2+0WLFY9b62kF+0/fY3jYIS5xZ3no1VPH&#10;TomTR0/yOoalxTJGUJSj8/11Cf8ZPcujNyJOjn+CnypDbmBH+C+jxonunXrzX5dgSf99Gb+uM/Yl&#10;x46HsF+EYZRKCGWS1jdGNsQ60mHcciOd8S9O7AfxGNkS4Sgn4jBY1aJ5S7jSmTXtDz4mjAaJbVSw&#10;I3+kR1mxLI8dwjLCsA/j2I1wOYom8kKe8ni1tK5H/rfY0fPUGIsd7piUwI5WMbDasezJqUFi4sNN&#10;W7SogGW4YhKbtGCwN2zYiMGOn1onc8UEGdj7rqsh5h4aJ1queILX0wP2gf0Gs+sAAtwAp55d+/JY&#10;6q2btxON6jUTHZO6itEjxvJyy6Zt2b0CoG5ev1X06/22aFi3qahSoSaPEY7tP/ngc/Hhu5+4gn34&#10;dyNF7eoNxBtlq/B22OfWjds4bwjukV3bd7Mbp2+vAQTb+pxHvVqJYtrkGRbwmye2FquWruYhhId+&#10;Pkw0rt+c1Ez8MeNPPpYWTdqIj4Z8KhIbNOefd1StWEuMGj6ajqUb77t+7SZi9vQ/xOCB74lli5bb&#10;wI5/d9aq1oDOz8/8wwtURA3rNhEN6jQRI34YzZUbKgmcF5QZ+/hwyCecx8K5i7TFruU3BcTHroDd&#10;GCumqnidwJ5PAXtCQkKop0d3rFOn4V316jV6Fstox85jxURH88+su3btRvOGRgclE+zB5ooZsKG2&#10;uHT5vDh4dqd4bxPBkcLSCvbh340Qndp3E8sXr2ABsLA8e3TpIzq07cpQQ9pyr1QUH7//GUP7z1lz&#10;CVwfMNjGjBwrli5cxtt88clQgmF9Bi/SfjD4oxRdMZMnTBF9uvdnqxp5AvQTxk5kaxeuoPfe+ZD/&#10;LPRWz/5iysSpDOqVS1eKZo1b8zL+DAWQY7+/jplA+/uctx03erx49+33+U0AaXt368fpURFUfrOm&#10;mDt7HrteenR5i8q9nMvyDr2xqGDfsmELVzhffvo1x69btV4M+/JbHiN93679onvn3nzMCEdlIa34&#10;vr0G8n4A9nff/sB2vFpaGZW/wR7KH0/NX+OR+OOpC9hjY2OjIiIismPZkxOBvVTDhk1ewTL3PJW/&#10;xiOwd+nSVWCUx2xZ7T52r/zM+lpgf2djQ/5QevLCYfHzrnet8PSAvTFZm98O/Z41Y4rxl3qAfeqk&#10;6QxLpK1To5HlewYcAUNADD9rWDhvsVg0fwkDtlql2ukGO4D6+quV2NKGhn7+jXh34Pv8px2AHVa1&#10;3K5uzUZc7ikTp4n3B3/MlnWbFh0YpNh2zMhxZMm3ESuWGJUA5qg40gP2Zo1bseUv94nKbdXy1Qzs&#10;BX8upAqvC4MdvvqeXd+iCmmSWDRvEb29bOF9abBr+VMBAztb7QrYX39dkJX+ZXh4eAhYCbDTFIFl&#10;T06NGzd+sHHjZuWxbP0aL9LooNSpU2cel53BzhZ7BIE9wnNgR/NGtFnvt76m1dTx/c3NxbFz+8X5&#10;i6fFz7uHWFBPD9hT8rGnBeyAMiA84K1BBNU57J6pVqlWusGOfZR9uQLnJTV98gxXsMPdgX931qhS&#10;j3/ttn3zDtG0USvRvk0X2/bSYs8I2D9492PKvy7/ABrxSN+lQw+qNH7hH3J3TDLAfuzQMXY9Dfvy&#10;OzF44BDRuX0PrhQ12LX8qcC4YowhBSTYqxLYy5UrB7B/JMEeSvT39MfTBg0SH27cuCn72CXYDR97&#10;ymD3mium6fJHxNT934mNJ5aIt9fXFV9u7SQOnd0lzhHUx+z+wAb1GwV2+Jk//fALMf134wfZP3zz&#10;E/vZ0wJ2bANXDz6IArxwfUyntwXE7du1TyxfvJx97E6w79mxR1QsX43Bi3WA9KvPhrHr5vTx02zB&#10;z5o2m/8NmlGw4zh/+n4UvQm0Z5fPInojQQua44ePi5VLV3G+ADvCAXWcI5zL+rUTuULRYNfyp/z9&#10;8RRQD81utIqBVLDnz5//Mwl2TB5vFdO8dNOmLapjWYI9OjpG1KtfX3Tu3FnUq1fPNggY//PUI2Df&#10;eGKx1Xb9nY0NxI5Ta8T64wvE8fMHxMnzR8Qoxf0ihfSjdg12zU8VWnyM/flX0bVjT7aCpeDbfmfA&#10;e2yFS7ADcnJ58fwl4rOPvmRYzpw6m33RqCAAQ3xIBNi/+eo7spyHkUW7SXTr1EtsWb/Ftm8AGmD/&#10;8dsRnB4uIFj+o0f8wh844fKAq+P9wR+K+XPsPWtRCeDtQK4Dpt99/QO7kj7/+CsuB366DCsbFQvA&#10;joonsUELsXjeErFhzQaysN8ni3wNb//ZR18w7AF2fBgG2C+fv8wV1YSxv3FZkS+OE66r9m06c4WB&#10;NwZ8a0B5R/44Wnz9xbfsa0elhO8NsnxaWtcjv4NdbRVjdlAC2MuWLSvy5csXPM0dmzZt+nizZi2r&#10;YVkFe5269RjsderUsYE9nMDuFVcMAD5sew8L2oM21BO7Tm8QJy8cET/u6GfrgSrVd30NsfXktfeJ&#10;j4rwkaPdtSr8zX89WdjoVAToIu2yRcusZVjD8CfLj5IrlqzgD6po+gfoA6TbNm1nVwqaDMKlAWta&#10;3TeEj7Wzp8/hfAHVTes2sXW+ZsVayvsqf5yFq8P54+0lC5byvtUwWPfwsS+ev5Q/ZiIM1jWWUR6k&#10;R9lQdrwl4PhgjSPd5vWbeRnpli5cymWRVj7a2mMdlQfKijcClAluGKQ5sOcAh8+Z+aeVBz6y4gOs&#10;Wj4trYwqcGD3je7oBvaCBQveERMTE45lT07Nmzcv3bx5yxpY9oE9loHuBnYvfTzFUAKLjky2rHbo&#10;7Q11xXubmormyx+zAV3qq22dxd+0nVt+WlpawaXAgF3+zNoH9tdeew1g/1S6YhISEnLnz58/D5Y9&#10;ObVo0eJJsthrY9kAe1P2sScDu9Lc0Stgh06cPyS+3/GWK8Sd6r2usthNFr1bPlpaWsGngFns2c12&#10;7CbYX3nlFREfH/+V2ipG9bd7bmrZsuWzrVq1aojlbj37DG3YWIK9LndQql27tvLx1Htgh9UO3/rg&#10;jY1cYS7VbtULYvmR6dpa19K6heRfsJvNHR0+dvzM+uWXXxZxiisGYC9QoEAslj05tWjR5slmLVsb&#10;FrsD7J07dxE1a9XyNNihv65cEZtPLhMDN9R1hXrL5aXF8qMzxdXLRssVLS2tW0P+ttiN5o6+sWKk&#10;xc5gj/OBHT1PCxUqlIBlT07Nm7d+rmXL1o2w3LN3n6GNbGDvLGrWrMk/s1bB7pVWMapgiV+6dE58&#10;vb2HSFQ+mnZc9bK4cOm0ttS1tG5BBQzsSjv2alWrJQM7Tf/2NNhbtmz7fKtW7Rpj2fp4SmCHC6YT&#10;gb1GjRoG2AnoXvt4mpIuXDojlh2dIk5fOOoar6WldWvI/2APM10xOUSoAvaXHGD3/K/xWrRo82KL&#10;Fm1bYBlDCuDjKcCOf/x16tSJfwmlumIAdy9a7FpaWv88+f/jqQn2rKEi1HTFAOwvvvSyiI21g93T&#10;rWJgsbds2ToRywx20xWjwa6lpeV1+R/svg5KgLtlsb9IFrsCdvjYPd2OvVXbtmVatmzTHMtoFdOo&#10;sTGkAFwwAHv16nZXTDgdqAa7lpaWFxQYsOPjqa+DkmWxK80dMWTv988/n3Vtw7JPb2ryZkmEeWpq&#10;0aL1Cy1atW2CZQa7dMUQ0Dt27JgM7Pzx1MM/s9bS0vrnyL9gN5o7hriAvcxLLwHs1iBg8fHxOeo9&#10;dG/bjU3Ki62tKvyGME9NrZKSXiK1xDJcMbK5owR7jRo1RTZ6JZFghzTYtbS0vKDAgN34eMpgJ94x&#10;2Mu8aAM7ep5WKHXnul2t3xT7O1bxHthbJyW90jqpfRssM9gbNRFR0QbY4Ypxgj2c5PVWMVpaWv8M&#10;BQLsslWMCvYXypSxgf3BggVDmpW+7/cDnaqLw91re9Bib5X0Uuu27bhVDDd3hMWugp3mKtj93dzx&#10;o8nG8LBaWlpa6dUfa/eIFsMD8PEUY8WQIsIiDLC/UEbExMR8IcH+QvHi4e2efujk4Z4NxLEBTbwH&#10;dqMdextux240d2xmgV362LMHqh37N4tErzGLXC+YlpaW1rU0efkO0fj7hQEDe7gJ9jKw2OPirFYx&#10;ZYoWjexeprQ43K+ZODaohffA3rZt2zKtW7dthmXZ3BGjO6K5owR7CIEdQJfyF9hr0MVoPGyO6wXT&#10;0tLSupZGzN8iag1bwCxxZUw65PuDkgF2KDyHabET2KOiYofjz0lgZZlSRSP7vvKUONy/uTj2Tisv&#10;gr39q23btmuHZemKUcGOZo8Y6Sw8LBePxQ75q7kj6ysNdi0trYzpu3lbRLWvCexubEmnnGAPJUUo&#10;YI+MjBlFYA8DK58uUbDAwNeeNsD+rict9vZlCewdsKyOx169enXDx16zpggJIbCHE9QJ7rDY/Qn2&#10;6kPnib2HTrleNC0tLa2UdPLUBfHxjA0E9oWubEmv3MBuWewvvCDy5s07XoL92ZJFCw8u+4w4PKAl&#10;gd2DFntSUtIbSUntu2HZB3b42A2w16xZywJ7WCDA/vV88e74pa4XTktLSyslzVm7RzT7YYGoPmyR&#10;K1vSK/jY5VgxgLoT7JGRkb+FhIRwb9NHihW89/3yz4vDA1uKo++29h7Y27Vr92a7dh26Y1mCHe3Y&#10;MZRAp452sLM7hnRf+YauJyYjQsuYxO8XiEsX7L9z09LS0kpJVy//JX5evENUGzqfG2G4sSW9MsBu&#10;fDxNDvYyIjbW9/EUFvsHFtg9aLGrYFc7KAHs8LHbwE6KCM9NYG/kemIyInzNBtx7jFkq/r78t+tF&#10;1NLS0pLCv3Nnrdsnan091y+tYaTcPp6iuWPVqlWNVjFKO/YniiUUGkJgP/J2a3EseCz2aHbFuIEd&#10;8ifYIVycFiOWiXW7jom/NNy1tLRSEKB+5MR58eUfm0U1MgjdeJJROcEu27ErYP9Ygr18qVKRAPvh&#10;t1t508dOYC9P6oplabFHMtiNVjH40QaD3XTDBALsEPxkHUYvE5v3nhBXLl51vahaWlr/XP1NUD9K&#10;UP9pwTZRdeh8V45cjwB2a0gBWOzyn6dVq4kXX3zR5ooB2D94g8DOrWI82dyx7att2iQlYdkOdmmx&#10;28EeEeFfV4wUrPaqXy8QHQnuCzYdEqfO6N/YaWlpGYKbdsu+k2LYnM2i6ldwwfjHr65KdlBygh0+&#10;dh4rRgH7i3fdFfOxBXYPumKSWiW91KaVMQiY0Y7dcMXAx96hQwejHXsAfew2sb99kWg2fIn4Yd5W&#10;sXX/SXFJW+9aWv9oHT95Xsxat190HbvCaLPuR7+6KgZ7SBh/NGVXjPIHJQzbGxMT/50K9g/feEEc&#10;HtjCm61iWjdv/UrrlknWIGDGjzYMix1g556n0mIPkI/dKVjv+Nrd69eV4pclO8TUVXvYr4aWM39d&#10;1v8u1dK6VQXL/DIZc+fOXRbzNh4Qk+nZ/2r2RsNK91OzxpSUDOwkCfaXXnoJzcCtDkoAO/vYBwQB&#10;2H0/s04B7AH0sSeTab2zL23oXPHxzE3ihwU7xIhFO8TPi3dqaWndghq5aKcYvnCH+GbedpH4/UIG&#10;eiCtdFXSx27/eOoDe0xM7A/SYn+sWIES3I6dwB4crhizVYx0xTjBbvjY/deOPU0C5E3Qo5cZLrSW&#10;ltatKHq+hy3kZ52bMt4AoEvZwI5he+GKyWGA/WX8zDpfvs9kqxi0Y5cdlI4N8SLYkwjsbVQfu2Gx&#10;V6tezfCxq2DPAR+7fzsoaWlpaXlBTrBDKtjjlXbsL5QoEetpsGMQsDZEdyzbLPZqBtjhkgHYI0yw&#10;A/D3lffjIGBaWlpaHpB7O3Yb2L+UYG90332h3NwRrhgvgr1lmzYvt27dthWWUwQ7N/tRwO7P0R21&#10;tLS0PCDLYiegW64YBez58uXztWMvWTL3J2++4GEfe1KHSu3bd+yDZQl2tGOvSmBv374DA942bC9c&#10;MRrsWlpat5hUsIdKVwyBvWqVquLlV16xgf3J4gUK8lgxPLqjF8HePOml1s0Mi713n/5DGzdpThZ7&#10;DHejBdjR68r28VRb7FpaWregVB+7AfdQkRNDChDYX3n1VRvY8fH0vdefI7A396YrpmHDJg80bdy0&#10;HJZ9YI8WVapWEe3atRNVqlRJ7mPXYNfS0rrFpI7uyK4Y/MzaBPtrr70GsH8tfeyl7ypaakg5ArtX&#10;e56WLVs2+6uvvpoTyzawE9CTCOyVK1e2LPYwDXYtLa1bVAbYlfHY2RVjgJ04KeITEqxWMY+VKHT3&#10;u+WeNcDuRYv9ySefzAS4Y7l3bwPs0VExDPSkdkmiYqVKDHbjJxsa7FpaWrem5FgxtuaOBHYYuU6w&#10;YxCwd18nsHvVFVO9evXIyjUrF8ayBfboGAZ6UlKSqFCxomGxYzgBgrr2sWtpad2KcoJdtoqpUpnA&#10;Xu51kS8h4RMV7B+8Lps7JnkP7BUqVMj83HPP8QcB6YrBP08pnMDejufSx84WO0mDXUtL61aTs4OS&#10;BHtlAvvrr78uEhISrHbs6KD0UXnTx+5Fi12dLB87WeyVpMWuwa6lpfUPULJWMSS4YgD28uXLi4IF&#10;C1qumOdLFs7/flkP+9jVyQf2aFEJPnYF7OFUc+FH1hEa7FpaWregAHbZ81QFO1wxrxtgfzciIoK/&#10;R5YvVTTy3bLPGO3YvQh2KuwdefLkyYplBntTA+zwrbdt29YCexiBPQfArn3sWlpat6B8YDeG7oVy&#10;hecS1apUZbAXKlRkYK5cubKBlQD7O2gVM9CjQwoQ2EMSEhJyY9kd7MbHUw12LS2tW1luFntOAjua&#10;O8IVk5BQaIhqsb9TDhZ7sIDd9LG/WeFNA+xvEtiz+cCufexaWlq3omwfTwnqchAwNHcs/8YbBPaC&#10;1sdTgP3tV58KHrAnmq1i3njzTdGmDcBegceKgX8dCieVKqfBrqWldWvJCXbIArthsVvNHR+7u1iJ&#10;ga8Q2Ae2Cg6wN2nagtuxv6mCHRY7Ad2w2DXYtbS0bj2pYJeuGDkImAH2hKES7KVLFIgdALB7tYOS&#10;G9jZFUNAb9OmDQP+poPd/JNK61HLxCezNovRS3ZpaWndgho2d6voMX6NqP+d77l3ZUIA5Ab2nAx2&#10;w2IvUKCANQjYg4UK3d3npSeDwxXTRwH7G2+8KVpbYA8RYaEEdtINAztdUPzQeixd7FNnLonLF/8S&#10;Vy/9Jf66/LeWltYtrKuX/xJX6FnHM79l/0lR46u5NwTwRs9Tc6yYbIYAdjR3dIL94aJFS/V68Qmz&#10;uaMHe57awN5/wNCmzVuKmNg4UbZsOdG6dWsF7BH8xTiwYDcuXi3SmKV7xJWLV13/ZK6lpfXP0qET&#10;50Xd7yTcAwN5dUgBabHnMsH+xhvlRaEivuaODxQqdE/X5x4Th/o1CwKLncDexAT7q6++ymCH5R6S&#10;VYI9XITliCCw13c9MdclqpFr0gVr9tMyMWnVPteLq6Wl9c/V0ZMXRMdfVoraAHwALHibxW6BPZeo&#10;Uglgf8PWjr100aKR7Z54SBzskyiOenHYXgn24sWL396j11vfpQR2WOsMdpr7Hey4SN8sEi1GLBWz&#10;1mmoa2lpuevg8fNi4KQ1zAt/w93NYs8Z7nPFqGB/uFCh6KaP3Cv2daktjg5q4T2wo6BRUVERBth7&#10;fde0eSsRS2B/5ZVXRCu4Ygjs2bNkZ6hjrOIwmpcqV8/1xGRU1ekCNfh+iRi1eKfrxdTS0tKS2rL/&#10;FFnuK0T1YQR3F55kVK5gV3zsKthLxMcXq1qqhNjdtrI43Lued8FOi//p9Vb/b5oR2GGx4x9/rVq1&#10;Em+Wf0Nky5JV5AgJI+Vg+RPsgHrt75aIr+duc72IWlpaWk6t3HlctB1NcPej1a66YnzjsRvNHeGK&#10;KVy48DsS7IUI7K+VLCq2JpYTe5Iqeg/s8fHxOWJjY6No8d99+g4Y1qxFaxETQ2B/+WXRsmUr8QaD&#10;PQsBPVTkyE6iuX/Bvkgk/rhYnD5zyfUCamlpaTl16cJVMWLRDrLaFxJH/AN31WLnYXv513gS7G+K&#10;ggULW6M7FoyNLfDMXcXEqtplxMaGr3jbx04W+3fNW7QRsbHxJthbJgN7GOk+v4J9ofhsxnrXi6el&#10;paWVkhZuPiRaj1zKxqEbW9IrgF3+Gg99d9DjHh9PJdiLFClmuWKImXe+eE+Jb+bUeFEsqB0EYIfF&#10;DrC/ZIK9/OvlRXbVYieVKlfX9cRkSF8vEPuPnHG9cFpaWlop6fSZi+KTmZv85ms3wC4t9lCRHWA3&#10;BwFDs+/ixe/sIUfCzZ07d57WpUtFTqn5SuvpdV4vxzD10iTBjgL37N33RwZ7XByB/SV2xeDPIdky&#10;Bw7sNYfOE/+78rfrhdPS0tJKSeDGd/O3me4Yd76kR+rojuxjz5pD5IrILapVqWaA/c47O8bExGQG&#10;N03L/XYse3KKi4sLg48dgO/Zu89PFthfAthbMtizE9hDCeyhJtjv9SPYE7+d73rRtLS0tK6lkQu3&#10;idrf+BvsYUbPUwXsFStWFMVKlOgSGRmZBdyEMWw2OvHmRAUMzZ8/fx4D7H0NsMfGiRdffJHBXq5s&#10;ORGSJUBg/2ax6D12mesF09LS0rqWJq/YLRr/gH4w1/8BlcGeg8AOdwzATmKwV63Gvwq9666720uL&#10;neYFwU2GqBcnKmA4KTolsL/26mvsirHATnN/uWLw0eOTKStdL5iWlpbWtTRn3V7RcoTRbNqNMemR&#10;2ioGbdjhjskVboK9cmVRsuQ9SRLsaE3oabBLH3tysL8kWrRowR2VVB97GM3v8xfYhy0Un01Z4XrB&#10;tLS0tK6luQT2Vj8tDijYq1erLipXqYKPp90VV0yhuLi4/AxRL06w2KOjo2NSAjuaPSZv7qjBrqWl&#10;dfPlX7ArP9pAq5isoeyKAdgrVapsaxVTuHDhooUKFUpgiHpxkhY7/uXXvUev4TykQEycKFPmRdGs&#10;WTPx0osvurSK8U87dg12LS2t61GgwM5DCqgWe+Uq4s47fWDPly9fEc+DHb4ibsfeq993GI8dPU/L&#10;lCnDYMccrWI02LW0tLwmf4Pd9jNrBezwsRcp5uugRNyM8TTY0dwRH08l2BMB9tg48cILZUTz5s35&#10;I2qg2rFrsGtpaV2PAgp2Uq6cBPbqycEeF1ewuKfBjuaO8fHxee1gjxXPP/+CD+wB6nmqwX7zdPHC&#10;VbFh3ymxZs9JmxB26MQF8bfuNKYVBArkx1MGO3zsAHulyqJYsRK9pSuGjOG7PA12NLInxRLcM/Xs&#10;2ef7xk2ai+gYH9jha0/uitFgD3btPXJetPp5paj3w1Kbmo5YIT6ctVX8semw2H3knPj7cvAB/tSZ&#10;y2LjvtNi8/4z4vTZy65ptG4N+R/sjh9tmGCvWKmSuLNkSau5I75LehrsaI8ZFxcXCZdM587dRjZK&#10;bCaio2PEc88/L5qZYLe1Y9dgvyW0h8AOiMtrUdOUen0GTd3EcA+2IR+W7zwuuvy6TvT6bb1Yteuk&#10;axqtW0P+BrsxVgyxDoOAwcduWewE9jvvtoYUgEEcFGDPlSs+b/sOncc2bNyUwf7Ms89ZrhgMAqbB&#10;fmtJBXuj4cvF+JX7xa/Qin3ivRlbrGv0/YJd4mSQDak8d/MRLnuDH5eJBVuPuabRujV0o8COIQWK&#10;Fy+uNnfMHxSumNz58+dp17HLL40k2J95NrmP3ZQGe/BLBXvrn1c54s6Jd6Zt4rgWo1aKzftPW3FX&#10;L/0lRi7ZLb6Zv5P1HYF/wdaj4q/Lf1lppq87JL6lcFQKB49f4DRI++2CneKPjUesdFJLth8XPy4y&#10;0kAzNxwSE1ft5zymrz+ULO33C31pkfeOw2c57tjpS2L44t1iwO8buez4gcvAKZvEuOX7xAmKG7Ns&#10;L+f5A20v8ztJ4VPWHuRw7BeV2L6j58WY5UZauHNGLdnD+5pAZcI2+D6xbMdx67ig4Yt2i1NnL1tv&#10;N+fPX+Htf6RwHPO8LUfFtzItlfHIyQtWGbQyrsB8PDWMWCfYixYt+lbQtGOXYM+bt2AuAvvoho2b&#10;ENijxdNPP21vFROqgl03dwx2pQZ2fDgdR5a7vE6rdxvuDMDq49lbRd3vl1pxcN8kjVnNVrL84AoX&#10;jozrT5BVXTytaF8zNxy29jWLljuMXSNqEYRlGlQmiT8t5+V3pm22yjR3yxHRfuxqUVNJi7z7TFrP&#10;lcuuw+dEw+HLrDip9r+sEXsJ1m3GrOJ1lF/uH+EoI8Lfnb6ZoY7jlWl7TFgv6v5gHG/339aJs+eu&#10;iKlrD3CZ1eOq/d1SLusFOkfIFxUJwmtROI65rZkfp6X94xyhUpHl0MqY/A12/NNZgt3wseeywF5M&#10;aRUTHx9/T3CBvZEB9qcI7NxB6aWX7c0dNdhvCaUG9i0HzrB/GnFNRiwXG/YZFvsHM7cwzGqR3qdl&#10;QLnHhHVGHqNXicXbDLeHBDsEQM6mdF/8ud0K+/SPbeIKWf6XL14Vn1BFIcM/mb2N82xP0JRhEuyA&#10;bedf13LYkOlbxCLa15+bjog6ZiXTg6B7gSzp9XtPiRFkESMMAB+1dA9b3bCyMwJ2Kbh1elMFsvnA&#10;adGcKh6EfTZnG6eFtd7YrIhwXpCvBDvUiCqbL/7cxpWlPDacR7wZ6SGrr0+Bstjxkw3DYjfAjmF7&#10;ixTx/fM0JibmAU+DPbxgwRC4YdDssUPnbj8B7FFR0eLJp54STQnsL7/sGCuG5K8/KGmw3zypYG/w&#10;41J2EQybv4Mt8na/rGYLFHFwW5w+c5lA/Ddb0ghrNXqlOE7gunzxLzF/y1HReLgBtUlrDnDeKth3&#10;HT7L6WBNJ5r7g5vnyMmLYuq6g1RxGGFfzd0hDh2/wGl30jZyewn27YfOiAmrDohxK/eLHYfOir8u&#10;/82VgzyGVlSxyGNLyceeEbAnUsWG8uAj8gEq36ETF7kM0Mb9pxnMZ85eEd3GG5VOfbLuka8Kdnyz&#10;gIsHbzyfz/FVcOuoEtLNSq9PgfGx5yCw+8ZjRwelN9+sAB97T+mKIYs9n6fBHhITEx5ujhUDsNdv&#10;mMhgf+KJJ0TTpk15EDC1uaMeK+bWkAp2CO4GAA9uAhnWf/JGse3gWYYXrO6GBEoZDn819CVZ4jIf&#10;N7AD1Ag7fuoSuy8QNmDKJrH/2HkxYskeKx3eCiTkLpIlL8Ml2K9e/ovDdxNkxy7fx28P2E8dswIK&#10;FNjxdiHTQqhQUI6tdF5+ojeD92Zs5nI0NCs3+PWRToIdbiO8rcjtsU2d741jW0X70WC/Pt0IsFer&#10;Vk1UqGD/eEpQjw4KVww6KHXq2uM7gD2SwP5Y6dKiCYGdBwFTXTEk/fE0+OUEuyr4hGesP0wW5lUL&#10;PPjwJ90e8IfDoodU33hqYAfoOo0zrFoL7KbLBNpGVvj/zLK5gR2Vy2iqSOr/sIwrHwDT5rsPENiH&#10;ztthpYXQLn4kVUj1UA46fmc5nGDH+UHlJ7dHZSZ99hrs1y//g9385ynALj+eksVugN03VkxUlMfH&#10;ipFgp8XbOnfp9m39Bo1FVCSB/bHHRJMmTYxBwJL1PNWumGBXaj52N6FlCGCG9Gh1AuA5tYZAhbRp&#10;BrtisW87eMbyN7uB/XeqNABNhH315w5x8ozR8ail5R7KONj70RsIwq8FdnTWWrXrBIdDY1fsYwse&#10;cb0mGt8kNNhvrPwNdmfP09y58oga1WuIihUr2Sx2zw8CpoD9X1269RwKsEcS2B999FEGu9XcMTSH&#10;Bfd7NdiDXukFO0AqPxrCBw9/MUB8lcB29NRFcfDEBQtyaQU72syjtyvC4F45d87IE/57ub0E+8TV&#10;B6yw5TuOc7rLl/4SzUcax+AGdvi7525GU8y/Ob2EdR2C7SWqPADV7QfPWh+KrwV2HAuaXyIc5wL7&#10;QTg+zHY3PyJrsN9Y+R/sSs9TmqtgL1GiRDc5HrvnBwFTwd6tW++hDdgVEyVK3XufSCSwY3RHq+cp&#10;wE7SYA9+pRfsEJoVIj1cD/Bx4yPm4u3HRB+yVnuTZHv3tIL9zNnL4v2Zm620kwjeyFPtICXBPpks&#10;dun2mbByP3/QRJi04lv+vNKCpAQ7hDbvS3YcE2fPXRbdJhj7R/nxBoLyDp27w0p7LbDjY+2cTb68&#10;8WF5D6VHe3b5/QEthuTx8roGe0AVUIudwZ6XwY6epyVLlmynDClAXA8ysNM6DkIkJibawa5dMbeM&#10;MgL2Iycuir6TNyS7jvC9oxnfQpfmjqmBHeG/rdqfzNevtkWXYF+75yQ3aZRwh7As27s3H7WCW9og&#10;LdwlsOBlOmjrwTNUvqNWKxwpuGvkm0hafOxwGanNMSE0dYR7R64jnQb7jdENccXUANjtP9ogqEfn&#10;y5cvHsuenNzBHi3uuusuBjuG75U+dj2kwK2jowTBL+ZsZ+v4a7Ja3dK4CW6H92kbbCcF+Mm27hB6&#10;eso4WLkIg8UM6xlhYyj++CkDwvhgCksd7b/lNmg5Iu8RCXYILhi0UpHpPqPl8SuNfSFclgH7RIcl&#10;mQ46cNyoSLBvNRz7mrXhEC8jr2NULrwNfE3HhDBnz1e4dLAf9RzApYT0MgzpcLxYxnGhWafc/k96&#10;m8Aga4hDj1kN9uuTf8GefNheFezq6I5xcXEJnv7naUpgv/POOxnszz//vAn2HMrHUw12Lf8IzSAB&#10;7GM0l5CDe0feI4PJinZuo6Ul5W+LXTZ3xFgx+NGGBDtGd1R7nkZHR5cMSrAXL15cNG7cWDz77HM+&#10;VwwdrO6gpOVPwU8O/zjcFRiIDK4Z9GLF/dFs5Ar2abttp6UF+R/sZnNHYh2aO8LHXr16DVGhYkXb&#10;jzYwHntQgr1w4SIM9meeecYGdqNVjLbYtfyjhVuPibZjVie7NwD1WRsPWy1ttLTc5H8fu2zHTmDP&#10;GmqAHe3YAfYiPrDnyRNzZ3CBHUMKRMeIAgUKikaNGjHY0fNUg10rEMLH1ZW7TojZBHFVS7Yf496m&#10;bttoaUn5HewhADus9VCRncCexwQ7XDGFihQZgp/+g5VB54ppaP5oI1++/Az2p596WoRkcbaK0WDX&#10;0tK6+Qok2CH42OXPrIsWL/6OtNhjY2PvDx6w9+wzFL/Gi4mOFVRwBvtTTz7l+9EGCa1jdHNHLS0t&#10;L8j/YEdrGDvYqxHYKxPYS5S4q5fSKqZ48IC9d5+hiU0J7DGxIjIyUjRo0EA8Ubo0gT2r0euUDtSw&#10;2DXYtbS0br4CBvasJthzA+zV2BVT/E5fO/YCBQrEBhfYm7Rgiz08LJzB/vjjj7PFrsGupaXlNQUK&#10;7KEEdswNi90Ae5FixQaoHZSCBuw9TbBHE9jxx6T69euLxx5/TA8CpqWl5UkFBOxkwCYDe0V7O3Zi&#10;ZuGgAnuTpgB7jMiePUTUrVdPPPrIo4aPHQdrWez646mWltbN143xsQPs9vHY8fE0eMaKYR+7Afas&#10;BPPatWuLRx5+OFlzRw12LS0tLyjgYM+dh3+Nh0HA1A5KBPVi+IsSlj055aaSk7jmUcGe6Y5Molat&#10;WuLhhx5O1kFJg11LS8sLCgjYiXXcQYnEzR1NsBcuVqy/arHHxcVFYtmTk6vFHhMjbr/9DlGzZk0C&#10;+0O+duwm2HUHJS0tLS/I/2A3fOuAenYH2NVWMRhSwNOjO0ZGRubMmzcvF1C12G+//XYG+yMa7Fpa&#10;Wh5VoMAulTtXblG9Rg2zHbtvdEdAnaz2KCx7ciKo56LC5sdyt569uYOSBDtGNYOPPSSIXTF7j57j&#10;ccKnrTukpaV1A4UB3DbtP83/znV7Nv0hf4Mdf4pT4Q6wg4MAu9oqJn/+/HcF1Y82GptDCvjA/giB&#10;Pat1sMEAdowxMm/LUTFuxT4eMXD8qv3WX/W1tLRujPBPWDx/eA5/X3tAnDxzicezd3tmM6qAgz0n&#10;gb16DVGlShWMx66O7vhAkLWKMSz2O26/g5v5wMfu/NGGl10xsM7xQ4cJBHPcTGwxXLjimlZLSytw&#10;wg9P9h07zz8XwfDM+JXgaAK+P38u4n+wG2PFwDuBtuwAO4btrQywlwhWsPfsM7RRYlMRHWWAHa8f&#10;Dz34EA8poFrsXgQ7RgmcseGQGDZvh5hOr4GBsA60tLQyJjyfy3aeEMMX7eI/X+Fn6G7p0quAWewW&#10;2HPxx9MqVapirBjLxx58YG9sgB2uGIxBbIDd52OHvOaKwR/08boH7Tlyzvodm5aWlrd04vQlsWzH&#10;cf7l4c7D51zTpEeBATvJBHsuE+xVq1VDq5h+SnPHEp7+eJrcYm9mgf3NN98ksD9ojRXDfiePgf3c&#10;uSv8151RS/fwTaOtdC0tbwuuGPwwfMCUjeLg8QuuadKqgIKdJMFejUQWu/rxtLAcm92TkxPsaBWD&#10;H20A7G+88YZ4kMCO5o7qWDFeccUA4kup9v9m/k5x+uxlDXUtrSDRVXqrXr3nJP/U+3p87n4Hu9nz&#10;FELP01wRBPZq1bnJY9GixT+QMI+Kyl8YLQqx7MnJBvbeAHszC+zlTbA7BwHzCtg37DslPp69jf8I&#10;r6GupRU8wvMKuC/bcUJ8Nmeba5q06MaAvZqoUaMmWsV8FB4eHgJWRkZG3kfWe0GaV4dbBmGempwW&#10;u3TF3HbbbaJcuXLi/vsfcAH7zR/d8fjpi2Lo3B1iwsr9rvFaWlreF/qZfDhrq1i07Zhr/LUUKFcM&#10;oI5f4+XKmZOgXl3UrFWLLPaiw8LCwkLByri4uFcTEhL+Fxoauo+s+JoI89SUDOyNm/LPrP9LYC9b&#10;tqy47777XVwxNxfsqO23HTwjBk3d5BqfFl0ma+HsuSvizNnLlvzZDEtLSyttwsdUtGbLyD9u/Q92&#10;5WfW7GMnsFevLmrVqm0DO1nprxVIKHA8d+7cSQT5+xDmqcnNYpdgf+2110SpUqV4dEcvgR1Npb5f&#10;sCvDtTy2xwfXTr+uFe1+Wc1KGrOaKwu39FpaWoETPqCiQxPcMm7xqSlQYJfumFwRJthr28FOMH+z&#10;YP6CC6KjowvR6n/i4+MzIdwzkyvYI6PZFfPKK6+IUvfey6M7MthNuN/MH23AWj95+pLoQlCGj84t&#10;zbWEv+APmY7mVmetsAsXroiOY9ekq/vz/64YcovLqHB8+nuB1j9JeFNG35PRy/ak+94PjCvGaBHD&#10;rWII7GgVg5FuVbAT0O8uGFuwAC3eQfo36XaEe2ayg7330IaNm4pIE+wvvfSSuPeee7iDkgR7GOm+&#10;mwz23UfOiXemZcwNg+2nrjsoxi7flywO7eDnbzmaLFwVbsKtZNmv2HlCLDd18ULGxsJAWVA5Xbp4&#10;lZePnbokVu8+IU6dvWxLhxY/6/eeEn+Zr6qXKT0qpUMnLqT7QdDS8qLw3P2yYi8bWG7xKSlQYIcb&#10;Bv89zWmCvU7dujawJyQkxDk6KAHu3plUsHfp1nNog4aJFthfeOEFcc/dd9s+nt5ssAOsU9Ye4G7K&#10;bvHX0rXAjqEInOGq1hFgO41by/59fM1v/NNy7i79P5e01xJAvfPQWbFk2zGGNYY/+GruDrFLeZOA&#10;1uw5ya4i2Vvv6MmL4tM/tomJqw9QHhrsWsEvGGuT6bl23vvXUmBcMcnBXrd+fRvY4+MLFzXB/h/S&#10;/5FuQ7hnJhXsHbt0G1q/AYE9bxSD/bnnnmOwWz+zZrDnILDXdz0x6VVGwf7BzC08BoVbfFqEkefQ&#10;9h3NJNVwtKmFFayGqQJY35u+mbRFHKZ0fxOYAdfWo1dxb1eUDf7CGesPceWxnaANi3w/lXUOVURr&#10;dp+kSumg+GPjYU5/zAR0jwnrOA77RtkOHbcf27XAjgphGvZJeW85YHwnQFmQ33QKR3lkLz80EZ23&#10;5YiYueEwvW0c5+8KWF616wRvjzcR6eLad/S8+GPTYS7zSoq/ctEIn0XlP0BlRFlRwSIP9CeQ+5c9&#10;f0+cvsTDPCAcHVIQpqXlJryVTqL7een2467xKSkgYCfOAepQREQED4ZYzwH2mJiEO8lq7yibP3pu&#10;UsGO0R1hsefNG8lgf/bZZwnscMUQ2OlgPWGxE8g6jvVBLiMCcL+et0N8S3D/daUxAh0GJ8IHHLf0&#10;UnB/9PptPUMQ4EQY5rMJjIAZQPrJ7K1szcNV9DbNd9C+AL9WP68SH83aKkYt2SMaD19OUN5PlcNF&#10;qkw28/cCtAwAPHv8to7dLup+UwP7ZgLp21M2iW8X7hJf/blD9J28gcuCsXLwRvH2lI1cEaLSgjU0&#10;bP4O0XzkCtF2zCpa3klvLntFwx+XiS/pTeGLOdv5O8NieoM4QBUUmpMij28X7BJ9Jm2gYznDx9tw&#10;+DJ+s/h2wU7Rjso1kPaBtG9RGuwf1hfK8P3CnXwOflq8S3SnygtvO+pxaWlJ4X7BsziLDAG3+JQU&#10;EFeMCXY0dwwPCzfAXq+ew2KPf4TAvqtgwYLe7KRkA3vPPsnBXvJuHo/dS2BvY1rIbvFp1TaC1CwC&#10;MtrQ4oaCZXktX/m6PadEZ4KwBO+IxbsZjj8u2s0ghYWKG3MDxQNivSeu59EmYfU2GbFCLNx6TFyi&#10;fbSjiqkDAZQHLiNr+mOqDNDcEgBH/k4ApgZ2uI6ajFjOZTpM4TiOS5QvKhO09tmIstD2AC6sdwC5&#10;zvdL2TpCBYcKrd4Py8RGsvphbbf8eSVD+uipi1x2nKeDVGG1p/KOW7GX3xCwPfJCGqTtSZURtkeF&#10;0J72uYqs82nrD3IFgDeRY5Su47g14gM61+pxaWlJ4b7Cc4j7yi0+Jfkb7LJFjGzHDrDDFVOfLPZC&#10;hYr+GBoamgOsjI7O9xCBfUfQWOz1GeyGK+bpp59msKvNHb0A9s6/ruExYtziryW88uHmAYSwDpeO&#10;BCagB5ip6VVt3HdadB2/VqwlwMNX/zNZ3xiKtBFZ4PuPnWPgDifIY/Q6vA3AF6+C/dQZw/XTf8oG&#10;BiVcHmihA0ijDGszAHZYxx+SRQ6rHeBEZYOPsZ/MNvz/75OljrcHuIt+X3uQj7E+WejYDnmNgcVO&#10;5ccyzkXXCWs5DfY1dd0h3g/cVqg88JaDBxDboyJDxYRziYrpAlVYcDn1/30jgx37rEXXGK2PIBx/&#10;T3rbkcekpaUK35jGE9jxPLjFp6SAgd202CNMsDdo0ABgH0VgDwMr4+Link3In38nzXndc5Mb2CMj&#10;DbA/9dRTomTJkg4f+83/eAr3wK4j6fvIAmHkR7gNACq4QZzxsDrhloF7BBWAMx5ghptlAt2A+HqP&#10;NAgD2PcS2GE1w0pfsPWo2Lz/jHifgOsPsG+mcuEtBb1tsb7nKFoFbeaPtjimBVuOsntoIe0XVvLy&#10;HcfE9wt2sltlLSx2U7Cc0wr2PzcdobeK1dyzF62AYP27gV2+cQDscN9gYCeAHeew9ndL2L0k9483&#10;BHlMWlqqcD/hfsb94hafkvzuilHAzj520xXToGFDDCnwrXTFAOz58+XbIQcF89yUGtifeOIJcWfx&#10;EiJENnf0CNjx8RGv+m7xqQlwAZiPn77kGg8BvvgYCf+xMw77HklWOvzTn/+5TczaeIh91wD7EbKi&#10;15Ml35QAjs5TAGsi3C/XAPscOhZY9ou3H+ePmW5gh4un3vdLabuNYhLd/B8RSFtTGeZuPsquGPjo&#10;8UF0LqkmwRSwR2UA3/lQgjE+5L5LVvOircfSDPbfaT8NKB1+WmK8lSwTX/65Pc1gR0XXbOQKrtzw&#10;djR4+ibOSz0uLS0pVPoA+z4yWtziU1KgwI4hewF2w8dOFjuBvUSJEpaPPTY24X4C+86YmJhwrHtu&#10;coK9Xv1GFtgfL11aFC1S1DakwM0GO1wgh8jazshrPYCJD5hucaow1ACA7RYHy3oFARgWNIAICxkg&#10;BfDgHoIfut4PS8UPi3Yx8H7Fb8HohnUDO44FlQhg/u3CnVQJHHUFOyqU7WQ196K3AcC296QN3HoF&#10;LpdzVB4MWQxXC1wvc6gSQVnwDQItDBCWSBqxZLe4cP5qmsEOUP+0eLdoQtvClYI8YLUj37SAHceG&#10;lkONflrG2w6cssn1LUhLC/pj4xHxM93HskVWWhU4iz1EZM+aXYTnCGOw13V8PI2LK1Aqf/78QfLx&#10;1AS79LE/8sgjycCO+c3teUqvbacvMwDT+wE1rWDHB0S8FbjFQQAtPlBeJLDKzkUIxxxQRThuUJQP&#10;419AajqMUwMoyrywjLTYFsv4jiD3JYVtsR3y5jRmXpDMH3HIw0gvy2mUEWkQhv1gXW4vt8WyWhY1&#10;Tm6DY0Y5sIy5PF7EY5m3p2VfGXz7l3lqaTmF+wbfajzR8xRgJ8aFZFPAjnbsDrCTpf5kcIG9gQ/s&#10;GLLXALt3XDEQWq+MoZsA1qJbfEqCuwQfFet+vzRVtRy10nV7LS0t/wtvjyPp7RCuTLf41BQwi53A&#10;Dqs9Itzwsdev34DA7nPFxMXFvRI8zR279Rxat35Dq7njvaXudbHYc5DFfvM6KEnJD6FwAbjFa2lp&#10;eV94K5y7+Yj4zuWbVlrkb7DzODGmKwbKGR4hanIHJSfYC5QC2Em5se65yQn2OvUI7HkMsN99990M&#10;9uzq6I40v5muGCn4a0cu2S1GLt1juRW0tLSCR3C7oAMfPrCv25uxnskBB3uEAfa69ew9T/HxNF++&#10;fLslOz032cFu+tgJ7Lffdru46667RNHCRXyjO9IBe8EVI4WbAk3wYL2n1zenpaV184TnFU2G4U6F&#10;b90tTVrkf7D7XDHwsUuw40cbhQurH0/jnoXFnj9//jxY99yUHOwNRSTAfvvtonjx4qJIocKeahWj&#10;CjfHWqrp0TRx79HzGu5aWkEidEiaueEQu2Cu543b72AnxvGQvWSthxLcAXb5B6XChYt8p4D9VVjs&#10;MTEx0Vj33OQEe916BPa8UQz2YsWKicIMdm99PFV1kWp9NPFDj098hNFw19LyttDqa8qag+KrP7db&#10;ne4yKr+C/R0H2E1XDMBeu05dUbBQEaXnaX78Gm9XfHx8Xqx7blLBjmF7AfaoyCiRKVMmUZTBXshh&#10;sd/c0R3dhPbj6KyDdrDogZnR8dG1tLQCK/SaRt+OEYv3iCMuvb/Tq8CBHX72UBER7gN7gQKFf1GG&#10;FGCLPTY2NgrrnpvsYO/GH0/xa7zMmTOLwkWKiMIFAfZsbKl7FewQ2k4D6hguAKMKYshZt/bgWlpa&#10;N14wvtBLGsOB4LeU6O/gli69CsjHUwXs7GOvaXw8JR6OkIOAEdBLk7XuXbDT60SofJ2QFns0gT0L&#10;gb1gwYIW2NliJ3kV7FIY1wQjLKLXJLrAz9ty1OrxqaWldeOEpsgb9p3mYTi+nb9DTF6zn/9T7E93&#10;qb/Bbg0pALiTcnI7dnRQsreKIYv9UeLmHrLa47HuuYkKGCZrHQZ7/UYM9mzZsgmCPoPd/gclb4Md&#10;gvWOnz9g7BX85AEtZ4bM2KKlpXUDhcHt8Kcy/PYOA9xhOA5/fwPzuyvGBDr/QUkBu/PXeAT1p9Dz&#10;1LM+dljssskOwI7mjjHR0SJ79uyCaiMCe0HfP0+DBOyqYK3jBxMYk0VLS+vGCcYVensHcjiJgPjY&#10;SRLsuUyww8fuBDtpd3R0dAzWPTcVLFgwhODOvacY7A0ai9joGAZ7fL54UTChgM8VE4Rg19LSunXl&#10;f1eMAXaMxQ5ZFrvDFWOC3buuGBXsxlgxjcliN8AeHRkt8sfnM/6gpMGupaXlMQXUYlfAXqt2bRvY&#10;yVJ/OejAHkVAD8keInLlzCXy58tnDimQQ4NdS0vLUwoM2HMw1LNnJQYC7NUJ7HXqBLfFXl+CPSSE&#10;B5kvWACumOD1sWtpad268jfYwTi22AnsbLHjRxsAO1nsxYqV+Ej+4zQ6Ov5lgvruyMjIOKx7bkoN&#10;7GEhYSIhf4L2sWtpaXlSgXLFWB2U8M/TatUI7HXwB6WPJdjj4grc5+nx2AnqVqsYJ9jRWL9Aft/H&#10;UxywBruWlpZXFDAfe1YMAhZigb1mLbuPPS4u7hmAXbLTc5Pa89QH9ij2sUMJ+RJEdg12LS0tDyog&#10;YOcPp8bojgB7NVjsycH+aj4v+9iTgb1hIv9oA61icGBxsXEW2LUrRktLy0sKFNgxAFgIgz2CwY7R&#10;He1gzx9cozsC7Hny5DXBno17oQY72DEs6InTl8T6vafEku3HuCeclpaW/7Vw61GxatdJHkYbQ/O6&#10;PY/+VCDBHorx2Ans1atXFzVq1hSFHWBPSEjYRZZ7JNY9N9nBbvQ8lWDPliWriMHwAkEIdsAcf/JH&#10;l+ZxK/aJ8Sv3iUmrD/AQA9PWaWlpBUq/rznIA31hFEc8f39sOsw9wAMxpLbfwQ6om64YWOy5wnNy&#10;qxj42AsVKfKD6ooB2CMjI3Ni3XOTCnY5pABcMfhwmiVzFgZ7MLWKwYiOf24+IoYv3s1/ZplCIMcf&#10;0JftOM7dm/GnfbfttLS0rl8Ypwm/rdy8/zQB/QgbUr+SUYVB+X5Zvtfv48UEEuxwRUuw16pVRxQp&#10;UuR7B9h3xsfH82iPnpucYMfHU4AdHZKyZpJgD44OSruOnOMbCP9BxQ9y9x8775pOS0vrxukkWesr&#10;d50QE1fvF5/O2SaW7jjmmi4jCgjYsxquGMNiN36NZ3w8Lf6pr7mj4YrxbHPHZBZ7A8MVg3//ZSOw&#10;R0dGiewEdvmTV6+CHSM5fjR7K78KHibLHJaDWzotLa2bo3Nkra/de0oMnr6Z/3jmlia98jvYLaib&#10;/zw1wQ4fe7FixawOSlFR8Y8EDdjZx17PBDtBHGCPiozk0R1VsN//egPXE5Ne+Qvs+CCKP53jw82F&#10;8/rvSVpaXtY+epMeOne7+GT2Ntf49CggYM8mwZ7NAnv16jXgivlKgh0/2lDA/m/S7Qj3zJQM7Ph4&#10;mtcAe9bMBtiTdVDyENjX7D7JFsDibccCOjyolpaW/3Ts1CXx+ZztYti8Ha7xaVVgXDEE9SzZuTWg&#10;ZbHXwM+sC1utYjCkgAL2/8THx2dCuGcmO9iNQcD44ylBPHOmrOyKSTZWjEfAfuj4BTFs7g5u7aJd&#10;L1pawSN8QD1Iz++7ZJTNpzdttzRpUcBcMQR2iH3sNWuQkndQCiJXjNlBiaz00FAC+x1ksZP17gS7&#10;F1wxf1/+S6zedUJ8Onura7yWlpb3hR9ywI16NYNv2/4Gew7TYreBnSx2ZwcljO6YP18+2fPUexZ7&#10;TExMeLT5FxDLYrfAnpnADleMt8CO2n7PkXPinambuPmUW5qMCFb/2XNXxBkSPvTgZgtE21stLS1D&#10;V8lAw3+Jf1i4K0PPWqBcMexjJ7BjdEc3sBMzX8kXn2+3aRR7D+z0KhGiDgLG47FHRVtgz5snD4Hd&#10;3o79ZoMdN8Pi7cf4n4pu8U7hhrmWkCfa3r41eYPo9dt6MYReEedtOaJdPFpaAdbq3SfF13N3iOOn&#10;L7nGp6bAuGLMduzEvYiwMAY7RncsUqTIUNvH03wJO/LkyZOVVr3+8dQYBCwyMsoAe6YsIm/u3J4D&#10;+5mzl9k3d/rcZdd4p2B57zh0lr/Gu+nA8Qti3Z6TYsraA5z+ysW/eP3bBTs02LW0AqxLF6+KmRsO&#10;W89fehQwHzvAntUHdvQ8LVzY19yRjOEHErw8umNcXFwY1T5RWDZ87ObHUwJ5VrLY8+T2lsUO6/rQ&#10;iQui18T1rvFuQkXQ47d1YuLqA66atu6QeHvqJnbDID32gR6sFy5coW2Tu3rQ+gaVATpEoau0Mz6j&#10;Qr6oaJzuJVRM+NCk6iRZNxn1S0qh0oKPE8MvYJ8b9p0SF2/A+B5aWk6hl+roZXvTfU8HAuyAOvvY&#10;eayYMO55ajR3LGp1UIKPPSEubhfN82Ldc1NCQkKoLJwN7ATxrJkzi9y5YLF7p1UMoIvhAUYs2eMa&#10;7yYAGxb+hn2neXu3NMMX7RJHT1601i9euMqg23f0nC0doDprwyHx3owtYuCUjeJH2g696tQ0aRUq&#10;D1RSWw6c4Rsay5/P2Ubrp23pMIDZh7O22jRx1X4OV9OlV6iU2v2yWly+dFXspkqq869rqQy+c6Cl&#10;daO0bu8pMYHuafUZTIsCAvYsycFes2byj6cJ+fLtMEH/f6T/INwzk5srBu3Y8aMNgB3/PTWGFPAG&#10;2GFd4kMLLE23eDfBGv3iz+1i/Mr9PPIc8nCmwfAD08ly30j5YqyLP8mCmLXxsDh5xg7Pn5fuFT0m&#10;rBPfzNvJFgYA357gKPP8H3TFJ7mdGibDYaH/Qfv4Ys52LuOxUxd5bBu8DcjtoAPHz4sGPy4TX9Ix&#10;oMceNIfKd4rK6czXJiUPt3LhOH+ivK5osGvdZB01732MwOoWn5L8D3aM6iiVjcGO0R2dP9qIjY19&#10;Hq4Ys7kjwP5fhHtmsoPdHFKAwI7RHX1gdwwCdpPB3mfS+nRZqxfI+v5l+T62BiavOSBW7DzuOqQo&#10;Ojkt33lCnDh1SSzccpQ/pm5VrGd83IGVjpHrkCfCYMH/TnmiXAAlKoPRBP8xBP0JVJEgHv59jHQ3&#10;it4yfl66hysEVCCw0AdP2yw6jVvD+0ZLH9zcaJ8v9wkB7K1Hr0oWvvvIeW7Dj3yl1u4+aS1PpYoK&#10;5US5Z1O5UCZUTL/QHBXWCRLKo8GudbOF+xTP1bzNR1zjU5LfwZ5NQh3NHQ0fu2Gx10wGdvxBKUja&#10;sZs9TzFsbzYD7Oh5lQzsN3GsGLgvALn09DKVYMcyrGJAbun24+IsgVim+evyXww++NThe0Y7eVQE&#10;+Igq0wDGXcevFWspDC4dgBxWM+bYHnBEm9wxy/bwUMHdybJfuuM4D1vaZMQK9ufP2nBYNB+1Ugwh&#10;S/84lQWul56/reM8UeEArngtlfuEpMX+8ayt4ut5O1hwRy3adlwk0dsC3mDw8akF5dtt/Dpexv5b&#10;/7ySj3PtnlPiAy4XQX3FXtF2zCqx6/A5/kZQ+7sl7FfXYNe6mcIz9+uK/fTWfNA1PiUF6uMpxomR&#10;YOePpwz24u9HRERkByvhisnnc8V4b7KDvbcF9mwAe6YsIoLB7nDF3GSwA2b4ku4W7yYV7PArw+UC&#10;ixbNGQH6SxQPEAK8cHMYbou/k4EdwAX85OsiQDto6iaG5rGTF9iXP4cg/s38HeLj2dtEKwLrQrLE&#10;Jdjlh9ZeE9eJ9mPXsF8dlQyabcIVA7inBPZGw5eJ7xfs4uOAkEaCHdsZ+a7n84plvCk0pG0Ac1js&#10;U+mBQfftT2ZvpbIsFzs12LU8JDwL4wnsM9Yfco1PSYECO/zr+LYIVwygjnbsxYoVf88J9sjIyCy0&#10;eps5986kgt0a3TGvBHtWEZYjBx+gZ8BOwO3/+0b2ybnFu0mC/SABEkOHAsxwg2w/dFaMWrqHXwER&#10;BjBv3Hea/fGAvRPsuw6fZXjiYykqGPj5AdhGw5eL/ccIlATL/r9vECOX7OY070zb5Ar2/lM2pBvs&#10;LamSgEsHHaegyxf/Sgb2vpM38HnFMsDegMA+aulesYLK8tak9XQO9vI3Brx1aLBreUm4/9EgYEE6&#10;hxcIDNghA+xssWNIAQK7OgiYCnZazkTy1rjsbmDPyxZ7NpE5c2aRIxRfiT3kiiGw4wcacC+4xbvp&#10;/Pmr4lOyoL8mSxofJi+bbhx0SkIFcfzUJX4VxEdF5L/94Bnx7fydBPVTNrDD/fP+jC0iacxqrhiM&#10;PP5msO89eo6geYLdKqgw4C8fSNZ8WsD+CYH9HFUqqYHdzceeVrDD79+PKpxth84wwLtpsGt5TIfp&#10;jRdvlfiu5RafkgJlsbuB3dkqhsC+Ez33afU/NM+McM9MKtjhY6+vgD1Lpszcnt0O9lACez3XE5Ne&#10;ZQTscJEAuEP/TPuocGjHPpCsfAwVkFJzR1WAO8AIIKpgh1AxdJ+wVjQduYJ92lCbMasY0rDgEwny&#10;zSgOFjb84rBA0PLFDezw42Oo4Xo/LOUfhCyi5ZTAXosAjHzlPj+ntwq4j9ICdricsH+UGe6hut8v&#10;ocrrLL9haLBreUH4voQGBvgph1t8SvI/2B0fT3PkMHqeJhtSIP5l5ePpHTLcM5Md7EZzRxvYs6NN&#10;p7fAjhYxXQhCbvFuAtj7Edjxi660CtD8deX+ZGDH/mG57yfYIu4M3YhYl9Y+PqbCEobvHu4SvAlA&#10;eEuQlQrSG9tQHM0PkvUPNxGWEY58nPtEXqqQDvmq6bGMOHUbvFEgHVrA7D5yllvDIBzbQFhGWizL&#10;Mqn71tK6EcIH/5+X7U33/RcQsHM79myGxU5gr8EfT10t9uBwxcBir1uvofnxNBuPxx6Szai5vAJ2&#10;CJb3R7O2imNp7MzAkAP00ik3yGppaflX+AY2Y8Mhgnv6PpxCgbLYDbBnE+GhoaJG9WoM9sKFfWDH&#10;sL3Kx1Nvj8eu/hrPAHtWHuEMBwigewXs+HAJ9wOGAdAWppZW8ArP79Ltx7jZLz6guqVJTYHysYN5&#10;+HNcOPGuRjWAvaYN7JGRMfUBdnMQsDs81+zRFex5I8127AC7UXN5yWKH4EPGH1icHxS1tLSCRxiP&#10;adbGQ9wyzS3+WgqYxZ7V+IOSZbE7fOwxMfnKJPg+nmJC71PvTCrYuR07DyngA3u2zN4EO2p6NFH8&#10;ePbW6x4zRUtL68YLrs75W46KL//M+Ciqgfx4CrCHhYb4LHYb2PM/gLFiTFfMfz3djl2CHYOAGUMK&#10;ENgzZfUk2CF8oPxp8S6jx2gah/DV0tK6+YI7dQMZZhhrKaOD6EF+BzuGFOCfWdvBXsMBdnw8TciX&#10;f4fZYel22XHJM5MKdumKicwbZQ4C5m2wQzsPnxVfzd3BYzmj9YtbGi0tLW8JI5p+OHMLD5ntFp9W&#10;BQTsaOqYNZsIJe6FEwfhiqmBj6cOsBdISNhptoYJjo+neQns2bObYHe6YkheAjuEYW4xfgrawaan&#10;R6qWltaNF35eDRcqBuRzi0+PAgf27AT27CbYq4saNfDxtLAFdh7dMSFhh7l+m/kR1TuTCnarHTss&#10;dgJ4FrLWgwHsEHp7/rhot/hm/k6x1Rzf3C2dlpbWzRH6UMBt+hFB/c90juKYkgIBdh4nBoIrxgQ7&#10;frThBna0hoG1blru3plSAnuO0Bx2sIcS2AnuBtjrup6Y9MqfYIcOn7jIPT2/W7CTB7xKb/dkLS0t&#10;/+vwiQv8No3/CUxde1Bs8eNz6X+wm39QygruZWWwV69WLRnYuVUMgV1+PPWcxU4Fyk3Kj2UGe8NE&#10;Bjv/89TFFYN5KY+CHUKHIljvGN8coyHiz0lfzNnB41DsOXqOO0O4baelpXX9wpsyBs/DcNV4g/5g&#10;5lb+kQw6H2EsJYzK6s++J4EAu9qO3QJ7jRqiWLESQ3LlypUNrEQHJQXs3vt4SgXNGxMTUxDLvlYx&#10;edliN8CelWuvYAG7FJpPYVyXzQfOsGsGzaqGzt3BIy6+NXmDlpZWAIShO+A/x2/u0IkQH0kxJtGF&#10;8/4FulTgwG62ipE+9po1RYkSdw1UwP6MarF7bhAwJ9gNVwyaO4aKLBLsQWSxuwk3FP5heuzUJR6V&#10;EcDX0tIKjI6QxY5hPzLaNj098jfYc0iwZ7WD3eigVPwDdTz2AgUK7IQrm1YzkzHsrT8puYI9MpJd&#10;MfZWMTkMuAch2LW0tG5N+R3sZLxaYM9qgB2uGHRQKlasxEdy6IDo6LhXCOxsscO/TqDPi3DPTClZ&#10;7HDFuDV31GDX0tLyivzvivE1d2Swh0qw17K5YqKjo58ibkYHDdgb4OOparFnIrBny26B3avNHbW0&#10;tP558ivYB5PFThZ6KPFOdlIKIw5Ki10Fe2xs7P358+fPg+UgAHsfo1UMgd3X85TArnw81WDX0tLy&#10;ivwNdv7/hAn17FmzWmDHmOwlSpToD4iDldHR8U95GuwoUDKwB1nPUy0trX+mAgJ27qTkA7sc3bFk&#10;yZI9XMD+b1jxcXFxkQj3zEQFzU1TApa79ewztEGjJgbYpcXuCnbtY9fS0rr58jvYiXuGxW66Yoh7&#10;aBVTq1Ztcc89pbqYzRvZx25a6TwWO4XHIdwzk63nKYHdcMXIQcCy2FvFENQh/fFUS0vLCwoU2LMD&#10;7MQ92dwR/zwtVapUUozZXt38eMpjsXvSFWMHu9nzFGBnV4wKdgPqGuxaWlpekf8/noZyyxiAXfY8&#10;TQns0i3jSbCjYT0VLB+WDVeMCna4YnwdlEJNsAeTjx3jVGDAoTHL92ppad1ATcG4MAfOcOdAt2fT&#10;H/K/xW6A3bDaUwZ7ZGTsCxLs6LREoI/Bsmcm28dTAnvDRk1EZJQyHrsr2L1tseNv/xhC4IeFu8RY&#10;usF+X3OQx4rR0tK6cfqdwD5+5X4xfPEu8dvq/eLUmUt+H1YgcGD3jRUjwX7ffQ82/9e/Ct4BVkZG&#10;Rj5vNn28jRiaIy4ujsfb8sxEBcxJVns8luXH06ioaAfYs1quGK9/PF26/TiPIjd+5T4xb8sRsWn/&#10;aXHmbPp/kqulpXV9unjxKg+8t2zHcTF9/SEeDGzs8n08UJ9b+owoIK6YrOikBBe0CfZq1UTt2rXF&#10;I488XpUweRtYSRb6Q6bFjp9seA/szo+naQO7N10xePXDQF8Yuvf46Ut+vYG0tLQyrvPnr4iN+06L&#10;n5fuEW9P2eSaJiMKJNhDs2Y1frRBYK9Tp4544omn3yBM/hesjIyMfVy6YjwP9p69DVdMVFSMBfas&#10;+DUeHaSXwX6WLPKxK/bxn84xyJf+yYaWljd16uxlsfnAadF38gZx8PgF1zTpkf9dMSHc0x7MC1F8&#10;7AD7ww8/Wp0waVrs8dbHU+9b7AB746YiKjrWDnbZKiab91wxsAR+W7VPjF62V5w9dyUgQ4NqaWn5&#10;T3hGtx08I3pPXM8jQbqlSav8Dnal56nRjl0F+8O1CJO3g5UYUkCCHXPPdVByA3t0SmCHxU5zr4Ad&#10;N8jCbUf5f6cAvIa6llZw6O/Lf7FrZsCUjdflMvUr2G2DgBlgDw/1gf2+Bx9sTJhksOfNm/dJCXb8&#10;VYmWuWWhZyYb2OFjb5goYmKcrhjfIGCYl/KAKwYQx0D+Q6ZvZkvdLY2WlpZ3dfXy32LxtuPi/Rmb&#10;M2yU+Rvscjx2wD2UDFrpY69Xr5547LHHLItddcVgjtaFWPbMpIK9Z+++Qxs1bqZY7FkUi93oeeoV&#10;Vwx+jPvtfKM5o1u8lpaW97X7yFnx/swt/Cs9t/hrKdBghysGg4C5gP3pfPnyxQPqYGhkZGRRhHtm&#10;Sg521RWTRWTzoCsGr25oxghr3S0+LYKFcP78VXHQ/KMSOlFoV46W1o3X8p0n+Ofz+B+qW3xq8rsr&#10;xhoEzBhSAMP4ViOwN2jQQJQuXbo2YdIEe/TLBQoU2B8bG1s6Jibmgbi4OB5vyzOTCva0+Nihm+2K&#10;gT/9+4U7xcKtR13jU9P/rvxPnDl7WWw9eEb8snyf6DFhnWg7ZrWYvOaA0eZdu3W0tG6oYFj9vGwP&#10;t3d3i09Ngft4agd7o0aNxKOPlk6UHZTi4+OfKly4sCB2CoL7QgJ7cYR7ZrJb7BLsDh87H6A3BgED&#10;mE+eviy6jl8rrqSzWSOADuvgp8W7GejvTNss5mw6TIDfK4bM2CKSxqwSI5fsESt3nRAnTl9yzSMQ&#10;OkeVyd6j56lSuWyFoawoQ7C+ReDawF2m34K0riX8GxUdmMYs28vPt1ualBS4j6fGkAIG2KuKxMRE&#10;G9gJ5M8WKlRIhIeHX8yVK9cEsuBLItwzk9NiN3zsPrBny5SFwI4D9ArY/xY7D5/LkBtm/d5Tot0v&#10;q8VXc7eLRduOiSsXfRXD1ct/iVkbD3Ov1QY/LhMz1h2ybQth3Is/Nh0hYPkAjBsRY9HsOnLOljY1&#10;zaE8NtLbAVxKaHc/euleMWjqJjFq6R5x2Gz+hTeIb+bvEH9fxw+BT1PlMG/LUbGZ9uUMX0zHj2OR&#10;wrqaJiOC5bVw6zHuHLaHzge6kus+BVppEe4b9EqFe9QtPiUFBuwYBMwcj12CvXGiKK2APSYmX5n8&#10;+fOPDAsLm50zZ86GJG81dzQb13OhGOyJ6sdTCfYshiuGdLN97IDh7wS9uZsPu8anpnUE9o9mbXWN&#10;g1aQpQ7rAWD/mWDrjJ+4ar9o/NNyzkdaooB9gx+XcgsdZ/qU9MnsrQxcWOp4W+jy61p+U4BkBdFv&#10;8kZRk87R9fzp/ciJi+L7hbu4IlHDtx06y+6nD+lcfEEVGTSC3mLUNBkRzsV3C3ZSxXtWrKA3I5yr&#10;y0rlqaWVknbTfQ9jZifdm27xKcnfrhgwTgU71uGKgcWugh2tYjAcS0RExLNksRdAmKcmFexwxTjB&#10;jg+oto+npJsN9vdmbBEHjp13jU9NqYEdX+U7EWAvkMWQEtj3HTsn3pq0Qcwmy/6y+aFn4JRNosmI&#10;5Qx6uFJgvcPyWLXrJH8MgjsFYF2244Q1TsYPi3aJ1btPij8on860z56/rRfr950WaygM26N3ngr2&#10;wwRovKqipx5cNAvIusH3gbmbj4pT5tsDPv7OpDQoN8qH7bDvCVQZLdlu911KsO+mNx9Y7xCajCKv&#10;WRsO8/aT6CFDBbqPzjPeblAB4RzhDQLHevzUJe7pO27FPj6vaJcMi33Cyv1i79FzGuxa6RLu64mr&#10;ca+m783R72BXfewEd+ljb9K0iShd+kkL7JGRcaVkc0dPTnYfe9+hjQnsMTEq2NGO3UNgJ7B0GLta&#10;XLiQ/o+cKYEdY8t0/nWNGLdyH/uGUwI7oPzpH9sIxOu4xxzgWfu7pWztAo6wjvv/vlF8Nmcbu1YA&#10;d/SwA7g7jF0jOo1by3k0GbGCQTmDQAzXUPcJ68jiP8WjUfacuJ6tdgl2ABv+/4/Jyocfftq6Q2LI&#10;9C28r3embeJKAxXIKLL20ZMPfsoWo1Zy/rCckwjgsKLV45BgR9duDGsMoRLYRelRnn50DN/QNj3o&#10;ON+m4xi+aDcfD94skA6V2keztlCltpGt/V6036X0QOLbBI5lDb29aLBrpUd47n6l52/mhuQu0NQU&#10;cLBnz86umKZNm9rAnjdvzANBA/beDPbmDovd0dyRwX7zWsUA7K1/XpXuD6eQBPsqsowBccAZFnLH&#10;cWvYOkVrG6QD2Geud3f1AMbNR65kyG4+cIaP48SZS2I/WbaAJSxd+M0xGNmweTvZWgbQ8ZqJnnaw&#10;dut+v5Qs3b38+gmIfj5nO8MZAMZbA74hSLC/O30zwxawB1DRmmfDvlMMWEB1EMH9wPHzbPm/M3Uz&#10;t+qBv3IlgXUHAbzZyBVcFvUYJNgB5H6/b2B9O99woTSl9KhE4OtH/u2pEl1NwMb+m1KFtGzncfab&#10;w4rfTvmgLN3Gr2M3Ej5Md6BzifOrwa6VHsFI+pXe/mC4uMWnJL/72Ans6gdUgF6C/bHHHmv1r3/F&#10;ZwIro5UfbXhysoO9P1vsDHY6OECdfezJLPabC3ZA7Nx53wfMtAofT2HVTiM4o1ME3CptRq/isaPV&#10;duyJBCRY4M7tIYATQJxHFQLyAjj/R+FwWdT9YSmDuS9BuTXlCzijIgDYMXypzANgx7DCqABgEaMC&#10;QDiscCfYcZ76Td7A8bD219IxAMSw1tuOWcWtg3ZReow/3/6XNTy4EvKEFX4tsAPOG6iygQB1Cfah&#10;84z0P5Kl3nvSev4QimNs+fNK8cemw1wJocLB2wkqJryBaLBrXY9gtOCZgBvQLT4lBQTsyuiOxsfT&#10;ahLstj8owceOZU9OKthVV0y2bNkMi53B7htSwAs+9i/mbBM7CTZu8alpH1nZGJti+KJdYs3uE6LX&#10;b+vZB626dcat3M+WqbqdU4OnbRZJZEXX+m6JmGW+OgLsLUet5EoCEIcAblQm1wN2wLfpiOVsHUtX&#10;CdxBeGPAHGCHFQ8oA8DYD95A+tNxXgvsaL2ihruBvQ9VfshTBTuOFRUXwpeTBd+H4K/BrnU9QtNY&#10;vNXCnecWn5L8DnazVQz3PJVgr1pVNGnSRDzyyCM2sOfPnz8Plj05XRPsrq6Ymwt2wCW9r2wQXvew&#10;LXzkaMWCP7r8f3vnAV9Flf1xC6SHQAKEQAqgrrv+d1WaNBVk1bUBNhBBBUF6h1Clg73s2htrx4a9&#10;K9gQBKX3XhIglAChd/f8z+/O3Jd5LzeV98hMOPP5/PLyZu7Mm/q9Z84991ynpX6Y/+/y9jxauLHg&#10;CBdEf/RnyOEYdCPqtt0MdoYdLGY0biJsEu6dUwU7wAhwIu4eYYvdp8xX/u5pXIEA6igPsE/k30Xv&#10;vZ17Dyu4ogIoDOwfzNtMXy7OUkKoZ1HBnp1zhLrxfnzGleKHczer4xGwi05F67fvVyMuwfgyLc9P&#10;oQI7vBSw2gH2O9u1U2Bv1qxZJ8akL7ujPYKSOycn2MdPeHBy9559LLAzzN0IdkAYbgY00pmWF6aD&#10;h46rZP9P/YDImsM+qAP6/RnMAB4qj8D1nMI6aMAFWPX6+ITFDLcJGlQfn7ZafV+Tte+UwK6jW/B2&#10;8AS/KSzYtFu5PgZ/tEj5vzu/NVe1HWzbc0hVNp142/jcx5VWYWDHNrVQERQV7Me5MgPIsR7OwTM/&#10;raV3/8hQ/ncBu6gkggsGz2Vx+z0Eu/EUw3+awA5XzFVXXeXLFZOYWP0mV/vYzz///Aq1a9euiv8B&#10;9h69+lJKcipFa7AHZHcsbR87hA5C8LOXFBpoNH3xl3Vsdc5Trg5Yq30YaAMYXKbyIpEodDp57CS/&#10;gW9TYyqYlhek4PvY45h3OjLGArt2xVx55ZVOsLd0tSsmOTk5voY9wrYR7E6L3SUDbcB9grA+7d8u&#10;iWAZfDJ/C1uui9jCXaRurGMliLQRiUSnJrwRwlrHm6dpeUEKvitGW+xIKQDuxSqwd+vazQ/sGBqv&#10;WrVqVfC/K6d8LfZoC+puBDuETjBwY+QXvSISidwvhC2jo97bszcZlxem0PnY2WJX3LPA3rVr1wCw&#10;p/3V1a4YhnqcfqXwgT0ljaKioilKg13VXO7wsWvt239MdcpBPvbCfOIikch9QrsUIr2QYgO9rk1l&#10;ClPwfexWRIyy2BXYLVcM0vY6wZ6cnHyZV+LYzxk37oH/9uzdzwB294Q7OoXGyTd/26R6dxY3K5xI&#10;JCo94XlFh8BvlmxTqQRMZYqioIOdQW6BPYbBHs3MM4M9KSm1qVfAfu74CZNe1WCP5oPKdcXYYGe5&#10;Ceyo8Vds3kuvM9wRAaIjVEQikbuFTm6IW0cK7VPJYBpssMNCLwrYa9So0cgzPU8nTHpocq8+/Skl&#10;FRZ7FFvsUf4WO8DOcgvYIXQuQr6U12ZttC13gbtI5GbBdYrgBwxCv2uvlaa6pAo52PNxxTAzG7sa&#10;7HFxaRUrV7ayO+aCvaYf2HGgKh+7yyx2LWRV/HX1TpVEa/6G3SpqxlROJBKVrtBrGc8pomCQrdRU&#10;pjgKReOpajh1gB1x7HnBntrE1WBPSkqKQupe/D/hQQvsqQFgd1MHpfyEmHb08vzvrxtUUi30BJVG&#10;VZHIHTpy5AR9OH+zyjGEKBh0FDSVK65CDvbYCtTujjtUPvarr766LWOyHFiJfOyuBjtyHyDkEf9P&#10;ePCRQsEOlfaYp/nJamU/SHPX71apczH0HbIrwp9nKi8SiUIn9BVBqgBkLX1i+mrVEXBxxp6gGlyh&#10;ArsaaEOBPVaBvU/fvvSvG264lTGpwF61avI/BOz5KNhg10JjDFLiIqcL8pLDSkBGRpFIdPqEhHuA&#10;OowrtH8hF1Ow28BCCnY1glKscsX07dePrr322g6MyfJgZfXq1S/1NtjV0HgOsPNnaY55WlxhZBbk&#10;lsHoPiKR6PRpGz93e/YdLdHYCUXV6QJ7PwvsPh97ampqPa+AvfzYCZNezx/sduMpy40+dpFIdOYp&#10;2GCvyGBHsAigboHdajz1LNgvuuiisHHjHnijV58BlBYIdq69lMUuYBeJRC5SSBtPCwB7tWrVmnkH&#10;7BMZ7H1hsddSUM/PFVNHwC4SiVygkILdbjy9s90dNKD/AGreokV3RqYCe1JSkrsHs9Zgh0aNn/BO&#10;r74DlCsmMjKSZQA7S8AuEoncoKCDPZbBHmOBvUIA2K+55pqOjEw7jr3WX7wD9rET3umtwR4RwWKw&#10;IyqGD9Qf7O6OihGJRGeGQgH2OOYdBtnwA/sAttib/7PXWWedHw5uuj67oz/Yx7/TJxDszoE2bInF&#10;LhKJ3KCgN57aYFeRMfBUII69XTsaOHAgg725b8xTzzSeBoI9wgl2pysmTsAuEoncoaCD3RcVY/nY&#10;42JiVAclG+y9GZnKYq9Ro0ZDT4Cda6BKI0aNfU+7YsLDIyhKu2IE7CKRyIUKDdjRgGqDnT812P2j&#10;YlLqe8VirzJy5OipFtjTGOzhFthZvnBHgN2Drhj0RM3Zf5RWbd2nBllGTziRSBR8zd2wm5Zu3ktb&#10;dx2iY6chlUeoLHYd7ui02J1gZ27+3dVgx87xTsZXA9hHj57ap99ABfawsDBHuKOj8dRDYF+4aY/K&#10;JPf6rI307u8Z9O2SbSrF76w12SKRKARCltXpy7fTx/O3qHQCb/y2iX5YsSNkQ1iG1MfOcI+zc8UA&#10;7Ndff70P7K7P7ghrHWOeWmAfZ4E9raYFdm2xR2G0bqvnqdvBjpFZcCO98Mt6eu+PTJqzbhfNZi3J&#10;zFFpQpFiADkrRCJR8IVRkXbtPapyw8CCx/OHEZJenrGeprBxdegQ8sWYn92SKPgWuzWYtbLamXuA&#10;vAnsrs/uqMGekpJSfdjI0Z8A7Gk1A8AOV0ycBXU3gx2pemEhvD1nE83jV8Jg5HsWiUSnpr37jyk3&#10;KACPjKsrtuw1liuJQueKsaJicsE+KADsNbwBdt7R5BEjR3/Wuy+DPa0Wg93hY4crBmC35UawY4CN&#10;J6evoZ9X7aDd+47SyVMYbkskEgVfyMGOtNoPfLOS3p6dYSxTXAUV7BhBKRYx7HldMYMGDaJ//vPa&#10;boxM7WNv4Gqww78OqPO/506Y9NCrAHtNBnu4D+yR/j52Vp1W7gI7Xvce/W4V/c6fGHDDVEYkErlD&#10;MLye/XEtPcMyLS+Ogg52e2g81UEJjad2HPvgwYPpuuuu8/U8rVat2pWesNjxP9L2Io49La22w2Jn&#10;sPOB+sAOV4yLwI7E/Q9/u1JBXax0kcgbwnCWAPsrv643Li+qgg92y2IPBHt6ero3XTH4H2Dv3WdA&#10;QONp3oE26rQs/ZQCSNifnXNYtbx/sXirsYxIJHKvduYcoUe+X6naw0o6AEfoLHYr5NHKx34HDR0y&#10;hJo3b+HreVqtWrK7szs6wT4JYEccuxPshhGU3JArBsNuzduwiyafYo0vEolKT2uz9iu3TEnHQA02&#10;2CsFuGJUrpg7GOxDh1KTJpeP0TCH+9r1PnZWDfyvwK7ysdd2+NitcEc10IYGeym7YlC7Y+g7+NX3&#10;7g9NfKxIJAq9jh85qQIe0N+kJGOhhtrH7gR7o0ZNHq5SpUoMWOn6XDEOi/3scQ88/F9roI1AsAc0&#10;nrYsXbAfZ2t99tpsenXmBuNykUjkHS3bvFe5VHfmFD88Oahgf8zO7qjcMHa4ox0VEwh2ttgvcTXY&#10;GepxaWlp1VgRYydMelM3nvqBnQ/S3xVTumBHL7bHv1+tOhuZlhdFBw4ep5Vb9qku0E4dORz6btAi&#10;kShXR4+cUJ0Kv1u6zbi8IAUf7JZv3UoC5gT7ED+wV61a4+L4+Hg1VrQrp+rVqyewUmC5Ix+7D+y+&#10;XDHwsdtx7DbcSxPscMNs33OYxn+53Li8KMJAux/O26yiaZ5WLfMb6MUZ62ng1EX02cIttDn7kHE9&#10;LbwxoOFnC5c7cDB4riC0G2RmH8zjbzxx7CRl7z3iEyIKvBIBhPM0Y/VO4zKRSAupPqbyM4lnwLQ8&#10;PwXbFZML9miVBEyl7TWAHSkF4MZWEHXjxJZ6xdTU1CQf2FXPU4Ddzu5ocsWUMthhWX8wN9O4vDBl&#10;M2gmM8gnfrVCAUdb/YAncl089QPia9flO7I6erN+w5bFCz+vo6e5LHyD6DptKluY4FPcsuuQehXF&#10;72XtPqTCv9Ad21kOCcxe/GW9T2/yb/60cqfquu0s50b9vn4XdXl7nnGZSKS1nJ+BLxZtVYaAaXl+&#10;CrqPXYOdoa6yO9pgHzJkCF12WaMnnD72uLi4igqibpzgJ0LKXg32vrbFjnzsPrDHuAfsgCHAtipr&#10;n3F5YZq/cTc98M0KWrRpj9oWEoWhq/OmHQfYCj5JO/YcoT7vL1DwNq0PS3/058tUxfL1kiwVizvi&#10;06Uqg6SpfEGCdTJj1Q4V2YMcG7DGUdmg8nGWA/C7TZlP7/yeoW7+12ZtpLFfLKdfV2eX6HdPpwTs&#10;oqII9/43S7OUkWNanp+C7YpRScDgY4+y4K4tdoCdLfaHPAN27CheKTTYEe4IsGPMUyu7Y3Qu2G2V&#10;NtjHf7Wc9rAVa1pekNAr9btl25RVrHuovsQW8CcLttD7czPo8GHLBfLDiu10/2dL/daFYE08+M1K&#10;+nJRlkp4hHmw4GcyjLFf8P1/v2y7cu1A7/2RoSxy5MmAZa/nA8zw7yO16QR+cxj04WL6eeUOWr/9&#10;AH00f7Nax/m7APuAqYtou537Zseew/TsT2vpU95v+Ce/4gpGbxtCmYMHj6sMe3oeKgSsl7XLckPp&#10;+aigsA1VWfJ+ogyW/8FAxnZ+4v1azfPxRoMMmXo9HBsqJuzr23My6L8zN6htbOBjmMbnAG9FKAd3&#10;l4BdVJjw7OEeRXZI0/L8FHSwM+sssLPFbndQusMG+5VXNh+m49hTElP+z9WuGB0Vg8+x4ycpV0zN&#10;mvmAHRY7f9YtxTh2WKiAXH6uEpPgvgGIkXwI7pPnfl6nII3eqsM+XqLg2u+DhbSNoYbyexnQwz5Z&#10;kmc7K3l9AH9pZo5vm1oA+0a2+h/7fhV9vnArfbU4i8Z8sUy5jRDO1fPdBcqPiO9931+oGn9z9h1V&#10;kIdbCPDE2wOs/0CrBWDv/8EiFeKJ30JO+ZFc7kv+DaRTGPXZMtXwhG3fw+d15pps1Q6BbQGyqLjG&#10;82/8tjZb+TGHfLREVUCfLtzC+7JAVUg93pmv0hsvycjht4N59O4fmcoF9MS01Wq7eJPAfGTKhMuq&#10;z3sLGPSZal978LH954c1ar9QYaH942OuoFA5TPx6hYBdVKjQZvTJgq18XxavATX4Frsd6shg1+GO&#10;d7Rtq8Du7KCEwaxd3XgaCPa+/QdRLQZ7lB/YKzDQc+PY65amxc43QDqD6SgDzrTcJEB47/5jKqSq&#10;65T5DMmFCrJwwfR4d75vf5CgCOXzAzsgBqDCH4jvj323isYxxB7+dhVXFIeVOwWuhylzNtHTP65R&#10;lQVAqMGOfcB6479aRkO4QoHFC4v4ea5osC4qjPzA3unNuQrg+L30jxbTv6evUQ2t8LPD2ofV/NKM&#10;9eo4XmVA402iO8Ma+wjoL2Zg7+GKBKmMe76zgJ7/aZ2q2GCl4+0F1j8qGLQX3PvmH/Qwv5mgEhj1&#10;+TIFe7yp9OMK6RjvM6z375ZlKXeQBjsqAqRjxbGi3Jqs/eq8Ize3gF1UmPAsfMYG0XR+WzYtz0/B&#10;97HDFWNHxWiLPR+weyKO3Ql2NJ5G+A2Nh6gYKx97JQZ7vVJ2xQAy8MmZlucnWASAzSMMOgBw/8Hj&#10;9M2SLAZuXrAjdzSAFrgNLAdYYVljP+BKycy2/N9bdx2k9dsOMHyXqrTBKPM4W+8msD/47Ypigx1+&#10;/4VsEeP3ELUDSOOYAGe8GcDfD3jfzccBFwi2jeOFqwVvGWP4eJABE9Y52hfQ+Dvow0VcUS1RlSXe&#10;NvAm9NbsjWoZKorebJX/e/pq2sq/dz9XKnAZ4U0Jx746a58P7Di29+zGbOwHvsOthO/iYxcVRbj/&#10;4YqZxW+VpuX5KfiuGB3H7gC77Yopm2C3XTEW2EvRFcNQ+WhepoKgaXlBAggRSgh3Br7Dt7yLKwi4&#10;ZSDA8Chbr70YTOu2+0em6PXhcoDFj9zvej7AvpmtZ8B8wpcrKHPnQfX90WKAHftVENidPnan0EYA&#10;i9lq/P2T7nnjD1Vx4a3i37yvCI0E4FHJfMuWO9KlzuC3FewL1unI5XE+cDyoFCZ9vYIydh5QFjyu&#10;EfLwHOHzhH3s/NZcZbHjO95cxhnAvmrLXhrOlQXeBGCx4w1BwC4qTGjbgRsGLknT8vwUisZTX7ij&#10;DXbdeOoEe1JSyhXVqlWroiDqxgk7CqhrsPfpb/nYfVExkf7hjqVtsQMW8JW/PKPkvU7hwnhi2ioF&#10;LVig2CYqjLnrd1PHN+fShK+WqXmmdRGxAuu34xtzVVmoF1v9sHqxXwArlnViwd/9WwFg//OY1YMW&#10;QH1t1gb1f3HBvpx/c+jHi337g/P6EL/RoCwqHLWPvAzr/74umz5ftIV6vZc7H8Kx4g0A0UKoAPD9&#10;Kz43gD4qAXxHpYEKTR8z3Eyw5APBjrJP8DawLsp14k8Bu6gwzee30U8XbuVnpHhBEcF2xSBXjDPc&#10;0RkVA7AzMG2LveaFtWrVSlQQdeMUaLGrqBinxc4C2OMY7HEAO3+WpsUO5TAgAcD84FsUIcwQHZI6&#10;vzWP7mUAwRoFgD5flGUsHyh0ToJrA6+Qzvno0bqerX3knHbOz084BjR0wsIv6fHA5718c46ypv3m&#10;8/ctvN312/arikvP/x8LFv1O/t3i/iaOexn/lmmZU3gbQMTMqVwj0Zkh3CPoefrBvM3G5QUp2GCH&#10;hQ6wo+E00BXTooXTFeMlsCPcEbli/AbacFjsLDeA/cCBYyrcDz5u0/LiaNuuwwzoPbRp50FllZrK&#10;iESi0AnGEBr44ZY0LS9IoQK70xVjbjz1ENgRx96rT387bW9gdkcb7KXsY4cAYDQAPjlttXG5SCTy&#10;juCGQcBCSXI/Bb/xtIyDPTdXjAa7FRVT2uGOWmjsfHXWBtVQaVouEoncLwQNICQWHQdNywtTKMCe&#10;GxVjJQEzRcVUrZr8D++BPbUWhZtSCthyA9jhM4af+Kkf1uTpgi8Sidwv9J/4ZdUOlf+opG7Q0IDd&#10;stj10HgAO5KAOX3siYk1GnoQ7DUpIiIyL9h9UTGl64rRQqjilN8zVDf8U0nhKxKJTq8Achhmusey&#10;qUxRFGwfuy8JmNMVc0dblY+9efPclAKIY+f/vZFSwA/sds/TGIQ7BuRjd4PFroVoEvQoRYw2YrZN&#10;ZUQikbu0JmufSqB3qimdQ+Vj94uKsX3sTZpcPkF3SkpMTP67q5OA+YN9vA/sOldMjGHMUzeBHaFS&#10;6DUJuE+dl6l876ZyIpHIHUI6D/Ro1n0kTGWKqqCDHSkFFNwdrhgb7I2aNPEDu4dcMQB7P0pRrhjL&#10;xx4I9tLuoJSfkCAL2QVhBaA7u9vT2YpEZ5oOHzpOr/+2SfXI1tlDT1VBd8VUsHzscQawX9m8+VDP&#10;RcXAXzRy9Jj3e/VmsKek+edj9wDYIVjr8NchhexzP61lS14iZkSi0taefUdVQjkEOsD1sraEYymY&#10;FCqwaz+7Bnt6erpf4ykzM9UTYGfF3T9m3Ls9jWB3Z+OpSYiWQcclAB6t7UhUhXwqM9fsJAyJhzwn&#10;pvVEItGp6wS/KQPkyHv0/txMeuTblSr1M0Ia4VdH7+hg9kYOtivGcsOYwe4Md+TP8z0Bdox9OuL+&#10;MR9YYE/Na7H7ZXd0L9i10M0e3fqzGPJrt+2jacu2Kb8eMh0O/mixSCQKgYZ+vETlHHr3jwzViRDB&#10;DXiTxiDxoUgvEUqwQ/mBHa6YtLS0mgqibpycPvYRo8a+06NXXwV2vw5KjqgYr4BdCzcTrHgk+0IW&#10;Q3SIQBdmkUgUGiF/EjKnIqQxFDB3KviNp7lx7JbFXkHFsQeCPS3tL3+94IILaiuIunFygn3UqPF5&#10;we7M7giLPc5bYBeJRGVXwfax+7I7AuowaBnsyO5ocMU08ATYExISYu8fPW5K9559KDk5wGJ3gF2F&#10;O7ZyZ+OpSCQ6sxR8i90aaANgR1RMRQa9ttgbNWrysB7M2jNRMfxv+VFjJ7zevReD3eFj94U72j52&#10;gL1OSwG7SCQqfQXbYodP3emKcYK9caPGk3Qcu5fAftb4CZMma4s9F+wxFtgrVOSDtnKyC9hFIpEb&#10;FPTGUwa71XAKix3cs8A+ePBgauHFqBj87wR7pJ0rxtlByQd2j/nY0YCDxlM0nGLMTwxWLRKJQiM0&#10;oCKs2Dm4S6gUdLDbUTF6MGsn2J0+dmamN+LY8f/4CQ/aYE8pOKVAK2+AHeGOGHUfXZeRRc7STtVJ&#10;QiQShUZ4xn5Zzc8a/z977S41CHzg6F7BUihcMbrxFMLAQmg8BdivvDI3CVhqamptV4M9nsGeaIH9&#10;nLHjJ73ao2dff7CrxlPLFaPAzgdax+Vg37D9AE1bvp0+W7SF3v09g96es4k+WbCFfl2TTfM37aEl&#10;mXtFIlEItCgjh+as26WS8r37RyZNmZNBH8/fTF8tzqIF/Ozhzdn0zJZUoQF7buMpomQ02Js4csUg&#10;ht3VYI9LS6tYOTU16aKLLgobM27iGwh3rAFXDEPdB3bla3I0nrrUFXOMX/9+ZSsBOWM+nLdZWQuI&#10;XTeVFYlEoRcs9dVZ++jrJVn0Fj+X7zPs4RI1lS2JQueKyW081WBvesUVo5OSkqLATTDT9WCvkpZW&#10;zR/ssNgdYOeD9YuKcSHY8br34bxM+mzhFlrCVsNR1dPNXFYkEp1e4VlE7qafVuygV35dT3PY6DKV&#10;K65OC9jbtcvjY7/wwgtjPeGK0WDvyWC3XDEW2HN7ntquGPjYXQb2ddv204u/rFOvfPCrm8qIRCJ3&#10;CO1eD3+7qsTD4TkVdLAz63xgj8of7GiX9AzYxwHsdq6YqCiAPTo3V4wNdrelFNicfUhlc4Slvne/&#10;DLQhEnlBGD3pse9Xq8ZW0/Ki6nSBPT3dH+wXXHBBDU+AHT2qRo8ZNwVgRwclC+zax55rsbsJ7PDV&#10;wXeHBhqEWJnKiEQi90mPWfw4w30rG2emMkVR8F0xuW4YCClU7lRg91h2x0BXDPKx+4GdVSGqgivB&#10;vnLLPnrh53Uq6ZBpuUgkcq+QJGzBxt300ox1xuVFUfAtdgfY2WJHuOOdd96pwN70iitG6cbTtLS0&#10;ip4AO/6fMOnByf6uGIAdcezuAzvS8aK237Btv3G5SCRyvzBOMdyoGJDetLwwhRLsFTTYbYv98ssv&#10;H6PDHVNSUqq7GuwVKiTHx8fXSPZvPE2laD6oaIa6BXbbFcOqxCptsP957CSt3rqfHv52pXG5SCTy&#10;juau300v/7pBhSublhekULhiEL+u4e50xTRq1Oih3Fwx1f/ibos9ni32RGWxlx87ftLr2mL3gd3X&#10;eGpFxEClPZj1Aa7ln/95HW0poW8O/j24b9DtWeeLPmjnkg4sKxKJQqsDB46rCJmfV+0wLi9IobDY&#10;8wO70xWDxlNXp+31c8VMeMh2xaQVCPY6pQh2gHjX3qNqJKT/GZYXRei0hN6oH8zNVINgZ2YfpEe/&#10;W6WG0jOV18Lv4fdDPXiAU/BDbtl1KKi/iW2hcoOc29XHFjj/VIURdOA6My3T2r7ncJFH2SnOPmLA&#10;h228bXzi+iFXENZDD8htuw+f8nHiXsK2pM9EyYXr8sOKHfTBvM3quprK5KfTAfZ27fLmY/cS2M8e&#10;N/HB/wZa7H7hji5wxeBB1I2mpuVF0Z8MS/j07n3rD+r7/kLq9e4Cupv3Z+GmHGN5LQy3h3QFCKs8&#10;VSAUVXiL6P7OfDWWpGl5SYRoIpzDpRk5yq2l5+MtZlnmXlqbtV+9wTjXORU9wpXmwKmLjMu0Rn++&#10;THUsK8qDjc5oi7ksRr0v7Dqgj8Mo3vZa/gSEERoLEG/fc0QZBydPoYs79vWnlTtoxZa9dOLo6bkf&#10;yqrmbdit0n6g4jUtz08hc8Uw/1TjqVfBXql27Tjd83TcuAcccezRuXHs6HnqErDjYcINsHDTbuPy&#10;goQHG0CbtSabnv1prbLS0RPu2yVZ9OT0NTTx6xWq88TCTXuM68MFhAbbuXwTwpI2lQm2QgH2dVw5&#10;DfpwMd3D10BHFAGQq7buo45vzKVxXy6nNQz3wPVKqmCD/fFpq9X9gwHKTzoqJpOcYN/Bbw7P/rRO&#10;ndNggP0Er4ucKMiNgp7OpjKioglvT98u21bs+07Ans8Ul5paKSElpTr/ey6D/bWefRjsqWkGsFtu&#10;GLQSlzbYAYqd/HptWl6Qsvceoff+yKRhnyxRUAegYfkt2LiHsvmh7/PeAgWg5/nhN62fH9ixT3A3&#10;/MjWGzSTK46sXdbr/yJ+C0D+Glh2WLZ+u3XjopIBEPQ6sJIBqfUM3V9XZ/vKw4LRYMfo7+jQga7Z&#10;Ofw/rBy9Ph4IvFEs27xXrQt/Jebj2A4f8oeOBnvHN/6g39Zmq3nYV/QJwJuLBjt+2/kbsExxrPgd&#10;vX38FnKBoGKAywjHrsujFzDma7Djf5znn+3l+IQLBr8PsH+5aCv9uGK7Wjaff9e5z1pb+bxi/wDl&#10;sV8ss1wsvF2457AvOD9YH/uds/+oH9jxpoLMg2ik02AHnLMYKrhGW3n/sR3ndcH6+F20x+hrgv3G&#10;dcKbH85J5s6D6pwE7quo6MIb4peLt6r8Tqbl+Sm4YP/Ezw1TENjPP//8Kl5xxZw1YdJDk3v1GVAg&#10;2Eu78RQP02CGEh5o0/KChIcYcESCsI/nb1HWOh7uAQwdWAzDPl5Mz7Eln51jTkuQH9jhG37pl/U0&#10;nCuM13/bqCz/rxdnqd8C1LDOO79vUhXKJF6m4nf5rWDkp0toypxN/LawmsutZJjuU37GblPm0795&#10;3pu/baJ9+y2w5/Dnf2du5HWWqo4dMxlE2O5rszbSg9+sVNrPIH6G9//eN+eqrJYv/LJOjRw/kysK&#10;53FosMPyxT5j3i6u9MYzMMcwBDXYAUFEHr3Kv4HjGPfFcuXGQOxxj3fnq5Hon/5hjdrXnTmH6VN+&#10;k8L/7/BvA+STf92gzrkGO44FiaBwzrEutgeXGB5qgP3Br1eq/X7mx7Vqv44dyQtLlB/60RJ1/L25&#10;IsZ+o7JBBd3z3QX0Ou8r3sZwnlBpOcG+dfch6vzWPD+LHTDH7z3A1wVlv1myjc/rKnXuJ3y1gh7g&#10;84rtA+qo+LHfT/J5e3nGemUovMSfqBBxDwTuq6jown2CsMfpy7cbl+en0gI7wh1dDXZnPnaAXbli&#10;APZIR64Yl4EdkDheArDDN450voAgwA6rC63xXzKEEU8LGAC+yDljWj8/sMMChLXxFet73h5giMpD&#10;g302AwYWHcK6cNxZDBhsByDF/E07DtAjvA5e6wH2+96eRysY3tguIARQT565QR33fLbA8Ztrtu5j&#10;2GxXlibggnXwewA7KgY8KOv47QCVAgCr9xXSYEcFcQ9b7bBksQ8j+PixDxrssP5xvmCdA5id35qr&#10;svV9wyDDdgG79QxD5LsH5OCfx/4gPfKIT5aqbQPOGuyoePDgAoSwrHGeHmWIAq4A+yd8TXA+8FaD&#10;tg8cj3O/cUxoW0GGQFyLYR8vUedFgx37j9/A29zzfB7en5vBx5CTL9jRtgKo47dXbNmnfgNvWLDI&#10;cUyIvMIx4Fq/MyeD+jLY8UaCc4MkVqhUBOzBEVxin7FhMG1ZaYL9Uwa7yRVjRcVccUWz4ToqJjU1&#10;NalGjRrJ+N+VE+9gJdQ++F+DPTWlpn8SMICdDxBwd4MrZixbeiXJCwOAwTUBiw5gh0/3zdkb6RUG&#10;HyACsAO28MGb1i/IYgc8YbVrq9UJdgAS5eCHhatjSWaOAhcsQswHwN9jS9AJdkTrWL95XJ0rwB0W&#10;JlwZmA+r+fmf16o3gbf4GABaDfbuDHaU2ciwxu/kB3a4SobwW8oLvN8AJixRVBwa7HgtBiDhvkK7&#10;xn1T5imwA5wf83eUw7kErPEG9Ruft5f4LWEqHwPOJVw9TrDDMv9hxXZ1vnF+8GYziSvZzGwL7NrH&#10;DvcM9lsfq9YifsuBJY8KAdvo+c4C1SagwY5toBxcWrD+8DaD48kP7Divnfi8onIBpLEu3lLw1vbB&#10;vEyawm8PHd/8Q7l6NmcfVFFUE79azsvXqQpMvakJ2IMinL8vFm4tdu6YkPvYK6Lnad4OSnDFuDqO&#10;XTee4v8JDz4yuVef/gFgj+QDtS12VrwLwA53xxp+UE3LCxJ8rvDjjmUgwepDhIv2f+Nh78cwGcpW&#10;IEIhTevnB3ZYiQArYLd992GaOnezH9gBJOx3xo6D6rh3MLgmMtQ12BGPD6jmB/Yu/B2+Z1RogCwg&#10;CpcFIApLGz7hvu8vKBHYUdHBKu33wUJV4Wiww3f8Bp9nAB/nCaDv+e58BXa80cDdAosfsEOFg/MI&#10;yE/l7zi+xxiWnRiKTrBv2nlAudEAQ7RJvDZrQ7HA/iFve/inS9R6AC8E8P6+fpcCO/bj+FF+y+Hr&#10;8fbsTeo64DjyAztccF8xlHEd8BaCiheVJdbdsuug2u69/JaCigLnHceKShrL4bpZzedEwB4c7d57&#10;VN3/S/keNC3PT8EHuzWYNXqdAuzxALvOFXNl86HOxlNXgx2Np/HJyTX433LjJj74mgJ7ahqD3RpB&#10;yQ/saDxllSbYYT39ziADOE3LCxKssg/49RwQAcD/4O3AZwzNWL1DuRoA7vxCKTXYhzFcHvhmhc+3&#10;vY2BcS8DZgRbk/DPAhhOsMO98x+24mHF9v9gkaoUAPuubAHD+pzAVuAkhgtcGSawo9JAYyt85fAr&#10;AyQfcbkBvK3HePsAGizPkoAdrg9Ex+A7zoMGOyJk4A9Xv8HHNIYrFWWBc5lf2artyfsEkMOCxTGg&#10;gnlt5kZlUaM8KgFcYyfYcZ5gpcPvjzKoSHEtUHEUBnZUFk/9sEa9Ee3Zd0SdFwjlhvD2AHZUgLgu&#10;SAmbzvPgRgLQ8wM7rsdBvqZwoQ2YirYIy62VzufiiWmraARfZ7xhAexfc5k+/FvP/riWz8UyZbVj&#10;/wTswREq4C/4HO/IKV5QRCjArtwxPrBXtAfaGOTnY3d9rpjq1asnsFJ0uCPADh97LtjhikGuGCfY&#10;S7eDEqw9RESYlhckAFX5YHl9WP193luoQARfLRreMCYq4AjLPr/1t+06rHzAgJEWYLeB56GTBfzR&#10;gBweekRYAGo/rtyu4IHwPMAN2wJE0Vj3A8PnJ7bGt+85pCCIygfb1I3DaFPYyN9x3IBHBm8bDZV7&#10;eR9n8fa+Yytn9ZZ9KmfOcV4fUER5rIttYF92MsT0MUCI8Mjktwf4rPEdv5e509ovuEtgrR45dIJy&#10;9h1T7hVYUgAj/OlY58jh48paxRsK3nZwPnFu9vDxwi0za222Okcojzh5+NCx36hEsH84DzhP2GdE&#10;lOC44OpA6CXAfoytbuw3zpFvn7kMtrPvgBVpo+cjbTN+B2AfytdySeYeBVq0UcD1prZt/wbOL44V&#10;+4ptYz62hWPexP/j2uP8Y9/QVuI7BrsM4PPxgs3q7QQWJubDLYUIpcLCLkUFC+0acOHh2piW56dQ&#10;u2ISKlYygt0zA20kJCTEIm1vbzsqxg/sjp6npQ12CP51WMp4cE3LCxN6uilQMGRxM304b4v63wkS&#10;k9C7ECDII7XMggWk5+PhB9jxegmoAGyYn7s9/3X0PC1nucBlELaHSgWACVyW37ZM803/W7I6ZZl+&#10;A99RcQTuO77r4wyULoPKwXme/OXch/z32TkfUAXYYZkDDGp/bUA41/Nt2zE/b5m811Gvp48Z+4/v&#10;gevqfRIVTzjXaHtBAIJpeUEKNdjjAfZ2eQfaQOOpq8FeITk5Pr6GlQRs3MQH3gDYU1MDfOwuAzsa&#10;G2FdI+TMtLyo0g+rhpapzKkIFiDi5XXjqSg0wvUD2OEiMS0XuVswfNAYrt9mi6Ogg90RFRMDsFeq&#10;pHzsaszTprljnnpqaDwF9r5wxaQqqOe6YgJ97KULdgiv4E9MW6MsYdNykUjkfuENa866bHp7ToZx&#10;eWEKOdgrVvTlY2/YsPGDOirG9WDXFjvi2UeNnfBO775wxQSC3V0WO4TX/Tnrd6nQtKMCd5HIc8Kb&#10;FhrM/z19jWrQNpUpTMEGu2441XKCPdDHnpaWVlNB1I2TttgtsI9XYIcrxg/s2hVjq7TT9mqhIezx&#10;aatUhxjdECgSidwvuD537DmiekdPnZdpLFMUhQLs2r8OVSoA7PCzK4i6cQoEex8b7JERkRTFUA90&#10;xUBuATuE6AeE8y3fnKMaYUxlRCKRu4TIs0/mby6xC0YrJGCHK4YFV0ylipXyBXvt2rVTFUTdOGmw&#10;Iy5z9Lhx7yqwp9Wi8LBwH9gR2+kDu4ssdgjRD+iFifBFfCLe21ROJBK5Q0gWh34e6AAHl6qpTFEV&#10;arAjKsYEdmePfVdODou9ysjRo6cqV0wA2P0sdpeBHQLc0bHmlV/X0+cLt+Ybhy4SiUpX6BfxHPL9&#10;zM0Mivs0VGAH1APBfuWVzYdpsMMQPu+881IURN04xfEOVk5NTUINNGrs+Pf69B1IaQz2iPB8wO4y&#10;V4xTCJtCpxnkgUGnGsSqm8qJRKLTJzSSIg3HZ2x0wVIvSbx6fgo22BHH7gf2ShWpPcA+eDBd3iQ3&#10;VwxPYZ7oeWqBfYID7A4fO1IK2EnA3Ax2CH525E5BXg8k1npz9iaV1AvZBwF66SEoEoVOgDg6iO09&#10;cEy1fyF5HPIa4VlEXp59Bwsf9ao4CgXYVbijDXc0nmqwN2nSZKJnwh0rVaodV6VKWjXLFTNuap9+&#10;DPaatayepxrsfIBesNidwo2FwRbQ/Rvd7pG4CsmjMK4p0rGKRKLgC3mWkEoZeeu/WpylxjyAoQW/&#10;+qn6000KNtgrxsRSXJQVGaPAzgatbzDrpk3HO8Hu7sbT+PMrJCbWroqGgGEjR38Ci71mWm0FdvQ+&#10;DQS7W+LYiypYB0hBgHEykesDcbOLRCJRSIQewOhpjTxIGIow1B0IQwF2hHdrVwzSlCNXjPKxN8/N&#10;7ghr3d2NpzbY0VV27PhJb+e6YiIo0ueKcXRQ4k8vgV0kEpVdBR/slivGAnsU866CD+zOqBg0ntas&#10;WTNNQdSNkwY7/p/w4EOTlcVes7YCu3bFuDncUSQSnbkKGdgV3PMHOzonMdzVOBaunALBjnDHtLTa&#10;FO4Ae2yk7Yqx4S5gF4lEblCoGk8tsFuumDsNYEeHToZ7LfzvyskJ9kkPPmKDvRaD3RHuGJVrsXvN&#10;xy4SicquQgP23MbTeL/G09zsjt4De5/+yhWTa7EjbS8G2qgorhiRSOQqhQTsNtSdjadDhgyhZs2u&#10;GuLwsVdzd9peG+x6BCXkY88Ddo90UAoUUoIifj1r92HaxsLwahjtRyQShU5I7rWNnzU8d3jmkOYj&#10;FOMdQKcT7PUbNHwmPj6+go3OczwBdn61CB8/YdKbyBWT5gB7DFwxzqgYD7hiMMTa+u0HVGjj0z+u&#10;UWN4YsSlf/+wRqX5RaytSCQKvjAY+FM/rKVHv1+lBgnH2LbTV2ynlVv2qTF20YHJ9MyWVCHzsTvA&#10;focN9gYNGvwHI82Bm17qoOTLx47G04iI3MZTFcdu9zx1M9hhoQPoGK/yPwzxV2duUGNpmsqKRKLQ&#10;C6OIfbM0Sz2PSCcwb+PuoGZhDTbYVQcln489iplXQYE9PX0INW7ceJLuoASXjKvBHheXWikhIaU6&#10;wD52/ASVtrcm4tidYNeDWduq27qz8cQUV8EE+74Dx+iP9bvozdkbVS/TnP3HQvb6JxKJiif0Ov1l&#10;1U56ccZ6+o4NLwxMbipXXAXfYo9VHgpY69E22LUr5vLL/XLFnO1ysKdVrFw5NUlZ7Az2vv0G5aYU&#10;iLRdMRrs8LG7EOzZOUdU4i9kd0SPN8kHIxK5U8jXNGVOBj3DFjzcM6YyxVFowY4wbwvsQwF2/yRg&#10;7ga7TgKmXTEqV4xKKZA7glJcbC7Y3dbzFOkCvli0lV5hS2DjjgPGMiKRyF3CWzXcM6f6zIYK7Drc&#10;Mc52xSiL3atgHzt+kgK7lSvGCXYrKiYOcFcWuzvADl/d7+t20euzNlBmdnBe7UQiUeiFZ3fa8u0q&#10;YdiBg8eMZYqiUDWemsDuzO6YlpYW4S2w97dSCkRG2WBn6ZQCCuxx7gE7avvX+MbYJJa6SOQ5HT58&#10;XPnbYb2blhdFIQE7Az0Q7EOHDqVGjZo8XKVKlRgbneU8AXbUQOMnTXqzb3/42B1gh8Vug13JJWDf&#10;vfeoSsM7Y9UOaSQViTwoPLfb9xxSQ+TNXLPTWKYwnR6wt1U+9mZXNBuuOyjx5A1XjOqg9MCDb1j5&#10;2GtTlAPsbouK+d/x/1HGjoP00DcrZYxTkcjDQqADxkzAmMV4rk1lClKoXDFoOIXQvnhHWwvsV15+&#10;5f06pQBP3gM7XDHqwCJZAT1P3dB4evjQcZrye4Ya59S0vChCeOTPq3bSUz+soSenr6E5a3fR8RDn&#10;jhaJRHmF3qkYNq8kz3OowK6jYnxgHzrUW+GOGuzoUTVm3MQp2mKPRq1lg93ninEJ2BGjPuLTpSUa&#10;kQWdmODX6/zWXOo+Zb7qHTeR1XXKPDXv51U7jOuJRKLQ6E9+jqfxMzl1XvF97cEHuzXQhs8V4wB7&#10;o0ZNHvIs2Hv3s7I7+sAeCVcMwF5RwR1DRdUrRVcM/HLoTfrANyuMywsSRkX/aeUO6vHOPPpuaZaC&#10;/J8s7aOftWYndXpzLr0xa5Nvnt/6fANiRJg8KkFPOmwf+4N9MC0PpvRvQabjChQijeD3hCWVsfMg&#10;7dp7RD18D/E5/3zBFuM6RdWBg8fV9ZOBxkVOwR0DsB8t5n0RVLA/zmCvkDuCEiz2CrGx1FaBfUhg&#10;46m7wV6hQnJ8fHyNZF8SsL79/cFu+9jjGOyIirEs9tIDO3JNTFu+jWauzjYuz08A2uKMPdT9nfn0&#10;2aJcOP22JlslLdLfN2cfoh7vLlCdnvQ8LQyQ3ff9hUr3vPEHVxDz1f/DPlmap2xh2s2wfObHtTR9&#10;+Xbj8mBqOwMaOXMe/W4VZTKoTWWcQuUH91TW7kP0xuyNar2dOYep3wcLGfibjOsUVUszcmjYx0vo&#10;R/4N03LRmSkYEBibGJ+m5fkp6BY7gxxg1z52J9gbNGjgTAJ2dlpaWk37f/dNSAJWtWqtRA32Xn36&#10;U2pqTYphK92tYAcQAWDT8vwES/Gd3zPoWV7XOf/d3zNp43b/cMmxXyynCV8u95sXqGGfLKGFG/f4&#10;LGBY88hshxszky1SDKaN+cguCW3h/cUydKWGlT5/wx66l98OcCzIpwHLX1vI0MFD1mjugDKOFcJ8&#10;/AbOAZZhPV0egwVj2yaLHBBFhQbXEywjXQbrYN+wPvYZSZow3wl2WOsog+PTYMfv47ewb/gf5xYV&#10;BraDjH5H+ViwHeyfno/yKHv40An1/0FeR++fSIQ2r6+XZKkB6E3L81OoXDF5LfahAPuzTrC72mJH&#10;rpj4+OQaKtxxwqQ3AfaU1DS22LnWssEep6Ji4IqpyGCvWLpgZygO/2SxioE1Lc9PSCN6/2dL6e05&#10;GX7zAUxA1DkPMAO4nfMC5QQ7gJWx44CK0hnHlQIs0tdnbVQ3K8D98LcrWat4v5dS3/cW0H6eP54r&#10;jrv5HACWSFq2JDNHWcbIRNmH3wKmzsukI0eO0/ivVtB9b89TrqeRvP9YD66M3fuO0LM/raMhHy/m&#10;MstpwNSF1P+DRXlcO8h0+eH8zfQa78/LM9bT+/zWgd/HMrxt4Dcnfb1C7fMzbNXDReIE+wu/rFO/&#10;A0hrsG/Yvp8GTV1Ek3/dQDk8/70/Mmkgf8e+j+J9XJa5V10nZPob+8Uymsjb7/P+AlqdtY8W8DnD&#10;fs7gCsa5n6IzW+iw9PnCLfTjiuK9yZ1OsNetW+/VSpUqxdnodDfYdXbH5OTk+PtHj3vfstjT2GI3&#10;gV2HO5Ze4ymA0Z8BA3+xaXl+gpV4/6dL8wAFKUZXBOSsgLVdHLDDL/hfhtyoz5epMMyv2PLoy/uI&#10;2FyAHeCFpb02a7867p1cyWTtOkxd3pqngIvtwa/9Gd/Ya7jMSzPW0b1vzaWc/UcV2LtNmacqG+wn&#10;1gGcURngPMxZm60qphGfLmFQ5wX7ii17aShD+/OFW1XqBew3AItlADu6dZ84+qf6fcAZo8wXBPb/&#10;8Hw0OD//8zplfcMif3nGBvqWX6NXbt1HDzDEYXkd4YoXAP9hxXZ1HNgOXFkCdpFJuG8/XbBF3dem&#10;5fnptIK9nofArhtPa9SokTxsxMjPNNjhY8/t4jiMMgAAXdBJREFUoOQisDNIERFT3Fd5uA1gTSN1&#10;qHO+CeyAa3HAvv/Acer4xh9sNS9SFi1yUMPK/n75dgX2T/iGRbw9XBSw0texxRsI9g1s8aMc4IcQ&#10;zC68vgZ7z3etc7Sa9wvrINQTDwEs7Q22GwnWcr8Aix3/o0EYbpiXueJBrHAffmNAFkwsA9jnMNBR&#10;FucHFQh6ARYEdpTp+MZcn2UF638ubw8Vxwf8loEK5mPeN7wpwM01+MPFqlEMLiBsQ8AuMgmuSIQ8&#10;4t4zLc9PwQa7StubD9jr1WvwkmdcMX5gHzbyMzSeAuy+DkosK9wRQ+NVpEqs0uygBLA/89PaIjUC&#10;OgXQaGg6wyRNYMeAHI98u8pvXqACwX4fAxfAgjWthQqiKGA/euQEvftHhnLZoDF3Kq8LgBYGdryB&#10;rGIrGcvQLhAIdjTQYvCDXgxzbAfqzf+jIRU9dwH2Wfx76BiCEaZ6vjufLe+sAsEOd9CzfP5HfLJU&#10;uZqQoQ8V7X9nbqBFGXvoke9WKrAj3cMf63er12vs7wBeF5WqgF1k0r79x+jrxVtVvnbT8vwUCrA7&#10;LXY0pmqwN2rU6Ak90AZPbvexW2l7AfahDHZtsRvBztY6Gk9LG+zT2VpEAiHT8vwEAK9mCE74cgXN&#10;WpvNALTgjkbMXQw5Xe6rxVkqpn1pZo5vnklOsMPa+IgtXbhGANyv+AaF5btpx8ECwd6ZIQ1Le9Gm&#10;PWzdZtBDDPYved1/M1QRU18Q2AHN4bwPAC9cOIB0oCtm7bb9CqJvzd6kKgAI/nCAfiPvm/axT1++&#10;Q7mS4Gffkn2wQLCjItrG89M/sizxRRk51I+389KM9fQp7wfcPgD4pp0HVGXz6YLN9Buf7158DDgu&#10;AbvIpPXbDjDYs1Qjvml5fgq+KyY3CRikwN6mjQJ7w4YNn/QM2PXQeD6w9+5HaQx2nY/dcsX4g720&#10;49gzsg8pIJmWFyREb3zE0BnJFibAC3Bhe1gGWL01ZxN1e2d+kaAD6x8Npnr9gwet9MHwWb/w81rl&#10;Z0YY5bRl21VL/zG2ytEugAZMRL/gDeLLRVls4a5SAxDA/w44whrGvgGgB9giBizftEMMYVW/ygCe&#10;vXaXOpZfeT1Y3xgpCpY4XEEa7GiLwGhSH83fQtsd4Zzw1aMSWs+VC9bB76AR9PHvV/F2s1XFCSsc&#10;PnM0jMLlgpBMHB/yaM9abVWKs9dl0/tcSazK2qcqw2d+WqMqkDdZv3DFgONDSCqGInyRK4f3+I0E&#10;FRMqO1RMWE/vk0iEN0fcq0f4OTEtz08hAbsNdSfY1Zin9f3DHd0N9vMZ7LVrV61evfpfBg0Z+o0F&#10;9poUGcFgZ6jnjYop3Z6n/2MhBzusQbgwTGUKEnqtAqRPTFvN1vBy9QlN4P/hH57LEAbcTOs6BQsW&#10;sNZgxyduSkTZoKFWd8CBDxqQwzZRRoUO2g2/KINQQGwLQEYDq4rSYWjreThWuE1QHpEDADOWww2C&#10;44DlDhAPZgsao0dpsOO38LsoF5iDA43DaHCFvx0+duwvwjGd+4X14LKCmwnHgO0iHFK3beC72hfe&#10;Dt5GEDqJ7zi/2GcsR+WCbaP9ANvDeni7wXaK+wCLyq5gKGBcVLzZ4vk2lclPoWo8dYL99ttvU2Cv&#10;V6/ey94Jd0xNrRSfnFyjWrVqaYOHDvuiZ+++lJoSAHY90IbPYi/dlAIADyzvb5YUrwVdCz1FARzt&#10;ntACZDWo3S5AHn55vH2M+myZCoMEXIuz/87GU5GotIR+JHgbXL55r3F5QQq+jz2G4gIs9ttvv12D&#10;3XtRMUlJSX8dOGjIdxbYA1wxfHAK7C7JFQN4wXXx+PerjcvPFMEyVtY2C28CsJBN5fITXDuSHVNU&#10;2oKr8tWZG5WxYlpekE6HK6ZNm9u9F8euXTEpKSnnDUwf9rU/2BHHHqlCftwEdujQweP0xaIs1ZvU&#10;tFwkErlfCNd96sc1tH578RpNtUIFdkTFQGCfp8FerVq1iwYMSP++R6++lMJgj4iIsF0xAHuuKwZy&#10;w2DWsNqXbc6hSd+sVD5cUxmRSORe4W0RobGIHCupCzSoYH/8UzZeragYhDrqOPY2iIoZMsSbHZQA&#10;9v4OsIeHhyuwx8AVo6JinGAvfYtdCz0mEU2yd/9Rz/jHRaIzXWiYR7gwUm2YlhdVQbfY/cCOPFkx&#10;Cuye87FXSE6Oj69RIxnhjulDR3zWvUdvFceuwe7zsce5E+y4QdBtHS4ZdMgprp9ZJBKdXiF4Af1E&#10;0HO6JJFtToXEFcNg97liFNg92HiqXTGVK1dOGjr8/o8tsNf0A3veofHcA3YIIx8h7nrKnE2qE9Kp&#10;3iwikSg0QuqKn1fuUAnzEI5rKlMcBR/ssQx2K21vINg96WM/nz9HjRr/To+efQoGu0sGszYJljuS&#10;UyEvCbq065hukUhUukKnvKWZe1WHOHTiM5UpiUJhsSMaxg/sueGOzjh25ca2/3XfpMGOIZ9GjR3/&#10;diDY4WNXYIcrxpZbwQ4hPe87f2SohFczVu1UvTQRDmgqKxKJQieE4y7JyFEpPJCGGukplm/ZF9S2&#10;sJC4YmyoB4K9fv36zzvBzlO4/em+SYPdGmhj4hs9e/VVPnYdFRMTCbC7t/HUJPReQz4W5F5/e84m&#10;+nTBVjWWKbrGIy0oxjwViUShEfI4IRXFN0u3qdxESDMxe90uFQVT3J6lhSnYYEcHJZ0rRoEdUTG5&#10;Frszu6O7J3+wP/BGz979HGDnVxJlsQPs7kjbW1zBOli+eZ/K3fLpwq0qvAo5KUQiUWiE1ADoYwKY&#10;IzWG6bkMlkLeeOoAe33/ofHcPWmwJyUlRY0ZN/Etf7A7fezeBLtIJCq7CrkrRoN96FC61IsWu2o8&#10;HTvhHZW2N6WmAezeccWIRKIzQ6EEuy+lAINd9Tz1D3fE5H4fO8A+dvwkH9iduWJ8jacCdpFI5CKF&#10;1mJn9jnB7h/ueBYCTux/3TcFgr133wHKFaMH2vCLihGwi0QiFyn4YM9N2+sDuzlXDKZz7E/3TSaw&#10;pzDYIxnquRa73Xgay2BnCdhFIpEbFHSwM8j10HixkdEK9Lrx9JJLLnk3Li6uoo1Od0+Fgz3SSilg&#10;W+tisYtEIrcoJBa73fM0msEOo1aD3eBjd++kwY6x/MaMmzgl0BUTFR6Z23gqFrtIJHKRQuOK0UnA&#10;rKgYjKA0ePBgatSoycNVqlSJsdGJKcr+dN+kwa7i2Cc++IYF9poUjVrLl49dwC4SidynUFnsvg5K&#10;/P322yyw12/Q0Htx7ArsDzz8Rp9+lismGqkrbbDHVfBw4ym6L+/ZTbQlg2jdSqK1y4nWiESikGnt&#10;CqJN64h2bic6lDuQeigUfLAjKiYfsPsPZu3uSYOd/y3HYH9N+9hzwY6WYYfF7hWw79xBtGg20dxf&#10;iJ5MJ+rYiKhxJFG9s0QiUSh1WTmilrWIRt1N9MVbRPNnEmWsJzpiDWgeTIUG7HnDHdPT06levQbP&#10;eQbs8BnZWcrOnvjAw/+1wJ7qc8VE2a6YOIY65HqwHzxE9PtPRE8wzJvFmW88kUh0+tSwPNHA1kSf&#10;M+R3ZVtv0aZntwQKOtij4Yoxg90Q7ujeSYMdrpgxY8a9gQ5KKSkAu2Wxq8ZTJ9hZrgX7QrbQ33yS&#10;6Kaa5htMJBKVrp4eQfTZ6+bntwQKhcWu3TDKFQOw2yMoGcBezv5036SHxgPYRzPYkStGgZ0PSrli&#10;VFRMrLvBfvS4ZaV3bkpU/2zzDSUSidwhWPDvPB0U/3uowY5Q77b5gz3M/nTfhDDHatWqVXFmd0wO&#10;tNgB9gouBTugPns60T2XmW8ikUjkPjWOIHp5EtHhU4N7KH3sALzKFZM/2Mvbn+6b4IpJTk6O53/P&#10;GffAw//tZYM9SoMdPnY3gx3uF4G6SOQ9XVmB6JUHzM91ERV8sFtx7CZXTP369V8IaDx1rysmLjW1&#10;UkJKSnX8P+HBRybDx56cnELhdnZHDXZXRsWsWkLUqZH5phGJRO7XPysTvfG4+fkugkJpsecBu5fy&#10;sSNDWSrDHf+Pn/Dg5B69+lKNGikUFhZmp+11pBRwE9gPHbVCqUw3i0gk8o56/4soe6f5OS9EoQS7&#10;7nmaa7HnAXuE/em+KTk5ORJ5YvC/GexRecBexw1gX7eC6PoU840iEom8o8tjiJ4bbX7OC9HpAbud&#10;K6Zu3clOsLs6ba8R7MkMdnswawX2AFdMqYP9wCGi1x413yQikch76vFPy7Vqet4LUGjBnhvHrsAe&#10;kATM1WCvUKFCfI34+GT8D7B379lHgR0+9ggb7H4+dladlqUM9h3biK6UzkciUZlRozArSsb0vBeg&#10;4IL9EwY7W+m2tR4I9gYBPnbXg52nXLD3ssDuP4KSi8COXmtbN5tvDpE7hdC2RuHW/+hngIcY8y47&#10;N29ZraZRXMZeR3Rm6KkRRMdOmp/7fBQKix1hjrlgj7F6npp97O6dMIh17dq11euFz2KvwWCPYLA7&#10;LHbXhDviwr//vPnGELlTm9cRzfvJ+r/N/xH98CHRmsVE97fPWxYC1DEt+8O8XFQ2hbQDSNRneu7z&#10;UejBblns+YA90v503xQXF1cpISFBhTv6g905mLWLwH70BFG/G803hsidwrRlA9EVsURPD+NreITo&#10;nf8QXRVvLcfn9TUsoOO7E+wN2bq/ugqvG2MtwzbwHYmm9Pcbkq15+F6P3wiw/lWVrO22YOmyInfr&#10;1guJfv7C/Nzno6CDPRo+dnugDacrJj3dBHb3Do0X2HgKsCfXSKUIR+Opzu6owV6vtMGOVnTTjSFy&#10;pzBt30I06i6ik/zGtfBXonubWMva/J3ojUf5gf6U6OFeRLdc4A92WPgfvkA0sp3lwhlzt/X9pjSi&#10;Oy/limI40a9fWvPubmCt258r/tceJnr9EaLn7ie6MTXvPoncJ1Ti7z1nfu7zUSjAbrLYAfZ6Dfyz&#10;O7raxw5XTFpamhrHzwf25FQKd0bF8MEpH3tMHFVyA9hhlZluDJE7henYUaKMNUR7dxE9wzDG/LYM&#10;9bk/Eq1fTvTTJ0SHDxL98rk/2Pteb/3/AT/wTaOJPnvV+n4PQ3wGW3e7txNN/5Aoh7e7ehHRzVwx&#10;vDye6M8/iTLXEr31BFFLSQrnGb3Nb3Km5z4fhRLsVgcly8eOxtN69eq97Bmww1qvbeVjd1jsKWyx&#10;+7tiNNhd4Yqpf475phC5U85p1zaix/pZ8197iAHMFjws7icGWnDGVFSwo4JYv4wt/d6WqwcVBzq7&#10;AOxHDlmf1ydbSacC90nkTrkI7M7GUxXumDelgHuTgKHWsXPFMNgnOcDucMW4zcd+VYL5phC5U5gO&#10;7CP6/n2+hseJFvxKdFc9y1XyP76mK+cTzfqaaKatooL9vw9YbwLYDsAOCx3lAXRY8mM7mvdH5E41&#10;iSSa+mLeZ74AhcbH7gB7jAX2oUOHwmL3Tj52fx+7BXY0nroW7McY7MPamm8MkTuFaetGotbnEX38&#10;CtFhtqYnT7IsbrhmVswjemWiBe3XHw4A+3WWW2XuT0STuhHN+9lahhxBgDmm2/9mQV3A7m21/QdX&#10;7N+an/t8FHSw2x2UTGCvU6fO23Fxccpt7frJMYKSzxVjgd2lUTEId/xScsR4SpgAYfzfrTnRtkyi&#10;jauIHh9A9M0UokP7re852UTPj/IHOxo+v+LrffgAUdYmy/KHld+xIdGcaRb0Ye3DDbNzK9Fj/QXs&#10;XtWwO6wh9EzPfT46XRY7XDF16tR/xTMWe3z8+RUSE/197Arsbg13RAel9QwB040hcqcG3ETUo4X1&#10;f7OKRF2vtOa1qm2FuMEqx3cIIG9wrvV/l8utDk0YP1Mv18Kwhx3qWBEwEMr2vpbotr8S3fIXol7X&#10;WP71wH0RuVdPDC724BunE+wNGjQMDHcMtz/dN5k7KCW7F+xQ9g4LCqabQyQSeU/NKxW74RQ6HWC/&#10;/bbbjGB3dVSM08c+dvykyd169PYDO4QkYK4CO0Y7/+Y98w0iEom8p8G3Em3bYn7eC1AowO4XFVMA&#10;2Hk62/5035Qf2HWuGD2YtauSgMEdg0xwGIHFdJOIRCLvCB2THhtoPdem570ABRfsnzDYrSHxnGC/&#10;7dZbKT093QT2KPvTfVNesPei6jVqmMFux7GXOtghNKL++q35RhGJRN7RwJutaDfTc16IQgV2dE6K&#10;KQTsHnLFTFBgD7TY4xjsyhUDsLPqtHIB2KHMjUQjO1gNbKYbRiQSuVutziOa/on5+S6CQmqxM/8q&#10;RFtgHzx4MIM9T64YD1ns3fO6YpBSwOdjB9jdYLFrzf3FyhkivVFFIm8JEVJPjzA/10VU6MAe5eeK&#10;GTRoEEZQCuyg5CEfuw12BXUN9hiXDbQRqF++Imp3iXQdF4m8ImTffKSf+XkuhkLReGpFxTDYYbE7&#10;wF6nTp1XPBsV07U7fOwMdnVg0TbYbVeMW8EO/foN0aCbrVStphtJJBK5Q+hc9twY83NcTIXCYgfY&#10;4V+PcYDdcsU0/HdCQkKsAidPngH7qPETJnft1tMGO3xMFtgreAHs0M7tpIbXuuVCq5OL6aYSiUSl&#10;IxhdQ24n2rDK/PyWQCF1xWiw32ZZ7I0aNXkYPfUVOHnyDtjHarCn2GCPscDujIpxm4/dpO8/JHpy&#10;MFGXKwXwIlFpCoENMLTGdCJ6/TGi/QfMz2wJdboaTwcNHEiXXdbocU+CHT1PdRy7AjsfVFSEBXa/&#10;qBi3g11r4WyiV9iCf2Es0cN9iYa3sywGkUgUOiFJ3/guRE8N5zfoCUTTPiLas8f8jJ6igg525p4f&#10;2LWPncFeP29UTHn7031THou9uxXuCKjHAOzwsQPqXnDF5CfEvO/eTbRpHdH61SKRKJTauIZo29Zi&#10;530piYLeeBqFnqdWRAwU62g8NYQ7uncKbDy1omJSKIpfSZTFrsDusp6nIpFIxAqNKybKajwNAHvg&#10;CEqunvKAXbliUhjqALsdFQOw21AXsItEIrcoFGAPTAKmwV6/fv3nA8Du3uyORQE7omIU1OFjF7CL&#10;RCKX6LQ1njLYGzZs/KgnG0/9wI4Ds10xuWDnT1adVp2MJ6a4ErCLRKJTUejAboc7OsDeqFEjv3BH&#10;nrzS89QKd0xO1mB3xLGztY6OSgJ2kUjkFpUy2N07BYI9N9yRD0yBPcLfFSNgF4lELtFpAbvdQcnD&#10;UTEMdjvcEWBHLDvArrI7MtitOHYGe0sBu0gkKn2dLrAPHDgQYH/WCXZvpRSwc8VE8kEZwc7/C9hF&#10;IpEbFDKwM/8U2GOsEZQA9jp16kwuQ2CPDAC7C4bGE4lEIlZIwc5Wu4pjZ7DDFVOvXr3nAlwxEfan&#10;+6ZAsFuumBQrZa/TYleNp7bF3losdpFIVPoKNtgRw+5zxQDsDHrdeGrIx36u/em+KS/Y7Z6ngWB3&#10;umKk8VQkErlAoQA7epxqH7sGO1wxsNidaXt5CrM/XTmFJSUlqSGerJQCjnzsfFA6KibXYo+jum4Z&#10;Gk8kEp3RCjrYmXl+YGfQa7A3atRoYoBf3b1JwHjyB7vdQQnWet44dgG7SCRyj0INdgxqfesttyiw&#10;N2nSZIwT7J5qPPXveWpb7NoVE40OSrFUV3zsIpHIBQqNj90M9kaNGk8KgHk5+9OVU3nAHf9osBtd&#10;MUjbC7BHM9gl3FEkErlAIfGxM9BVVIwGe64rxjs9T3kqxxa7ylLm9LE749gV2FXjqZVSQFwxIpHI&#10;DQoZ2CNMFnsesLs33JEnH9h1uKOxg5LysQvYRSKRexRssFtx7DbYWU6wXxYAdlf72Hkygj08PNwI&#10;9riYWAl3FIlErlAoGk8V2G2r3emKqVO//lPOcEfPgN1KAgawp/iB3emKiYtlsEvjqUgkcoFCCnbt&#10;irHBXrdufe8kAePJ38duR8VEREQosEdqsDvDHSWlgEgkcoFC6mN3WOz9+/enJk0u9wt35EmFibt1&#10;8gd7TwvskRGR/hY7pMIdg+tjf/6b+cYLJhKJRIVpxtJM6hdisN9yyy0K7I2bNh2l+/zYk3sH2uAp&#10;wBXDYE9msPPB5QV7rB3uGDyw/+eLucYLJhKJRIXpp8UZ1GfKnKCCXTeeRgWA/Yormg3RoeH25I2o&#10;GJ8rRoHdstgjw8P9wA4Fa8zTu16bQ+lv/2q8YCKRSFSYPvl9HXV5bRazJIhgt/3rPrDffLPtimkS&#10;mFLgHPvTlZMP7IiK6d6jT16w66iYaAvuwcrHDnV86SfjBROJRKLC9Nava6jDZAa7gS3FlR/Yna4Y&#10;G+wNGjZ8zLPhjj169VVg92s81SkFbKs9mGBv/9LPdOTwceNFE4lEovx0/OgJmvzzamofRLCb4thv&#10;ucW22C/P03jqjeyO4yc8aIM91QZ7lH9UjLLYMYJSkFwxrPav/EqzV2wxXjiRSCTKTxnbcujBzxdR&#10;+//ONrKluFJgD7DYkd1RW+yX5wW7N7I7Auzde/ahGjUMYLeTgCmwBykqBmo/+Tca894s44UTiUSi&#10;/PT9wo3U5dVfqcOrc4xsKa4ssDPMDT72fv36UdOmVw5zNp56xhWDxlOAPdkH9miKDLMbT5EEjD9V&#10;uGOQ4tih9nxROr78M/28OMN48UQikShQG7P20oOfzqN2LzPYg9BwClk+dljp+YD9iitGOMMd3Q72&#10;cL2DFtgdHZQiHWD3dVBCHHvwfOy4KGj8GDP1dzpy6JjxIopEIpHWiaMn6PtFGdTxlRlBs9YhDXZn&#10;HLvTFWPwsbt3aDyeyqelpal4zPET8gG7L1dM8MGOMCVcnHv+O5NemrbUeCFFIpFIa+nGbOr1xkzl&#10;xg1GmKNWfmBv3aqVstgbNmz8gNutdOfkc8UoH3svuGJSKBxgj7DArqJhfGAPXkoBLVjt7V+dTXe/&#10;/CO9On2x8WKKRCLRui27qevL0+nOILpgtPKCPdIP7E2aXD7Ws2DvocCeaiUBsy12H9ijGez8GWyw&#10;Qx1em6Nq4PYv/kAvfLeI9u49bLywIpHozNPJYydp/tosuuv576ndy8F1wWgVCvbL/YfGc/XkHBrP&#10;F+7IFntYWJh/ByUVx26DPYhRMYHCBbvjpV+o7X++os9/X0PHj5wwXmiRSHRmaO++I3THk59Sm+d+&#10;oPb//c3IjWBIg11ldmSwRzHYAXkN9ubNmw/2TFSME+w6KgZgt9L2ItzR0XgKiz0ErphA4RXrzldm&#10;0u1Pf0+3PvoxPfPFH7R5xz7axxd4336RSFSWtX//UcrhN/Yv/1hNHZ78hG598ktq91JorHSnCgN7&#10;ixYtejAmlXcDk9ut9wjdTVb1PA0EuykqJkj52AsTOh60e3kmtX3hJ2rzzDS67T9fU+vHPqVWj0wV&#10;iURlUK3ZkLuFQX77099R2+d/4Lf3GWzkBadnaWFSYGeQa1eMwWLvD16ClfbkTAjmugkhO6oHlcoV&#10;08vKFeNzxQRGxTDkgxoVU1Qheua1OXTn5FmsmSKRqExqlnK34FkPZsRLUeQDu/KvW58a7Ah3vPba&#10;azszJp1pBFydBMw3FQh2u+epAnsQUwqIRCKRGxQIdgV3/t6qZcv8LHafW8bVkwJ7zz5qzNOw8gz2&#10;wDh2gF25YgTsIpGobEn72LUrJhDsV1999X2MSVcn/jJOecBux7H7d1AKfeOpSCQSnW4B7DpPTCDY&#10;+/bta3LFlLM/3T05wV6+fPlcsDsaTysx2OsJ2EUiURmTD+w21APB7rWoGN8EsCOO3Qd27YpRWR0B&#10;9goM9goCdpFIVOaUn4+95U032WC/msFudebE5BmwY8zTHj0B9hr+YLctdjScCthFIlFZVEFgh4/9&#10;2muvvZcx6XPFeArs3br3purVzWAXH7tIJCqryhfstivm+uuvv4cx6c1wRz+w5/GxS1SMSCQqmyrM&#10;FXNjq1a3MyadDabO0Ef3TqPGFmaxiytGJBKVTWmwa6gHgr3lzTffyph0gv1s+9PdUx6wO9P2ooOS&#10;WOwikaiMqiCw9+nTh6765z+7MSY9GMfOYO/arSclVcsFe4TPYmfpnqenFey/0z1v/EGd3pyr1PGN&#10;30UiURlWpzet570jP/eaAXm5EHzlumIimX2RDHYrV8xNN96owN68RYvujEkvgn385K7dHWCPzAt2&#10;fAZzMOuC1HXKPOr//gL6avFWOnjwOP3v+J/GtJ4ikahs6eSxP2lpZg7d/8ki6v3efCMfgq1ci90M&#10;9muvvTaw8dQb06hRDHa22C1XjNXzVIE9loFu54qB6oQ4V0y3KfNp5KdLafbabHWBTRdeJBKdGTp6&#10;+ASN/WwpDZi6yMiLYAlg9++g5A/2q666yruumPvgitE+9iiHxX5awP479Xp3AX22cCsdOnTceJFF&#10;ItGZpz/5bX39tv10PwM+VK4ZgB0gzw/s11xzTSfGpDddMffBFRMIdljsiIqxe5/WaRmCtL2vAerz&#10;6dslWcYLKxKJRFt3HaLxXywLSUrfvGBH42m0D+wtWrTwaBKwUeP9omKibbDHabDbIY+hAHu3KfPo&#10;C7bUTRdTJBKJtDZs309jAXcDR05FCuwOqGuLvWVZ8LF3694rL9grMNgr2K6YmNigg/0e1hPfr6QT&#10;R08aL6RIJBJp/XnsJM1avYN6vhPcRtUyDXbLx17d54rxdVCywa7i2IMIdoxvCmt9xeYc40UUiUSi&#10;QGXnHKbnf1qr+GHiSkkEsPvHsQPskXTjDTdoV0wXxqSHG0+TcsHuazxVPnYrjj2oFjtfmKemrTRe&#10;PJFIJMpPM9lq76tCIYMDd4A9No/Fngv25s2b92NMeiONgHPKBbsV7qhcMeU12FnRsQx2uGI6Gk9M&#10;SXT3a3NozRax1kUiUfGUnXOInpq+KmhWey7YrRh2wB2uGA32K69sPjg5OdnVA1gbJ9VBicFeTVns&#10;FtgjDWCv2yqIYH91tvjWRaLTrBOH/6QDu45TzrbjtHvrsdOmPVnHKGf7cTq6/9Sf+T+P/Umvz1pP&#10;HV6dY2RLcZXrYw8A+/XXK7A3aXL5/UlJSVE2LjG52no/l1Ue/+jG02rVqltD4ymwh1lQt1UxlsEe&#10;RFdMtzfnGC+aSCQKrtBz++j+E5SdeYyyM47Sjo1HafuG0tFO/n3sx97tx4z7WlS9M3sD3cNv/Sa2&#10;FFc3M9hz3TCWnGBv3rx5b8akZwbaKHf++daoIAA7UgoYwW53TlKNp62CB/bRHy8wXjCRSBQ8/Xn0&#10;T9q5qXRhnp+wXweyS9Yh8cuFmdT9bTNbiqt8wZ7beOrRofEY7F26drfAHsZgR9re8nZ2RxvuQR3z&#10;9LXf6YXpy4wXTCQSBUcnDp80AtVt2s9wL24+qBkrtlL/9+YFpcNS3nDHgsHumUmB/b7ulFgtyS8q&#10;xuqgBLBbPvZ6rYNksfMr1EvTlxgv2OkU4mJPHj1xxicZw/Grc6F0Qv0PSfI17+r4oeBBfcu6w/TN&#10;7O2UPnUJ3fvmXKXJ0zfQpjUHjeVLIvj94Ts3HYtJM1dupQHvzQ0a2J25YqJssN9gu2I8C/aRo8ZO&#10;7tylG1WtmuiIYw/zB3ts2QL7iSPHKWPjJlq6dCkd2n/IWKasC+A+dugoHebj37Z1G61bu5bWrlmr&#10;PrO2ZvF5OaiWn4mAxzEfP3xMHb8W7hkvnIuTR/6k7UFyvWxac4hemraBur09nx78fCX9PG8nf66g&#10;vu8upC4M+JUr9hvXK4kO7S76+Q0m2OGKcYY7arDfeL1lsTdr1mwgY9J74Y4Ae6fOXX1gt3qe5gV7&#10;3TICdg311StX04b1G2jZ0mUKbqayZVl4W1mzZg1t4nNx6IAF8SMHD6tPQD1jU4ZaDsCZ1i+rOnLw&#10;iDr+FStW0JIlS3zauGEjHdx3QJ0PtwIe+5WdaQZncZW1/ghNnbGZek5ZQN/O2ZZn+fAPlyrgo1zg&#10;spIKUTP/O24+NqeCDXYNdS2nK6Z58+a9GJNetNhH+YE9jysmRoc7eh/seCi3bt5Ca9kq1TDP2pJF&#10;y5YtowN79+cpX5YFCBw+cIj25+yjPbv20LasLNqyebP6zOHvmH/4wGHXQiwUAtBXrVyl7ocN69ar&#10;in8jC594m1nGb3iZXOEdPXTEleflyP4TqlHSBM3ias3KA/T8d+vojR83GZdDXd+axwZS8Kz2g2y1&#10;o8HXdGxOhdIVYwB7f8ak9yz2YQrs9wW4Yhxx7KyyAHZAHRBfv3a9grjzwdy2NYuWL19O+/bs81un&#10;rArHvid7D5+PrbQ5YzPtzt6tQH5g7wEL9Px9S+Zmdb5QDj5303bKkg7uA9RX0prVq9X9EAhuvM3A&#10;KFjJZTIzMtSbjXO5G4SYcRMwS6I5C3fTsKlLCgR75zfn0vQ/dhiXlUSI3kH7gOnYnAq9xR7NYPdl&#10;dwz0sSNU3P2TAvu991GVKokqKsbqoBTm6KBkx7F72BWDhxAP5Xq2wvbt2WsE1RY8tCtW0l5eHris&#10;LAnA2rUjW50PuBZ27dzl087tO3iZ9f/u7F0K9FsZ/ju373SlhRoswT0Hqxzul727c3zHisZkZ2UP&#10;91U2n4uVXA7nCt/1stIWomCyN5uBWRL9tnAXpX+wuECwoyH1i9+yjMtKKrx1FHavhQrs8K9bPvZc&#10;sDdr1qwPY9IJdm/kjRk2ksHeyQJ7eHiED+yWte5IAha0cMfTC3ZY6pvZ+ly3dp2yRvOzPvGQwoJd&#10;s3oN5Tge7rImWOewxE8cPU7bs7axtqt5cMvgTQYuKnzfxsug40fwprNVWfGm7ZUF4dgAdRyvE9a4&#10;d3DfOMvifGzauJFWs2UPV5VzWWkKkSXBjFeHi+XZb9fSaz9sNPrRFy7dS/e9NY9WBbEBFdq3s/AI&#10;mdCCPZKilSvGAnvjxk1HB/Q89cYEsHfs2JnBXpUiNNjLiCsG8AKUEOlRFB86yiNCRMF91x5jGa8L&#10;FikqN7yh7GbL/AjDCa6HbLbicczZO7PVd/ibAXhY7Dgve3eX3TcZVPxoIIU7xjkfYMe94JwHoTKE&#10;H/4gv9G4xQBAb04TKE9F037fTg9/sUp9Zqw95Ju/YEkOTfxspfLBO8sHQ7v4raMwP3soXTEGsI/y&#10;HNjbtGlz7tDh9792jw12dE6ywO5wxXgU7IDXNrZM0egFS91UxiS8lsOSxXqAoKmM1wWgowJTbzMZ&#10;mcpihcth754c9bl7p+VjP3rwiKoA4L4ybaesCGBfvQoWuH90VH5gx/2E8jgvbgF7zrbgg33tqgP0&#10;3i+badJnK+jRL1fTk1+vURrz8XIF9WCGO2rhrePk6Qa7o/FUgT2KwX4jGk9750kp4ImJwR7GYH/j&#10;7rvvVWCPiY5RQrijBfbctL1ei2MH2PHg7c/xbygtigB3NBqW1UiZVStWKWhl79ip/OnKl565Rf0P&#10;3zvABT+8tuhRyZm243Wh4kbUC9wwy5ctp3Xr1qnKTd8vOEewzHds2+F3D+G+gCvG6Y8vbYUC7ND6&#10;1Qdp9sLd9OGvW+jNnzKU0GC6euUBY/lT1mkGu+p5qsAeqaAOxQDsN9xAvXv3NjWeuh/yzZq1iRk6&#10;bMTbdzHYK1euQrFlCOx44AB3vF5v37rdWMYkdFgC3I7xQ52fP97rWrpkqfIlA9gA945t2xWs4D9G&#10;ZQjAYz4aFAE3dOQybcfrwrEhfFHHqm/ZsoWOHsrtlIXrD3fUiuUr1LnQ7iicLytE1j2umJwgu2K2&#10;rT9C383ZTp/O3Kq+Z649TBvXHFLCMsB+0mcraVvAeqcqxOGfdrDblrqy1vl/q/HUArthMOtz7E/3&#10;Tq3vuKPm4KEjvuhwV0eqnMBgj7LA7h8VE0uVYrzb8xTA2rRhY5EhjYd1w/r16qE3LS8L0mBHzDbC&#10;+NCYigiZnF05qkEQjYjwsW9ngOHtpayCHdId1pTrKSA+XRsHqOQsd5XleoH7Cuck0CdfmgqWjx3Q&#10;nrNwF/V/b5ESOimZygH0fd9doMo8/tVqY5mSaE/W6fWx54Jdwz3CF8cOsF911VXdGJXeGkHp9g4d&#10;LhqcPuz79gz2hITK/ApiAnsFAXsZkxPsgNnObTsU4BHqCP863liyNm9VsEcP1C2ZW4zbKSvCvQHl&#10;Z31jvhbCHdFRCQ2oaFQ2lS8NqXDHIPQ6XbJ0L3V7az49881aZZ0jV4ypHITlvy/aTR35uf7312uM&#10;ZYorpBguvagYG+wOV8xNrVvfxqgsZxFTTe5vSO3cuUed/oOH/nxn+7vZYq+sGk59YEfPU4a65Yrx&#10;bgclAXteoZMNoATf8b6cvcoShY8d8eqw3nHs+3L2qYginL/8gFfWhMoOvnNY8U6Ya8Fqhy8eFSIq&#10;PdM2SlPB6KC0mME+5pPlxmX56bcFu+iRL1cZlxVXpdVBybLYLbhri71Xr15044033sKo9EanJD11&#10;796rdfqQYcvbM9hhsUehEYHhHoU49kCwB2ugjVIAOxrI8LCalgfqTAA7QA6wI+oFPXHRWIrelHC/&#10;qIRga6yYf5wzwA5QM22nrAkuqBXLlyt/OzqzoWMb7gPcE4hnh/tFd2IyrV/a2rfjuBGWxVFpgn3P&#10;Nr7fjhR+r4XWYs8FOyz222+//TpGpbfA3qdfv7sGpw/fCIsdYPfreapyxegOSt7teYoQNoSsZW7K&#10;pOMMKv3abRJgh2gYJMYybausCeDekbWddu3MVvliAHcAHUBDAyHOGRqTzxSwQwA57pdVq1apNBNo&#10;JAXM8R2hn25MJaCFBFqIAzdBs6gC2Ed+tJQ2rC5aWl64ar6enXXKYEeY49EDRXurDp3Frl0xkSrc&#10;EWC/5ZZbbmRUOsF+tv3p3glgHzR4yMZ2NtjDw8MZ7DEU4fOx66gY74Id2s9WOx5M+IsR5WAUfMtb&#10;tqpy8DmbtlMWBasd7hcAC+cJvSrRQaksv7EURajM0AMZqQO85I46lHPilHqgLl++j0Z8uJSe/269&#10;yhdTmL6Zs426vj2fXvsh/9QDRdH+nUWz1qGQu2IAdrbYe/bsmfPPf157B6NSDSNqT+5PCKbBri12&#10;lVIgMm/jqRfDHQOFCIbMjEyVfjU/AfyIezetfyYJUIcLxrRM5H4BkiZ4FkVb1yGUcReN+3Q5DZm6&#10;pFAN+3AJTZ6+0bitogqDXRfFt64VTLDnxrE7LXafj33atdfeeBmj0v0hjs6pV9++bQelD1l7ZwcL&#10;7OUZ6AA7LHb/EZSQK8bbYBeJziTt3XHslCz3dasOKt95YZq7aLdx/aII+7dn6zE6drDoUIeCDXYr&#10;ba/lXw8E+z333HOejUvvTN17975lQPqQlRrs5cqV83fFqMZTBjurbitvJgETic5EwXWExGCwhk1Q&#10;LW3tzLCGxCuOpa4VbLBX8AN7JMU6wN6pU6cLbFx6ZwLYBwPsyhWT4AO7csUoqGuL3bvhjiLRmSrA&#10;/fjhP5VrZtdmdwAeQN+7/Tgd3lvyaKtQWOwxDos9OjKSbvAy2Hv06N1qQPrQ5VbjqQX2mKjYAB97&#10;2RoaTyQ604QOP8cOnKTDOSfUKEVIjYvcMoh7D7XwxgC3EKxzNOwe2XeiyI2k+Sk0PnYz2O+6667z&#10;bVx6Z/KB/c67KCG+MpU71wR2b3dQEolEufofQx65WNBTFW6Q06GTRxBOHLyoolCAXbthlI/dAfbu&#10;3bvXtHHpnckJ9vj4BDr33HP9wW53UlKNpwJ2kUjkAoUG7LlwR+NpAWB3f7hjj979/cBeXrliKuT1&#10;sTPgvTqCkkgkKlsKjSsmF+7KYr/++vzA7v7QR97x2wenD1ntA3v58mawezilgEgkKlsKrY8dIygV&#10;CPZI+9O9U58+fdoMGjxsjRHstn9duWIQ7ihgF4lELlCwwY7wRljpFtjtxtP8we7+qU+/gSpXTLs7&#10;O1AlB9gD49jRiCpRMSKRyA0KusXOYMfweMoVE16oK8b9U99Bg3qmDxm2Q4M9jMEeLWAvUOhqj4Rh&#10;pmUifyFO2c05VvT+hWIf3X7shenksT/pyOETdPyo++71UFjsFtjZYg+PUDHtngb7gAGD7hs0ePjW&#10;O9p1UK6YsHIAe6wB7KUf7oiHBINCYIQfLSSuOt2QxQDZyIhoWnY6hWN3nguM8lPU1MSnQ7heGF7w&#10;8H7/AaJPp1AJYwARJ2Bxv+A+widy4iD7Z0HnDeuibHEgjfL4XfyOabnbBIBn7DxIR4/k5gfanH2Q&#10;3v89gxZt2uNX1g0KOtjhY9dgt1MKeBrsAwcP7pM+ZHg2wF6pUrwN9hiVj93ZeOoGsOMhRU5spFFd&#10;t3atGiV+/bp1pz3zHlK5IgOkadnpFHLGIz/42jVr1PnA4A9ZW7Nck7wL1wRjp2JMUdPy0yEMTI3r&#10;5TwnqGhwzgB0pCpez+cRqYqd62nhGDAO7J7de4p1XpExEwnlMHCJabnb9P2y7erZnLEqN6vpAgZ6&#10;tynz6cP5m/3KukGhAHtuLHsu2Pv06fNt586d02xcemcalJ6ePjh9+N52GuzKFePI7miD3Q0dlDTY&#10;IVhYGMEGcEOKXW21Y6CIvXusEYFQ5s/jJ5U1iwcX0tabKrc7R5XTDyy2hzKoKLANrKd/G9YwymJU&#10;IVQsGuwnj53g+fvUtpA9Et/1OqEWjh15wnFMOFakHgbEACvACMeD49THrI8Bx6YtScwH4DBIM5Y5&#10;LUzkYdfnEudInTc+Ruc5Uts+YVWqury1fWtAaAAOow7pbZ5uFQb2wwcPUQ5D+9jho2oZzpm+L5Cb&#10;H+shbS+utz4PeFPCfYDjxPnV9x6W4xzj/OD48enGUZYC9Sdfp37vL6TRny+j/h8sUtcN851gh0W/&#10;Jms/bd11iDZsP0ALeRnKneBjX5qZQ6u37qN9B47x/3tpCWvBxj1K+3le4O8FQyGx2AOyO15vWeyf&#10;9+zZM8XGpXemYcOGjRk6bMTRQLAbk4CVclQMHiof2Pmhw0OFVLuwivBw4UHCA4vUvBgoYfvWbQp4&#10;Wzdv9VnZu3Zkq3IYHQd5xzFEHMauxPZhuQGUWB/LN6zboB5+wAkDbwCksMIwug62hd/EYBR4c8B+&#10;YBR7DDMXuN+hkga7diPg/MCCR055QAdDvGGfMEYnALNpwyb7ODZQxsYMtf+AFObh+wY+Zhw74H6A&#10;y+M8YxmODyMLoTyOc+WKlarcOn5b2rjBOkeAunVOefv8ifOE8ruzd6ntBO776ZIGO/YRx6qgzOdG&#10;gz17x051D6AcKiucMwxsjfsHOelxbvEd29iRtYMO7j1AmzP5/uBzj+EWMTIXKjtADud+4/qN6nhz&#10;uHLFucHQgqb9cpPWbttPXafMU58AOVwymK/BPnXeZpq7fjc98t0qmrl6J03+dT11f2e+qhAOHjxO&#10;Qz5aRA99u5KBnkODP1xME75aQS/+so6GfbyEpi/f5ufeCZZCB3YL7hrsDPWPu3fvXsPGpXem4SNH&#10;PTRsxP10BxpPTWBXcLct9lJuPNVgB1jw0AFQeJjwuo8HC2DBclirynplyxoPIgZmXs0gRgUACxPW&#10;Kcb6hHW1OXOzAjW2D1ABlKgw8GBiwGeAG8LDD2gDetpix/5gPzD6ECABOG5nAAbud6gEsGNfMJQd&#10;jge/vWL5ClVxAeyAUzZXZDhODEatx+kEhHHMGEQC1iuOBXCCcKw4frhPULEd4UptN59flMex45xj&#10;O9gGoI3zj/OKfVi2dBkdyNmvtonzgvODMmvXrDXu/+mQBjsqms1cGUGonDTYse+45iinK23sP6x2&#10;HBPuK5wPdV8dPqYMAxw/7g9UEpiP7aESw7r4H+uiksD1gVFh2i836dmf1lH6R4vV/wOmLqIXf16v&#10;/tdgf+CblfQwg/v9uZnKKn911ka69625PrAP+GAhTfx6BS3OyKFe7y6g13l5zv6j9J8f1vC6K2jX&#10;3uC3MwQb7Hk7KEXT9dddTz169Hivc+fO1W1cemcaNWbcQwx38vnYGehIKWAEu0tcMXiw8IDBEoXl&#10;hIcHr9JYBgFiEECDBxdgh9WltwPwYR3AB0O/OcEO6xT/w72CQYsBOgyHhkoDlQKWaesfDzPcDLCQ&#10;8XYA6+10gx1gxb4BKJszNqsKDTAC2FFp6bKAlnob4U+cDxwzIA04YV1Y2trSB8BwLNiuPpcojwFI&#10;sI4GNQCGc4FzjApDWer2dlDZYT/cAnZcR1jnUBZfexPYYcmjMkQFrc4FH58f2NlgwD0HSx1vcdg+&#10;3lxwbnBv4hNuMMzHveIFsCPiZQhb1rC4f2FrfBIDGt9P8HwNdjyzvd9b4GtELQjsvd9bSB/N36LK&#10;PfvTWhr+6RLasSfXpRkshQbscMPYrhj+fv1113kY7OMmPDT8/tGU64oB2POGO7oJ7ACOngcXAebB&#10;v41PuBsAFQAO0NUWuwY7YLyFgQcIwupCdAvgiGUFgR1wguWLZRrseE1HeWwPbwEA6ekGO/YF1iHa&#10;A5xD2eUHdhyPGgaQhX0GtPDGg+/KhcXAw3kBvPBdn0sIfuP8wA7LHr5qWPdwba3k38L5cgvYce/o&#10;eU4fuxPsOIc4JzgGXFO4ZbBeINhx/2Eb2BbuKy+D/btl26jHOwto3JfL6UGG+3j+7PHOfPpxxQ4f&#10;2OGCeYit9o/mb6YDDPLXAPY3yxjYVbhjWQK7stgZ7KrnqeWKiVGumPL+FruLfOyABoAO4AKweHgw&#10;SLXyB/PDuGvHLgUrwAxwCQQ7XsdhXaIMHj48kFiWH9gBJ7hyYOnBz4qKQIMd68LixRsEoHi6wQ4o&#10;aR+7U4Fgh6sGZbO2bvUN1g1gwXUCWMMtg33HMQNsWBfwgysHVi6OERVHfmBHAzbenmD1ojzOC6xa&#10;L4Ed1xfHibcP3Fu4zrhfcJ7g/sM1xj2DewxvMVgXb4+oyLQrxmtgf/jbVarRdOGmHFq1dZ+yyod9&#10;soQe+36VD+wfzM2k77kCGMvlVm7ZR7PXZdN9b8+jTxduoU8Y4p3Zei9bFrvVQakMgh2uGAa7I9zR&#10;GkHJBWBn+PpGjeeHCn5QAAevzAAJLC34w7EcFjtcNArsDHlsA+VgxSM8EA8rwI0HH3AEmPAqjnIA&#10;O/zVWI6GWjy8gDkgBfijHLaFBxn7Y7lCMlUFol/TQy1AFsdaFLCj4kOFh33HOhi8GseFc7ctK0ud&#10;SxwbKgBsD9Y51scxq3O5a7c6/zhOVK7qNxjsWAbAwaWD48d5wfZx7gE7gF2XLw0B2NjHvGBf6wM7&#10;7gOUA4xxDwDcuq1C3VeHjrCVvk65pwB9fUzYLu4Lff+hIvAH+wZXg33D9oMM9aUK4OiMhHn4nL9x&#10;t4L9F4uylAvmkwWbVXTLf6avUfPRuPrUT2vUMnwfartyEB0DH/2nCyywv/DzOrV9L4Id1runwT5y&#10;1LiHho0Y5QB7GEWpcMcAsAe58fTBz+YZL1hBwsMDUAOcSvzAOR9YSEGJl8E1ALBgHbxCO90Uejso&#10;g/WxHT0PgEIZhC1ivoamLoflWpiP38B2sC7K4ncwT/9WKIXOP3rfA5dhf3HcznnYL5TXx415WBf/&#10;Yx6W6fmQ8Vzyb+JYsVyfE1QQ+ZVHGV2+NKT30XmOsG+4fvjEvjuPG8eH/Yf0Os7jxjp6fZTBeroc&#10;jl1vR5XhdVCh4rsbhWiVHTlH8vQsxfedPB8Npdt2H/aFLO7Zd5Sy+DuW5+w/pkIfd+w5osqigRTb&#10;284Qd5bHMoREOrcfDH23aBP1emtOCMAeoeR9sLPFPmxkXrArH3sg2INosfd6fYbxgolEIlFhev+3&#10;tdTx1d+CAvabGezodepsPC0TFjuiYtq1zwW7L9wRULd97MHtefo7dXjpF+MFE4lEosL0xq9rqf1/&#10;gw123UGpDLhidLgjBrNWuWKUxZ4bFaOkwR4sVwyrwysz6ehhfzeKSCQSFSaEYr46A2CfbWRLcQVX&#10;jF8HpXAGO8MdYO/Wrdu7HTp0SLJx6Z0pF+z3+MAeHZkbxw6r3Qf2YFnsLNS2n/1eetESIpHIm1q2&#10;KZtGfTyfOrw6x8iW4sof7P4We/fu3V/t2LFjNRuX3plGjRv30Ij7R1OHDk6wO8IdbT+78rG37Gg8&#10;MSURwN75pel0YH/pNayJRCJv6diRE/TWLyvpjhd+og6vBQ/sFRjsylrPC/bXvQ32uzpRfIINdh3u&#10;6AO73XgaRLCjtr1n8gz66DcrblwkEokK04qMXTTyg9/pzsmzguJfh7TFboHdgrsD7FM86YoZN2HS&#10;Q/ePGusDe34jKAU1KobVgS8KrPaer8+gJRtyU4WKRCKRSdl7DtHz3y+ldi/9ovhh4kpJpMMdc8Ee&#10;xWC3ep561hUzbtKDD40czWC/uxMlJFR2gD3QYo8JXs9TW7g47V6eQf1e/5kWrzt9PTZFIpG3tCfn&#10;EL343UJq89z0oDWaavm7YizplAKeB/vd99xLlQPBbkNdgT0aYA+eK0aJwQ6XTLsXfqLBr/9If6za&#10;QidD0JlBJBJ5U+j8tZuh/uxXc+mOp78NqgtGK68rpgxY7BMY7PePGUf3dOxMlStX8XfF2FDXYK8T&#10;bLCzlEtm8m+qJu7/+k/08ayVtC17v/Eii0SiM0u/LNlIj3/6B9321Df8dv9rUF0wWnldMfCxW2Dv&#10;1q3bi3fddVdVG5femRTYRzPYO3XxA7saQYmBDsWqzxi65Kbggx1ScH91Nt3x4i/U6cXpNPqdGfTq&#10;d/NpR/YBv67gIpGo7OvPY3/SZ7OW02Mfz6Jek6fb7pffQgJ1qKDGUwb7y54E+7gJlivmnk62xW6P&#10;eap7nuo49tgQgl0LF+7OV2ZSm2enU7t/f07pr02j0W//wPqRRr01nUa9OU0kEpVF8fPte9ZZdz/1&#10;Gd32n69VG1yw4tXzk8li19kdu3fv/vy9995bxcaldyZExQDsHZ1gj4z2+dgtxbCiQw52CHBXfvdX&#10;fmUL/idq+9w0uu3pb+nmxz+nlg9NZX0gEonKmFozXG9lkLd5dhq1ff5HuuOlX+jOEFrpTpksdgfY&#10;n/Uk2Mcg3FGBvQtVrpILdp3dMRfsobfYnVKAV5qjQA8/fPvJs6j9KyKRqMyJn+0O/51tPe++Zz/0&#10;UIf8LXarg5KOiunRo8fkdu3aJdq49M6EEZSUxX6vBXbd81SB3RHuCLBfehrBnke4yCKRqGzL9OyH&#10;WCawW42n13vXYkd2x5GjxtC9995HVatUtXueAuzooKSjYmKULr0puHHsIpFIVNryd8UA7LlD43kX&#10;7GOQUoDB3tkCu3/jaW64IyRgF4lEZU2mxlNHSgHvWuwW2LtSFRvspoE2LIu9FF0xIpFIFAKZGk89&#10;D/bhI8c8NPz+0Qawl7fj1wXsIpGo7Apg908pUFbAPlKDPdECu5221x/s4ooRiURlT/5gt3zsAPt1&#10;/yozrhh/sGsfuw53FLCLRKKyJjPYozwOdjSeIiqmS7dcV0yk7qAUCHZxxYhEorIlfx+7A+xedsVg&#10;oA3EsXe+rztVrYpwx8CepwC7+NhFIlHZlBnsHnfFjBk3QfU8tcCeaHdQ0j1PLagL2EUiUVnVzQx2&#10;30DWNtg9n1IAuWJGjRlHXWyLvbwNdqcrxpKAXSQSlT2VSbAjpQDS9grYRSLRmSiTKyYmyuM9Ty1X&#10;DMDeg6om5rpi/BtPoWgBu0gkKnMyRcV4Huy68fS+rj0osaoV7uhsPEXPUwvsYrGLRKKyJ8tiB9Bz&#10;VSbAjnDHLg6w54Y7arBb+dgF7CKRqKwJPvYoJ9jDc9P2ehbsuoOSAntiNQorF2aDPczueaqjYqTn&#10;qUgkKntSYHe4YcpG46nK7jjacsUA7Ax0bbHH+IE9hv7vmrZ0y5NfiEQiUZnRv+5/pUCwe3LMUw12&#10;n8XuALuGugZ7RFgY8SoikUhUZnT22Wfn+tjDGewsuGJuuP56DGb9bsuWLc/ncmezvDMB7MNHjvLr&#10;oCRgF4lEZ4o02CMZ6FBUGIOdLXgb7Jtbt27dhMt5DOzjxj00jMGOXDG5YI9SPnar0dRqPBWwi0Si&#10;siiAPYatdUA9wgf2SAV2uGIuv7zFRVzuHJZ3JgxmPQxpe51g59pKR8VosCMqRsAuEonKmgB2uGEi&#10;IyyLPZLBHs3fr7fB7snGU6QUUPnYA8FeDvnYK6jImFgBu0gkKqPyA7sNd3wvAOzl7U/3TgD7sBEB&#10;rhgb7IiKcYI9XMAuEonKmBTYw3N97BFssUfy9+uv8wN7GEtNiYmJ0fa/7p0mTHqQwX6/AjvvsA/s&#10;4eWtEZSsWPYYio1isPMyXkUkEonKjM4+62zlfoF/PRfsEX752JOTk+O5rJo8AvZJDw0drsGeG+5o&#10;gR2umApsuUdTjIBdJBKVQQHsgDnArj4NYK9Vq1Yil1WTJ8COxtMhw0f6wB5ePtzhY7csdgV25YoJ&#10;N54YkUgk8qrMYI9UYO/atesTXbp0iU9MTKvJZTGdff755yfb/7t30mBHHHu1akl+YI+GC0bALhKJ&#10;yrAU2AH1ALD/61//ovvuu++xFi1a1ODpYttSP+eCCy6ozZ/unkaNgytmJHXpqsEeRlHhCHcMywV7&#10;lO2KEbCLRKIyJm2xA+Ya7IiKAdg7d+586OKLL9mVnFxzT2Ji8t+5vDfAPuz++8cNSh927L5uPah6&#10;9Roq8gVgL1+OwR4FsMcoqEezwgTsfoqMjKS//OUvxmWikgkRCvHx8XTxxRfThRdeSDExMcZyIlGw&#10;5AM7w1xb7RrsXbp0oUsvrUOpqTWpRo2al3B5b4C9d79+7QcOSl/ftXsvtfOAFXqeIssjLHYlG+zh&#10;4eHqwePVzlidc845VKFCBRo3bhxt2bKFFixYQDfccIOxrKjoio2NpfT0dMrIyFBat24drV+/njZv&#10;3kwzZ86kli1bUkREhHFdUdGEZ/dvf/sbDRgwgMaPH1+ocI/ffvvtZb5yLcesC3TFxMXEqp6nbLFT&#10;nbr1KIXZmJKScgWXP6dWrVoX86e7p45dujTt22/gzPu69vgzLbWWDXa2zg1gj2Tgn3tuOePJKevC&#10;Q5GQkEBXX301LV68mJYtW0a//PILrVy5knr06GFcR1Q0JScnq3MKmM+YMYOeeeYZ6tixI/Xu3Zve&#10;fvttmjdvHm3YsIFGjBhBVapUMW5DVLgqV65MkyZNolWrVtHvv/9Os2fPLlCLFi2ijRs3Up8+fYzb&#10;KysKD4u0wh0dqhQXpwy2e++9ly6+9FKqXiOZLfYaN3D5c1NTU5vyp7unW265pWr/QenPdevRa3+t&#10;mrXV6ElREQhtDLeBHsuy4B7Jy849t7zx5JRlwUKvU6cOvfXWWwrk3333Hd1xxx2EMWIF7KemtLQ0&#10;mjt3Lq1YsYImTJjA1lNew+Giiy6iZ599llavXk2DBw9mYyM6TxlR4WIw0ZNPPkmPPfYYrE91Xxek&#10;tm3bqjemQYMGGbdXVhQRHuWLY9dgrxyfQDfdeKMyMC6+5BJKrJpESUnJd3L5cnzuruVP909Dho14&#10;onvP3kdq1z7fBjs6KIUrl4yG+pkI9vLlyysfOmACC+eHH36gxx9/XPmAsRzWo4C95ALEX3jhBeV6&#10;GTp0qLGMFipRlIVVf/nll5/xLsGSSIP9gQceoDi2SE1lnLrpppvODLAz75BKwAn2pMREat2qFd19&#10;992qvacK339Vk5K6cflyfB6v50/3T0NGjnq+Z+9+Jy+66O8UG1OBwR5BYeXCleslEOzlGfhnn32O&#10;8QSVFQEaSUlJyip///33lSvg1VdfpcaNGyvY63IC9lMT/L1wZ3366aeq/cZUxqkrrriC5syZQ2++&#10;+SaFSXqLYkvAnlcwVAF2J9Sh1NRUuvXWW6lDhw70f//3d37Wq1KVxMTevE4Es+EW/nT/NGrU+Mm9&#10;+w2gevUaUMWKlVTtBbBbFrsFdQAeYI+IgNVedv3saKBr3ry5el2F33fq1Kmq1obFGFhWwH5qgg99&#10;6dKl1KRJkyJZ4CjzxRdfKH87GltNZUT5S8CeV+CZCeyIyIJhd+edd/Jb+4VUOaEKJVar/k5aWq3B&#10;ngH7gw89Mrn/wHS64sqrVCIwHFg460wDO8Dx17/+laZNm0a//fabcg9ccskl+UJHwH5q+ve//02b&#10;Nm1S1pFpuUmvv/46ZWZmqnNvWi7KXwL2vNJg1zlitPDcw1pHVFDt2udRfHxlSqpeg1JS0g5X9QrY&#10;n3r2+cmDhwyn6264ibhGoojyfHDIduZzxeQ2nuJEWO6YsunjrFu3rgpjxCs/Gk4KCvUSsJ+ann76&#10;aeVfLw7Y4RITsJdMAnZ/WW4YA9iZf/Xq1aO77rqLbrzxRnV/VlJgT6bq1au/UqVGDcSzu396/a0p&#10;k5GT/bbb21JNgB0HZwfrB0bF4ESEh0fROeecazxZXheiAbp37+6z2p977jlq2rSpsSITsJ+a0CiN&#10;aBg0TpmWm/T5558r2OA6mZaL8peA3V9hYcw4G+x+rhgGe4P6DZTF3qJFC6pWvboCe/XqKWh7u/Os&#10;888P5/XdPz374kuTR44at7xtu7v21eBaCQepQh7DEPKY12K3rPay23iFWH68iiFuesmSJfTjjz/S&#10;kCFDUFv7lROwn5rwdvTrr7/Se++9V6TGUPg9f/75ZwV36axUfAnYc1WuXHlloCqe4VND3dZlDPZ2&#10;7drRFVdeSVUTE5UrJiWlJiUnM9i9Mj327LNp6ekjXm1/d6eDqalssbO17kwrYAI7TkpZdcdoVaxY&#10;UUVivPbaa6oh9fvvv6c2bdr4ImME7KcmwHzKlCmqMRQQMZXRQtQMoITeqOgkVtbvvVBIwJ6rMIZ3&#10;fmDH2BONGzVS/vWGjRryc16V4hOqUO3aF1gWu1cmvuDJQ4aOmNapc9c/69StryxWWOvIza6hHgh2&#10;qFy5sm81nXvuuarHaevWrWnWrFm0fPly+uqrr5T1LmA/ddWqVUuFkyI6BlEIpjJwu0ycOJHWrl1L&#10;//nPf6hSpUrGcqKCJWC3BIMiHAm/NMucYC8fQdWrJSkXzM0330x/+9tFfL8lUOXKVflePR+DEXXh&#10;bXhmOvvRJ5/6rGfvfnRls39S1apJCuwRyhUTTVG2AsGOGq9SJauzTlkXAI8ej/C5w2pEL8hvvvlG&#10;wB4EIZQU0Ibljl6oOvcOgI68JnhbQtd2pBdARRC4vqhogjHyxBNPqPsXbRswUgrSmjVrFNgHDhxo&#10;3J4XZUEdlrptrecBezhdcP75dCNXargP0WmzIoO9amI1+Ng7ecpix/T0cy9+3G/g4D+vv6Hl//Cg&#10;hfEB4kC11W4CuxavfkYJ1g4SUyE6Az54tJ6byomKLvRCRc9ehD/ivDqFSrRv374Sux4EAVZoM0IF&#10;Wpj++OMPevTRR1VnPdO2vChE9OVhmA129LYH9/5ywV9UNAzcsDh2+NerV0/m/5M9Za2rqXXr1hX7&#10;D0iffMutbQ7VqnWeArp1oAB7bIFgx2sNb+KME17X+vfvb1wmKplgVCAaAcmqRo4cSddee22R3AYi&#10;UWFC25ifpa7FYA8vb4EdXgqAHfddg8suU/16AHZEC1arVm0gb8d70+hx42e3v6sj1avf0PKxl7Nq&#10;sKjIgi12CKkveRMikUjkOiE8Oze80V9wzYTZYMfAQkg616xZM7qAAV8pPp4qV65CaWm1NycmJo7g&#10;bXlqOht/Hn3s37O7dO2+tVmzFn9WYCtJuWPsUUUKAztODl5zkK+cNyUSiUSuENx8fo2lAbLAHq6M&#10;WbwxNmjQgC67rCFh4KGKFeNVmyPPvy+hatWbeXuemsqxzhk/8aGHBwwY/N71N9x0LCU1Tblh0CNL&#10;pRcoBOy5OjPdMiKRyH0C1AvllnLFMNhZSdWSVOekv//9H1SlaqICOwYgqlat2sO8PXDSm9PYcZOW&#10;3X57u/9dWqce12TWwaLDEtILFAXsqBkR/C9xxiKRqDRluV8ijJxyCha75lz1pOp08T8uptSUVKpY&#10;CW6YqkizspzBPpq3eS7Lm9ODDz++rmOnLnRl8xYq0yNeUZTVzsAumsVunahy5cp+el+RSOROIQ9M&#10;fj71QFlgD1NRV7Vr11aJABOrVlPWevUaKWytV38mITHxKt6ucll7cho8dPiIfgMGH73hxpZ0/vl/&#10;US3JcMWo3DGGk5KfwsORdiCizOaUEYlE7hPa+BDIAVibuGSSBjv6TdSsWVNlcUxIqKKs9eTktOmJ&#10;iYmPV6pUKY63790pISEh9pHHn9x3y21t/9OwUVOVujecLXa8phS1BnQK65TlbJAikcgdAtCL4nrJ&#10;IwZ7JBuu6GGOIQPjEypThbhKOnb9xfj4+Kt5+2Esb0/Pv/RSq779Brx2w02tuAarzSfLHsXbFANa&#10;ROGEI3GYAF4kEgVTaNMDW4pjpTtlrReBBlJKZMVVjKf4+Cr8vcZ7bK2PZ+BX598pG9P4CQ/sua1t&#10;u2cua9hExbFHqrDH4lvs/opSgIfOOksALxKJSi5toVtgLrnRifWROgUWO+LW0baIFL0pKamv8rwG&#10;/Fvet9b1NGnSpEv79B0wp2WrW9TgG1bumFMFe64sF02EujhixYtEoqIIo7ch+SD4UVIL3SRAHbl0&#10;YmIqUOWEqlSjRsonKSkpnapUqVKNf7dsTPz6UbVbt27lh424/8S9XbpRk6ZXqFrsVGpFk3BhcoUL&#10;hQsWri4e74ZIJDqjdbbiAbhg8cGCeTCBDlnbjKDomFjmXALA/ky1atUuqly5chLvxzmsMjWdfd11&#10;N94yYtTYDdf868ZJF1xwIZ+ECNULNZJPBkIflfC/Ehogii5UEqZ5akg+G/KIxlFSFxYX2Lq4KKMr&#10;At2xII9wQxRlnpZhmfod/L5zPsqxkFMC+6ml2iB4HyH/cny+VBnrE+VwLM51nbKWY1vIiW+QypXv&#10;r2jMi3QI31nR/H+s/b+vvLOscz7LtD8FLQu21LHjvDnON84zpPtU5JFz3QLOa2SBy3BtnNLzAsud&#10;iqywYf95zt8zy3n+9f9OqWuPT8N8XH9cZ9wDzuWBv6GfKfU/zmnANQgsHyh97nPXcx5T3mPUCbcK&#10;lf3so7wla12f7G3lUX7zAxRWLozKsREZzuenUnwCxcbGIX3ADzVqpN7I1nuKzcGyOfUfOvRvvXr3&#10;ybj6mn+dTEqqngsrwBidlvgzqgDlAbct/T1w/fzK+wkXDhe8iBfQNVL7HCh9DEU8FqwT+B0Vrml+&#10;4LxgSW87VNsXiYIsy0BziDkGqOMePu/CC+CC+bNChfjFVapUaxMTk1TZxl/ZnSZMmPB/I8eMXdDp&#10;3vumN2zU9AgynSHVAIAUqXzuVi3shLNT+UHaOc9ZzilneZVaM3Cemg/IewzwWsECo2k7gfPwPVi/&#10;JxKdFgU+1yV/zjXQ1UD9/B1Qh2Fa67zzKCoqiipUiMtMSKhyd3x8fAUbfWV/mjTp4Ub3j50w/c47&#10;755+aZ06+zFknMojw1BXgA8Ae6GQdqgoZZRwUQFw0zJIoMVy3Pi6stPnRYO9uJUg1lHXGd/xifW1&#10;HOUKUkl+tzDZD6jIbQrydQ6C/Cz18ralzsyoklhNwT0uruLxipUrT6tevfpfbOSdOdPYsRNbDB8x&#10;6sO2bdv/8Pd/XLIXcFduGbakI1kY/NoEdg1eE7xN8/IVwKBk/w/YqGX2/4YLWjZU0LEV4bgVkPNR&#10;UYFb0DaUSuH8C9hLV8GuqAtVyX4v1wVj+e3LlyvPzIlUeWDAj9iYuJNxcQm/ValS7fbExNRaNu7O&#10;rGn4qLE3pA8b/m6bO++ccWmduvsTEipbjRt8kRHrHoORlvhkaWBraDvhXWSQB0q5YvjiqhvK/lTC&#10;7/tfTM8pP8AG47gK3Ybhd0WisiAAnT9Vo65SGFvokRRfKUFlq7WiYCrNrVq56n1VqlS51MbcmTkN&#10;Gzmy9ZChIz646+57/mjUuMlBjDACeADYsXyiYLk7oV5cFbiehrmCURkDUlAgjvPj+K4qQsd3p/zO&#10;pWE5pJYb5gco0jDP0wo8Z8G4NqLTrHAGuwY6Bgti4zMqimJiYhRjoqMrUExcxd8Z6EPi4xMvs/F2&#10;Zk+jR49vPfz+MZ93uq/r0hYtrjmWkpLGJyxW+asqxMZZLhn+3wjnQlQw2CENqwDolJmHr2gwLZLy&#10;nBPTtvX5LLlUCFtgJVDESsGn03H9gvkbZeZ+85qKel9ZYbIx0TEqayOADkMHljpYxZb6T5UrVx3J&#10;YG9iY00mTOMnPdRyzNiJM3r17pvVqvWtf/79H5eqjGg4gfHx8RRXAYCH3x2dACwwl9SKN8sAEz9h&#10;WTHh4lkF4TgFVCKvCu0tWuo+Dlf8qVK5supRGs1wR0hwdHS0Su4VF5fwdWJiYls7XYBMerrpppui&#10;6tWrV37SpMeuTx82bFa/AekH29x51/Tmzf9JaWk1KSE+QZ3Q5BrJVKliPFvvp+CegZUe5pD+7luG&#10;CxkItgCoux5avK9qH4MA6HxlOkfO7wXIZJEXqqKUL8Z2CypX7H0TeV06ysUaq9Sah0i9KlUqU1pq&#10;KnMojaolJSn3CzwJ8cwk1tLYignT4uOrXIve9TbOZNJTs2bNyt3avn1tAH7g0KGXDR068l8j7h+9&#10;sWuPXnTzrbdTgwYNqQZDHScTI5L89a9/o2rVktQrENw0eeBdkJT7haVAAdnf1TLTAy0PuZ+KVKl5&#10;4JyVauVclPMj993pkh/QyyMyL4LOq30e/e1vf6OLL75YfSK3OtwuFdhyh6u4evXUZZUqVX67UqVK&#10;NzDCoi2SyZRnAtTbtGlzbrt27ZDS8uyOHTt36N6zN/UfmE4d772PbrrpZvrHxXUU0AH4Cy64gBo2&#10;bKgGiq1RvYafi8YHb7hXfLKX+co4Hhy9jvFh0vPwyRJrjs+BLdMyn4JxnkrjXMv1LcuyoloC5pUv&#10;r9rwatWsRZcxTxo3akTNmzenxo0bU+XKlZU7GO4XjNuclnbe6mrVqk9JTEwaV6lS1cbMqkgFMJkK&#10;nuCS6d27/zj+jGrUqIlKGDYofSj16tOfOtzTiW68qTVdfEld5DZWicQA+BtuuIFat2pNN998M11z&#10;zTVqKKrYmDjrAmrfuZbvgtr/K0hhmZ5vyzffUc65PL95xZWyEgLmhVr5/WZh8wtbHvi/SXp5YHnn&#10;PFZ+kTF+8wPWOSU59yFY2zwdKso+F+eYnNvT6xT0vbD5JZXeH5PylLciVvzW08uc6ymFU/lzy6m0&#10;urVq1aLLmzala5kZ1113HRuPN1GrVq2oKc+zgB6rjL7za5/Plnud5Qz0XgkJVd9nK71tXFxcRcaV&#10;dwejLo1p8ODB0Tfefk+NO++8c9jf/35ps0suqUNXXtmc+vYbQN179KK7O95Lt9zahjAiE0b8joff&#10;nS/UZZddRt27d6devXpRjx491Gf//v2pZ8+edNtttynrHqOGw0+G3mLnnmOpfLkwioCQ2oBvBsDD&#10;J32DOFUO4hvJXi+cFVauPIVhXESlMCrH2y139rl07lnnWML/PuG7U+dyebPKYzt+0st4v/kYLJVX&#10;UvugjkPvq77hMS/cXs5lIXtd33b1d1tqe/b5UOJKTCdd8hNXnBAsHgh9D6BYtnD0/4GKVZ8o669o&#10;lrUdbM/arko8hkaq2FiK49dhqEJsBYrhebiOujziidW+qP3Cvlr77Hug+RjQoQTHhGHLcE7UefBJ&#10;n0unHOfJITWP1/GdS/W/fQ84lLttW1jfcW0L07lO2ffOOXy/BMp5L5mWn8P33zlnnU1nu1xqP+19&#10;dh6TfoZ8y/X/ttQyPZ8/cY2s+PJ4NeZoI7bAW7VsRe3ataM77riD2rRpo9S2bVs1DwLQz1PpAPDm&#10;H6nusb/97SLmTrODSUnJfRjkX1eoULEP4ymGVXbyqZfGNHbsI9XvHzVxW7du3e696KJ/tL/ggr9Q&#10;vbr16b77ulGPnr3pHgb8He060L+uu5Hq1K3HkK9FFeMqqU5O6MnKVj/dddddlJ6eTqNGjaLRo0fT&#10;mDFj1P8jR46kESNGqM9ADR8+3CeUMSlweX7fTdJlnMLvmuYFqqTLCpJeT69b0HYw33RMTg0bNsxP&#10;pnnQ0KFDlQK/DxkyxPfplHO5U7i+kC4TuLwkCtZ2QiV9zMUVG01F1qBBg/Jo4MCBxdKAAQMKFYwv&#10;qF+/fr5Pk/r27ZtHffr0od69eyvBkIMRpwXjTosZotS1a1fq3LkztW/fnqF9pYq4O/fccwmjuqFR&#10;FG159ZglrVvfjGVvVYytOLVy5aoDbSTJFMxp4kP/bj527IMz+WK1bNy46aMX/e3/9rOlfuzqf17D&#10;F7c/dWHQt2l7p9LNN99K/7z6WoZ6A/rrhRdRSnIaValSVQEfHZ5iuSZOTExU7hpcWNTUHTp0oI4d&#10;O/KF765ulgH9B6ibEjeydZNbD4XzgfJ/0MywCZynpQGl4eH87jfP3m7gcpM0HDVcNZwLky5vgm/g&#10;PPyOPgYcn/OBD4QCpM+VJXu9IdZ3LHeCwv8Bt4R5erlTzt/1aaAt/t/5+3p/TdLnTn8vqPzQoYHf&#10;c9fT303b0/vi3KdAFWUZpI/VdE70+evX34Jgfz5/+I5letuB2ylIgduHNIit65IXzLn/O2HMn/xM&#10;QbkwNquv+uxDfXr7S4Nbw1vBunsPP4DjTR3Q7tKlCz/LnYjf9hnOralZs2Z0ycWXMLBrHOc3vEP8&#10;9rMXA+rDxRoTHYteo0fSUmvur1ev/rEWLVoca9q0aefIyOjXoqNjX6paNek+G0EyhXJ64t9P3zNm&#10;7ITp3bv3uuHGG2/6snHjJgcuvPCvG/hVac3//f0ffDHv4gdrmLqwLVveTDe1bE2tWt9KrRn2119/&#10;E7VocTU1aXIF1a/fkC92Hfq///sHXXjh3+j88y+gWrXOU63dSUk1VANtYtVqVAUji8dXpgRWpUoJ&#10;LGuYqzgVu1rRUmycEnz6quLgm0V1YuD/8Qmh4cUpPT9QBS0veN3c33JKr1PwukVQjP93q4LEJ5ah&#10;s4YtXxl8zy1vVAHLnfurzqPatnP7WvZ83/Jc8YPJn4Hl7XXUfhd+TvR+REfZUvP1bziW2/LN49d5&#10;JfV/7nL93bd9/j9KL7fL6/laVlnH7/nm6/3IKxy7tS189/9U27BV2DXylXN8D1yWq+iAZY7jgbDf&#10;vmVm+da3j9F5rL7vurz6Dncciy1tqxyL7wW1Lf4MKx+WFR4WvoXhfahGteRZCQkJPVJTazf9y1/+&#10;8meDBg0PtWzZas+tt976dGxs7I0xMXHPxsbGPZuQUKXXWWfFVbKRI9PpnG7p0DXpkUceez49fdiD&#10;bG0nsTVycfPmVx269B91N6amps6rUqXK8qpVEgmDecCCHzx4CFufI9nKGLSZLfPNrVq13nn11dce&#10;aNas+bEmjS8/yW8BJxs2bHyyUaMmxy9r2Pg4W/sn69arr8Q1Oeuyk40aNz3WsFGTY5dd1vgYlzvW&#10;4LJGx+rXv4zLWmXq1mXVqXeyXt36/6tbp676nz+pDnRpHapzCauOLXy/1F6m5+myJdClEG/PqTp1&#10;6uUph9+9VClgfkHSZfGp9tveV/XdUu5vFk1qH3A+7P3xbdeWtY+58pvH6+XVpVxR28L/rIvVZx0l&#10;3zbs71oXB67Dlh2sO70tLFf6xyWW2BhQZe3lVhlsx55vL9Plff/zNp3b8q3L//9D6R9Kan+wX1jH&#10;IWvb/vuutwEDBd9xf+ll1j5hPXy3f9c+LmtfrP1xbsfv/Orzpb+rctb5wr2q98c6n/Z21Ce2ZW0f&#10;y3Ctc5fh05pXt249qsv3C8T3zclL69Q5yds9yb93kn9XCf+r72r+pSf5PBxnneDyx3jbh3mfD/O2&#10;Dlx6af29XCaH7/dd9es32NGoYaPNlze9fC1b30uvueaa6++5557L+E3i+UGD0t9ldJxTpUrSv84+&#10;+5yfuUJ9umLFyv2ZFbelpKSUncGly9I0ZMhwXLgX+FWs1bXXXhvf8uabb2p5U6ujV19z7eEmTZpu&#10;45thGVv2M9PSanXmWrt9XFzcwPDw8CfLlQt7s1y5ch/mKuzdMJb/PN+yN3kZl/fTFL8yZyt9of8/&#10;++yzvyo9lTPMKwM6y5ZpmaiUhHstr/gZ+IqfhcL0McvxnOWnsClhYWHv8efb/PlyRFjEi3iG+Q35&#10;AdbEChUqDK9YMb4fP993JybWaJGUlPTX2rVrxzEeytxQdGfkhHDJnj37NmMr/pmBA9Of7NOrT797&#10;77336rvuuqtWs2bN0KLtN110UZuwG2+8sRIs/zvuuCPFUicltu5rtmlzd6r/fOv/e26/p8Ytt9xS&#10;9eab704oWDfbCvx+c0KbNm3ibr/99nj+7Qr4js/TLbZqonkfInlfYvAd/QlatWoVi3mFCeeaz2kE&#10;Pu3TKZNMMslU+lOjRrdHolMUQ+3C9u3b/8NSJ6VOnTrVbdfunov951v/c/mL2t/avjbAX7Da2Ar8&#10;rlSNt5PcsmXLRFQWqChOtxjQ8bwfcahY8L1169YVeV4VzCtMjRo1ikQlcN1114Xbp1MmmWSSSSaZ&#10;ZJJJJplkkkkmmWSSSSaZZJJJJplkkkkmmWSSSSaZZJJJJplkkkkmmWSSSSaZZJKpaNNZZ/0/Dgz5&#10;MZWX58QAAAAASUVORK5CYIJQSwMEFAAGAAgAAAAhAJjBAq3gAAAACgEAAA8AAABkcnMvZG93bnJl&#10;di54bWxMj0FLw0AQhe+C/2EZwZvdpJKkxGxKKeqpCLaCeNtmp0lodjZkt0n67x1P9vjmPd77pljP&#10;thMjDr51pCBeRCCQKmdaqhV8Hd6eViB80GR05wgVXNHDury/K3Ru3ESfOO5DLbiEfK4VNCH0uZS+&#10;atBqv3A9EnsnN1gdWA61NIOeuNx2chlFqbS6JV5odI/bBqvz/mIVvE962jzHr+PufNpefw7Jx/cu&#10;RqUeH+bNC4iAc/gPwx8+o0PJTEd3IeNFxzpbMnpQkGQpCA6kSZyBOPIhzVYgy0LevlD+A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SwXJOBAgAA&#10;aAcAAA4AAAAAAAAAAAAAAAAAOgIAAGRycy9lMm9Eb2MueG1sUEsBAi0ACgAAAAAAAAAhAJkehn58&#10;qQEAfKkBABQAAAAAAAAAAAAAAAAA5wQAAGRycy9tZWRpYS9pbWFnZTEucG5nUEsBAi0ACgAAAAAA&#10;AAAhAA72ja/sXQEA7F0BABQAAAAAAAAAAAAAAAAAla4BAGRycy9tZWRpYS9pbWFnZTIucG5nUEsB&#10;Ai0AFAAGAAgAAAAhAJjBAq3gAAAACgEAAA8AAAAAAAAAAAAAAAAAswwDAGRycy9kb3ducmV2Lnht&#10;bFBLAQItABQABgAIAAAAIQAubPAAxQAAAKUBAAAZAAAAAAAAAAAAAAAAAMANAwBkcnMvX3JlbHMv&#10;ZTJvRG9jLnhtbC5yZWxzUEsFBgAAAAAHAAcAvgEAALwOAwAAAA==&#10;">
                <v:shape id="Picture 198" o:spid="_x0000_s1027" type="#_x0000_t75" style="position:absolute;left:15863;width:16034;height:32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0xQAAANwAAAAPAAAAZHJzL2Rvd25yZXYueG1sRI9BT8JA&#10;EIXvJvyHzZB4MbLFiCmVhYhgAG+iP2DSHbrF7mztLlD/vXMg8TaT9+a9b2aL3jfqTF2sAxsYjzJQ&#10;xGWwNVcGvj7f7nNQMSFbbAKTgV+KsJgPbmZY2HDhDzrvU6UkhGOBBlxKbaF1LB15jKPQEot2CJ3H&#10;JGtXadvhRcJ9ox+y7El7rFkaHLb06qj83p+8geV7PkmPP3brNtPVbn23jscdRmNuh/3LM6hEffo3&#10;X6+3VvCnQivPyAR6/gcAAP//AwBQSwECLQAUAAYACAAAACEA2+H2y+4AAACFAQAAEwAAAAAAAAAA&#10;AAAAAAAAAAAAW0NvbnRlbnRfVHlwZXNdLnhtbFBLAQItABQABgAIAAAAIQBa9CxbvwAAABUBAAAL&#10;AAAAAAAAAAAAAAAAAB8BAABfcmVscy8ucmVsc1BLAQItABQABgAIAAAAIQDci+k0xQAAANwAAAAP&#10;AAAAAAAAAAAAAAAAAAcCAABkcnMvZG93bnJldi54bWxQSwUGAAAAAAMAAwC3AAAA+QIAAAAA&#10;">
                  <v:imagedata r:id="rId117" o:title=""/>
                </v:shape>
                <v:shape id="Picture 197" o:spid="_x0000_s1028" type="#_x0000_t75" style="position:absolute;top:415;width:16300;height:32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ikwgAAANwAAAAPAAAAZHJzL2Rvd25yZXYueG1sRE9Ni8Iw&#10;EL0L/ocwwl5E0+5h1WoUFQTxIKg9eByasS02k9JE291fvxEEb/N4n7NYdaYST2pcaVlBPI5AEGdW&#10;l5wrSC+70RSE88gaK8uk4JccrJb93gITbVs+0fPscxFC2CWooPC+TqR0WUEG3djWxIG72cagD7DJ&#10;pW6wDeGmkt9R9CMNlhwaCqxpW1B2Pz+MgmyY/l3csD3Eab1ZHyeHvYzvV6W+Bt16DsJT5z/it3uv&#10;w/zZBF7PhAvk8h8AAP//AwBQSwECLQAUAAYACAAAACEA2+H2y+4AAACFAQAAEwAAAAAAAAAAAAAA&#10;AAAAAAAAW0NvbnRlbnRfVHlwZXNdLnhtbFBLAQItABQABgAIAAAAIQBa9CxbvwAAABUBAAALAAAA&#10;AAAAAAAAAAAAAB8BAABfcmVscy8ucmVsc1BLAQItABQABgAIAAAAIQC9t4ikwgAAANwAAAAPAAAA&#10;AAAAAAAAAAAAAAcCAABkcnMvZG93bnJldi54bWxQSwUGAAAAAAMAAwC3AAAA9gIAAAAA&#10;">
                  <v:imagedata r:id="rId118" o:title=""/>
                </v:shape>
                <w10:wrap type="topAndBottom"/>
              </v:group>
            </w:pict>
          </mc:Fallback>
        </mc:AlternateConten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p>
    <w:p w14:paraId="07CE0F9B" w14:textId="333405FD" w:rsidR="005A1D19" w:rsidRDefault="00B60866" w:rsidP="00C45DB8">
      <w:pPr>
        <w:pStyle w:val="Heading1"/>
        <w:jc w:val="center"/>
      </w:pPr>
      <w:bookmarkStart w:id="99" w:name="_Toc102679503"/>
      <w:r>
        <w:lastRenderedPageBreak/>
        <w:t>REFERENSI</w:t>
      </w:r>
      <w:bookmarkEnd w:id="99"/>
    </w:p>
    <w:p w14:paraId="1269857A" w14:textId="240DDB3E" w:rsidR="008031BB" w:rsidRPr="008031BB" w:rsidRDefault="00B60866" w:rsidP="008031BB">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8031BB" w:rsidRPr="008031BB">
        <w:rPr>
          <w:rFonts w:ascii="Times New Roman" w:hAnsi="Times New Roman" w:cs="Times New Roman"/>
          <w:noProof/>
          <w:sz w:val="24"/>
          <w:szCs w:val="24"/>
        </w:rPr>
        <w:t xml:space="preserve">. I. A. T. (2018) ‘ANALISIS TINGKAT AKURASI GLOBAL POSITIONING SYSTEM SMARTPHONE DALAM MENENTUKAN TITIK LOKASI PADA GOOGLE MAP’, </w:t>
      </w:r>
      <w:r w:rsidR="008031BB" w:rsidRPr="008031BB">
        <w:rPr>
          <w:rFonts w:ascii="Times New Roman" w:hAnsi="Times New Roman" w:cs="Times New Roman"/>
          <w:i/>
          <w:iCs/>
          <w:noProof/>
          <w:sz w:val="24"/>
          <w:szCs w:val="24"/>
        </w:rPr>
        <w:t>Jurnal Teknik Elektro Universitas Tanjungpura</w:t>
      </w:r>
      <w:r w:rsidR="008031BB" w:rsidRPr="008031BB">
        <w:rPr>
          <w:rFonts w:ascii="Times New Roman" w:hAnsi="Times New Roman" w:cs="Times New Roman"/>
          <w:noProof/>
          <w:sz w:val="24"/>
          <w:szCs w:val="24"/>
        </w:rPr>
        <w:t>, 1(1). Available at: https://jurnal.untan.ac.id/index.php/jteuntan/article/view/23426 (Accessed: 2 November 2021).</w:t>
      </w:r>
    </w:p>
    <w:p w14:paraId="753247B3"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ALDYA, A. P. (2019) ‘HAVERSINE FORMULA UNTUK MEMBATASI JARAK PADA APLIKASI PRESENSI ONLINE’, </w:t>
      </w:r>
      <w:r w:rsidRPr="008031BB">
        <w:rPr>
          <w:rFonts w:ascii="Times New Roman" w:hAnsi="Times New Roman" w:cs="Times New Roman"/>
          <w:i/>
          <w:iCs/>
          <w:noProof/>
          <w:sz w:val="24"/>
          <w:szCs w:val="24"/>
        </w:rPr>
        <w:t>Jurnal INSTEK (Informatika Sains dan Teknologi)</w:t>
      </w:r>
      <w:r w:rsidRPr="008031BB">
        <w:rPr>
          <w:rFonts w:ascii="Times New Roman" w:hAnsi="Times New Roman" w:cs="Times New Roman"/>
          <w:noProof/>
          <w:sz w:val="24"/>
          <w:szCs w:val="24"/>
        </w:rPr>
        <w:t>, 4(2), pp. 171–180. doi: 10.24252/INSTEK.V4I2.10042.</w:t>
      </w:r>
    </w:p>
    <w:p w14:paraId="24F58894"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Apa Itu Kotlin? Kenapa Kita Harus Mempelajari Kotlin? - Dicoding Blog</w:t>
      </w:r>
      <w:r w:rsidRPr="008031BB">
        <w:rPr>
          <w:rFonts w:ascii="Times New Roman" w:hAnsi="Times New Roman" w:cs="Times New Roman"/>
          <w:noProof/>
          <w:sz w:val="24"/>
          <w:szCs w:val="24"/>
        </w:rPr>
        <w:t xml:space="preserve"> (no date). Available at: https://www.dicoding.com/blog/apa-itu-kotlin-kenapa-kita-harus-mempelajari-kotlin/ (Accessed: 21 February 2022).</w:t>
      </w:r>
    </w:p>
    <w:p w14:paraId="7A8554A1"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80C8D89"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Christian, J. and Nasrullah, H. (2018) ‘PEMANFAATAN RADIO FREQUENCY IDENTIFICATION (RFID) UNTUK SISTEM ABSENSI PEGAWAI’, </w:t>
      </w:r>
      <w:r w:rsidRPr="008031BB">
        <w:rPr>
          <w:rFonts w:ascii="Times New Roman" w:hAnsi="Times New Roman" w:cs="Times New Roman"/>
          <w:i/>
          <w:iCs/>
          <w:noProof/>
          <w:sz w:val="24"/>
          <w:szCs w:val="24"/>
        </w:rPr>
        <w:t>Budi Luhur Information Technology</w:t>
      </w:r>
      <w:r w:rsidRPr="008031BB">
        <w:rPr>
          <w:rFonts w:ascii="Times New Roman" w:hAnsi="Times New Roman" w:cs="Times New Roman"/>
          <w:noProof/>
          <w:sz w:val="24"/>
          <w:szCs w:val="24"/>
        </w:rPr>
        <w:t>, 10(1). Available at: https://journal.budiluhur.ac.id/index.php/bit/article/view/509 (Accessed: 28 October 2021).</w:t>
      </w:r>
    </w:p>
    <w:p w14:paraId="449EB41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8031BB">
        <w:rPr>
          <w:rFonts w:ascii="Times New Roman" w:hAnsi="Times New Roman" w:cs="Times New Roman"/>
          <w:i/>
          <w:iCs/>
          <w:noProof/>
          <w:sz w:val="24"/>
          <w:szCs w:val="24"/>
        </w:rPr>
        <w:t>Prosiding SEMNAS INOTEK (Seminar Nasional Inovasi Teknologi)</w:t>
      </w:r>
      <w:r w:rsidRPr="008031BB">
        <w:rPr>
          <w:rFonts w:ascii="Times New Roman" w:hAnsi="Times New Roman" w:cs="Times New Roman"/>
          <w:noProof/>
          <w:sz w:val="24"/>
          <w:szCs w:val="24"/>
        </w:rPr>
        <w:t>, 5(1), pp. 287–295. Available at: https://proceeding.unpkediri.ac.id/index.php/inotek/article/view/970 (Accessed: 21 February 2022).</w:t>
      </w:r>
    </w:p>
    <w:p w14:paraId="176F7860"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artati, S.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17) ‘Sistem Aplikasi EDUCHAT STMIK PRINGSEWU Berbasis ANDROID Sebagai Media Komunikasi dan Informasi’, </w:t>
      </w:r>
      <w:r w:rsidRPr="008031BB">
        <w:rPr>
          <w:rFonts w:ascii="Times New Roman" w:hAnsi="Times New Roman" w:cs="Times New Roman"/>
          <w:i/>
          <w:iCs/>
          <w:noProof/>
          <w:sz w:val="24"/>
          <w:szCs w:val="24"/>
        </w:rPr>
        <w:t>Jurnal Nasional Teknologi dan Sistem Informasi</w:t>
      </w:r>
      <w:r w:rsidRPr="008031BB">
        <w:rPr>
          <w:rFonts w:ascii="Times New Roman" w:hAnsi="Times New Roman" w:cs="Times New Roman"/>
          <w:noProof/>
          <w:sz w:val="24"/>
          <w:szCs w:val="24"/>
        </w:rPr>
        <w:t>, 3(1), pp. 143–152. doi: 10.25077/TEKNOSI.V3I1.2017.143-152.</w:t>
      </w:r>
    </w:p>
    <w:p w14:paraId="2A69C0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a). Available at: https://kbbi.kemdikbud.go.id/entri/aplikasi (Accessed: 21 February 2022).</w:t>
      </w:r>
    </w:p>
    <w:p w14:paraId="35FEA597"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Hasil Pencarian - KBBI Daring</w:t>
      </w:r>
      <w:r w:rsidRPr="008031BB">
        <w:rPr>
          <w:rFonts w:ascii="Times New Roman" w:hAnsi="Times New Roman" w:cs="Times New Roman"/>
          <w:noProof/>
          <w:sz w:val="24"/>
          <w:szCs w:val="24"/>
        </w:rPr>
        <w:t xml:space="preserve"> (no date b). Available at: https://kbbi.kemdikbud.go.id/entri/presensi (Accessed: 21 February 2022).</w:t>
      </w:r>
    </w:p>
    <w:p w14:paraId="0523558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8031BB">
        <w:rPr>
          <w:rFonts w:ascii="Times New Roman" w:hAnsi="Times New Roman" w:cs="Times New Roman"/>
          <w:i/>
          <w:iCs/>
          <w:noProof/>
          <w:sz w:val="24"/>
          <w:szCs w:val="24"/>
        </w:rPr>
        <w:t>Technomedia Journal</w:t>
      </w:r>
      <w:r w:rsidRPr="008031BB">
        <w:rPr>
          <w:rFonts w:ascii="Times New Roman" w:hAnsi="Times New Roman" w:cs="Times New Roman"/>
          <w:noProof/>
          <w:sz w:val="24"/>
          <w:szCs w:val="24"/>
        </w:rPr>
        <w:t>, 2(1 Agustus), pp. 105–116. doi: 10.33050/TMJ.V2I1.319.</w:t>
      </w:r>
    </w:p>
    <w:p w14:paraId="3794839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adhiyono, M., Kosasi, S. and David, D. (2021) ‘Implementasi JWT, Fingerprint </w:t>
      </w:r>
      <w:r w:rsidRPr="008031BB">
        <w:rPr>
          <w:rFonts w:ascii="Times New Roman" w:hAnsi="Times New Roman" w:cs="Times New Roman"/>
          <w:noProof/>
          <w:sz w:val="24"/>
          <w:szCs w:val="24"/>
        </w:rPr>
        <w:lastRenderedPageBreak/>
        <w:t xml:space="preserve">dan Algoritma Haversine Dalam Aplikasi Presensi Mahasiswa’, </w:t>
      </w:r>
      <w:r w:rsidRPr="008031BB">
        <w:rPr>
          <w:rFonts w:ascii="Times New Roman" w:hAnsi="Times New Roman" w:cs="Times New Roman"/>
          <w:i/>
          <w:iCs/>
          <w:noProof/>
          <w:sz w:val="24"/>
          <w:szCs w:val="24"/>
        </w:rPr>
        <w:t>Jurnal Sisfokom (Sistem Informasi dan Komputer)</w:t>
      </w:r>
      <w:r w:rsidRPr="008031BB">
        <w:rPr>
          <w:rFonts w:ascii="Times New Roman" w:hAnsi="Times New Roman" w:cs="Times New Roman"/>
          <w:noProof/>
          <w:sz w:val="24"/>
          <w:szCs w:val="24"/>
        </w:rPr>
        <w:t>, 10(3), pp. 328–333. doi: 10.32736/SISFOKOM.V10I3.1292.</w:t>
      </w:r>
    </w:p>
    <w:p w14:paraId="578A15F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etode Perhitungan, P.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RBANDINGAN METODE PERHITUNGAN JARAK EUCLIDEAN, HAVERSINE, DAN MANHATTAN DALAM PENENTUAN POSISI KARYAWAN’, </w:t>
      </w:r>
      <w:r w:rsidRPr="008031BB">
        <w:rPr>
          <w:rFonts w:ascii="Times New Roman" w:hAnsi="Times New Roman" w:cs="Times New Roman"/>
          <w:i/>
          <w:iCs/>
          <w:noProof/>
          <w:sz w:val="24"/>
          <w:szCs w:val="24"/>
        </w:rPr>
        <w:t>Jurnal Tekno Insentif</w:t>
      </w:r>
      <w:r w:rsidRPr="008031BB">
        <w:rPr>
          <w:rFonts w:ascii="Times New Roman" w:hAnsi="Times New Roman" w:cs="Times New Roman"/>
          <w:noProof/>
          <w:sz w:val="24"/>
          <w:szCs w:val="24"/>
        </w:rPr>
        <w:t>, 14(2), pp. 69–77. doi: 10.36787/JTI.V14I2.270.</w:t>
      </w:r>
    </w:p>
    <w:p w14:paraId="677AAA0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8031BB">
        <w:rPr>
          <w:rFonts w:ascii="Times New Roman" w:hAnsi="Times New Roman" w:cs="Times New Roman"/>
          <w:i/>
          <w:iCs/>
          <w:noProof/>
          <w:sz w:val="24"/>
          <w:szCs w:val="24"/>
        </w:rPr>
        <w:t>Jurnal Nasional Pendidikan Teknik Informatika (JANAPATI)</w:t>
      </w:r>
      <w:r w:rsidRPr="008031BB">
        <w:rPr>
          <w:rFonts w:ascii="Times New Roman" w:hAnsi="Times New Roman" w:cs="Times New Roman"/>
          <w:noProof/>
          <w:sz w:val="24"/>
          <w:szCs w:val="24"/>
        </w:rPr>
        <w:t>, 9(1), p. 11. doi: 10.23887/janapati.v9i1.23174.</w:t>
      </w:r>
    </w:p>
    <w:p w14:paraId="67DAD3C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ayara, G. R. and Tanone, R. (2018) ‘Penerapan Firebase Realtime Database Pada Prototype Aplikasi Pemesanan Makanan Berbasis Android’, </w:t>
      </w:r>
      <w:r w:rsidRPr="008031BB">
        <w:rPr>
          <w:rFonts w:ascii="Times New Roman" w:hAnsi="Times New Roman" w:cs="Times New Roman"/>
          <w:i/>
          <w:iCs/>
          <w:noProof/>
          <w:sz w:val="24"/>
          <w:szCs w:val="24"/>
        </w:rPr>
        <w:t>Jurnal Teknik Informatika dan Sistem Informasi</w:t>
      </w:r>
      <w:r w:rsidRPr="008031BB">
        <w:rPr>
          <w:rFonts w:ascii="Times New Roman" w:hAnsi="Times New Roman" w:cs="Times New Roman"/>
          <w:noProof/>
          <w:sz w:val="24"/>
          <w:szCs w:val="24"/>
        </w:rPr>
        <w:t>, 4(3), pp. 397–406–397–406. Available at: https://journal.maranatha.edu/index.php/jutisi/article/view/1476 (Accessed: 21 February 2022).</w:t>
      </w:r>
    </w:p>
    <w:p w14:paraId="50FC047D"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8031BB">
        <w:rPr>
          <w:rFonts w:ascii="Times New Roman" w:hAnsi="Times New Roman" w:cs="Times New Roman"/>
          <w:i/>
          <w:iCs/>
          <w:noProof/>
          <w:sz w:val="24"/>
          <w:szCs w:val="24"/>
        </w:rPr>
        <w:t>INCARE, International Journal of Educational Resources</w:t>
      </w:r>
      <w:r w:rsidRPr="008031BB">
        <w:rPr>
          <w:rFonts w:ascii="Times New Roman" w:hAnsi="Times New Roman" w:cs="Times New Roman"/>
          <w:noProof/>
          <w:sz w:val="24"/>
          <w:szCs w:val="24"/>
        </w:rPr>
        <w:t>, 2(2), pp. 141–154. Available at: http://ejournal.ijshs.org/index.php/incare/article/view/251 (Accessed: 11 December 2021).</w:t>
      </w:r>
    </w:p>
    <w:p w14:paraId="6F44FEE8"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Qois, N. and Jumaryadi, Y. (2021) ‘Implementasi Location Based Service pada Sistem Informasi Kehadiran Pegawai Berbasis Android’, 10, pp. 550–561.</w:t>
      </w:r>
    </w:p>
    <w:p w14:paraId="44F3FFC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i/>
          <w:iCs/>
          <w:noProof/>
          <w:sz w:val="24"/>
          <w:szCs w:val="24"/>
        </w:rPr>
        <w:t>Queue | PENENTUAN POSISI DENGAN GPS UNTUK SURVEI TERUMBU KARANG. Winardi Puslit Oseanografi - LIPI - ADOC.PUB</w:t>
      </w:r>
      <w:r w:rsidRPr="008031BB">
        <w:rPr>
          <w:rFonts w:ascii="Times New Roman" w:hAnsi="Times New Roman" w:cs="Times New Roman"/>
          <w:noProof/>
          <w:sz w:val="24"/>
          <w:szCs w:val="24"/>
        </w:rPr>
        <w:t xml:space="preserve"> (no date). Available at: https://adoc.pub/queue/penentuan-posisi-dengan-gps-untuk-survei-terumbu-karang-wina.html (Accessed: 21 February 2022).</w:t>
      </w:r>
    </w:p>
    <w:p w14:paraId="5FA7FB3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A5D2DDE"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8031BB">
        <w:rPr>
          <w:rFonts w:ascii="Times New Roman" w:hAnsi="Times New Roman" w:cs="Times New Roman"/>
          <w:i/>
          <w:iCs/>
          <w:noProof/>
          <w:sz w:val="24"/>
          <w:szCs w:val="24"/>
        </w:rPr>
        <w:t>KLIK - KUMPULAN JURNAL ILMU KOMPUTER</w:t>
      </w:r>
      <w:r w:rsidRPr="008031BB">
        <w:rPr>
          <w:rFonts w:ascii="Times New Roman" w:hAnsi="Times New Roman" w:cs="Times New Roman"/>
          <w:noProof/>
          <w:sz w:val="24"/>
          <w:szCs w:val="24"/>
        </w:rPr>
        <w:t>, 6(2), p. 143. doi: 10.20527/klik.v6i2.210.</w:t>
      </w:r>
    </w:p>
    <w:p w14:paraId="73B58306"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Rahmatulloh, A. and Gunawan, R. (2019) ‘Sistem Presensi Berbasis Sidik Jari untuk Peningkatan Disiplin Kehadiran Aparat Desa’, </w:t>
      </w:r>
      <w:r w:rsidRPr="008031BB">
        <w:rPr>
          <w:rFonts w:ascii="Times New Roman" w:hAnsi="Times New Roman" w:cs="Times New Roman"/>
          <w:i/>
          <w:iCs/>
          <w:noProof/>
          <w:sz w:val="24"/>
          <w:szCs w:val="24"/>
        </w:rPr>
        <w:t>JATI EMAS (Jurnal Aplikasi Teknik dan Pengabdian Masyarakat)</w:t>
      </w:r>
      <w:r w:rsidRPr="008031BB">
        <w:rPr>
          <w:rFonts w:ascii="Times New Roman" w:hAnsi="Times New Roman" w:cs="Times New Roman"/>
          <w:noProof/>
          <w:sz w:val="24"/>
          <w:szCs w:val="24"/>
        </w:rPr>
        <w:t>, 3(1), p. 14. doi: 10.36339/je.v3i1.183.</w:t>
      </w:r>
    </w:p>
    <w:p w14:paraId="1570742B"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alamah, I. R. and Ismawan, F. (2021) ‘PENERAPAN USER CENTERED </w:t>
      </w:r>
      <w:r w:rsidRPr="008031BB">
        <w:rPr>
          <w:rFonts w:ascii="Times New Roman" w:hAnsi="Times New Roman" w:cs="Times New Roman"/>
          <w:noProof/>
          <w:sz w:val="24"/>
          <w:szCs w:val="24"/>
        </w:rPr>
        <w:lastRenderedPageBreak/>
        <w:t>DESIGN (UCD) PADA WIREFRAME DESAIN USER INTERFACE DAN USER EXPERIENCE APLIKASI SINOPSIS FILM’, 7(1), pp. 75–79.</w:t>
      </w:r>
    </w:p>
    <w:p w14:paraId="16255A2F"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szCs w:val="24"/>
        </w:rPr>
      </w:pPr>
      <w:r w:rsidRPr="008031BB">
        <w:rPr>
          <w:rFonts w:ascii="Times New Roman" w:hAnsi="Times New Roman" w:cs="Times New Roman"/>
          <w:noProof/>
          <w:sz w:val="24"/>
          <w:szCs w:val="24"/>
        </w:rPr>
        <w:t xml:space="preserve">Sinta Peringkat, T. </w:t>
      </w:r>
      <w:r w:rsidRPr="008031BB">
        <w:rPr>
          <w:rFonts w:ascii="Times New Roman" w:hAnsi="Times New Roman" w:cs="Times New Roman"/>
          <w:i/>
          <w:iCs/>
          <w:noProof/>
          <w:sz w:val="24"/>
          <w:szCs w:val="24"/>
        </w:rPr>
        <w:t>et al.</w:t>
      </w:r>
      <w:r w:rsidRPr="008031BB">
        <w:rPr>
          <w:rFonts w:ascii="Times New Roman" w:hAnsi="Times New Roman" w:cs="Times New Roman"/>
          <w:noProof/>
          <w:sz w:val="24"/>
          <w:szCs w:val="24"/>
        </w:rPr>
        <w:t xml:space="preserve"> (2020) ‘PEMANFAATAN APLIKASI MOBILE BERBASIS IOS DALAM MENUNJANG USAHA WEDDING ORGANIZER’, </w:t>
      </w:r>
      <w:r w:rsidRPr="008031BB">
        <w:rPr>
          <w:rFonts w:ascii="Times New Roman" w:hAnsi="Times New Roman" w:cs="Times New Roman"/>
          <w:i/>
          <w:iCs/>
          <w:noProof/>
          <w:sz w:val="24"/>
          <w:szCs w:val="24"/>
        </w:rPr>
        <w:t>JITK (Jurnal Ilmu Pengetahuan dan Teknologi Komputer)</w:t>
      </w:r>
      <w:r w:rsidRPr="008031BB">
        <w:rPr>
          <w:rFonts w:ascii="Times New Roman" w:hAnsi="Times New Roman" w:cs="Times New Roman"/>
          <w:noProof/>
          <w:sz w:val="24"/>
          <w:szCs w:val="24"/>
        </w:rPr>
        <w:t>, 5(2), pp. 251–258. doi: 10.33480/JITK.V5I2.1154.</w:t>
      </w:r>
    </w:p>
    <w:p w14:paraId="32017845" w14:textId="77777777" w:rsidR="008031BB" w:rsidRPr="008031BB" w:rsidRDefault="008031BB" w:rsidP="008031BB">
      <w:pPr>
        <w:widowControl w:val="0"/>
        <w:autoSpaceDE w:val="0"/>
        <w:autoSpaceDN w:val="0"/>
        <w:adjustRightInd w:val="0"/>
        <w:spacing w:line="240" w:lineRule="auto"/>
        <w:rPr>
          <w:rFonts w:ascii="Times New Roman" w:hAnsi="Times New Roman" w:cs="Times New Roman"/>
          <w:noProof/>
          <w:sz w:val="24"/>
        </w:rPr>
      </w:pPr>
      <w:r w:rsidRPr="008031BB">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8031BB">
        <w:rPr>
          <w:rFonts w:ascii="Times New Roman" w:hAnsi="Times New Roman" w:cs="Times New Roman"/>
          <w:i/>
          <w:iCs/>
          <w:noProof/>
          <w:sz w:val="24"/>
          <w:szCs w:val="24"/>
        </w:rPr>
        <w:t>e Prosiding Teknik Informatika (Protektif)</w:t>
      </w:r>
      <w:r w:rsidRPr="008031BB">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headerReference w:type="default" r:id="rId119"/>
      <w:footerReference w:type="default" r:id="rId120"/>
      <w:headerReference w:type="first" r:id="rId121"/>
      <w:footerReference w:type="first" r:id="rId122"/>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62000" w14:textId="77777777" w:rsidR="00F65416" w:rsidRDefault="00F65416" w:rsidP="00305A06">
      <w:pPr>
        <w:spacing w:after="0" w:line="240" w:lineRule="auto"/>
      </w:pPr>
      <w:r>
        <w:separator/>
      </w:r>
    </w:p>
  </w:endnote>
  <w:endnote w:type="continuationSeparator" w:id="0">
    <w:p w14:paraId="5B04BC56" w14:textId="77777777" w:rsidR="00F65416" w:rsidRDefault="00F6541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3A847" w14:textId="77777777" w:rsidR="004947F4" w:rsidRDefault="004947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291042"/>
      <w:docPartObj>
        <w:docPartGallery w:val="Page Numbers (Bottom of Page)"/>
        <w:docPartUnique/>
      </w:docPartObj>
    </w:sdtPr>
    <w:sdtEndPr>
      <w:rPr>
        <w:noProof/>
      </w:rPr>
    </w:sdtEndPr>
    <w:sdtContent>
      <w:p w14:paraId="7BDC80E4"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499AD8" w14:textId="77777777" w:rsidR="004947F4" w:rsidRPr="00381C77" w:rsidRDefault="004947F4">
    <w:pPr>
      <w:pStyle w:val="Footer"/>
      <w:rPr>
        <w:color w:val="000000" w:themeColor="text1"/>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18EFE" w14:textId="77777777" w:rsidR="004947F4" w:rsidRDefault="00494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523046E5" w14:textId="77777777" w:rsidR="004947F4" w:rsidRDefault="004947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1C93A3" w14:textId="77777777" w:rsidR="004947F4" w:rsidRPr="00381C77" w:rsidRDefault="004947F4">
    <w:pPr>
      <w:pStyle w:val="Footer"/>
      <w:rPr>
        <w:color w:val="000000" w:themeColor="text1"/>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8FD7" w14:textId="77777777" w:rsidR="00E75DFF" w:rsidRDefault="00E75DF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870439"/>
      <w:docPartObj>
        <w:docPartGallery w:val="Page Numbers (Bottom of Page)"/>
        <w:docPartUnique/>
      </w:docPartObj>
    </w:sdtPr>
    <w:sdtEndPr>
      <w:rPr>
        <w:noProof/>
      </w:rPr>
    </w:sdtEndPr>
    <w:sdtContent>
      <w:p w14:paraId="6AFB5B59" w14:textId="77777777" w:rsidR="00E75DFF" w:rsidRDefault="00E7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EC4FA8" w14:textId="77777777" w:rsidR="00E75DFF" w:rsidRPr="00381C77" w:rsidRDefault="00E75DFF">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58870" w14:textId="77777777" w:rsidR="00F65416" w:rsidRDefault="00F65416" w:rsidP="00305A06">
      <w:pPr>
        <w:spacing w:after="0" w:line="240" w:lineRule="auto"/>
      </w:pPr>
      <w:r>
        <w:separator/>
      </w:r>
    </w:p>
  </w:footnote>
  <w:footnote w:type="continuationSeparator" w:id="0">
    <w:p w14:paraId="11F81B68" w14:textId="77777777" w:rsidR="00F65416" w:rsidRDefault="00F6541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364261"/>
      <w:docPartObj>
        <w:docPartGallery w:val="Page Numbers (Top of Page)"/>
        <w:docPartUnique/>
      </w:docPartObj>
    </w:sdtPr>
    <w:sdtEndPr>
      <w:rPr>
        <w:rFonts w:ascii="Times New Roman" w:hAnsi="Times New Roman" w:cs="Times New Roman"/>
        <w:noProof/>
        <w:sz w:val="24"/>
        <w:szCs w:val="24"/>
      </w:rPr>
    </w:sdtEndPr>
    <w:sdtContent>
      <w:p w14:paraId="3ADB00DA"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BC80AF" w14:textId="77777777" w:rsidR="004947F4" w:rsidRDefault="00494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2BECB" w14:textId="77777777" w:rsidR="004947F4" w:rsidRPr="009A390F" w:rsidRDefault="004947F4">
    <w:pPr>
      <w:pStyle w:val="Header"/>
      <w:rPr>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rFonts w:ascii="Times New Roman" w:hAnsi="Times New Roman" w:cs="Times New Roman"/>
        <w:noProof/>
        <w:sz w:val="24"/>
        <w:szCs w:val="24"/>
      </w:rPr>
    </w:sdtEndPr>
    <w:sdtContent>
      <w:p w14:paraId="678245A4" w14:textId="77777777" w:rsidR="004947F4" w:rsidRDefault="004947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690DA" w14:textId="77777777" w:rsidR="004947F4" w:rsidRDefault="004947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65B3" w14:textId="77777777" w:rsidR="004947F4" w:rsidRPr="009A390F" w:rsidRDefault="004947F4">
    <w:pPr>
      <w:pStyle w:val="Header"/>
      <w:rPr>
        <w:lang w:val="id-ID"/>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020710"/>
      <w:docPartObj>
        <w:docPartGallery w:val="Page Numbers (Top of Page)"/>
        <w:docPartUnique/>
      </w:docPartObj>
    </w:sdtPr>
    <w:sdtEndPr>
      <w:rPr>
        <w:rFonts w:ascii="Times New Roman" w:hAnsi="Times New Roman" w:cs="Times New Roman"/>
        <w:noProof/>
        <w:sz w:val="24"/>
        <w:szCs w:val="24"/>
      </w:rPr>
    </w:sdtEndPr>
    <w:sdtContent>
      <w:p w14:paraId="24A8A924" w14:textId="77777777" w:rsidR="00E75DFF" w:rsidRDefault="00E75D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6D899D" w14:textId="77777777" w:rsidR="00E75DFF" w:rsidRDefault="00E75D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CDED" w14:textId="77777777" w:rsidR="00E75DFF" w:rsidRPr="009A390F" w:rsidRDefault="00E75DFF">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C0008D"/>
    <w:multiLevelType w:val="hybridMultilevel"/>
    <w:tmpl w:val="0E6A76FC"/>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3C2714"/>
    <w:multiLevelType w:val="hybridMultilevel"/>
    <w:tmpl w:val="D982E432"/>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5B3392"/>
    <w:multiLevelType w:val="hybridMultilevel"/>
    <w:tmpl w:val="08BC627A"/>
    <w:lvl w:ilvl="0" w:tplc="547C8A84">
      <w:start w:val="1"/>
      <w:numFmt w:val="decimal"/>
      <w:lvlText w:val="4.1.%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05409"/>
    <w:multiLevelType w:val="hybridMultilevel"/>
    <w:tmpl w:val="4D7E5A68"/>
    <w:lvl w:ilvl="0" w:tplc="FFFFFFFF">
      <w:start w:val="1"/>
      <w:numFmt w:val="upperLetter"/>
      <w:lvlText w:val="%1."/>
      <w:lvlJc w:val="left"/>
      <w:pPr>
        <w:ind w:left="2029" w:hanging="360"/>
      </w:pPr>
      <w:rPr>
        <w:rFonts w:hint="default"/>
      </w:r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7" w15:restartNumberingAfterBreak="0">
    <w:nsid w:val="107F0589"/>
    <w:multiLevelType w:val="hybridMultilevel"/>
    <w:tmpl w:val="EFAAFA52"/>
    <w:lvl w:ilvl="0" w:tplc="38090015">
      <w:start w:val="1"/>
      <w:numFmt w:val="upp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52712"/>
    <w:multiLevelType w:val="hybridMultilevel"/>
    <w:tmpl w:val="D982E432"/>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476266"/>
    <w:multiLevelType w:val="hybridMultilevel"/>
    <w:tmpl w:val="742672C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9400E5"/>
    <w:multiLevelType w:val="hybridMultilevel"/>
    <w:tmpl w:val="A30ECDA4"/>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6" w15:restartNumberingAfterBreak="0">
    <w:nsid w:val="2A1D5897"/>
    <w:multiLevelType w:val="hybridMultilevel"/>
    <w:tmpl w:val="DE60993E"/>
    <w:lvl w:ilvl="0" w:tplc="FFFFFFFF">
      <w:start w:val="1"/>
      <w:numFmt w:val="upperLetter"/>
      <w:lvlText w:val="%1."/>
      <w:lvlJc w:val="left"/>
      <w:pPr>
        <w:ind w:left="3011"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96CF6"/>
    <w:multiLevelType w:val="hybridMultilevel"/>
    <w:tmpl w:val="543272B6"/>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2" w15:restartNumberingAfterBreak="0">
    <w:nsid w:val="31D0281E"/>
    <w:multiLevelType w:val="hybridMultilevel"/>
    <w:tmpl w:val="44BEBE7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25410B2"/>
    <w:multiLevelType w:val="hybridMultilevel"/>
    <w:tmpl w:val="5E02D718"/>
    <w:lvl w:ilvl="0" w:tplc="FFFFFFFF">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4" w15:restartNumberingAfterBreak="0">
    <w:nsid w:val="327F7DBA"/>
    <w:multiLevelType w:val="hybridMultilevel"/>
    <w:tmpl w:val="42A88302"/>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D06602"/>
    <w:multiLevelType w:val="hybridMultilevel"/>
    <w:tmpl w:val="C5A86722"/>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0E3924"/>
    <w:multiLevelType w:val="hybridMultilevel"/>
    <w:tmpl w:val="617C6F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C023AC"/>
    <w:multiLevelType w:val="hybridMultilevel"/>
    <w:tmpl w:val="98F4629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6E48B5"/>
    <w:multiLevelType w:val="hybridMultilevel"/>
    <w:tmpl w:val="26BE914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576380"/>
    <w:multiLevelType w:val="hybridMultilevel"/>
    <w:tmpl w:val="9C387568"/>
    <w:lvl w:ilvl="0" w:tplc="38090015">
      <w:start w:val="1"/>
      <w:numFmt w:val="upp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5"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43D4E4C"/>
    <w:multiLevelType w:val="hybridMultilevel"/>
    <w:tmpl w:val="7DA4A452"/>
    <w:lvl w:ilvl="0" w:tplc="38090015">
      <w:start w:val="1"/>
      <w:numFmt w:val="upp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7" w15:restartNumberingAfterBreak="0">
    <w:nsid w:val="64735C08"/>
    <w:multiLevelType w:val="hybridMultilevel"/>
    <w:tmpl w:val="B3DA67D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CF0F97"/>
    <w:multiLevelType w:val="hybridMultilevel"/>
    <w:tmpl w:val="58D2D866"/>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6795B18"/>
    <w:multiLevelType w:val="hybridMultilevel"/>
    <w:tmpl w:val="BFA6E20E"/>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4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5"/>
  </w:num>
  <w:num w:numId="2" w16cid:durableId="1455097414">
    <w:abstractNumId w:val="26"/>
  </w:num>
  <w:num w:numId="3" w16cid:durableId="1250383698">
    <w:abstractNumId w:val="30"/>
  </w:num>
  <w:num w:numId="4" w16cid:durableId="118450597">
    <w:abstractNumId w:val="32"/>
  </w:num>
  <w:num w:numId="5" w16cid:durableId="1098718464">
    <w:abstractNumId w:val="49"/>
  </w:num>
  <w:num w:numId="6" w16cid:durableId="240020358">
    <w:abstractNumId w:val="25"/>
  </w:num>
  <w:num w:numId="7" w16cid:durableId="536427157">
    <w:abstractNumId w:val="48"/>
  </w:num>
  <w:num w:numId="8" w16cid:durableId="1369330655">
    <w:abstractNumId w:val="14"/>
  </w:num>
  <w:num w:numId="9" w16cid:durableId="166017025">
    <w:abstractNumId w:val="11"/>
  </w:num>
  <w:num w:numId="10" w16cid:durableId="420371468">
    <w:abstractNumId w:val="42"/>
  </w:num>
  <w:num w:numId="11" w16cid:durableId="1851601501">
    <w:abstractNumId w:val="39"/>
  </w:num>
  <w:num w:numId="12" w16cid:durableId="761994909">
    <w:abstractNumId w:val="46"/>
  </w:num>
  <w:num w:numId="13" w16cid:durableId="1141458173">
    <w:abstractNumId w:val="43"/>
  </w:num>
  <w:num w:numId="14" w16cid:durableId="521167717">
    <w:abstractNumId w:val="38"/>
  </w:num>
  <w:num w:numId="15" w16cid:durableId="2116516824">
    <w:abstractNumId w:val="28"/>
  </w:num>
  <w:num w:numId="16" w16cid:durableId="525143017">
    <w:abstractNumId w:val="20"/>
  </w:num>
  <w:num w:numId="17" w16cid:durableId="1386680524">
    <w:abstractNumId w:val="10"/>
  </w:num>
  <w:num w:numId="18" w16cid:durableId="1612055929">
    <w:abstractNumId w:val="18"/>
  </w:num>
  <w:num w:numId="19" w16cid:durableId="1531068070">
    <w:abstractNumId w:val="3"/>
  </w:num>
  <w:num w:numId="20" w16cid:durableId="360672509">
    <w:abstractNumId w:val="41"/>
  </w:num>
  <w:num w:numId="21" w16cid:durableId="348920139">
    <w:abstractNumId w:val="45"/>
  </w:num>
  <w:num w:numId="22" w16cid:durableId="607392871">
    <w:abstractNumId w:val="40"/>
  </w:num>
  <w:num w:numId="23" w16cid:durableId="2143887318">
    <w:abstractNumId w:val="31"/>
  </w:num>
  <w:num w:numId="24" w16cid:durableId="1021081811">
    <w:abstractNumId w:val="0"/>
  </w:num>
  <w:num w:numId="25" w16cid:durableId="1264068717">
    <w:abstractNumId w:val="9"/>
  </w:num>
  <w:num w:numId="26" w16cid:durableId="934676155">
    <w:abstractNumId w:val="35"/>
  </w:num>
  <w:num w:numId="27" w16cid:durableId="197085080">
    <w:abstractNumId w:val="12"/>
  </w:num>
  <w:num w:numId="28" w16cid:durableId="1086536547">
    <w:abstractNumId w:val="17"/>
  </w:num>
  <w:num w:numId="29" w16cid:durableId="1213224897">
    <w:abstractNumId w:val="44"/>
  </w:num>
  <w:num w:numId="30" w16cid:durableId="1287617407">
    <w:abstractNumId w:val="47"/>
  </w:num>
  <w:num w:numId="31" w16cid:durableId="1498690981">
    <w:abstractNumId w:val="19"/>
  </w:num>
  <w:num w:numId="32" w16cid:durableId="1537743056">
    <w:abstractNumId w:val="8"/>
  </w:num>
  <w:num w:numId="33" w16cid:durableId="1243299331">
    <w:abstractNumId w:val="22"/>
  </w:num>
  <w:num w:numId="34" w16cid:durableId="1986932250">
    <w:abstractNumId w:val="33"/>
  </w:num>
  <w:num w:numId="35" w16cid:durableId="434058637">
    <w:abstractNumId w:val="4"/>
  </w:num>
  <w:num w:numId="36" w16cid:durableId="379789311">
    <w:abstractNumId w:val="24"/>
  </w:num>
  <w:num w:numId="37" w16cid:durableId="968052803">
    <w:abstractNumId w:val="37"/>
  </w:num>
  <w:num w:numId="38" w16cid:durableId="192885190">
    <w:abstractNumId w:val="15"/>
  </w:num>
  <w:num w:numId="39" w16cid:durableId="1433016198">
    <w:abstractNumId w:val="21"/>
  </w:num>
  <w:num w:numId="40" w16cid:durableId="1510173959">
    <w:abstractNumId w:val="1"/>
  </w:num>
  <w:num w:numId="41" w16cid:durableId="830026867">
    <w:abstractNumId w:val="27"/>
  </w:num>
  <w:num w:numId="42" w16cid:durableId="531113660">
    <w:abstractNumId w:val="13"/>
  </w:num>
  <w:num w:numId="43" w16cid:durableId="2115779876">
    <w:abstractNumId w:val="36"/>
  </w:num>
  <w:num w:numId="44" w16cid:durableId="133453816">
    <w:abstractNumId w:val="7"/>
  </w:num>
  <w:num w:numId="45" w16cid:durableId="876967272">
    <w:abstractNumId w:val="23"/>
  </w:num>
  <w:num w:numId="46" w16cid:durableId="550001987">
    <w:abstractNumId w:val="16"/>
  </w:num>
  <w:num w:numId="47" w16cid:durableId="1790274717">
    <w:abstractNumId w:val="6"/>
  </w:num>
  <w:num w:numId="48" w16cid:durableId="1881432108">
    <w:abstractNumId w:val="2"/>
  </w:num>
  <w:num w:numId="49" w16cid:durableId="1885866626">
    <w:abstractNumId w:val="34"/>
  </w:num>
  <w:num w:numId="50" w16cid:durableId="1610623200">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65A7"/>
    <w:rsid w:val="00007472"/>
    <w:rsid w:val="00007609"/>
    <w:rsid w:val="00007C24"/>
    <w:rsid w:val="00010EA1"/>
    <w:rsid w:val="00010FD0"/>
    <w:rsid w:val="000110A4"/>
    <w:rsid w:val="000124B7"/>
    <w:rsid w:val="00012D6D"/>
    <w:rsid w:val="00013914"/>
    <w:rsid w:val="00013B7A"/>
    <w:rsid w:val="00013DDD"/>
    <w:rsid w:val="0001511C"/>
    <w:rsid w:val="00015A44"/>
    <w:rsid w:val="00016324"/>
    <w:rsid w:val="0001641B"/>
    <w:rsid w:val="00016808"/>
    <w:rsid w:val="0001691B"/>
    <w:rsid w:val="00016A82"/>
    <w:rsid w:val="00016AD3"/>
    <w:rsid w:val="00016E33"/>
    <w:rsid w:val="0001739A"/>
    <w:rsid w:val="00017554"/>
    <w:rsid w:val="0001780D"/>
    <w:rsid w:val="00017C69"/>
    <w:rsid w:val="00017F1C"/>
    <w:rsid w:val="00020351"/>
    <w:rsid w:val="000205C4"/>
    <w:rsid w:val="000205CE"/>
    <w:rsid w:val="000208E8"/>
    <w:rsid w:val="00022819"/>
    <w:rsid w:val="0002286E"/>
    <w:rsid w:val="00022EBD"/>
    <w:rsid w:val="00023A93"/>
    <w:rsid w:val="00024456"/>
    <w:rsid w:val="00024680"/>
    <w:rsid w:val="0002472B"/>
    <w:rsid w:val="00026051"/>
    <w:rsid w:val="000260D7"/>
    <w:rsid w:val="000261CE"/>
    <w:rsid w:val="000268BE"/>
    <w:rsid w:val="00027665"/>
    <w:rsid w:val="00027F13"/>
    <w:rsid w:val="0003003A"/>
    <w:rsid w:val="000302AB"/>
    <w:rsid w:val="00030C09"/>
    <w:rsid w:val="00031B33"/>
    <w:rsid w:val="000326A2"/>
    <w:rsid w:val="0003298D"/>
    <w:rsid w:val="00033FB6"/>
    <w:rsid w:val="000348F0"/>
    <w:rsid w:val="00034E60"/>
    <w:rsid w:val="0003552B"/>
    <w:rsid w:val="00035713"/>
    <w:rsid w:val="00036951"/>
    <w:rsid w:val="00037139"/>
    <w:rsid w:val="000402A0"/>
    <w:rsid w:val="00040A45"/>
    <w:rsid w:val="00040D76"/>
    <w:rsid w:val="0004117A"/>
    <w:rsid w:val="0004295A"/>
    <w:rsid w:val="00043C4F"/>
    <w:rsid w:val="0004428B"/>
    <w:rsid w:val="00044405"/>
    <w:rsid w:val="000448A5"/>
    <w:rsid w:val="00044918"/>
    <w:rsid w:val="00045404"/>
    <w:rsid w:val="00046DC6"/>
    <w:rsid w:val="0004710A"/>
    <w:rsid w:val="000474AC"/>
    <w:rsid w:val="000502B1"/>
    <w:rsid w:val="00051581"/>
    <w:rsid w:val="000518AB"/>
    <w:rsid w:val="00051B7C"/>
    <w:rsid w:val="00051DC4"/>
    <w:rsid w:val="0005277A"/>
    <w:rsid w:val="000529AF"/>
    <w:rsid w:val="000529E3"/>
    <w:rsid w:val="00053A09"/>
    <w:rsid w:val="00053B4B"/>
    <w:rsid w:val="00054820"/>
    <w:rsid w:val="000555F4"/>
    <w:rsid w:val="00055A9B"/>
    <w:rsid w:val="00056518"/>
    <w:rsid w:val="00056C73"/>
    <w:rsid w:val="00056DC4"/>
    <w:rsid w:val="00057868"/>
    <w:rsid w:val="0006036B"/>
    <w:rsid w:val="0006056D"/>
    <w:rsid w:val="000605D3"/>
    <w:rsid w:val="00060DA5"/>
    <w:rsid w:val="000624FD"/>
    <w:rsid w:val="00062A4B"/>
    <w:rsid w:val="0006343D"/>
    <w:rsid w:val="00064067"/>
    <w:rsid w:val="0006458B"/>
    <w:rsid w:val="00064BD6"/>
    <w:rsid w:val="000652F1"/>
    <w:rsid w:val="000666DC"/>
    <w:rsid w:val="000709FF"/>
    <w:rsid w:val="00070A42"/>
    <w:rsid w:val="00070E9A"/>
    <w:rsid w:val="00073421"/>
    <w:rsid w:val="000738B4"/>
    <w:rsid w:val="00074331"/>
    <w:rsid w:val="00074A6F"/>
    <w:rsid w:val="00075E09"/>
    <w:rsid w:val="000765C9"/>
    <w:rsid w:val="0007760C"/>
    <w:rsid w:val="00077CCB"/>
    <w:rsid w:val="00080291"/>
    <w:rsid w:val="00081A38"/>
    <w:rsid w:val="000837B0"/>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59A4"/>
    <w:rsid w:val="00096BBC"/>
    <w:rsid w:val="00097598"/>
    <w:rsid w:val="00097D2B"/>
    <w:rsid w:val="000A033C"/>
    <w:rsid w:val="000A2DE4"/>
    <w:rsid w:val="000A3B3F"/>
    <w:rsid w:val="000A3BAB"/>
    <w:rsid w:val="000A3F50"/>
    <w:rsid w:val="000A4ED9"/>
    <w:rsid w:val="000A50B1"/>
    <w:rsid w:val="000A5F54"/>
    <w:rsid w:val="000A6C52"/>
    <w:rsid w:val="000A6EB9"/>
    <w:rsid w:val="000A71B1"/>
    <w:rsid w:val="000B2333"/>
    <w:rsid w:val="000B2810"/>
    <w:rsid w:val="000B2F1E"/>
    <w:rsid w:val="000B37D4"/>
    <w:rsid w:val="000B416B"/>
    <w:rsid w:val="000B60DC"/>
    <w:rsid w:val="000B64BD"/>
    <w:rsid w:val="000B7115"/>
    <w:rsid w:val="000B7386"/>
    <w:rsid w:val="000C023B"/>
    <w:rsid w:val="000C0B0E"/>
    <w:rsid w:val="000C0CFC"/>
    <w:rsid w:val="000C117D"/>
    <w:rsid w:val="000C13B4"/>
    <w:rsid w:val="000C2244"/>
    <w:rsid w:val="000C258F"/>
    <w:rsid w:val="000C2780"/>
    <w:rsid w:val="000C2D41"/>
    <w:rsid w:val="000C31BA"/>
    <w:rsid w:val="000C3EFD"/>
    <w:rsid w:val="000C4D75"/>
    <w:rsid w:val="000C4D77"/>
    <w:rsid w:val="000C6A6D"/>
    <w:rsid w:val="000C7845"/>
    <w:rsid w:val="000C7CCD"/>
    <w:rsid w:val="000D0684"/>
    <w:rsid w:val="000D0BA7"/>
    <w:rsid w:val="000D24DC"/>
    <w:rsid w:val="000D2A16"/>
    <w:rsid w:val="000D3979"/>
    <w:rsid w:val="000D420D"/>
    <w:rsid w:val="000D4E98"/>
    <w:rsid w:val="000D50A0"/>
    <w:rsid w:val="000D5C25"/>
    <w:rsid w:val="000D650A"/>
    <w:rsid w:val="000D7BCC"/>
    <w:rsid w:val="000E118C"/>
    <w:rsid w:val="000E16DB"/>
    <w:rsid w:val="000E179A"/>
    <w:rsid w:val="000E17D5"/>
    <w:rsid w:val="000E2898"/>
    <w:rsid w:val="000E3C66"/>
    <w:rsid w:val="000E4909"/>
    <w:rsid w:val="000E7E3F"/>
    <w:rsid w:val="000F00E0"/>
    <w:rsid w:val="000F1DD5"/>
    <w:rsid w:val="000F1E49"/>
    <w:rsid w:val="000F2C6D"/>
    <w:rsid w:val="000F2CB5"/>
    <w:rsid w:val="000F2D0D"/>
    <w:rsid w:val="000F3AD9"/>
    <w:rsid w:val="000F46D1"/>
    <w:rsid w:val="000F5DBC"/>
    <w:rsid w:val="000F5E15"/>
    <w:rsid w:val="000F63B1"/>
    <w:rsid w:val="000F6939"/>
    <w:rsid w:val="00100797"/>
    <w:rsid w:val="00100B57"/>
    <w:rsid w:val="00100E4A"/>
    <w:rsid w:val="00101642"/>
    <w:rsid w:val="00103895"/>
    <w:rsid w:val="00104864"/>
    <w:rsid w:val="00104C01"/>
    <w:rsid w:val="0010558E"/>
    <w:rsid w:val="00107B4A"/>
    <w:rsid w:val="00107C25"/>
    <w:rsid w:val="001115AE"/>
    <w:rsid w:val="001117AB"/>
    <w:rsid w:val="001121B7"/>
    <w:rsid w:val="001134D6"/>
    <w:rsid w:val="0011356C"/>
    <w:rsid w:val="00114DD0"/>
    <w:rsid w:val="001157D2"/>
    <w:rsid w:val="00115C5D"/>
    <w:rsid w:val="001163F4"/>
    <w:rsid w:val="001206C3"/>
    <w:rsid w:val="001210ED"/>
    <w:rsid w:val="00121C2B"/>
    <w:rsid w:val="00122119"/>
    <w:rsid w:val="001239DD"/>
    <w:rsid w:val="001240E0"/>
    <w:rsid w:val="00126945"/>
    <w:rsid w:val="00126AF3"/>
    <w:rsid w:val="00131CEE"/>
    <w:rsid w:val="001323AE"/>
    <w:rsid w:val="00132E4F"/>
    <w:rsid w:val="001348E1"/>
    <w:rsid w:val="0013552E"/>
    <w:rsid w:val="00135715"/>
    <w:rsid w:val="00135718"/>
    <w:rsid w:val="001360E5"/>
    <w:rsid w:val="001365F8"/>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479"/>
    <w:rsid w:val="001517A4"/>
    <w:rsid w:val="00152A62"/>
    <w:rsid w:val="00152FA1"/>
    <w:rsid w:val="001536C0"/>
    <w:rsid w:val="00153E4D"/>
    <w:rsid w:val="00154BF1"/>
    <w:rsid w:val="001556E3"/>
    <w:rsid w:val="001559E2"/>
    <w:rsid w:val="00155C40"/>
    <w:rsid w:val="0015696F"/>
    <w:rsid w:val="00156A2B"/>
    <w:rsid w:val="001571ED"/>
    <w:rsid w:val="00157E0D"/>
    <w:rsid w:val="001604F2"/>
    <w:rsid w:val="001611D5"/>
    <w:rsid w:val="00161E3C"/>
    <w:rsid w:val="00163D8D"/>
    <w:rsid w:val="001654E0"/>
    <w:rsid w:val="001657FD"/>
    <w:rsid w:val="001667B7"/>
    <w:rsid w:val="00167495"/>
    <w:rsid w:val="001677A5"/>
    <w:rsid w:val="00171098"/>
    <w:rsid w:val="00172F77"/>
    <w:rsid w:val="00173359"/>
    <w:rsid w:val="001739C0"/>
    <w:rsid w:val="00173B42"/>
    <w:rsid w:val="00174320"/>
    <w:rsid w:val="001743DE"/>
    <w:rsid w:val="00175FAF"/>
    <w:rsid w:val="00176083"/>
    <w:rsid w:val="0017663E"/>
    <w:rsid w:val="0017798F"/>
    <w:rsid w:val="001830FF"/>
    <w:rsid w:val="0018319E"/>
    <w:rsid w:val="00183DCA"/>
    <w:rsid w:val="001877EC"/>
    <w:rsid w:val="001878E2"/>
    <w:rsid w:val="00187E70"/>
    <w:rsid w:val="00190CCF"/>
    <w:rsid w:val="00192096"/>
    <w:rsid w:val="00193186"/>
    <w:rsid w:val="00193AD3"/>
    <w:rsid w:val="0019438D"/>
    <w:rsid w:val="00194408"/>
    <w:rsid w:val="00194440"/>
    <w:rsid w:val="001944FA"/>
    <w:rsid w:val="001964EE"/>
    <w:rsid w:val="00197604"/>
    <w:rsid w:val="00197F04"/>
    <w:rsid w:val="001A0EF6"/>
    <w:rsid w:val="001A160D"/>
    <w:rsid w:val="001A28A1"/>
    <w:rsid w:val="001A28BD"/>
    <w:rsid w:val="001A3105"/>
    <w:rsid w:val="001A3874"/>
    <w:rsid w:val="001A38BB"/>
    <w:rsid w:val="001A494D"/>
    <w:rsid w:val="001A5650"/>
    <w:rsid w:val="001A7461"/>
    <w:rsid w:val="001B2616"/>
    <w:rsid w:val="001B3EE7"/>
    <w:rsid w:val="001B42A7"/>
    <w:rsid w:val="001B6A31"/>
    <w:rsid w:val="001B6DE8"/>
    <w:rsid w:val="001C1086"/>
    <w:rsid w:val="001C26B1"/>
    <w:rsid w:val="001C293F"/>
    <w:rsid w:val="001C2C08"/>
    <w:rsid w:val="001C2EA0"/>
    <w:rsid w:val="001C4324"/>
    <w:rsid w:val="001C4433"/>
    <w:rsid w:val="001C607C"/>
    <w:rsid w:val="001C63DC"/>
    <w:rsid w:val="001C668A"/>
    <w:rsid w:val="001C6693"/>
    <w:rsid w:val="001C6798"/>
    <w:rsid w:val="001C7A97"/>
    <w:rsid w:val="001C7E48"/>
    <w:rsid w:val="001D1ED6"/>
    <w:rsid w:val="001D222F"/>
    <w:rsid w:val="001D381F"/>
    <w:rsid w:val="001D4546"/>
    <w:rsid w:val="001D493A"/>
    <w:rsid w:val="001D5C53"/>
    <w:rsid w:val="001D6263"/>
    <w:rsid w:val="001D7DC0"/>
    <w:rsid w:val="001E08A7"/>
    <w:rsid w:val="001E0A4B"/>
    <w:rsid w:val="001E0A89"/>
    <w:rsid w:val="001E1694"/>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6514"/>
    <w:rsid w:val="001F740C"/>
    <w:rsid w:val="001F7528"/>
    <w:rsid w:val="001F769B"/>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51DB"/>
    <w:rsid w:val="00216F04"/>
    <w:rsid w:val="00217D9D"/>
    <w:rsid w:val="002211AC"/>
    <w:rsid w:val="00223937"/>
    <w:rsid w:val="00223E6C"/>
    <w:rsid w:val="002241F9"/>
    <w:rsid w:val="0022421A"/>
    <w:rsid w:val="002244E1"/>
    <w:rsid w:val="00226069"/>
    <w:rsid w:val="0022607E"/>
    <w:rsid w:val="00227B38"/>
    <w:rsid w:val="00227C43"/>
    <w:rsid w:val="00230A5E"/>
    <w:rsid w:val="00230D9C"/>
    <w:rsid w:val="00231ECF"/>
    <w:rsid w:val="00231FC8"/>
    <w:rsid w:val="0023205B"/>
    <w:rsid w:val="00234697"/>
    <w:rsid w:val="00235573"/>
    <w:rsid w:val="00235CD0"/>
    <w:rsid w:val="00235E3F"/>
    <w:rsid w:val="00236703"/>
    <w:rsid w:val="002401D9"/>
    <w:rsid w:val="00240B2A"/>
    <w:rsid w:val="00241295"/>
    <w:rsid w:val="002431A7"/>
    <w:rsid w:val="00243706"/>
    <w:rsid w:val="00243743"/>
    <w:rsid w:val="002437F5"/>
    <w:rsid w:val="00243BB1"/>
    <w:rsid w:val="00244950"/>
    <w:rsid w:val="00247F50"/>
    <w:rsid w:val="0025069C"/>
    <w:rsid w:val="0025301B"/>
    <w:rsid w:val="00253458"/>
    <w:rsid w:val="00253F62"/>
    <w:rsid w:val="002541B8"/>
    <w:rsid w:val="002547F3"/>
    <w:rsid w:val="00254AF8"/>
    <w:rsid w:val="00255A11"/>
    <w:rsid w:val="002564B2"/>
    <w:rsid w:val="00256FD4"/>
    <w:rsid w:val="00257BB6"/>
    <w:rsid w:val="00262420"/>
    <w:rsid w:val="0026295A"/>
    <w:rsid w:val="002631E6"/>
    <w:rsid w:val="002642BA"/>
    <w:rsid w:val="00264E07"/>
    <w:rsid w:val="00266D8F"/>
    <w:rsid w:val="002701B9"/>
    <w:rsid w:val="00270384"/>
    <w:rsid w:val="00270842"/>
    <w:rsid w:val="0027136D"/>
    <w:rsid w:val="002716FE"/>
    <w:rsid w:val="00271713"/>
    <w:rsid w:val="00272CE1"/>
    <w:rsid w:val="00272E67"/>
    <w:rsid w:val="002739AE"/>
    <w:rsid w:val="00274298"/>
    <w:rsid w:val="00274372"/>
    <w:rsid w:val="002754CA"/>
    <w:rsid w:val="00275A8B"/>
    <w:rsid w:val="002763CB"/>
    <w:rsid w:val="0027766C"/>
    <w:rsid w:val="00282118"/>
    <w:rsid w:val="002824E8"/>
    <w:rsid w:val="00282B4F"/>
    <w:rsid w:val="002857D1"/>
    <w:rsid w:val="002858A5"/>
    <w:rsid w:val="00286D17"/>
    <w:rsid w:val="00286DE2"/>
    <w:rsid w:val="0028746B"/>
    <w:rsid w:val="0029053B"/>
    <w:rsid w:val="0029214F"/>
    <w:rsid w:val="00292A94"/>
    <w:rsid w:val="00292B05"/>
    <w:rsid w:val="002932AC"/>
    <w:rsid w:val="00294528"/>
    <w:rsid w:val="00294D62"/>
    <w:rsid w:val="00294E1C"/>
    <w:rsid w:val="00294FA5"/>
    <w:rsid w:val="00294FC0"/>
    <w:rsid w:val="00296E06"/>
    <w:rsid w:val="002A0299"/>
    <w:rsid w:val="002A1324"/>
    <w:rsid w:val="002A1438"/>
    <w:rsid w:val="002A2F65"/>
    <w:rsid w:val="002A2FE1"/>
    <w:rsid w:val="002A33FB"/>
    <w:rsid w:val="002A3853"/>
    <w:rsid w:val="002A3AA7"/>
    <w:rsid w:val="002A4238"/>
    <w:rsid w:val="002A49F2"/>
    <w:rsid w:val="002A4B63"/>
    <w:rsid w:val="002A538D"/>
    <w:rsid w:val="002A56C5"/>
    <w:rsid w:val="002B16FF"/>
    <w:rsid w:val="002B1BF6"/>
    <w:rsid w:val="002B27AC"/>
    <w:rsid w:val="002B3544"/>
    <w:rsid w:val="002B6082"/>
    <w:rsid w:val="002B62DD"/>
    <w:rsid w:val="002B6DEF"/>
    <w:rsid w:val="002C1346"/>
    <w:rsid w:val="002C229E"/>
    <w:rsid w:val="002C315D"/>
    <w:rsid w:val="002C3A81"/>
    <w:rsid w:val="002C46BE"/>
    <w:rsid w:val="002C4C4F"/>
    <w:rsid w:val="002C6A0B"/>
    <w:rsid w:val="002D0F93"/>
    <w:rsid w:val="002D1A8E"/>
    <w:rsid w:val="002D1F4A"/>
    <w:rsid w:val="002D42FE"/>
    <w:rsid w:val="002D4BA7"/>
    <w:rsid w:val="002D6B69"/>
    <w:rsid w:val="002D7474"/>
    <w:rsid w:val="002E02C2"/>
    <w:rsid w:val="002E0367"/>
    <w:rsid w:val="002E0716"/>
    <w:rsid w:val="002E1283"/>
    <w:rsid w:val="002E219E"/>
    <w:rsid w:val="002E3B26"/>
    <w:rsid w:val="002E4AA2"/>
    <w:rsid w:val="002E4BFA"/>
    <w:rsid w:val="002E591F"/>
    <w:rsid w:val="002E60F4"/>
    <w:rsid w:val="002E6CFB"/>
    <w:rsid w:val="002E77EB"/>
    <w:rsid w:val="002F1034"/>
    <w:rsid w:val="002F1132"/>
    <w:rsid w:val="002F127C"/>
    <w:rsid w:val="002F20DC"/>
    <w:rsid w:val="002F3092"/>
    <w:rsid w:val="002F35B8"/>
    <w:rsid w:val="002F38FB"/>
    <w:rsid w:val="002F4915"/>
    <w:rsid w:val="002F5A2E"/>
    <w:rsid w:val="0030059F"/>
    <w:rsid w:val="00300F62"/>
    <w:rsid w:val="00301E6D"/>
    <w:rsid w:val="00301ED9"/>
    <w:rsid w:val="00302A8D"/>
    <w:rsid w:val="00303CF3"/>
    <w:rsid w:val="00303F5F"/>
    <w:rsid w:val="00304C97"/>
    <w:rsid w:val="00305113"/>
    <w:rsid w:val="003055BB"/>
    <w:rsid w:val="00305953"/>
    <w:rsid w:val="00305A06"/>
    <w:rsid w:val="003102ED"/>
    <w:rsid w:val="00310F5B"/>
    <w:rsid w:val="00311206"/>
    <w:rsid w:val="00311508"/>
    <w:rsid w:val="00312025"/>
    <w:rsid w:val="003123FC"/>
    <w:rsid w:val="00312B70"/>
    <w:rsid w:val="00312FC5"/>
    <w:rsid w:val="0031516E"/>
    <w:rsid w:val="00316127"/>
    <w:rsid w:val="00316233"/>
    <w:rsid w:val="00316263"/>
    <w:rsid w:val="00317378"/>
    <w:rsid w:val="00320178"/>
    <w:rsid w:val="003208A6"/>
    <w:rsid w:val="00321280"/>
    <w:rsid w:val="00322B3D"/>
    <w:rsid w:val="00322C81"/>
    <w:rsid w:val="00323C3E"/>
    <w:rsid w:val="00324D8B"/>
    <w:rsid w:val="00324E50"/>
    <w:rsid w:val="00325191"/>
    <w:rsid w:val="00326113"/>
    <w:rsid w:val="003265E4"/>
    <w:rsid w:val="00326847"/>
    <w:rsid w:val="003302CC"/>
    <w:rsid w:val="003311C6"/>
    <w:rsid w:val="0033295D"/>
    <w:rsid w:val="00333124"/>
    <w:rsid w:val="00333419"/>
    <w:rsid w:val="00333C77"/>
    <w:rsid w:val="00333C8C"/>
    <w:rsid w:val="00333CCC"/>
    <w:rsid w:val="00334FE8"/>
    <w:rsid w:val="00336038"/>
    <w:rsid w:val="003360AA"/>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45D"/>
    <w:rsid w:val="00356554"/>
    <w:rsid w:val="00356648"/>
    <w:rsid w:val="00356E42"/>
    <w:rsid w:val="00356EE0"/>
    <w:rsid w:val="00357654"/>
    <w:rsid w:val="00361F1A"/>
    <w:rsid w:val="00361F39"/>
    <w:rsid w:val="003621A5"/>
    <w:rsid w:val="003621CB"/>
    <w:rsid w:val="00363E21"/>
    <w:rsid w:val="0036545C"/>
    <w:rsid w:val="003667B6"/>
    <w:rsid w:val="00370191"/>
    <w:rsid w:val="003701AE"/>
    <w:rsid w:val="00370D8D"/>
    <w:rsid w:val="00371C89"/>
    <w:rsid w:val="003729AC"/>
    <w:rsid w:val="00374540"/>
    <w:rsid w:val="00374F6F"/>
    <w:rsid w:val="00375CC4"/>
    <w:rsid w:val="0037637B"/>
    <w:rsid w:val="003764A8"/>
    <w:rsid w:val="003767D6"/>
    <w:rsid w:val="00376DA2"/>
    <w:rsid w:val="003773E5"/>
    <w:rsid w:val="00377568"/>
    <w:rsid w:val="00377BEA"/>
    <w:rsid w:val="003800F6"/>
    <w:rsid w:val="003812AA"/>
    <w:rsid w:val="0038145F"/>
    <w:rsid w:val="00381577"/>
    <w:rsid w:val="00381C77"/>
    <w:rsid w:val="00382469"/>
    <w:rsid w:val="00382AB2"/>
    <w:rsid w:val="0038368B"/>
    <w:rsid w:val="003839A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08F0"/>
    <w:rsid w:val="003A18D2"/>
    <w:rsid w:val="003A1FF4"/>
    <w:rsid w:val="003A21CE"/>
    <w:rsid w:val="003A276B"/>
    <w:rsid w:val="003A3CA5"/>
    <w:rsid w:val="003A4115"/>
    <w:rsid w:val="003A4D43"/>
    <w:rsid w:val="003A6CB2"/>
    <w:rsid w:val="003A77E2"/>
    <w:rsid w:val="003B03B4"/>
    <w:rsid w:val="003B2030"/>
    <w:rsid w:val="003B2839"/>
    <w:rsid w:val="003B4163"/>
    <w:rsid w:val="003B5FF2"/>
    <w:rsid w:val="003B6D9C"/>
    <w:rsid w:val="003B72EB"/>
    <w:rsid w:val="003C0429"/>
    <w:rsid w:val="003C062B"/>
    <w:rsid w:val="003C0BDD"/>
    <w:rsid w:val="003C1587"/>
    <w:rsid w:val="003C15D6"/>
    <w:rsid w:val="003C1E52"/>
    <w:rsid w:val="003C2255"/>
    <w:rsid w:val="003C4072"/>
    <w:rsid w:val="003C499B"/>
    <w:rsid w:val="003C4BFF"/>
    <w:rsid w:val="003C6047"/>
    <w:rsid w:val="003C7B2C"/>
    <w:rsid w:val="003D0086"/>
    <w:rsid w:val="003D011E"/>
    <w:rsid w:val="003D0660"/>
    <w:rsid w:val="003D1008"/>
    <w:rsid w:val="003D1385"/>
    <w:rsid w:val="003D1ED7"/>
    <w:rsid w:val="003D2510"/>
    <w:rsid w:val="003D27F4"/>
    <w:rsid w:val="003D337A"/>
    <w:rsid w:val="003D3D2A"/>
    <w:rsid w:val="003D57CE"/>
    <w:rsid w:val="003D5C0C"/>
    <w:rsid w:val="003D63F1"/>
    <w:rsid w:val="003D7D58"/>
    <w:rsid w:val="003E05FC"/>
    <w:rsid w:val="003E0672"/>
    <w:rsid w:val="003E07E4"/>
    <w:rsid w:val="003E1913"/>
    <w:rsid w:val="003E1A99"/>
    <w:rsid w:val="003E2170"/>
    <w:rsid w:val="003E2D65"/>
    <w:rsid w:val="003E4710"/>
    <w:rsid w:val="003E5965"/>
    <w:rsid w:val="003E7B25"/>
    <w:rsid w:val="003E7F1C"/>
    <w:rsid w:val="003F006C"/>
    <w:rsid w:val="003F0727"/>
    <w:rsid w:val="003F19BD"/>
    <w:rsid w:val="003F1DB4"/>
    <w:rsid w:val="003F4C88"/>
    <w:rsid w:val="003F4E7D"/>
    <w:rsid w:val="003F4FC1"/>
    <w:rsid w:val="003F515A"/>
    <w:rsid w:val="003F5162"/>
    <w:rsid w:val="003F6819"/>
    <w:rsid w:val="003F7EF9"/>
    <w:rsid w:val="00400085"/>
    <w:rsid w:val="004001A4"/>
    <w:rsid w:val="004010A8"/>
    <w:rsid w:val="004010E7"/>
    <w:rsid w:val="00401440"/>
    <w:rsid w:val="004019DB"/>
    <w:rsid w:val="00402357"/>
    <w:rsid w:val="004038EC"/>
    <w:rsid w:val="0040424F"/>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A06"/>
    <w:rsid w:val="00425B47"/>
    <w:rsid w:val="00425FEB"/>
    <w:rsid w:val="00426041"/>
    <w:rsid w:val="00427721"/>
    <w:rsid w:val="00431437"/>
    <w:rsid w:val="004320A9"/>
    <w:rsid w:val="0043237E"/>
    <w:rsid w:val="004326A5"/>
    <w:rsid w:val="0043305B"/>
    <w:rsid w:val="0043364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4A0A"/>
    <w:rsid w:val="00455696"/>
    <w:rsid w:val="004570D2"/>
    <w:rsid w:val="00457F00"/>
    <w:rsid w:val="004600C3"/>
    <w:rsid w:val="00460229"/>
    <w:rsid w:val="00460830"/>
    <w:rsid w:val="0046173A"/>
    <w:rsid w:val="00462D91"/>
    <w:rsid w:val="004630BF"/>
    <w:rsid w:val="00463197"/>
    <w:rsid w:val="00463A0F"/>
    <w:rsid w:val="00463F67"/>
    <w:rsid w:val="004646C9"/>
    <w:rsid w:val="00464774"/>
    <w:rsid w:val="004649F2"/>
    <w:rsid w:val="00464B10"/>
    <w:rsid w:val="00464B41"/>
    <w:rsid w:val="00464C94"/>
    <w:rsid w:val="00464EC2"/>
    <w:rsid w:val="00465B02"/>
    <w:rsid w:val="00465DF5"/>
    <w:rsid w:val="00467277"/>
    <w:rsid w:val="00467372"/>
    <w:rsid w:val="00467C3A"/>
    <w:rsid w:val="004721B8"/>
    <w:rsid w:val="00472EE3"/>
    <w:rsid w:val="0047554D"/>
    <w:rsid w:val="004768AB"/>
    <w:rsid w:val="0047770D"/>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A2F"/>
    <w:rsid w:val="00491DFF"/>
    <w:rsid w:val="00492069"/>
    <w:rsid w:val="00493A7D"/>
    <w:rsid w:val="00494213"/>
    <w:rsid w:val="004947F4"/>
    <w:rsid w:val="004961D4"/>
    <w:rsid w:val="004A1B2B"/>
    <w:rsid w:val="004A4244"/>
    <w:rsid w:val="004A4778"/>
    <w:rsid w:val="004A4E1A"/>
    <w:rsid w:val="004A4E72"/>
    <w:rsid w:val="004A5BF9"/>
    <w:rsid w:val="004A627C"/>
    <w:rsid w:val="004A6546"/>
    <w:rsid w:val="004A6B42"/>
    <w:rsid w:val="004A7AEB"/>
    <w:rsid w:val="004B0355"/>
    <w:rsid w:val="004B097C"/>
    <w:rsid w:val="004B1B8E"/>
    <w:rsid w:val="004B25B5"/>
    <w:rsid w:val="004B2A20"/>
    <w:rsid w:val="004B3182"/>
    <w:rsid w:val="004B3460"/>
    <w:rsid w:val="004B35B9"/>
    <w:rsid w:val="004B3FA7"/>
    <w:rsid w:val="004B4BD9"/>
    <w:rsid w:val="004B5670"/>
    <w:rsid w:val="004B59A0"/>
    <w:rsid w:val="004B6212"/>
    <w:rsid w:val="004C026C"/>
    <w:rsid w:val="004C06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B75"/>
    <w:rsid w:val="004D5CDE"/>
    <w:rsid w:val="004E0899"/>
    <w:rsid w:val="004E0FD6"/>
    <w:rsid w:val="004E14AE"/>
    <w:rsid w:val="004E2046"/>
    <w:rsid w:val="004E227C"/>
    <w:rsid w:val="004E23D5"/>
    <w:rsid w:val="004E26A9"/>
    <w:rsid w:val="004E2939"/>
    <w:rsid w:val="004E2FFD"/>
    <w:rsid w:val="004E3210"/>
    <w:rsid w:val="004E3347"/>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3AE"/>
    <w:rsid w:val="004F749D"/>
    <w:rsid w:val="004F7BA6"/>
    <w:rsid w:val="00500096"/>
    <w:rsid w:val="00502B52"/>
    <w:rsid w:val="0050348B"/>
    <w:rsid w:val="00505058"/>
    <w:rsid w:val="005061FE"/>
    <w:rsid w:val="005065F0"/>
    <w:rsid w:val="005065FC"/>
    <w:rsid w:val="00506771"/>
    <w:rsid w:val="00506910"/>
    <w:rsid w:val="00507FF4"/>
    <w:rsid w:val="00510000"/>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AFE"/>
    <w:rsid w:val="00521D00"/>
    <w:rsid w:val="0052236B"/>
    <w:rsid w:val="0052339D"/>
    <w:rsid w:val="00524423"/>
    <w:rsid w:val="00524E71"/>
    <w:rsid w:val="005254FF"/>
    <w:rsid w:val="00525866"/>
    <w:rsid w:val="00525A71"/>
    <w:rsid w:val="0052619D"/>
    <w:rsid w:val="005266C5"/>
    <w:rsid w:val="00526D8D"/>
    <w:rsid w:val="00527A5D"/>
    <w:rsid w:val="005309CF"/>
    <w:rsid w:val="00531204"/>
    <w:rsid w:val="0053138C"/>
    <w:rsid w:val="00532C43"/>
    <w:rsid w:val="00532FE4"/>
    <w:rsid w:val="00533C0F"/>
    <w:rsid w:val="005341FE"/>
    <w:rsid w:val="00534913"/>
    <w:rsid w:val="00534E87"/>
    <w:rsid w:val="005357B3"/>
    <w:rsid w:val="00535D20"/>
    <w:rsid w:val="00535EDB"/>
    <w:rsid w:val="005365C6"/>
    <w:rsid w:val="00537046"/>
    <w:rsid w:val="005377EF"/>
    <w:rsid w:val="0054004C"/>
    <w:rsid w:val="00540184"/>
    <w:rsid w:val="0054027D"/>
    <w:rsid w:val="005405D1"/>
    <w:rsid w:val="0054135D"/>
    <w:rsid w:val="005413E7"/>
    <w:rsid w:val="00541762"/>
    <w:rsid w:val="00541E3A"/>
    <w:rsid w:val="00541E7F"/>
    <w:rsid w:val="00541EFA"/>
    <w:rsid w:val="005421AB"/>
    <w:rsid w:val="0054324F"/>
    <w:rsid w:val="00544E30"/>
    <w:rsid w:val="0054506C"/>
    <w:rsid w:val="005453C4"/>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68E"/>
    <w:rsid w:val="00561F8E"/>
    <w:rsid w:val="005622B3"/>
    <w:rsid w:val="00562BC3"/>
    <w:rsid w:val="00562F20"/>
    <w:rsid w:val="005639A2"/>
    <w:rsid w:val="00563AE2"/>
    <w:rsid w:val="00563B6F"/>
    <w:rsid w:val="00563C5C"/>
    <w:rsid w:val="00564061"/>
    <w:rsid w:val="00565F11"/>
    <w:rsid w:val="00567B03"/>
    <w:rsid w:val="005725E2"/>
    <w:rsid w:val="00572AED"/>
    <w:rsid w:val="0057397A"/>
    <w:rsid w:val="00573A51"/>
    <w:rsid w:val="00574526"/>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6E36"/>
    <w:rsid w:val="005871EF"/>
    <w:rsid w:val="00587765"/>
    <w:rsid w:val="00587975"/>
    <w:rsid w:val="005916C1"/>
    <w:rsid w:val="0059199E"/>
    <w:rsid w:val="005922A5"/>
    <w:rsid w:val="0059398E"/>
    <w:rsid w:val="00593E78"/>
    <w:rsid w:val="005942BA"/>
    <w:rsid w:val="00595482"/>
    <w:rsid w:val="00595C7C"/>
    <w:rsid w:val="00595D87"/>
    <w:rsid w:val="005963BC"/>
    <w:rsid w:val="00596F42"/>
    <w:rsid w:val="00596F4E"/>
    <w:rsid w:val="00597D8B"/>
    <w:rsid w:val="005A0F44"/>
    <w:rsid w:val="005A16FF"/>
    <w:rsid w:val="005A1D19"/>
    <w:rsid w:val="005A1DD9"/>
    <w:rsid w:val="005A202A"/>
    <w:rsid w:val="005A28CD"/>
    <w:rsid w:val="005A2954"/>
    <w:rsid w:val="005A2B06"/>
    <w:rsid w:val="005A2D70"/>
    <w:rsid w:val="005A4666"/>
    <w:rsid w:val="005A5764"/>
    <w:rsid w:val="005A609D"/>
    <w:rsid w:val="005A64FA"/>
    <w:rsid w:val="005A7D88"/>
    <w:rsid w:val="005B0E21"/>
    <w:rsid w:val="005B0F59"/>
    <w:rsid w:val="005B1135"/>
    <w:rsid w:val="005B3B79"/>
    <w:rsid w:val="005B3D0B"/>
    <w:rsid w:val="005B4755"/>
    <w:rsid w:val="005C0D7B"/>
    <w:rsid w:val="005C30F1"/>
    <w:rsid w:val="005C3241"/>
    <w:rsid w:val="005C433F"/>
    <w:rsid w:val="005C5539"/>
    <w:rsid w:val="005C5744"/>
    <w:rsid w:val="005C5CC0"/>
    <w:rsid w:val="005C5E8B"/>
    <w:rsid w:val="005C5FCC"/>
    <w:rsid w:val="005C6ADB"/>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5D0"/>
    <w:rsid w:val="005F094D"/>
    <w:rsid w:val="005F0D74"/>
    <w:rsid w:val="005F3B37"/>
    <w:rsid w:val="005F43E7"/>
    <w:rsid w:val="005F5848"/>
    <w:rsid w:val="005F5A4E"/>
    <w:rsid w:val="005F5C19"/>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0F29"/>
    <w:rsid w:val="00632C30"/>
    <w:rsid w:val="00633274"/>
    <w:rsid w:val="00633DB2"/>
    <w:rsid w:val="00634D08"/>
    <w:rsid w:val="006351F1"/>
    <w:rsid w:val="00636DE8"/>
    <w:rsid w:val="00637C7D"/>
    <w:rsid w:val="00637F2C"/>
    <w:rsid w:val="006402FB"/>
    <w:rsid w:val="00640ABE"/>
    <w:rsid w:val="00641277"/>
    <w:rsid w:val="00641587"/>
    <w:rsid w:val="006418D5"/>
    <w:rsid w:val="00641F0A"/>
    <w:rsid w:val="00642527"/>
    <w:rsid w:val="0064338A"/>
    <w:rsid w:val="0064452A"/>
    <w:rsid w:val="00645086"/>
    <w:rsid w:val="00645EFA"/>
    <w:rsid w:val="006465AC"/>
    <w:rsid w:val="0064672C"/>
    <w:rsid w:val="00646CC3"/>
    <w:rsid w:val="00646FC0"/>
    <w:rsid w:val="0065078F"/>
    <w:rsid w:val="00651118"/>
    <w:rsid w:val="006519E6"/>
    <w:rsid w:val="00651A5D"/>
    <w:rsid w:val="00651B1B"/>
    <w:rsid w:val="00654811"/>
    <w:rsid w:val="00656F68"/>
    <w:rsid w:val="006578C3"/>
    <w:rsid w:val="00660705"/>
    <w:rsid w:val="00660AFA"/>
    <w:rsid w:val="00664DA5"/>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3AB1"/>
    <w:rsid w:val="0068430F"/>
    <w:rsid w:val="0068530F"/>
    <w:rsid w:val="006863F2"/>
    <w:rsid w:val="00686C81"/>
    <w:rsid w:val="00690FDD"/>
    <w:rsid w:val="00691680"/>
    <w:rsid w:val="006933A9"/>
    <w:rsid w:val="00693A4D"/>
    <w:rsid w:val="0069428D"/>
    <w:rsid w:val="006954C9"/>
    <w:rsid w:val="00695601"/>
    <w:rsid w:val="00695B82"/>
    <w:rsid w:val="00695D69"/>
    <w:rsid w:val="006969BC"/>
    <w:rsid w:val="00696B69"/>
    <w:rsid w:val="006975B8"/>
    <w:rsid w:val="00697EA4"/>
    <w:rsid w:val="006A03A9"/>
    <w:rsid w:val="006A1644"/>
    <w:rsid w:val="006A2E5D"/>
    <w:rsid w:val="006A3CF0"/>
    <w:rsid w:val="006A3F93"/>
    <w:rsid w:val="006A4E81"/>
    <w:rsid w:val="006A545A"/>
    <w:rsid w:val="006A55BA"/>
    <w:rsid w:val="006A6487"/>
    <w:rsid w:val="006A683A"/>
    <w:rsid w:val="006A7B81"/>
    <w:rsid w:val="006B1383"/>
    <w:rsid w:val="006B2E3B"/>
    <w:rsid w:val="006B4DAB"/>
    <w:rsid w:val="006B5B69"/>
    <w:rsid w:val="006B6084"/>
    <w:rsid w:val="006B7F65"/>
    <w:rsid w:val="006C003B"/>
    <w:rsid w:val="006C0B18"/>
    <w:rsid w:val="006C10C8"/>
    <w:rsid w:val="006C1B2F"/>
    <w:rsid w:val="006C26D8"/>
    <w:rsid w:val="006C46BB"/>
    <w:rsid w:val="006C4E9D"/>
    <w:rsid w:val="006C5AB9"/>
    <w:rsid w:val="006C5F9A"/>
    <w:rsid w:val="006C634C"/>
    <w:rsid w:val="006D0432"/>
    <w:rsid w:val="006D2717"/>
    <w:rsid w:val="006D3688"/>
    <w:rsid w:val="006D470F"/>
    <w:rsid w:val="006D49B8"/>
    <w:rsid w:val="006D5200"/>
    <w:rsid w:val="006D533D"/>
    <w:rsid w:val="006D56BA"/>
    <w:rsid w:val="006D5737"/>
    <w:rsid w:val="006D5D14"/>
    <w:rsid w:val="006D6454"/>
    <w:rsid w:val="006D7AB9"/>
    <w:rsid w:val="006D7AD7"/>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2D06"/>
    <w:rsid w:val="006F3209"/>
    <w:rsid w:val="006F3314"/>
    <w:rsid w:val="006F3F98"/>
    <w:rsid w:val="006F434B"/>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5ABB"/>
    <w:rsid w:val="007360FA"/>
    <w:rsid w:val="00736415"/>
    <w:rsid w:val="00736870"/>
    <w:rsid w:val="00737465"/>
    <w:rsid w:val="00737596"/>
    <w:rsid w:val="00740498"/>
    <w:rsid w:val="00741F59"/>
    <w:rsid w:val="0074311C"/>
    <w:rsid w:val="00743430"/>
    <w:rsid w:val="00743782"/>
    <w:rsid w:val="007437BA"/>
    <w:rsid w:val="007442D0"/>
    <w:rsid w:val="0074478A"/>
    <w:rsid w:val="00744CD0"/>
    <w:rsid w:val="00744E31"/>
    <w:rsid w:val="007454A0"/>
    <w:rsid w:val="00745656"/>
    <w:rsid w:val="0074579B"/>
    <w:rsid w:val="00745DFF"/>
    <w:rsid w:val="0074777F"/>
    <w:rsid w:val="00747850"/>
    <w:rsid w:val="00747F3D"/>
    <w:rsid w:val="00751227"/>
    <w:rsid w:val="00751390"/>
    <w:rsid w:val="007518C7"/>
    <w:rsid w:val="007520C5"/>
    <w:rsid w:val="007525D8"/>
    <w:rsid w:val="00752E88"/>
    <w:rsid w:val="007534F6"/>
    <w:rsid w:val="007536F2"/>
    <w:rsid w:val="007545DD"/>
    <w:rsid w:val="007556DC"/>
    <w:rsid w:val="00755BD0"/>
    <w:rsid w:val="007576D3"/>
    <w:rsid w:val="007621A0"/>
    <w:rsid w:val="0076355E"/>
    <w:rsid w:val="00764176"/>
    <w:rsid w:val="007653CF"/>
    <w:rsid w:val="00765CE0"/>
    <w:rsid w:val="007677F9"/>
    <w:rsid w:val="00767FAB"/>
    <w:rsid w:val="007713B0"/>
    <w:rsid w:val="0077380D"/>
    <w:rsid w:val="00774355"/>
    <w:rsid w:val="00774B39"/>
    <w:rsid w:val="00774F9E"/>
    <w:rsid w:val="007775D5"/>
    <w:rsid w:val="007830A9"/>
    <w:rsid w:val="00783ED2"/>
    <w:rsid w:val="0078587F"/>
    <w:rsid w:val="0078594A"/>
    <w:rsid w:val="00785BBF"/>
    <w:rsid w:val="00786610"/>
    <w:rsid w:val="00786697"/>
    <w:rsid w:val="007903FA"/>
    <w:rsid w:val="007926F7"/>
    <w:rsid w:val="00793846"/>
    <w:rsid w:val="00793A1F"/>
    <w:rsid w:val="00793A59"/>
    <w:rsid w:val="007945A3"/>
    <w:rsid w:val="00794B7D"/>
    <w:rsid w:val="0079600F"/>
    <w:rsid w:val="0079637E"/>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39"/>
    <w:rsid w:val="007B7D63"/>
    <w:rsid w:val="007C029D"/>
    <w:rsid w:val="007C07BB"/>
    <w:rsid w:val="007C0D39"/>
    <w:rsid w:val="007C0DFE"/>
    <w:rsid w:val="007C2B0C"/>
    <w:rsid w:val="007C2E8B"/>
    <w:rsid w:val="007C32E5"/>
    <w:rsid w:val="007C39DB"/>
    <w:rsid w:val="007C448C"/>
    <w:rsid w:val="007C4827"/>
    <w:rsid w:val="007C56C2"/>
    <w:rsid w:val="007C5807"/>
    <w:rsid w:val="007C5AAF"/>
    <w:rsid w:val="007C5E6F"/>
    <w:rsid w:val="007C6263"/>
    <w:rsid w:val="007C7887"/>
    <w:rsid w:val="007C79D4"/>
    <w:rsid w:val="007D0185"/>
    <w:rsid w:val="007D0275"/>
    <w:rsid w:val="007D2298"/>
    <w:rsid w:val="007D26E2"/>
    <w:rsid w:val="007D34C6"/>
    <w:rsid w:val="007D3D0D"/>
    <w:rsid w:val="007D4284"/>
    <w:rsid w:val="007D525B"/>
    <w:rsid w:val="007D623B"/>
    <w:rsid w:val="007D6314"/>
    <w:rsid w:val="007D6690"/>
    <w:rsid w:val="007D6A41"/>
    <w:rsid w:val="007E06FB"/>
    <w:rsid w:val="007E0A54"/>
    <w:rsid w:val="007E127A"/>
    <w:rsid w:val="007E188B"/>
    <w:rsid w:val="007E1B61"/>
    <w:rsid w:val="007E2297"/>
    <w:rsid w:val="007E330C"/>
    <w:rsid w:val="007E3830"/>
    <w:rsid w:val="007E4020"/>
    <w:rsid w:val="007E437A"/>
    <w:rsid w:val="007E5C97"/>
    <w:rsid w:val="007E5C9C"/>
    <w:rsid w:val="007E60B2"/>
    <w:rsid w:val="007E6781"/>
    <w:rsid w:val="007E6DD4"/>
    <w:rsid w:val="007F085D"/>
    <w:rsid w:val="007F1A72"/>
    <w:rsid w:val="007F1AF6"/>
    <w:rsid w:val="007F2BF1"/>
    <w:rsid w:val="007F2F25"/>
    <w:rsid w:val="007F5132"/>
    <w:rsid w:val="007F5143"/>
    <w:rsid w:val="007F61E4"/>
    <w:rsid w:val="007F63B0"/>
    <w:rsid w:val="007F6484"/>
    <w:rsid w:val="007F69D4"/>
    <w:rsid w:val="007F75A0"/>
    <w:rsid w:val="00801E04"/>
    <w:rsid w:val="00802B24"/>
    <w:rsid w:val="008031BB"/>
    <w:rsid w:val="00803698"/>
    <w:rsid w:val="00803A4B"/>
    <w:rsid w:val="00805D7F"/>
    <w:rsid w:val="00805EF4"/>
    <w:rsid w:val="008060A5"/>
    <w:rsid w:val="008061CA"/>
    <w:rsid w:val="00807C1F"/>
    <w:rsid w:val="008122D2"/>
    <w:rsid w:val="008126EA"/>
    <w:rsid w:val="00814337"/>
    <w:rsid w:val="0081498C"/>
    <w:rsid w:val="00816968"/>
    <w:rsid w:val="00816A04"/>
    <w:rsid w:val="00816B46"/>
    <w:rsid w:val="00816C35"/>
    <w:rsid w:val="00816FD2"/>
    <w:rsid w:val="00820208"/>
    <w:rsid w:val="00820FC3"/>
    <w:rsid w:val="00821F8B"/>
    <w:rsid w:val="00823109"/>
    <w:rsid w:val="00823522"/>
    <w:rsid w:val="008238A0"/>
    <w:rsid w:val="00823D9A"/>
    <w:rsid w:val="00824AF7"/>
    <w:rsid w:val="00825B40"/>
    <w:rsid w:val="00826604"/>
    <w:rsid w:val="008267C1"/>
    <w:rsid w:val="00831958"/>
    <w:rsid w:val="008331A9"/>
    <w:rsid w:val="008331EB"/>
    <w:rsid w:val="00834ABA"/>
    <w:rsid w:val="00834B19"/>
    <w:rsid w:val="00834BFA"/>
    <w:rsid w:val="00835E15"/>
    <w:rsid w:val="00835E36"/>
    <w:rsid w:val="00836247"/>
    <w:rsid w:val="00840655"/>
    <w:rsid w:val="0084097E"/>
    <w:rsid w:val="00840CAC"/>
    <w:rsid w:val="00841177"/>
    <w:rsid w:val="00841A29"/>
    <w:rsid w:val="008426E6"/>
    <w:rsid w:val="00842733"/>
    <w:rsid w:val="00843D1F"/>
    <w:rsid w:val="00843FF5"/>
    <w:rsid w:val="00844723"/>
    <w:rsid w:val="00844A09"/>
    <w:rsid w:val="008459D3"/>
    <w:rsid w:val="00845EE1"/>
    <w:rsid w:val="00846590"/>
    <w:rsid w:val="0084676D"/>
    <w:rsid w:val="008467FC"/>
    <w:rsid w:val="00846FC7"/>
    <w:rsid w:val="00847F74"/>
    <w:rsid w:val="008508D3"/>
    <w:rsid w:val="00850BFC"/>
    <w:rsid w:val="0085257D"/>
    <w:rsid w:val="008528DE"/>
    <w:rsid w:val="008530A4"/>
    <w:rsid w:val="008534CF"/>
    <w:rsid w:val="00853546"/>
    <w:rsid w:val="00853934"/>
    <w:rsid w:val="0085410C"/>
    <w:rsid w:val="00854173"/>
    <w:rsid w:val="008553DF"/>
    <w:rsid w:val="00855D02"/>
    <w:rsid w:val="008568BE"/>
    <w:rsid w:val="00857D88"/>
    <w:rsid w:val="00857ED6"/>
    <w:rsid w:val="00860932"/>
    <w:rsid w:val="00861427"/>
    <w:rsid w:val="00861E8B"/>
    <w:rsid w:val="008625C5"/>
    <w:rsid w:val="00862A99"/>
    <w:rsid w:val="00862AFC"/>
    <w:rsid w:val="00863ED7"/>
    <w:rsid w:val="00864005"/>
    <w:rsid w:val="008646B1"/>
    <w:rsid w:val="0086488D"/>
    <w:rsid w:val="00866564"/>
    <w:rsid w:val="008715E3"/>
    <w:rsid w:val="00871E6F"/>
    <w:rsid w:val="00872293"/>
    <w:rsid w:val="00872C04"/>
    <w:rsid w:val="008730AF"/>
    <w:rsid w:val="00873648"/>
    <w:rsid w:val="008738ED"/>
    <w:rsid w:val="00873A30"/>
    <w:rsid w:val="00873F37"/>
    <w:rsid w:val="00874387"/>
    <w:rsid w:val="0087492C"/>
    <w:rsid w:val="0087654A"/>
    <w:rsid w:val="0087662A"/>
    <w:rsid w:val="00877296"/>
    <w:rsid w:val="00877B3D"/>
    <w:rsid w:val="00880174"/>
    <w:rsid w:val="008817C5"/>
    <w:rsid w:val="00882391"/>
    <w:rsid w:val="00882A30"/>
    <w:rsid w:val="00883A66"/>
    <w:rsid w:val="00883D49"/>
    <w:rsid w:val="0088436D"/>
    <w:rsid w:val="0088474B"/>
    <w:rsid w:val="00884D81"/>
    <w:rsid w:val="00884E76"/>
    <w:rsid w:val="00885BBC"/>
    <w:rsid w:val="008873DF"/>
    <w:rsid w:val="0088755B"/>
    <w:rsid w:val="00887B51"/>
    <w:rsid w:val="00887CC7"/>
    <w:rsid w:val="008938EC"/>
    <w:rsid w:val="00895816"/>
    <w:rsid w:val="00896285"/>
    <w:rsid w:val="008967BB"/>
    <w:rsid w:val="008972B4"/>
    <w:rsid w:val="008A052B"/>
    <w:rsid w:val="008A1620"/>
    <w:rsid w:val="008A1F32"/>
    <w:rsid w:val="008A4340"/>
    <w:rsid w:val="008A5209"/>
    <w:rsid w:val="008A56BC"/>
    <w:rsid w:val="008A5F0E"/>
    <w:rsid w:val="008A7265"/>
    <w:rsid w:val="008A7B6F"/>
    <w:rsid w:val="008B0802"/>
    <w:rsid w:val="008B11FE"/>
    <w:rsid w:val="008B205C"/>
    <w:rsid w:val="008B2191"/>
    <w:rsid w:val="008B288C"/>
    <w:rsid w:val="008B3502"/>
    <w:rsid w:val="008B404F"/>
    <w:rsid w:val="008B40E0"/>
    <w:rsid w:val="008B6555"/>
    <w:rsid w:val="008B6569"/>
    <w:rsid w:val="008B6BF3"/>
    <w:rsid w:val="008B75AB"/>
    <w:rsid w:val="008C097D"/>
    <w:rsid w:val="008C144F"/>
    <w:rsid w:val="008C1482"/>
    <w:rsid w:val="008C15E4"/>
    <w:rsid w:val="008C1843"/>
    <w:rsid w:val="008C1969"/>
    <w:rsid w:val="008C27BB"/>
    <w:rsid w:val="008C2BD7"/>
    <w:rsid w:val="008C3138"/>
    <w:rsid w:val="008C43ED"/>
    <w:rsid w:val="008C45A0"/>
    <w:rsid w:val="008C6D66"/>
    <w:rsid w:val="008D18B1"/>
    <w:rsid w:val="008D293D"/>
    <w:rsid w:val="008D2E77"/>
    <w:rsid w:val="008D2E9A"/>
    <w:rsid w:val="008D43BB"/>
    <w:rsid w:val="008D441C"/>
    <w:rsid w:val="008D4B36"/>
    <w:rsid w:val="008D74CF"/>
    <w:rsid w:val="008D77B7"/>
    <w:rsid w:val="008D7EAB"/>
    <w:rsid w:val="008E1086"/>
    <w:rsid w:val="008E3487"/>
    <w:rsid w:val="008E379F"/>
    <w:rsid w:val="008E3AAF"/>
    <w:rsid w:val="008E3E11"/>
    <w:rsid w:val="008E3E20"/>
    <w:rsid w:val="008E4183"/>
    <w:rsid w:val="008E50DE"/>
    <w:rsid w:val="008E516B"/>
    <w:rsid w:val="008E5CBB"/>
    <w:rsid w:val="008E7141"/>
    <w:rsid w:val="008E71F7"/>
    <w:rsid w:val="008F016D"/>
    <w:rsid w:val="008F0596"/>
    <w:rsid w:val="008F29A2"/>
    <w:rsid w:val="008F2C17"/>
    <w:rsid w:val="008F371D"/>
    <w:rsid w:val="008F426B"/>
    <w:rsid w:val="008F4441"/>
    <w:rsid w:val="008F4BC7"/>
    <w:rsid w:val="008F6017"/>
    <w:rsid w:val="008F7DBD"/>
    <w:rsid w:val="00900238"/>
    <w:rsid w:val="009004BC"/>
    <w:rsid w:val="00900D62"/>
    <w:rsid w:val="009010F1"/>
    <w:rsid w:val="0090223A"/>
    <w:rsid w:val="009044C5"/>
    <w:rsid w:val="009058A5"/>
    <w:rsid w:val="00906E2F"/>
    <w:rsid w:val="00907183"/>
    <w:rsid w:val="009072AD"/>
    <w:rsid w:val="00907303"/>
    <w:rsid w:val="009074A8"/>
    <w:rsid w:val="00911315"/>
    <w:rsid w:val="00911A87"/>
    <w:rsid w:val="00911FAB"/>
    <w:rsid w:val="009123B1"/>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6A5A"/>
    <w:rsid w:val="00926AB5"/>
    <w:rsid w:val="00927BE6"/>
    <w:rsid w:val="00930C1A"/>
    <w:rsid w:val="009311EB"/>
    <w:rsid w:val="00932F0F"/>
    <w:rsid w:val="009346D3"/>
    <w:rsid w:val="00935AEE"/>
    <w:rsid w:val="00935C3A"/>
    <w:rsid w:val="00937115"/>
    <w:rsid w:val="0093719A"/>
    <w:rsid w:val="009371B8"/>
    <w:rsid w:val="00937739"/>
    <w:rsid w:val="00937D48"/>
    <w:rsid w:val="00937EE3"/>
    <w:rsid w:val="00941330"/>
    <w:rsid w:val="00941B13"/>
    <w:rsid w:val="00941C64"/>
    <w:rsid w:val="00941CDB"/>
    <w:rsid w:val="00943AC7"/>
    <w:rsid w:val="00944324"/>
    <w:rsid w:val="00944826"/>
    <w:rsid w:val="00945998"/>
    <w:rsid w:val="00946BA9"/>
    <w:rsid w:val="00947C9F"/>
    <w:rsid w:val="00951C85"/>
    <w:rsid w:val="00952B4B"/>
    <w:rsid w:val="00952F13"/>
    <w:rsid w:val="00953E63"/>
    <w:rsid w:val="0095405A"/>
    <w:rsid w:val="00954B22"/>
    <w:rsid w:val="00955B1E"/>
    <w:rsid w:val="00955DB8"/>
    <w:rsid w:val="00956552"/>
    <w:rsid w:val="00957060"/>
    <w:rsid w:val="00957BAD"/>
    <w:rsid w:val="00957C13"/>
    <w:rsid w:val="00957C48"/>
    <w:rsid w:val="00960539"/>
    <w:rsid w:val="009611CE"/>
    <w:rsid w:val="0096408D"/>
    <w:rsid w:val="00967BCA"/>
    <w:rsid w:val="009701E8"/>
    <w:rsid w:val="009709EC"/>
    <w:rsid w:val="0097178B"/>
    <w:rsid w:val="00971A98"/>
    <w:rsid w:val="009732C3"/>
    <w:rsid w:val="009736D1"/>
    <w:rsid w:val="00973758"/>
    <w:rsid w:val="00973C5A"/>
    <w:rsid w:val="009762C0"/>
    <w:rsid w:val="00976347"/>
    <w:rsid w:val="009776B3"/>
    <w:rsid w:val="00977C9F"/>
    <w:rsid w:val="00977EDF"/>
    <w:rsid w:val="009811CD"/>
    <w:rsid w:val="0098179D"/>
    <w:rsid w:val="00982892"/>
    <w:rsid w:val="009844B0"/>
    <w:rsid w:val="009844EF"/>
    <w:rsid w:val="00986349"/>
    <w:rsid w:val="00986BC6"/>
    <w:rsid w:val="0098722B"/>
    <w:rsid w:val="009877BF"/>
    <w:rsid w:val="0099048E"/>
    <w:rsid w:val="009928B4"/>
    <w:rsid w:val="00992F65"/>
    <w:rsid w:val="00993282"/>
    <w:rsid w:val="00994C81"/>
    <w:rsid w:val="00995952"/>
    <w:rsid w:val="00997214"/>
    <w:rsid w:val="009972FF"/>
    <w:rsid w:val="009A07D0"/>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4F89"/>
    <w:rsid w:val="009C5A06"/>
    <w:rsid w:val="009C5AB9"/>
    <w:rsid w:val="009C6A70"/>
    <w:rsid w:val="009C6A8B"/>
    <w:rsid w:val="009D032E"/>
    <w:rsid w:val="009D07F9"/>
    <w:rsid w:val="009D0ACE"/>
    <w:rsid w:val="009D1BBF"/>
    <w:rsid w:val="009D240E"/>
    <w:rsid w:val="009D4777"/>
    <w:rsid w:val="009D653D"/>
    <w:rsid w:val="009D7925"/>
    <w:rsid w:val="009E1760"/>
    <w:rsid w:val="009E208E"/>
    <w:rsid w:val="009E257B"/>
    <w:rsid w:val="009E2E09"/>
    <w:rsid w:val="009E2F4B"/>
    <w:rsid w:val="009E350A"/>
    <w:rsid w:val="009E3651"/>
    <w:rsid w:val="009E37D1"/>
    <w:rsid w:val="009E3894"/>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124F"/>
    <w:rsid w:val="00A0488C"/>
    <w:rsid w:val="00A05877"/>
    <w:rsid w:val="00A06577"/>
    <w:rsid w:val="00A07584"/>
    <w:rsid w:val="00A07FA8"/>
    <w:rsid w:val="00A101D7"/>
    <w:rsid w:val="00A10DF1"/>
    <w:rsid w:val="00A12669"/>
    <w:rsid w:val="00A13403"/>
    <w:rsid w:val="00A13F29"/>
    <w:rsid w:val="00A158AA"/>
    <w:rsid w:val="00A170A4"/>
    <w:rsid w:val="00A20C17"/>
    <w:rsid w:val="00A227F8"/>
    <w:rsid w:val="00A23028"/>
    <w:rsid w:val="00A241F9"/>
    <w:rsid w:val="00A24874"/>
    <w:rsid w:val="00A24A11"/>
    <w:rsid w:val="00A24A37"/>
    <w:rsid w:val="00A24D11"/>
    <w:rsid w:val="00A25691"/>
    <w:rsid w:val="00A2582D"/>
    <w:rsid w:val="00A25C01"/>
    <w:rsid w:val="00A25F32"/>
    <w:rsid w:val="00A2679B"/>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0A04"/>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97C"/>
    <w:rsid w:val="00A51FFC"/>
    <w:rsid w:val="00A5259D"/>
    <w:rsid w:val="00A525E7"/>
    <w:rsid w:val="00A52C38"/>
    <w:rsid w:val="00A5302D"/>
    <w:rsid w:val="00A535E8"/>
    <w:rsid w:val="00A5474E"/>
    <w:rsid w:val="00A54DA2"/>
    <w:rsid w:val="00A55438"/>
    <w:rsid w:val="00A55490"/>
    <w:rsid w:val="00A55A97"/>
    <w:rsid w:val="00A5603E"/>
    <w:rsid w:val="00A56E40"/>
    <w:rsid w:val="00A608C7"/>
    <w:rsid w:val="00A60E30"/>
    <w:rsid w:val="00A60F20"/>
    <w:rsid w:val="00A625A1"/>
    <w:rsid w:val="00A6282D"/>
    <w:rsid w:val="00A63E14"/>
    <w:rsid w:val="00A64620"/>
    <w:rsid w:val="00A64876"/>
    <w:rsid w:val="00A652B7"/>
    <w:rsid w:val="00A65459"/>
    <w:rsid w:val="00A65B48"/>
    <w:rsid w:val="00A66459"/>
    <w:rsid w:val="00A66502"/>
    <w:rsid w:val="00A66568"/>
    <w:rsid w:val="00A665B6"/>
    <w:rsid w:val="00A66F2F"/>
    <w:rsid w:val="00A67008"/>
    <w:rsid w:val="00A702F1"/>
    <w:rsid w:val="00A70A0C"/>
    <w:rsid w:val="00A7159C"/>
    <w:rsid w:val="00A728BB"/>
    <w:rsid w:val="00A72F34"/>
    <w:rsid w:val="00A7391D"/>
    <w:rsid w:val="00A739AD"/>
    <w:rsid w:val="00A73AF9"/>
    <w:rsid w:val="00A73EAC"/>
    <w:rsid w:val="00A73F86"/>
    <w:rsid w:val="00A75978"/>
    <w:rsid w:val="00A76081"/>
    <w:rsid w:val="00A77466"/>
    <w:rsid w:val="00A775EC"/>
    <w:rsid w:val="00A77825"/>
    <w:rsid w:val="00A818F5"/>
    <w:rsid w:val="00A832A2"/>
    <w:rsid w:val="00A8366D"/>
    <w:rsid w:val="00A83D42"/>
    <w:rsid w:val="00A84ABC"/>
    <w:rsid w:val="00A85794"/>
    <w:rsid w:val="00A857BC"/>
    <w:rsid w:val="00A862E9"/>
    <w:rsid w:val="00A865A3"/>
    <w:rsid w:val="00A86ABB"/>
    <w:rsid w:val="00A86E19"/>
    <w:rsid w:val="00A910EE"/>
    <w:rsid w:val="00A91170"/>
    <w:rsid w:val="00A92504"/>
    <w:rsid w:val="00A92751"/>
    <w:rsid w:val="00A92AD1"/>
    <w:rsid w:val="00A92C73"/>
    <w:rsid w:val="00A93519"/>
    <w:rsid w:val="00A94815"/>
    <w:rsid w:val="00A95334"/>
    <w:rsid w:val="00A95BEE"/>
    <w:rsid w:val="00A97AD7"/>
    <w:rsid w:val="00A97FDF"/>
    <w:rsid w:val="00AA01E8"/>
    <w:rsid w:val="00AA035E"/>
    <w:rsid w:val="00AA1716"/>
    <w:rsid w:val="00AA31D2"/>
    <w:rsid w:val="00AA32A0"/>
    <w:rsid w:val="00AA37C4"/>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5A5C"/>
    <w:rsid w:val="00AB6BC0"/>
    <w:rsid w:val="00AB71B5"/>
    <w:rsid w:val="00AB7E77"/>
    <w:rsid w:val="00AC115C"/>
    <w:rsid w:val="00AC1488"/>
    <w:rsid w:val="00AC1F40"/>
    <w:rsid w:val="00AC2545"/>
    <w:rsid w:val="00AC29B8"/>
    <w:rsid w:val="00AC2BD5"/>
    <w:rsid w:val="00AC463A"/>
    <w:rsid w:val="00AC48FF"/>
    <w:rsid w:val="00AC4D5C"/>
    <w:rsid w:val="00AC5079"/>
    <w:rsid w:val="00AC5DA1"/>
    <w:rsid w:val="00AC68F7"/>
    <w:rsid w:val="00AC7950"/>
    <w:rsid w:val="00AC7C01"/>
    <w:rsid w:val="00AD0861"/>
    <w:rsid w:val="00AD1223"/>
    <w:rsid w:val="00AD1696"/>
    <w:rsid w:val="00AD196D"/>
    <w:rsid w:val="00AD1A9D"/>
    <w:rsid w:val="00AD1BC8"/>
    <w:rsid w:val="00AD1D57"/>
    <w:rsid w:val="00AD27B3"/>
    <w:rsid w:val="00AD291C"/>
    <w:rsid w:val="00AD3E29"/>
    <w:rsid w:val="00AD4260"/>
    <w:rsid w:val="00AD4E80"/>
    <w:rsid w:val="00AD5CE5"/>
    <w:rsid w:val="00AD5EAA"/>
    <w:rsid w:val="00AD6459"/>
    <w:rsid w:val="00AE05B6"/>
    <w:rsid w:val="00AE05E4"/>
    <w:rsid w:val="00AE0B0A"/>
    <w:rsid w:val="00AE1937"/>
    <w:rsid w:val="00AE1EFC"/>
    <w:rsid w:val="00AE2162"/>
    <w:rsid w:val="00AE391B"/>
    <w:rsid w:val="00AE3944"/>
    <w:rsid w:val="00AE4BFE"/>
    <w:rsid w:val="00AE7089"/>
    <w:rsid w:val="00AE762B"/>
    <w:rsid w:val="00AE7AE1"/>
    <w:rsid w:val="00AF086A"/>
    <w:rsid w:val="00AF0FA9"/>
    <w:rsid w:val="00AF1B72"/>
    <w:rsid w:val="00AF2882"/>
    <w:rsid w:val="00AF2C08"/>
    <w:rsid w:val="00AF44D9"/>
    <w:rsid w:val="00AF4BB7"/>
    <w:rsid w:val="00AF5E04"/>
    <w:rsid w:val="00AF5EB5"/>
    <w:rsid w:val="00AF62D8"/>
    <w:rsid w:val="00AF7169"/>
    <w:rsid w:val="00AF750B"/>
    <w:rsid w:val="00AF7987"/>
    <w:rsid w:val="00AF7C17"/>
    <w:rsid w:val="00B029D9"/>
    <w:rsid w:val="00B02C98"/>
    <w:rsid w:val="00B044CD"/>
    <w:rsid w:val="00B04D98"/>
    <w:rsid w:val="00B05C23"/>
    <w:rsid w:val="00B06293"/>
    <w:rsid w:val="00B0731E"/>
    <w:rsid w:val="00B07683"/>
    <w:rsid w:val="00B077AA"/>
    <w:rsid w:val="00B07B6F"/>
    <w:rsid w:val="00B102F7"/>
    <w:rsid w:val="00B11CF6"/>
    <w:rsid w:val="00B14172"/>
    <w:rsid w:val="00B1455B"/>
    <w:rsid w:val="00B14AE0"/>
    <w:rsid w:val="00B20086"/>
    <w:rsid w:val="00B205DB"/>
    <w:rsid w:val="00B20D90"/>
    <w:rsid w:val="00B212F2"/>
    <w:rsid w:val="00B21715"/>
    <w:rsid w:val="00B21839"/>
    <w:rsid w:val="00B21FFC"/>
    <w:rsid w:val="00B224A3"/>
    <w:rsid w:val="00B23253"/>
    <w:rsid w:val="00B24A4C"/>
    <w:rsid w:val="00B24E80"/>
    <w:rsid w:val="00B2561B"/>
    <w:rsid w:val="00B25842"/>
    <w:rsid w:val="00B261C4"/>
    <w:rsid w:val="00B26C7B"/>
    <w:rsid w:val="00B27EBC"/>
    <w:rsid w:val="00B301DE"/>
    <w:rsid w:val="00B3234C"/>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3997"/>
    <w:rsid w:val="00B43D79"/>
    <w:rsid w:val="00B44F05"/>
    <w:rsid w:val="00B4568E"/>
    <w:rsid w:val="00B458EE"/>
    <w:rsid w:val="00B50ECF"/>
    <w:rsid w:val="00B513F9"/>
    <w:rsid w:val="00B5170F"/>
    <w:rsid w:val="00B517FD"/>
    <w:rsid w:val="00B51FD0"/>
    <w:rsid w:val="00B522BE"/>
    <w:rsid w:val="00B52B0B"/>
    <w:rsid w:val="00B52BCA"/>
    <w:rsid w:val="00B53BAE"/>
    <w:rsid w:val="00B54C01"/>
    <w:rsid w:val="00B5694D"/>
    <w:rsid w:val="00B56D48"/>
    <w:rsid w:val="00B56EC5"/>
    <w:rsid w:val="00B573CB"/>
    <w:rsid w:val="00B57D93"/>
    <w:rsid w:val="00B57F68"/>
    <w:rsid w:val="00B60866"/>
    <w:rsid w:val="00B60967"/>
    <w:rsid w:val="00B62B93"/>
    <w:rsid w:val="00B63FB6"/>
    <w:rsid w:val="00B64277"/>
    <w:rsid w:val="00B6430D"/>
    <w:rsid w:val="00B67DEE"/>
    <w:rsid w:val="00B70FA5"/>
    <w:rsid w:val="00B71724"/>
    <w:rsid w:val="00B721A4"/>
    <w:rsid w:val="00B73035"/>
    <w:rsid w:val="00B736EA"/>
    <w:rsid w:val="00B74ADB"/>
    <w:rsid w:val="00B75229"/>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1AF"/>
    <w:rsid w:val="00B96822"/>
    <w:rsid w:val="00BA00B8"/>
    <w:rsid w:val="00BA0100"/>
    <w:rsid w:val="00BA0794"/>
    <w:rsid w:val="00BA0ABB"/>
    <w:rsid w:val="00BA19B2"/>
    <w:rsid w:val="00BA3379"/>
    <w:rsid w:val="00BA3492"/>
    <w:rsid w:val="00BA3C9E"/>
    <w:rsid w:val="00BA3EAC"/>
    <w:rsid w:val="00BB027B"/>
    <w:rsid w:val="00BB074A"/>
    <w:rsid w:val="00BB08F9"/>
    <w:rsid w:val="00BB0F7F"/>
    <w:rsid w:val="00BB0FCE"/>
    <w:rsid w:val="00BB1D6E"/>
    <w:rsid w:val="00BB1DD2"/>
    <w:rsid w:val="00BB39A6"/>
    <w:rsid w:val="00BB3C3E"/>
    <w:rsid w:val="00BB4754"/>
    <w:rsid w:val="00BB4A00"/>
    <w:rsid w:val="00BB592D"/>
    <w:rsid w:val="00BB5D89"/>
    <w:rsid w:val="00BB6FFA"/>
    <w:rsid w:val="00BB7DA2"/>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2DC1"/>
    <w:rsid w:val="00BD32B5"/>
    <w:rsid w:val="00BD332B"/>
    <w:rsid w:val="00BD37CF"/>
    <w:rsid w:val="00BD70E7"/>
    <w:rsid w:val="00BD7542"/>
    <w:rsid w:val="00BD770A"/>
    <w:rsid w:val="00BE1C2A"/>
    <w:rsid w:val="00BE1F49"/>
    <w:rsid w:val="00BE2944"/>
    <w:rsid w:val="00BE300C"/>
    <w:rsid w:val="00BE44DC"/>
    <w:rsid w:val="00BE4A28"/>
    <w:rsid w:val="00BE4B6A"/>
    <w:rsid w:val="00BE50D1"/>
    <w:rsid w:val="00BE619B"/>
    <w:rsid w:val="00BE62CC"/>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637E"/>
    <w:rsid w:val="00BF7091"/>
    <w:rsid w:val="00BF75B8"/>
    <w:rsid w:val="00BF7759"/>
    <w:rsid w:val="00BF77D1"/>
    <w:rsid w:val="00BF7D8C"/>
    <w:rsid w:val="00BF7FF2"/>
    <w:rsid w:val="00C004B7"/>
    <w:rsid w:val="00C00D98"/>
    <w:rsid w:val="00C02ED2"/>
    <w:rsid w:val="00C02F68"/>
    <w:rsid w:val="00C03722"/>
    <w:rsid w:val="00C04599"/>
    <w:rsid w:val="00C047F9"/>
    <w:rsid w:val="00C04F85"/>
    <w:rsid w:val="00C0503C"/>
    <w:rsid w:val="00C0540F"/>
    <w:rsid w:val="00C059C0"/>
    <w:rsid w:val="00C05FD4"/>
    <w:rsid w:val="00C06F57"/>
    <w:rsid w:val="00C07A73"/>
    <w:rsid w:val="00C07B91"/>
    <w:rsid w:val="00C1083A"/>
    <w:rsid w:val="00C10A83"/>
    <w:rsid w:val="00C10EE9"/>
    <w:rsid w:val="00C13A42"/>
    <w:rsid w:val="00C13D0D"/>
    <w:rsid w:val="00C147B5"/>
    <w:rsid w:val="00C15219"/>
    <w:rsid w:val="00C16A79"/>
    <w:rsid w:val="00C173D8"/>
    <w:rsid w:val="00C210B5"/>
    <w:rsid w:val="00C2156B"/>
    <w:rsid w:val="00C22113"/>
    <w:rsid w:val="00C225CE"/>
    <w:rsid w:val="00C24D38"/>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3BF0"/>
    <w:rsid w:val="00C44CDE"/>
    <w:rsid w:val="00C45C0A"/>
    <w:rsid w:val="00C45DB8"/>
    <w:rsid w:val="00C47C37"/>
    <w:rsid w:val="00C5046B"/>
    <w:rsid w:val="00C50B91"/>
    <w:rsid w:val="00C50BBE"/>
    <w:rsid w:val="00C51645"/>
    <w:rsid w:val="00C53728"/>
    <w:rsid w:val="00C53DCD"/>
    <w:rsid w:val="00C5620D"/>
    <w:rsid w:val="00C56279"/>
    <w:rsid w:val="00C562D8"/>
    <w:rsid w:val="00C5769C"/>
    <w:rsid w:val="00C60292"/>
    <w:rsid w:val="00C60EDD"/>
    <w:rsid w:val="00C613E1"/>
    <w:rsid w:val="00C6264E"/>
    <w:rsid w:val="00C62740"/>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7788F"/>
    <w:rsid w:val="00C813C7"/>
    <w:rsid w:val="00C85884"/>
    <w:rsid w:val="00C865AC"/>
    <w:rsid w:val="00C87B6C"/>
    <w:rsid w:val="00C9004C"/>
    <w:rsid w:val="00C90366"/>
    <w:rsid w:val="00C917D7"/>
    <w:rsid w:val="00C91DCB"/>
    <w:rsid w:val="00C93259"/>
    <w:rsid w:val="00C93CB3"/>
    <w:rsid w:val="00C94805"/>
    <w:rsid w:val="00C94DA0"/>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9AB"/>
    <w:rsid w:val="00CB3C34"/>
    <w:rsid w:val="00CB5298"/>
    <w:rsid w:val="00CB5E20"/>
    <w:rsid w:val="00CB64E3"/>
    <w:rsid w:val="00CB71E2"/>
    <w:rsid w:val="00CB7F62"/>
    <w:rsid w:val="00CC1485"/>
    <w:rsid w:val="00CC6A89"/>
    <w:rsid w:val="00CC6B91"/>
    <w:rsid w:val="00CC6DDE"/>
    <w:rsid w:val="00CD02ED"/>
    <w:rsid w:val="00CD086E"/>
    <w:rsid w:val="00CD0AEB"/>
    <w:rsid w:val="00CD1512"/>
    <w:rsid w:val="00CD15CB"/>
    <w:rsid w:val="00CD15D5"/>
    <w:rsid w:val="00CD2348"/>
    <w:rsid w:val="00CD2C7E"/>
    <w:rsid w:val="00CD330A"/>
    <w:rsid w:val="00CD3BA4"/>
    <w:rsid w:val="00CD3C58"/>
    <w:rsid w:val="00CD42F2"/>
    <w:rsid w:val="00CD5E0C"/>
    <w:rsid w:val="00CD62BF"/>
    <w:rsid w:val="00CD6EA5"/>
    <w:rsid w:val="00CD7A3F"/>
    <w:rsid w:val="00CD7D4D"/>
    <w:rsid w:val="00CD7EA5"/>
    <w:rsid w:val="00CE092D"/>
    <w:rsid w:val="00CE0CC8"/>
    <w:rsid w:val="00CE108F"/>
    <w:rsid w:val="00CE18A2"/>
    <w:rsid w:val="00CE1CE2"/>
    <w:rsid w:val="00CE22AC"/>
    <w:rsid w:val="00CE421C"/>
    <w:rsid w:val="00CE4240"/>
    <w:rsid w:val="00CE65C5"/>
    <w:rsid w:val="00CE684C"/>
    <w:rsid w:val="00CF01BD"/>
    <w:rsid w:val="00CF0236"/>
    <w:rsid w:val="00CF295F"/>
    <w:rsid w:val="00CF2DE1"/>
    <w:rsid w:val="00CF361D"/>
    <w:rsid w:val="00CF4197"/>
    <w:rsid w:val="00CF4F23"/>
    <w:rsid w:val="00CF5477"/>
    <w:rsid w:val="00CF5A7D"/>
    <w:rsid w:val="00CF5F08"/>
    <w:rsid w:val="00CF6240"/>
    <w:rsid w:val="00CF7673"/>
    <w:rsid w:val="00D00423"/>
    <w:rsid w:val="00D006BF"/>
    <w:rsid w:val="00D01039"/>
    <w:rsid w:val="00D011CF"/>
    <w:rsid w:val="00D015F8"/>
    <w:rsid w:val="00D01AD4"/>
    <w:rsid w:val="00D02ACE"/>
    <w:rsid w:val="00D02CFD"/>
    <w:rsid w:val="00D03B89"/>
    <w:rsid w:val="00D04744"/>
    <w:rsid w:val="00D06670"/>
    <w:rsid w:val="00D06AC6"/>
    <w:rsid w:val="00D0793B"/>
    <w:rsid w:val="00D10169"/>
    <w:rsid w:val="00D12176"/>
    <w:rsid w:val="00D13C45"/>
    <w:rsid w:val="00D14003"/>
    <w:rsid w:val="00D15F20"/>
    <w:rsid w:val="00D169F2"/>
    <w:rsid w:val="00D17739"/>
    <w:rsid w:val="00D2142D"/>
    <w:rsid w:val="00D215D4"/>
    <w:rsid w:val="00D2173C"/>
    <w:rsid w:val="00D23B6C"/>
    <w:rsid w:val="00D23EE2"/>
    <w:rsid w:val="00D24680"/>
    <w:rsid w:val="00D24A72"/>
    <w:rsid w:val="00D25252"/>
    <w:rsid w:val="00D25324"/>
    <w:rsid w:val="00D25648"/>
    <w:rsid w:val="00D256FF"/>
    <w:rsid w:val="00D25DA7"/>
    <w:rsid w:val="00D25F82"/>
    <w:rsid w:val="00D265DA"/>
    <w:rsid w:val="00D2727D"/>
    <w:rsid w:val="00D27A30"/>
    <w:rsid w:val="00D30232"/>
    <w:rsid w:val="00D30305"/>
    <w:rsid w:val="00D30715"/>
    <w:rsid w:val="00D31B70"/>
    <w:rsid w:val="00D31DDE"/>
    <w:rsid w:val="00D32689"/>
    <w:rsid w:val="00D33975"/>
    <w:rsid w:val="00D34D76"/>
    <w:rsid w:val="00D357DF"/>
    <w:rsid w:val="00D3656E"/>
    <w:rsid w:val="00D36B77"/>
    <w:rsid w:val="00D37A47"/>
    <w:rsid w:val="00D40442"/>
    <w:rsid w:val="00D4075D"/>
    <w:rsid w:val="00D40E6A"/>
    <w:rsid w:val="00D444B5"/>
    <w:rsid w:val="00D45615"/>
    <w:rsid w:val="00D4578D"/>
    <w:rsid w:val="00D45B02"/>
    <w:rsid w:val="00D45D3C"/>
    <w:rsid w:val="00D46DD7"/>
    <w:rsid w:val="00D474D1"/>
    <w:rsid w:val="00D51072"/>
    <w:rsid w:val="00D5123E"/>
    <w:rsid w:val="00D5149C"/>
    <w:rsid w:val="00D5196F"/>
    <w:rsid w:val="00D51AB9"/>
    <w:rsid w:val="00D53B1E"/>
    <w:rsid w:val="00D55987"/>
    <w:rsid w:val="00D57D1D"/>
    <w:rsid w:val="00D57E41"/>
    <w:rsid w:val="00D60262"/>
    <w:rsid w:val="00D61672"/>
    <w:rsid w:val="00D62062"/>
    <w:rsid w:val="00D6324E"/>
    <w:rsid w:val="00D636EB"/>
    <w:rsid w:val="00D638A4"/>
    <w:rsid w:val="00D65F3B"/>
    <w:rsid w:val="00D66FE2"/>
    <w:rsid w:val="00D701AB"/>
    <w:rsid w:val="00D707AF"/>
    <w:rsid w:val="00D710F2"/>
    <w:rsid w:val="00D71195"/>
    <w:rsid w:val="00D72157"/>
    <w:rsid w:val="00D724AD"/>
    <w:rsid w:val="00D72EBA"/>
    <w:rsid w:val="00D75ACB"/>
    <w:rsid w:val="00D75B8F"/>
    <w:rsid w:val="00D76A40"/>
    <w:rsid w:val="00D779C3"/>
    <w:rsid w:val="00D80C20"/>
    <w:rsid w:val="00D81FD0"/>
    <w:rsid w:val="00D821DF"/>
    <w:rsid w:val="00D82602"/>
    <w:rsid w:val="00D82692"/>
    <w:rsid w:val="00D828BC"/>
    <w:rsid w:val="00D8369C"/>
    <w:rsid w:val="00D840E1"/>
    <w:rsid w:val="00D85E3E"/>
    <w:rsid w:val="00D86980"/>
    <w:rsid w:val="00D872F9"/>
    <w:rsid w:val="00D87E4D"/>
    <w:rsid w:val="00D9094C"/>
    <w:rsid w:val="00D9207E"/>
    <w:rsid w:val="00D92DEB"/>
    <w:rsid w:val="00D95EF5"/>
    <w:rsid w:val="00D97757"/>
    <w:rsid w:val="00DA0360"/>
    <w:rsid w:val="00DA14C6"/>
    <w:rsid w:val="00DA2D0D"/>
    <w:rsid w:val="00DA492D"/>
    <w:rsid w:val="00DA4E9B"/>
    <w:rsid w:val="00DA590C"/>
    <w:rsid w:val="00DA5B03"/>
    <w:rsid w:val="00DA7190"/>
    <w:rsid w:val="00DA7F43"/>
    <w:rsid w:val="00DB0A30"/>
    <w:rsid w:val="00DB1EBF"/>
    <w:rsid w:val="00DB3723"/>
    <w:rsid w:val="00DB3A66"/>
    <w:rsid w:val="00DB4D52"/>
    <w:rsid w:val="00DB536F"/>
    <w:rsid w:val="00DB625F"/>
    <w:rsid w:val="00DB6DB7"/>
    <w:rsid w:val="00DC0399"/>
    <w:rsid w:val="00DC07A9"/>
    <w:rsid w:val="00DC0B7F"/>
    <w:rsid w:val="00DC1E1C"/>
    <w:rsid w:val="00DC1E83"/>
    <w:rsid w:val="00DC2046"/>
    <w:rsid w:val="00DC2C43"/>
    <w:rsid w:val="00DC2FED"/>
    <w:rsid w:val="00DC3884"/>
    <w:rsid w:val="00DC39B7"/>
    <w:rsid w:val="00DC54CE"/>
    <w:rsid w:val="00DC56A4"/>
    <w:rsid w:val="00DC58B6"/>
    <w:rsid w:val="00DC58FB"/>
    <w:rsid w:val="00DC5C1E"/>
    <w:rsid w:val="00DC5C2B"/>
    <w:rsid w:val="00DC73A1"/>
    <w:rsid w:val="00DC783E"/>
    <w:rsid w:val="00DD0AE7"/>
    <w:rsid w:val="00DD17B7"/>
    <w:rsid w:val="00DD2D57"/>
    <w:rsid w:val="00DD3597"/>
    <w:rsid w:val="00DD566C"/>
    <w:rsid w:val="00DD6DBC"/>
    <w:rsid w:val="00DE10E7"/>
    <w:rsid w:val="00DE19D7"/>
    <w:rsid w:val="00DE3027"/>
    <w:rsid w:val="00DE34BE"/>
    <w:rsid w:val="00DE471F"/>
    <w:rsid w:val="00DE5796"/>
    <w:rsid w:val="00DE796B"/>
    <w:rsid w:val="00DF053D"/>
    <w:rsid w:val="00DF05E4"/>
    <w:rsid w:val="00DF07BA"/>
    <w:rsid w:val="00DF0F01"/>
    <w:rsid w:val="00DF2027"/>
    <w:rsid w:val="00DF2028"/>
    <w:rsid w:val="00DF2230"/>
    <w:rsid w:val="00DF512B"/>
    <w:rsid w:val="00DF536C"/>
    <w:rsid w:val="00DF56D6"/>
    <w:rsid w:val="00DF757C"/>
    <w:rsid w:val="00E00B7B"/>
    <w:rsid w:val="00E010D1"/>
    <w:rsid w:val="00E0173E"/>
    <w:rsid w:val="00E01B05"/>
    <w:rsid w:val="00E0226A"/>
    <w:rsid w:val="00E02EBC"/>
    <w:rsid w:val="00E034D6"/>
    <w:rsid w:val="00E03B5F"/>
    <w:rsid w:val="00E03CA2"/>
    <w:rsid w:val="00E04528"/>
    <w:rsid w:val="00E04A4A"/>
    <w:rsid w:val="00E06112"/>
    <w:rsid w:val="00E0660A"/>
    <w:rsid w:val="00E06C47"/>
    <w:rsid w:val="00E071D2"/>
    <w:rsid w:val="00E102D2"/>
    <w:rsid w:val="00E104D2"/>
    <w:rsid w:val="00E105D1"/>
    <w:rsid w:val="00E109B3"/>
    <w:rsid w:val="00E10B4F"/>
    <w:rsid w:val="00E12423"/>
    <w:rsid w:val="00E1353C"/>
    <w:rsid w:val="00E13ED4"/>
    <w:rsid w:val="00E14A76"/>
    <w:rsid w:val="00E15033"/>
    <w:rsid w:val="00E15377"/>
    <w:rsid w:val="00E167F9"/>
    <w:rsid w:val="00E1795A"/>
    <w:rsid w:val="00E21163"/>
    <w:rsid w:val="00E215AF"/>
    <w:rsid w:val="00E22530"/>
    <w:rsid w:val="00E23889"/>
    <w:rsid w:val="00E238C8"/>
    <w:rsid w:val="00E23FBC"/>
    <w:rsid w:val="00E24AF5"/>
    <w:rsid w:val="00E24B52"/>
    <w:rsid w:val="00E25723"/>
    <w:rsid w:val="00E25A00"/>
    <w:rsid w:val="00E25D84"/>
    <w:rsid w:val="00E25FF2"/>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3AB"/>
    <w:rsid w:val="00E37D35"/>
    <w:rsid w:val="00E4136E"/>
    <w:rsid w:val="00E41901"/>
    <w:rsid w:val="00E41AB9"/>
    <w:rsid w:val="00E424FA"/>
    <w:rsid w:val="00E4284C"/>
    <w:rsid w:val="00E42F39"/>
    <w:rsid w:val="00E43371"/>
    <w:rsid w:val="00E46612"/>
    <w:rsid w:val="00E466DF"/>
    <w:rsid w:val="00E4690A"/>
    <w:rsid w:val="00E46F85"/>
    <w:rsid w:val="00E47226"/>
    <w:rsid w:val="00E473FC"/>
    <w:rsid w:val="00E47E6F"/>
    <w:rsid w:val="00E5000B"/>
    <w:rsid w:val="00E522C7"/>
    <w:rsid w:val="00E53F4E"/>
    <w:rsid w:val="00E567A0"/>
    <w:rsid w:val="00E56C61"/>
    <w:rsid w:val="00E571B0"/>
    <w:rsid w:val="00E5781C"/>
    <w:rsid w:val="00E612B4"/>
    <w:rsid w:val="00E62125"/>
    <w:rsid w:val="00E638F5"/>
    <w:rsid w:val="00E64694"/>
    <w:rsid w:val="00E6491B"/>
    <w:rsid w:val="00E65ABD"/>
    <w:rsid w:val="00E65EC1"/>
    <w:rsid w:val="00E661A7"/>
    <w:rsid w:val="00E668CF"/>
    <w:rsid w:val="00E67C5C"/>
    <w:rsid w:val="00E70BCC"/>
    <w:rsid w:val="00E731E2"/>
    <w:rsid w:val="00E73A70"/>
    <w:rsid w:val="00E749CC"/>
    <w:rsid w:val="00E75DFF"/>
    <w:rsid w:val="00E76827"/>
    <w:rsid w:val="00E81F6E"/>
    <w:rsid w:val="00E82057"/>
    <w:rsid w:val="00E821F6"/>
    <w:rsid w:val="00E8329D"/>
    <w:rsid w:val="00E83FF2"/>
    <w:rsid w:val="00E86077"/>
    <w:rsid w:val="00E875B7"/>
    <w:rsid w:val="00E87904"/>
    <w:rsid w:val="00E87B6D"/>
    <w:rsid w:val="00E87F87"/>
    <w:rsid w:val="00E92C4A"/>
    <w:rsid w:val="00E9365F"/>
    <w:rsid w:val="00E938B9"/>
    <w:rsid w:val="00E93D6F"/>
    <w:rsid w:val="00E94326"/>
    <w:rsid w:val="00E94581"/>
    <w:rsid w:val="00E94639"/>
    <w:rsid w:val="00E94796"/>
    <w:rsid w:val="00E9490C"/>
    <w:rsid w:val="00E949CC"/>
    <w:rsid w:val="00E9632E"/>
    <w:rsid w:val="00E96859"/>
    <w:rsid w:val="00EA07E6"/>
    <w:rsid w:val="00EA0BB0"/>
    <w:rsid w:val="00EA176D"/>
    <w:rsid w:val="00EA1FCC"/>
    <w:rsid w:val="00EA31FF"/>
    <w:rsid w:val="00EA320B"/>
    <w:rsid w:val="00EA458B"/>
    <w:rsid w:val="00EA4890"/>
    <w:rsid w:val="00EA5554"/>
    <w:rsid w:val="00EA578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3479"/>
    <w:rsid w:val="00EC44F0"/>
    <w:rsid w:val="00EC4E40"/>
    <w:rsid w:val="00EC520B"/>
    <w:rsid w:val="00EC5807"/>
    <w:rsid w:val="00EC6201"/>
    <w:rsid w:val="00EC679D"/>
    <w:rsid w:val="00EC7543"/>
    <w:rsid w:val="00ED24D7"/>
    <w:rsid w:val="00ED2706"/>
    <w:rsid w:val="00ED27E9"/>
    <w:rsid w:val="00ED4465"/>
    <w:rsid w:val="00ED461C"/>
    <w:rsid w:val="00ED52AD"/>
    <w:rsid w:val="00ED533A"/>
    <w:rsid w:val="00ED5DF5"/>
    <w:rsid w:val="00ED6766"/>
    <w:rsid w:val="00ED79BA"/>
    <w:rsid w:val="00EE0C46"/>
    <w:rsid w:val="00EE0E43"/>
    <w:rsid w:val="00EE244F"/>
    <w:rsid w:val="00EE2C15"/>
    <w:rsid w:val="00EE3F42"/>
    <w:rsid w:val="00EE5557"/>
    <w:rsid w:val="00EE55AD"/>
    <w:rsid w:val="00EE5CBF"/>
    <w:rsid w:val="00EE6ABD"/>
    <w:rsid w:val="00EE6CC9"/>
    <w:rsid w:val="00EF0FAA"/>
    <w:rsid w:val="00EF1578"/>
    <w:rsid w:val="00EF1680"/>
    <w:rsid w:val="00EF22C3"/>
    <w:rsid w:val="00EF26FB"/>
    <w:rsid w:val="00EF2F92"/>
    <w:rsid w:val="00EF34A2"/>
    <w:rsid w:val="00EF39A5"/>
    <w:rsid w:val="00EF5220"/>
    <w:rsid w:val="00EF7067"/>
    <w:rsid w:val="00EF7E7E"/>
    <w:rsid w:val="00EF7FC7"/>
    <w:rsid w:val="00F00EB1"/>
    <w:rsid w:val="00F012C2"/>
    <w:rsid w:val="00F01E09"/>
    <w:rsid w:val="00F04A89"/>
    <w:rsid w:val="00F04FF4"/>
    <w:rsid w:val="00F056A5"/>
    <w:rsid w:val="00F05C70"/>
    <w:rsid w:val="00F06D07"/>
    <w:rsid w:val="00F07A31"/>
    <w:rsid w:val="00F103D1"/>
    <w:rsid w:val="00F1040D"/>
    <w:rsid w:val="00F113F7"/>
    <w:rsid w:val="00F1298C"/>
    <w:rsid w:val="00F129D6"/>
    <w:rsid w:val="00F13905"/>
    <w:rsid w:val="00F14F2B"/>
    <w:rsid w:val="00F14F87"/>
    <w:rsid w:val="00F150F8"/>
    <w:rsid w:val="00F151FD"/>
    <w:rsid w:val="00F16BF0"/>
    <w:rsid w:val="00F17467"/>
    <w:rsid w:val="00F22843"/>
    <w:rsid w:val="00F241B6"/>
    <w:rsid w:val="00F25B3C"/>
    <w:rsid w:val="00F260CC"/>
    <w:rsid w:val="00F263E1"/>
    <w:rsid w:val="00F27BF6"/>
    <w:rsid w:val="00F27D08"/>
    <w:rsid w:val="00F301A3"/>
    <w:rsid w:val="00F306F0"/>
    <w:rsid w:val="00F30DF6"/>
    <w:rsid w:val="00F3168D"/>
    <w:rsid w:val="00F31D01"/>
    <w:rsid w:val="00F31E57"/>
    <w:rsid w:val="00F322CA"/>
    <w:rsid w:val="00F33BD4"/>
    <w:rsid w:val="00F33F0E"/>
    <w:rsid w:val="00F343D6"/>
    <w:rsid w:val="00F34465"/>
    <w:rsid w:val="00F34AF9"/>
    <w:rsid w:val="00F36F6A"/>
    <w:rsid w:val="00F3707E"/>
    <w:rsid w:val="00F377B9"/>
    <w:rsid w:val="00F379A0"/>
    <w:rsid w:val="00F41077"/>
    <w:rsid w:val="00F41A73"/>
    <w:rsid w:val="00F420C5"/>
    <w:rsid w:val="00F429D5"/>
    <w:rsid w:val="00F43BF1"/>
    <w:rsid w:val="00F44A23"/>
    <w:rsid w:val="00F464C3"/>
    <w:rsid w:val="00F4663D"/>
    <w:rsid w:val="00F4669B"/>
    <w:rsid w:val="00F46A82"/>
    <w:rsid w:val="00F4775C"/>
    <w:rsid w:val="00F50511"/>
    <w:rsid w:val="00F51104"/>
    <w:rsid w:val="00F5185C"/>
    <w:rsid w:val="00F53936"/>
    <w:rsid w:val="00F53983"/>
    <w:rsid w:val="00F53D6A"/>
    <w:rsid w:val="00F54C4C"/>
    <w:rsid w:val="00F55784"/>
    <w:rsid w:val="00F55E49"/>
    <w:rsid w:val="00F56B38"/>
    <w:rsid w:val="00F57713"/>
    <w:rsid w:val="00F57CF9"/>
    <w:rsid w:val="00F61DEE"/>
    <w:rsid w:val="00F63084"/>
    <w:rsid w:val="00F63618"/>
    <w:rsid w:val="00F64BA8"/>
    <w:rsid w:val="00F64BB7"/>
    <w:rsid w:val="00F64C6C"/>
    <w:rsid w:val="00F651A9"/>
    <w:rsid w:val="00F65416"/>
    <w:rsid w:val="00F66054"/>
    <w:rsid w:val="00F66278"/>
    <w:rsid w:val="00F6665B"/>
    <w:rsid w:val="00F66810"/>
    <w:rsid w:val="00F6688E"/>
    <w:rsid w:val="00F67174"/>
    <w:rsid w:val="00F67AD4"/>
    <w:rsid w:val="00F67EA1"/>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3B90"/>
    <w:rsid w:val="00F843E0"/>
    <w:rsid w:val="00F845E4"/>
    <w:rsid w:val="00F8467D"/>
    <w:rsid w:val="00F84BA2"/>
    <w:rsid w:val="00F87C74"/>
    <w:rsid w:val="00F90584"/>
    <w:rsid w:val="00F906A9"/>
    <w:rsid w:val="00F90F1C"/>
    <w:rsid w:val="00F92031"/>
    <w:rsid w:val="00F930B0"/>
    <w:rsid w:val="00F933C6"/>
    <w:rsid w:val="00F9408D"/>
    <w:rsid w:val="00F941B6"/>
    <w:rsid w:val="00F955B3"/>
    <w:rsid w:val="00F95BE0"/>
    <w:rsid w:val="00F95E8C"/>
    <w:rsid w:val="00F95F8D"/>
    <w:rsid w:val="00F96492"/>
    <w:rsid w:val="00F96EDD"/>
    <w:rsid w:val="00FA01AD"/>
    <w:rsid w:val="00FA1250"/>
    <w:rsid w:val="00FA1879"/>
    <w:rsid w:val="00FA432B"/>
    <w:rsid w:val="00FA4C8B"/>
    <w:rsid w:val="00FA4D49"/>
    <w:rsid w:val="00FA4F98"/>
    <w:rsid w:val="00FA5851"/>
    <w:rsid w:val="00FA5BE4"/>
    <w:rsid w:val="00FA6428"/>
    <w:rsid w:val="00FA6CC6"/>
    <w:rsid w:val="00FA7851"/>
    <w:rsid w:val="00FA7986"/>
    <w:rsid w:val="00FB1333"/>
    <w:rsid w:val="00FB273A"/>
    <w:rsid w:val="00FB33C6"/>
    <w:rsid w:val="00FB39C7"/>
    <w:rsid w:val="00FB3C7E"/>
    <w:rsid w:val="00FB3CF2"/>
    <w:rsid w:val="00FB4521"/>
    <w:rsid w:val="00FB500C"/>
    <w:rsid w:val="00FB57EB"/>
    <w:rsid w:val="00FB6447"/>
    <w:rsid w:val="00FB6B6C"/>
    <w:rsid w:val="00FB7BC3"/>
    <w:rsid w:val="00FC0495"/>
    <w:rsid w:val="00FC09C7"/>
    <w:rsid w:val="00FC0BA2"/>
    <w:rsid w:val="00FC1520"/>
    <w:rsid w:val="00FC2E38"/>
    <w:rsid w:val="00FC32BA"/>
    <w:rsid w:val="00FC5404"/>
    <w:rsid w:val="00FC6AB6"/>
    <w:rsid w:val="00FC6C69"/>
    <w:rsid w:val="00FD0929"/>
    <w:rsid w:val="00FD2106"/>
    <w:rsid w:val="00FD2AF1"/>
    <w:rsid w:val="00FD43D8"/>
    <w:rsid w:val="00FD49B5"/>
    <w:rsid w:val="00FD4F7B"/>
    <w:rsid w:val="00FD4F8E"/>
    <w:rsid w:val="00FD5918"/>
    <w:rsid w:val="00FD6A6C"/>
    <w:rsid w:val="00FE02B4"/>
    <w:rsid w:val="00FE05FC"/>
    <w:rsid w:val="00FE09DB"/>
    <w:rsid w:val="00FE14C6"/>
    <w:rsid w:val="00FE160D"/>
    <w:rsid w:val="00FE2588"/>
    <w:rsid w:val="00FE2689"/>
    <w:rsid w:val="00FE4403"/>
    <w:rsid w:val="00FE4933"/>
    <w:rsid w:val="00FE4A33"/>
    <w:rsid w:val="00FE54C3"/>
    <w:rsid w:val="00FF0483"/>
    <w:rsid w:val="00FF1B9D"/>
    <w:rsid w:val="00FF2446"/>
    <w:rsid w:val="00FF2751"/>
    <w:rsid w:val="00FF422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947F4"/>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960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117" Type="http://schemas.openxmlformats.org/officeDocument/2006/relationships/image" Target="media/image430.png"/><Relationship Id="rId21" Type="http://schemas.openxmlformats.org/officeDocument/2006/relationships/hyperlink" Target="file:///G:\kuliah%20lur\Skripsi%20lur\kuliah-TA1\skripsi\tugas-akhir\skripsi.docx" TargetMode="External"/><Relationship Id="rId42" Type="http://schemas.openxmlformats.org/officeDocument/2006/relationships/hyperlink" Target="file:///G:\kuliah%20lur\Skripsi%20lur\kuliah-TA1\skripsi\tugas-akhir\skripsi.docx" TargetMode="External"/><Relationship Id="rId47" Type="http://schemas.openxmlformats.org/officeDocument/2006/relationships/header" Target="header1.xml"/><Relationship Id="rId63" Type="http://schemas.microsoft.com/office/2007/relationships/hdphoto" Target="media/hdphoto1.wdp"/><Relationship Id="rId68" Type="http://schemas.openxmlformats.org/officeDocument/2006/relationships/image" Target="media/image6.png"/><Relationship Id="rId84" Type="http://schemas.openxmlformats.org/officeDocument/2006/relationships/image" Target="media/image17.png"/><Relationship Id="rId89" Type="http://schemas.openxmlformats.org/officeDocument/2006/relationships/image" Target="media/image22.png"/><Relationship Id="rId112" Type="http://schemas.openxmlformats.org/officeDocument/2006/relationships/image" Target="media/image43.png"/><Relationship Id="rId16" Type="http://schemas.openxmlformats.org/officeDocument/2006/relationships/hyperlink" Target="file:///G:\kuliah%20lur\Skripsi%20lur\kuliah-TA1\skripsi\tugas-akhir\skripsi.docx" TargetMode="External"/><Relationship Id="rId107" Type="http://schemas.openxmlformats.org/officeDocument/2006/relationships/image" Target="media/image40.png"/><Relationship Id="rId11"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yperlink" Target="file:///G:\kuliah%20lur\Skripsi%20lur\kuliah-TA1\skripsi\tugas-akhir\skripsi.docx" TargetMode="External"/><Relationship Id="rId53" Type="http://schemas.openxmlformats.org/officeDocument/2006/relationships/image" Target="media/image2.png"/><Relationship Id="rId58" Type="http://schemas.openxmlformats.org/officeDocument/2006/relationships/header" Target="header6.xml"/><Relationship Id="rId74" Type="http://schemas.openxmlformats.org/officeDocument/2006/relationships/image" Target="media/image11.png"/><Relationship Id="rId79" Type="http://schemas.openxmlformats.org/officeDocument/2006/relationships/header" Target="header9.xml"/><Relationship Id="rId102" Type="http://schemas.openxmlformats.org/officeDocument/2006/relationships/image" Target="media/image35.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23.png"/><Relationship Id="rId95" Type="http://schemas.openxmlformats.org/officeDocument/2006/relationships/image" Target="media/image28.png"/><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43" Type="http://schemas.openxmlformats.org/officeDocument/2006/relationships/hyperlink" Target="file:///G:\kuliah%20lur\Skripsi%20lur\kuliah-TA1\skripsi\tugas-akhir\skripsi.docx" TargetMode="External"/><Relationship Id="rId48" Type="http://schemas.openxmlformats.org/officeDocument/2006/relationships/footer" Target="footer1.xml"/><Relationship Id="rId64" Type="http://schemas.openxmlformats.org/officeDocument/2006/relationships/image" Target="media/image4.png"/><Relationship Id="rId69" Type="http://schemas.microsoft.com/office/2007/relationships/hdphoto" Target="media/hdphoto4.wdp"/><Relationship Id="rId113" Type="http://schemas.openxmlformats.org/officeDocument/2006/relationships/image" Target="media/image44.png"/><Relationship Id="rId118" Type="http://schemas.openxmlformats.org/officeDocument/2006/relationships/image" Target="media/image440.png"/><Relationship Id="rId80" Type="http://schemas.openxmlformats.org/officeDocument/2006/relationships/footer" Target="footer9.xml"/><Relationship Id="rId85" Type="http://schemas.openxmlformats.org/officeDocument/2006/relationships/image" Target="media/image18.png"/><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hyperlink" Target="file:///G:\kuliah%20lur\Skripsi%20lur\kuliah-TA1\skripsi\tugas-akhir\skripsi.docx" TargetMode="External"/><Relationship Id="rId59" Type="http://schemas.openxmlformats.org/officeDocument/2006/relationships/footer" Target="footer6.xml"/><Relationship Id="rId103" Type="http://schemas.openxmlformats.org/officeDocument/2006/relationships/image" Target="media/image36.png"/><Relationship Id="rId108" Type="http://schemas.openxmlformats.org/officeDocument/2006/relationships/image" Target="media/image41.png"/><Relationship Id="rId124" Type="http://schemas.openxmlformats.org/officeDocument/2006/relationships/theme" Target="theme/theme1.xml"/><Relationship Id="rId54" Type="http://schemas.openxmlformats.org/officeDocument/2006/relationships/header" Target="header4.xm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4.png"/><Relationship Id="rId96"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49" Type="http://schemas.openxmlformats.org/officeDocument/2006/relationships/header" Target="header2.xml"/><Relationship Id="rId114" Type="http://schemas.openxmlformats.org/officeDocument/2006/relationships/image" Target="media/image45.png"/><Relationship Id="rId119" Type="http://schemas.openxmlformats.org/officeDocument/2006/relationships/header" Target="header10.xml"/><Relationship Id="rId44" Type="http://schemas.openxmlformats.org/officeDocument/2006/relationships/hyperlink" Target="file:///G:\kuliah%20lur\Skripsi%20lur\kuliah-TA1\skripsi\tugas-akhir\skripsi.docx" TargetMode="External"/><Relationship Id="rId60" Type="http://schemas.openxmlformats.org/officeDocument/2006/relationships/header" Target="header7.xml"/><Relationship Id="rId65" Type="http://schemas.microsoft.com/office/2007/relationships/hdphoto" Target="media/hdphoto2.wdp"/><Relationship Id="rId81" Type="http://schemas.openxmlformats.org/officeDocument/2006/relationships/image" Target="media/image14.png"/><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yperlink" Target="file:///G:\kuliah%20lur\Skripsi%20lur\kuliah-TA1\skripsi\tugas-akhir\skripsi.docx" TargetMode="External"/><Relationship Id="rId109" Type="http://schemas.openxmlformats.org/officeDocument/2006/relationships/image" Target="media/image350.png"/><Relationship Id="rId34" Type="http://schemas.openxmlformats.org/officeDocument/2006/relationships/hyperlink" Target="file:///G:\kuliah%20lur\Skripsi%20lur\kuliah-TA1\skripsi\tugas-akhir\skripsi.docx" TargetMode="External"/><Relationship Id="rId50" Type="http://schemas.openxmlformats.org/officeDocument/2006/relationships/footer" Target="footer2.xml"/><Relationship Id="rId55" Type="http://schemas.openxmlformats.org/officeDocument/2006/relationships/footer" Target="footer4.xml"/><Relationship Id="rId76" Type="http://schemas.openxmlformats.org/officeDocument/2006/relationships/image" Target="media/image13.png"/><Relationship Id="rId97" Type="http://schemas.openxmlformats.org/officeDocument/2006/relationships/image" Target="media/image30.png"/><Relationship Id="rId104" Type="http://schemas.openxmlformats.org/officeDocument/2006/relationships/image" Target="media/image37.png"/><Relationship Id="rId120"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40" Type="http://schemas.openxmlformats.org/officeDocument/2006/relationships/hyperlink" Target="file:///G:\kuliah%20lur\Skripsi%20lur\kuliah-TA1\skripsi\tugas-akhir\skripsi.docx" TargetMode="External"/><Relationship Id="rId45" Type="http://schemas.openxmlformats.org/officeDocument/2006/relationships/hyperlink" Target="file:///G:\kuliah%20lur\Skripsi%20lur\kuliah-TA1\skripsi\tugas-akhir\skripsi.docx" TargetMode="External"/><Relationship Id="rId66" Type="http://schemas.openxmlformats.org/officeDocument/2006/relationships/image" Target="media/image5.png"/><Relationship Id="rId87" Type="http://schemas.openxmlformats.org/officeDocument/2006/relationships/image" Target="media/image20.png"/><Relationship Id="rId110" Type="http://schemas.openxmlformats.org/officeDocument/2006/relationships/image" Target="media/image360.png"/><Relationship Id="rId115" Type="http://schemas.openxmlformats.org/officeDocument/2006/relationships/image" Target="media/image46.png"/><Relationship Id="rId61" Type="http://schemas.openxmlformats.org/officeDocument/2006/relationships/footer" Target="footer7.xml"/><Relationship Id="rId82" Type="http://schemas.openxmlformats.org/officeDocument/2006/relationships/image" Target="media/image15.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yperlink" Target="file:///G:\kuliah%20lur\Skripsi%20lur\kuliah-TA1\skripsi\tugas-akhir\skripsi.docx" TargetMode="External"/><Relationship Id="rId56" Type="http://schemas.openxmlformats.org/officeDocument/2006/relationships/header" Target="header5.xml"/><Relationship Id="rId77" Type="http://schemas.openxmlformats.org/officeDocument/2006/relationships/header" Target="header8.xml"/><Relationship Id="rId100" Type="http://schemas.openxmlformats.org/officeDocument/2006/relationships/image" Target="media/image33.png"/><Relationship Id="rId105"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header" Target="header3.xml"/><Relationship Id="rId72" Type="http://schemas.openxmlformats.org/officeDocument/2006/relationships/image" Target="media/image9.png"/><Relationship Id="rId93" Type="http://schemas.openxmlformats.org/officeDocument/2006/relationships/image" Target="media/image26.png"/><Relationship Id="rId98" Type="http://schemas.openxmlformats.org/officeDocument/2006/relationships/image" Target="media/image31.png"/><Relationship Id="rId121" Type="http://schemas.openxmlformats.org/officeDocument/2006/relationships/header" Target="header11.xml"/><Relationship Id="rId3" Type="http://schemas.openxmlformats.org/officeDocument/2006/relationships/styles" Target="styles.xml"/><Relationship Id="rId25" Type="http://schemas.openxmlformats.org/officeDocument/2006/relationships/hyperlink" Target="file:///G:\kuliah%20lur\Skripsi%20lur\kuliah-TA1\skripsi\tugas-akhir\skripsi.docx" TargetMode="External"/><Relationship Id="rId46" Type="http://schemas.openxmlformats.org/officeDocument/2006/relationships/hyperlink" Target="file:///G:\kuliah%20lur\Skripsi%20lur\kuliah-TA1\skripsi\tugas-akhir\skripsi.docx" TargetMode="External"/><Relationship Id="rId67" Type="http://schemas.microsoft.com/office/2007/relationships/hdphoto" Target="media/hdphoto3.wdp"/><Relationship Id="rId116" Type="http://schemas.openxmlformats.org/officeDocument/2006/relationships/image" Target="media/image47.png"/><Relationship Id="rId20" Type="http://schemas.openxmlformats.org/officeDocument/2006/relationships/hyperlink" Target="file:///G:\kuliah%20lur\Skripsi%20lur\kuliah-TA1\skripsi\tugas-akhir\skripsi.docx" TargetMode="External"/><Relationship Id="rId41" Type="http://schemas.openxmlformats.org/officeDocument/2006/relationships/hyperlink" Target="file:///G:\kuliah%20lur\Skripsi%20lur\kuliah-TA1\skripsi\tugas-akhir\skripsi.docx" TargetMode="External"/><Relationship Id="rId62" Type="http://schemas.openxmlformats.org/officeDocument/2006/relationships/image" Target="media/image3.png"/><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2.png"/><Relationship Id="rId15" Type="http://schemas.openxmlformats.org/officeDocument/2006/relationships/hyperlink" Target="file:///G:\kuliah%20lur\Skripsi%20lur\kuliah-TA1\skripsi\tugas-akhir\skripsi.docx" TargetMode="External"/><Relationship Id="rId36" Type="http://schemas.openxmlformats.org/officeDocument/2006/relationships/hyperlink" Target="file:///G:\kuliah%20lur\Skripsi%20lur\kuliah-TA1\skripsi\tugas-akhir\skripsi.docx" TargetMode="External"/><Relationship Id="rId57" Type="http://schemas.openxmlformats.org/officeDocument/2006/relationships/footer" Target="footer5.xml"/><Relationship Id="rId106" Type="http://schemas.openxmlformats.org/officeDocument/2006/relationships/image" Target="media/image39.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52" Type="http://schemas.openxmlformats.org/officeDocument/2006/relationships/footer" Target="footer3.xml"/><Relationship Id="rId73" Type="http://schemas.openxmlformats.org/officeDocument/2006/relationships/image" Target="media/image10.png"/><Relationship Id="rId78" Type="http://schemas.openxmlformats.org/officeDocument/2006/relationships/footer" Target="footer8.xml"/><Relationship Id="rId94" Type="http://schemas.openxmlformats.org/officeDocument/2006/relationships/image" Target="media/image27.png"/><Relationship Id="rId99" Type="http://schemas.openxmlformats.org/officeDocument/2006/relationships/image" Target="media/image32.png"/><Relationship Id="rId101" Type="http://schemas.openxmlformats.org/officeDocument/2006/relationships/image" Target="media/image34.png"/><Relationship Id="rId122"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7</TotalTime>
  <Pages>53</Pages>
  <Words>23231</Words>
  <Characters>132419</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447</cp:revision>
  <dcterms:created xsi:type="dcterms:W3CDTF">2022-04-01T03:53:00Z</dcterms:created>
  <dcterms:modified xsi:type="dcterms:W3CDTF">2022-05-17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